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Министерство </w:t>
      </w:r>
      <w:r w:rsidR="00F967BF">
        <w:rPr>
          <w:rFonts w:ascii="Times New Roman" w:eastAsia="SimSun" w:hAnsi="Times New Roman" w:cs="Times New Roman"/>
          <w:kern w:val="1"/>
          <w:sz w:val="28"/>
          <w:szCs w:val="28"/>
          <w:lang w:eastAsia="ar-SA"/>
        </w:rPr>
        <w:t>науки и высшего образования</w:t>
      </w:r>
      <w:r w:rsidRPr="000A1FFA">
        <w:rPr>
          <w:rFonts w:ascii="Times New Roman" w:eastAsia="SimSun" w:hAnsi="Times New Roman" w:cs="Times New Roman"/>
          <w:kern w:val="1"/>
          <w:sz w:val="28"/>
          <w:szCs w:val="28"/>
          <w:lang w:eastAsia="ar-SA"/>
        </w:rPr>
        <w:t xml:space="preserve"> Российской Федерации</w:t>
      </w:r>
    </w:p>
    <w:p w:rsidR="00E83DD2"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Федеральное государственное бюджетное образовательное учреждение</w:t>
      </w:r>
    </w:p>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сшего образования</w:t>
      </w:r>
    </w:p>
    <w:p w:rsidR="000A1FFA" w:rsidRPr="003F0858" w:rsidRDefault="000A1FFA" w:rsidP="001C7355">
      <w:pPr>
        <w:suppressAutoHyphens/>
        <w:spacing w:after="720" w:line="240" w:lineRule="auto"/>
        <w:jc w:val="center"/>
        <w:rPr>
          <w:rFonts w:ascii="Times New Roman" w:eastAsia="SimSun" w:hAnsi="Times New Roman" w:cs="Times New Roman"/>
          <w:b/>
          <w:kern w:val="1"/>
          <w:sz w:val="28"/>
          <w:szCs w:val="28"/>
          <w:lang w:eastAsia="ar-SA"/>
        </w:rPr>
      </w:pPr>
      <w:r w:rsidRPr="003F0858">
        <w:rPr>
          <w:rFonts w:ascii="Times New Roman" w:eastAsia="SimSun" w:hAnsi="Times New Roman" w:cs="Times New Roman"/>
          <w:b/>
          <w:kern w:val="1"/>
          <w:sz w:val="28"/>
          <w:szCs w:val="28"/>
          <w:lang w:eastAsia="ar-SA"/>
        </w:rPr>
        <w:t>ИРКУТСКИЙ НАЦИОНАЛЬНЫЙ ИССЛЕДОВАТЕЛЬСКИЙ</w:t>
      </w:r>
      <w:r w:rsidR="00E83DD2">
        <w:rPr>
          <w:rFonts w:ascii="Times New Roman" w:eastAsia="SimSun" w:hAnsi="Times New Roman" w:cs="Times New Roman"/>
          <w:b/>
          <w:kern w:val="1"/>
          <w:sz w:val="28"/>
          <w:szCs w:val="28"/>
          <w:lang w:eastAsia="ar-SA"/>
        </w:rPr>
        <w:br/>
      </w:r>
      <w:r w:rsidRPr="003F0858">
        <w:rPr>
          <w:rFonts w:ascii="Times New Roman" w:eastAsia="SimSun" w:hAnsi="Times New Roman" w:cs="Times New Roman"/>
          <w:b/>
          <w:kern w:val="1"/>
          <w:sz w:val="28"/>
          <w:szCs w:val="28"/>
          <w:lang w:eastAsia="ar-SA"/>
        </w:rPr>
        <w:t>ТЕХНИЧЕСКИЙ УНИВЕРСИТЕТ</w:t>
      </w:r>
    </w:p>
    <w:tbl>
      <w:tblPr>
        <w:tblStyle w:val="ab"/>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0"/>
      </w:tblGrid>
      <w:tr w:rsidR="004C58A3" w:rsidRPr="000A1FFA" w:rsidTr="004C58A3">
        <w:trPr>
          <w:jc w:val="center"/>
        </w:trPr>
        <w:tc>
          <w:tcPr>
            <w:tcW w:w="7540" w:type="dxa"/>
          </w:tcPr>
          <w:p w:rsidR="000A1FFA" w:rsidRPr="000A1FFA" w:rsidRDefault="004C58A3" w:rsidP="001C7355">
            <w:pPr>
              <w:autoSpaceDE w:val="0"/>
              <w:autoSpaceDN w:val="0"/>
              <w:adjustRightInd w:val="0"/>
              <w:jc w:val="center"/>
              <w:rPr>
                <w:color w:val="000000"/>
                <w:sz w:val="28"/>
                <w:szCs w:val="28"/>
              </w:rPr>
            </w:pPr>
            <w:r w:rsidRPr="004C58A3">
              <w:rPr>
                <w:color w:val="000000"/>
                <w:sz w:val="28"/>
                <w:szCs w:val="28"/>
              </w:rPr>
              <w:t>Институт информационных технологий и анализа данных</w:t>
            </w:r>
          </w:p>
        </w:tc>
      </w:tr>
    </w:tbl>
    <w:p w:rsidR="000A1FFA" w:rsidRPr="006E035F" w:rsidRDefault="000A1FFA" w:rsidP="001C7355">
      <w:pPr>
        <w:suppressAutoHyphens/>
        <w:spacing w:after="480" w:line="240" w:lineRule="auto"/>
        <w:jc w:val="center"/>
        <w:rPr>
          <w:rFonts w:ascii="Times New Roman" w:eastAsia="SimSun" w:hAnsi="Times New Roman" w:cs="Times New Roman"/>
          <w:kern w:val="1"/>
          <w:szCs w:val="28"/>
          <w:lang w:eastAsia="ar-SA"/>
        </w:rPr>
      </w:pPr>
      <w:r w:rsidRPr="006E035F">
        <w:rPr>
          <w:rFonts w:ascii="Times New Roman" w:eastAsia="SimSun" w:hAnsi="Times New Roman" w:cs="Times New Roman"/>
          <w:kern w:val="1"/>
          <w:szCs w:val="28"/>
          <w:lang w:eastAsia="ar-SA"/>
        </w:rPr>
        <w:t>наименование института</w:t>
      </w:r>
    </w:p>
    <w:p w:rsidR="000A1FFA" w:rsidRDefault="000A1FFA" w:rsidP="00E83DD2">
      <w:pPr>
        <w:suppressAutoHyphens/>
        <w:spacing w:after="120" w:line="240" w:lineRule="auto"/>
        <w:jc w:val="center"/>
        <w:rPr>
          <w:rFonts w:ascii="Times New Roman" w:eastAsia="SimSun" w:hAnsi="Times New Roman" w:cs="Times New Roman"/>
          <w:kern w:val="1"/>
          <w:sz w:val="28"/>
          <w:szCs w:val="28"/>
          <w:lang w:eastAsia="ar-SA"/>
        </w:rPr>
      </w:pPr>
    </w:p>
    <w:p w:rsidR="000E0642" w:rsidRPr="003F0858" w:rsidRDefault="000E0642" w:rsidP="00E83DD2">
      <w:pPr>
        <w:suppressAutoHyphens/>
        <w:spacing w:after="120" w:line="240" w:lineRule="auto"/>
        <w:jc w:val="center"/>
        <w:rPr>
          <w:rFonts w:ascii="Times New Roman" w:eastAsia="SimSun" w:hAnsi="Times New Roman" w:cs="Times New Roman"/>
          <w:kern w:val="1"/>
          <w:sz w:val="28"/>
          <w:szCs w:val="28"/>
          <w:lang w:eastAsia="ar-SA"/>
        </w:rPr>
      </w:pPr>
    </w:p>
    <w:tbl>
      <w:tblPr>
        <w:tblStyle w:val="ab"/>
        <w:tblW w:w="2693" w:type="dxa"/>
        <w:tblInd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tblGrid>
      <w:tr w:rsidR="003F0858" w:rsidRPr="000A1FFA" w:rsidTr="00EC503D">
        <w:tc>
          <w:tcPr>
            <w:tcW w:w="2693" w:type="dxa"/>
            <w:tcBorders>
              <w:bottom w:val="single" w:sz="4" w:space="0" w:color="auto"/>
            </w:tcBorders>
          </w:tcPr>
          <w:p w:rsidR="003F0858" w:rsidRDefault="003F0858" w:rsidP="003F0858">
            <w:pPr>
              <w:suppressAutoHyphens/>
              <w:rPr>
                <w:rFonts w:eastAsia="SimSun"/>
                <w:kern w:val="1"/>
                <w:sz w:val="28"/>
                <w:szCs w:val="28"/>
                <w:lang w:eastAsia="ar-SA"/>
              </w:rPr>
            </w:pPr>
            <w:r w:rsidRPr="003F0858">
              <w:rPr>
                <w:rFonts w:eastAsia="SimSun"/>
                <w:kern w:val="1"/>
                <w:sz w:val="28"/>
                <w:szCs w:val="28"/>
                <w:lang w:eastAsia="ar-SA"/>
              </w:rPr>
              <w:t>Допускаю к защите</w:t>
            </w:r>
          </w:p>
          <w:p w:rsidR="003F0858" w:rsidRDefault="003F0858" w:rsidP="003F0858">
            <w:pPr>
              <w:suppressAutoHyphens/>
              <w:rPr>
                <w:rFonts w:eastAsia="SimSun"/>
                <w:kern w:val="1"/>
                <w:sz w:val="28"/>
                <w:szCs w:val="28"/>
                <w:lang w:eastAsia="ar-SA"/>
              </w:rPr>
            </w:pPr>
            <w:r w:rsidRPr="000A1FFA">
              <w:rPr>
                <w:rFonts w:eastAsia="SimSun"/>
                <w:kern w:val="1"/>
                <w:sz w:val="28"/>
                <w:szCs w:val="28"/>
                <w:lang w:eastAsia="ar-SA"/>
              </w:rPr>
              <w:t>Руководитель</w:t>
            </w:r>
            <w:r>
              <w:rPr>
                <w:rFonts w:eastAsia="SimSun"/>
                <w:kern w:val="1"/>
                <w:sz w:val="28"/>
                <w:szCs w:val="28"/>
                <w:lang w:eastAsia="ar-SA"/>
              </w:rPr>
              <w:t>:</w:t>
            </w:r>
          </w:p>
          <w:p w:rsidR="003F0858" w:rsidRPr="002735BD" w:rsidRDefault="00411DD3" w:rsidP="002735BD">
            <w:pPr>
              <w:suppressAutoHyphens/>
              <w:rPr>
                <w:rFonts w:eastAsia="SimSun"/>
                <w:kern w:val="1"/>
                <w:sz w:val="28"/>
                <w:szCs w:val="28"/>
                <w:lang w:eastAsia="ar-SA"/>
              </w:rPr>
            </w:pPr>
            <w:r>
              <w:rPr>
                <w:rFonts w:eastAsia="SimSun"/>
                <w:kern w:val="1"/>
                <w:sz w:val="28"/>
                <w:szCs w:val="28"/>
                <w:lang w:eastAsia="ar-SA"/>
              </w:rPr>
              <w:t>З.А.Бахвалова</w:t>
            </w:r>
          </w:p>
        </w:tc>
      </w:tr>
      <w:tr w:rsidR="003F0858" w:rsidRPr="000A1FFA" w:rsidTr="00EC503D">
        <w:tc>
          <w:tcPr>
            <w:tcW w:w="2693" w:type="dxa"/>
            <w:tcBorders>
              <w:top w:val="single" w:sz="4" w:space="0" w:color="auto"/>
            </w:tcBorders>
          </w:tcPr>
          <w:p w:rsidR="003F0858" w:rsidRPr="000A1FFA" w:rsidRDefault="003F0858" w:rsidP="001C7355">
            <w:pPr>
              <w:suppressAutoHyphens/>
              <w:jc w:val="center"/>
              <w:rPr>
                <w:rFonts w:eastAsia="SimSun"/>
                <w:kern w:val="1"/>
                <w:sz w:val="28"/>
                <w:szCs w:val="28"/>
                <w:vertAlign w:val="superscript"/>
                <w:lang w:eastAsia="ar-SA"/>
              </w:rPr>
            </w:pPr>
            <w:r w:rsidRPr="000A1FFA">
              <w:rPr>
                <w:rFonts w:eastAsia="SimSun"/>
                <w:kern w:val="1"/>
                <w:sz w:val="28"/>
                <w:szCs w:val="28"/>
                <w:vertAlign w:val="superscript"/>
                <w:lang w:eastAsia="ar-SA"/>
              </w:rPr>
              <w:t>И.О. Фамилия</w:t>
            </w:r>
          </w:p>
        </w:tc>
      </w:tr>
    </w:tbl>
    <w:p w:rsidR="000A1FFA" w:rsidRPr="006E035F" w:rsidRDefault="00355575" w:rsidP="00DA089B">
      <w:pPr>
        <w:suppressAutoHyphens/>
        <w:spacing w:after="360" w:line="240" w:lineRule="auto"/>
        <w:jc w:val="center"/>
        <w:rPr>
          <w:rFonts w:ascii="Times New Roman" w:eastAsia="SimSun" w:hAnsi="Times New Roman" w:cs="Times New Roman"/>
          <w:kern w:val="1"/>
          <w:szCs w:val="28"/>
          <w:lang w:eastAsia="ar-SA"/>
        </w:rPr>
      </w:pPr>
      <w:r>
        <w:rPr>
          <w:rFonts w:ascii="Times New Roman" w:eastAsia="SimSun" w:hAnsi="Times New Roman" w:cs="Times New Roman"/>
          <w:kern w:val="1"/>
          <w:sz w:val="28"/>
          <w:szCs w:val="28"/>
          <w:u w:val="single"/>
          <w:lang w:eastAsia="ar-SA"/>
        </w:rPr>
        <w:t>Разработка</w:t>
      </w:r>
      <w:r w:rsidR="00DE3338" w:rsidRPr="000461E0">
        <w:rPr>
          <w:rFonts w:ascii="Times New Roman" w:eastAsia="SimSun" w:hAnsi="Times New Roman" w:cs="Times New Roman"/>
          <w:kern w:val="1"/>
          <w:sz w:val="28"/>
          <w:szCs w:val="28"/>
          <w:u w:val="single"/>
          <w:lang w:eastAsia="ar-SA"/>
        </w:rPr>
        <w:t xml:space="preserve"> </w:t>
      </w:r>
      <w:r>
        <w:rPr>
          <w:rFonts w:ascii="Times New Roman" w:eastAsia="SimSun" w:hAnsi="Times New Roman" w:cs="Times New Roman"/>
          <w:kern w:val="1"/>
          <w:sz w:val="28"/>
          <w:szCs w:val="28"/>
          <w:u w:val="single"/>
          <w:lang w:eastAsia="ar-SA"/>
        </w:rPr>
        <w:t>приложения с использованием объектно-ориентированного подхода</w:t>
      </w:r>
      <w:r w:rsidR="00DE3338" w:rsidRPr="00DE3338">
        <w:rPr>
          <w:rFonts w:ascii="Times New Roman" w:eastAsia="SimSun" w:hAnsi="Times New Roman" w:cs="Times New Roman"/>
          <w:kern w:val="1"/>
          <w:sz w:val="28"/>
          <w:szCs w:val="28"/>
          <w:u w:val="single"/>
          <w:lang w:eastAsia="ar-SA"/>
        </w:rPr>
        <w:t xml:space="preserve"> </w:t>
      </w:r>
      <w:r w:rsidR="000A1FFA" w:rsidRPr="006E035F">
        <w:rPr>
          <w:rFonts w:ascii="Times New Roman" w:eastAsia="SimSun" w:hAnsi="Times New Roman" w:cs="Times New Roman"/>
          <w:kern w:val="1"/>
          <w:szCs w:val="28"/>
          <w:lang w:eastAsia="ar-SA"/>
        </w:rPr>
        <w:t>наименование темы</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ПОЯСНИТЕЛЬНАЯ ЗАПИСКА</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F54704">
        <w:rPr>
          <w:rFonts w:ascii="Times New Roman" w:eastAsia="SimSun" w:hAnsi="Times New Roman" w:cs="Times New Roman"/>
          <w:kern w:val="1"/>
          <w:sz w:val="28"/>
          <w:szCs w:val="28"/>
          <w:lang w:eastAsia="ar-SA"/>
        </w:rPr>
        <w:t xml:space="preserve">к </w:t>
      </w:r>
      <w:r w:rsidR="00F47D90">
        <w:rPr>
          <w:rFonts w:ascii="Times New Roman" w:eastAsia="SimSun" w:hAnsi="Times New Roman" w:cs="Times New Roman"/>
          <w:kern w:val="1"/>
          <w:sz w:val="28"/>
          <w:szCs w:val="28"/>
          <w:lang w:eastAsia="ar-SA"/>
        </w:rPr>
        <w:t>курсовому проекту</w:t>
      </w:r>
      <w:r w:rsidR="002F0D95" w:rsidRPr="00F54704">
        <w:rPr>
          <w:rFonts w:ascii="Times New Roman" w:eastAsia="SimSun" w:hAnsi="Times New Roman" w:cs="Times New Roman"/>
          <w:kern w:val="1"/>
          <w:sz w:val="28"/>
          <w:szCs w:val="28"/>
          <w:lang w:eastAsia="ar-SA"/>
        </w:rPr>
        <w:t xml:space="preserve"> </w:t>
      </w:r>
      <w:r w:rsidRPr="00F54704">
        <w:rPr>
          <w:rFonts w:ascii="Times New Roman" w:eastAsia="SimSun" w:hAnsi="Times New Roman" w:cs="Times New Roman"/>
          <w:kern w:val="1"/>
          <w:sz w:val="28"/>
          <w:szCs w:val="28"/>
          <w:lang w:eastAsia="ar-SA"/>
        </w:rPr>
        <w:t xml:space="preserve">по </w:t>
      </w:r>
      <w:r w:rsidRPr="000A1FFA">
        <w:rPr>
          <w:rFonts w:ascii="Times New Roman" w:eastAsia="SimSun" w:hAnsi="Times New Roman" w:cs="Times New Roman"/>
          <w:kern w:val="1"/>
          <w:sz w:val="28"/>
          <w:szCs w:val="28"/>
          <w:lang w:eastAsia="ar-SA"/>
        </w:rPr>
        <w:t>дисциплине</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7"/>
      </w:tblGrid>
      <w:tr w:rsidR="000A1FFA" w:rsidRPr="000A1FFA" w:rsidTr="00087025">
        <w:trPr>
          <w:trHeight w:hRule="exact" w:val="625"/>
          <w:jc w:val="center"/>
        </w:trPr>
        <w:tc>
          <w:tcPr>
            <w:tcW w:w="5867" w:type="dxa"/>
            <w:tcBorders>
              <w:bottom w:val="single" w:sz="4" w:space="0" w:color="auto"/>
            </w:tcBorders>
            <w:vAlign w:val="bottom"/>
          </w:tcPr>
          <w:p w:rsidR="000A1FFA" w:rsidRPr="007E2D0D" w:rsidRDefault="00F47D90" w:rsidP="005007D3">
            <w:pPr>
              <w:suppressAutoHyphens/>
              <w:jc w:val="center"/>
              <w:rPr>
                <w:rFonts w:eastAsia="SimSun"/>
                <w:kern w:val="28"/>
                <w:sz w:val="28"/>
                <w:szCs w:val="28"/>
                <w:lang w:eastAsia="ar-SA"/>
              </w:rPr>
            </w:pPr>
            <w:r>
              <w:rPr>
                <w:color w:val="000000"/>
                <w:sz w:val="28"/>
                <w:szCs w:val="28"/>
              </w:rPr>
              <w:t>Объектно-</w:t>
            </w:r>
            <w:r w:rsidRPr="00087025">
              <w:rPr>
                <w:color w:val="000000"/>
                <w:sz w:val="28"/>
                <w:szCs w:val="28"/>
              </w:rPr>
              <w:t>ориентированное</w:t>
            </w:r>
            <w:r w:rsidR="00087025">
              <w:rPr>
                <w:color w:val="000000"/>
                <w:sz w:val="28"/>
                <w:szCs w:val="28"/>
              </w:rPr>
              <w:t xml:space="preserve"> программирование</w:t>
            </w:r>
          </w:p>
        </w:tc>
      </w:tr>
    </w:tbl>
    <w:p w:rsidR="000A1FFA" w:rsidRDefault="000A1FFA" w:rsidP="003F0858">
      <w:pPr>
        <w:suppressAutoHyphens/>
        <w:spacing w:after="0" w:line="240" w:lineRule="auto"/>
        <w:jc w:val="center"/>
        <w:rPr>
          <w:rFonts w:ascii="Times New Roman" w:eastAsia="SimSun" w:hAnsi="Times New Roman" w:cs="Times New Roman"/>
          <w:kern w:val="1"/>
          <w:sz w:val="28"/>
          <w:szCs w:val="28"/>
          <w:lang w:eastAsia="ar-SA"/>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tblGrid>
      <w:tr w:rsidR="003F0858" w:rsidRPr="000A1FFA" w:rsidTr="003F0858">
        <w:trPr>
          <w:trHeight w:hRule="exact" w:val="397"/>
          <w:jc w:val="center"/>
        </w:trPr>
        <w:tc>
          <w:tcPr>
            <w:tcW w:w="2371" w:type="dxa"/>
            <w:tcBorders>
              <w:bottom w:val="single" w:sz="4" w:space="0" w:color="auto"/>
            </w:tcBorders>
            <w:vAlign w:val="bottom"/>
          </w:tcPr>
          <w:p w:rsidR="003F0858" w:rsidRPr="003F0858" w:rsidRDefault="0094035C" w:rsidP="003F0858">
            <w:pPr>
              <w:jc w:val="center"/>
              <w:rPr>
                <w:sz w:val="28"/>
                <w:szCs w:val="28"/>
              </w:rPr>
            </w:pPr>
            <w:r>
              <w:rPr>
                <w:sz w:val="28"/>
                <w:szCs w:val="28"/>
              </w:rPr>
              <w:t>1.</w:t>
            </w:r>
            <w:r w:rsidR="00C23487">
              <w:rPr>
                <w:sz w:val="28"/>
                <w:szCs w:val="28"/>
              </w:rPr>
              <w:t>020</w:t>
            </w:r>
            <w:r w:rsidR="003F0858" w:rsidRPr="00C23487">
              <w:rPr>
                <w:sz w:val="28"/>
                <w:szCs w:val="28"/>
              </w:rPr>
              <w:t>.</w:t>
            </w:r>
            <w:r w:rsidR="003F0858" w:rsidRPr="0094035C">
              <w:rPr>
                <w:sz w:val="28"/>
                <w:szCs w:val="28"/>
              </w:rPr>
              <w:t>00.00 ПЗ</w:t>
            </w:r>
          </w:p>
          <w:p w:rsidR="003F0858" w:rsidRPr="007E2D0D" w:rsidRDefault="003F0858" w:rsidP="00DB7CBE">
            <w:pPr>
              <w:suppressAutoHyphens/>
              <w:jc w:val="center"/>
              <w:rPr>
                <w:rFonts w:eastAsia="SimSun"/>
                <w:kern w:val="28"/>
                <w:sz w:val="28"/>
                <w:szCs w:val="28"/>
                <w:lang w:eastAsia="ar-SA"/>
              </w:rPr>
            </w:pPr>
          </w:p>
        </w:tc>
      </w:tr>
      <w:tr w:rsidR="003F0858" w:rsidRPr="000A1FFA" w:rsidTr="003F0858">
        <w:trPr>
          <w:trHeight w:hRule="exact" w:val="397"/>
          <w:jc w:val="center"/>
        </w:trPr>
        <w:tc>
          <w:tcPr>
            <w:tcW w:w="2371" w:type="dxa"/>
            <w:tcBorders>
              <w:top w:val="single" w:sz="4" w:space="0" w:color="auto"/>
            </w:tcBorders>
          </w:tcPr>
          <w:p w:rsidR="003F0858" w:rsidRPr="003F0858" w:rsidRDefault="003F0858" w:rsidP="00DB7CBE">
            <w:pPr>
              <w:suppressAutoHyphens/>
              <w:jc w:val="center"/>
              <w:rPr>
                <w:rFonts w:eastAsia="SimSun"/>
                <w:kern w:val="1"/>
                <w:sz w:val="28"/>
                <w:szCs w:val="28"/>
                <w:vertAlign w:val="superscript"/>
                <w:lang w:eastAsia="ar-SA"/>
              </w:rPr>
            </w:pPr>
            <w:r w:rsidRPr="003F0858">
              <w:rPr>
                <w:rFonts w:eastAsia="SimSun"/>
                <w:kern w:val="1"/>
                <w:sz w:val="28"/>
                <w:szCs w:val="28"/>
                <w:vertAlign w:val="superscript"/>
                <w:lang w:eastAsia="ar-SA"/>
              </w:rPr>
              <w:t>обозначение документа</w:t>
            </w:r>
          </w:p>
        </w:tc>
      </w:tr>
    </w:tbl>
    <w:p w:rsidR="003F0858" w:rsidRPr="000A1FFA" w:rsidRDefault="003F0858" w:rsidP="00087025">
      <w:pPr>
        <w:suppressAutoHyphens/>
        <w:spacing w:after="240" w:line="240" w:lineRule="auto"/>
        <w:jc w:val="center"/>
        <w:rPr>
          <w:rFonts w:ascii="Times New Roman" w:eastAsia="SimSun" w:hAnsi="Times New Roman" w:cs="Times New Roman"/>
          <w:kern w:val="1"/>
          <w:sz w:val="28"/>
          <w:szCs w:val="28"/>
          <w:lang w:eastAsia="ar-SA"/>
        </w:rPr>
      </w:pPr>
    </w:p>
    <w:tbl>
      <w:tblPr>
        <w:tblW w:w="9191" w:type="dxa"/>
        <w:tblLayout w:type="fixed"/>
        <w:tblLook w:val="0000" w:firstRow="0" w:lastRow="0" w:firstColumn="0" w:lastColumn="0" w:noHBand="0" w:noVBand="0"/>
      </w:tblPr>
      <w:tblGrid>
        <w:gridCol w:w="3402"/>
        <w:gridCol w:w="1814"/>
        <w:gridCol w:w="241"/>
        <w:gridCol w:w="1134"/>
        <w:gridCol w:w="284"/>
        <w:gridCol w:w="2316"/>
      </w:tblGrid>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полнил студент группы</w:t>
            </w:r>
          </w:p>
        </w:tc>
        <w:tc>
          <w:tcPr>
            <w:tcW w:w="1814" w:type="dxa"/>
            <w:tcBorders>
              <w:bottom w:val="single" w:sz="4" w:space="0" w:color="000000"/>
            </w:tcBorders>
            <w:shd w:val="clear" w:color="auto" w:fill="auto"/>
          </w:tcPr>
          <w:p w:rsidR="000A1FFA" w:rsidRPr="00DC2950" w:rsidRDefault="000A1FFA" w:rsidP="00B82588">
            <w:pPr>
              <w:suppressAutoHyphens/>
              <w:spacing w:after="100" w:afterAutospacing="1" w:line="240" w:lineRule="auto"/>
              <w:jc w:val="center"/>
              <w:rPr>
                <w:rFonts w:ascii="Times New Roman" w:eastAsia="SimSun" w:hAnsi="Times New Roman" w:cs="Times New Roman"/>
                <w:kern w:val="1"/>
                <w:sz w:val="28"/>
                <w:szCs w:val="28"/>
                <w:lang w:val="en-US" w:eastAsia="ar-SA"/>
              </w:rPr>
            </w:pPr>
            <w:r w:rsidRPr="0094035C">
              <w:rPr>
                <w:rFonts w:ascii="Times New Roman" w:eastAsia="SimSun" w:hAnsi="Times New Roman" w:cs="Times New Roman"/>
                <w:kern w:val="1"/>
                <w:sz w:val="28"/>
                <w:szCs w:val="28"/>
                <w:lang w:eastAsia="ar-SA"/>
              </w:rPr>
              <w:t>ИС</w:t>
            </w:r>
            <w:r w:rsidR="0094035C">
              <w:rPr>
                <w:rFonts w:ascii="Times New Roman" w:eastAsia="SimSun" w:hAnsi="Times New Roman" w:cs="Times New Roman"/>
                <w:kern w:val="1"/>
                <w:sz w:val="28"/>
                <w:szCs w:val="28"/>
                <w:lang w:eastAsia="ar-SA"/>
              </w:rPr>
              <w:t>Мб</w:t>
            </w:r>
            <w:r w:rsidR="00FC1674" w:rsidRPr="0094035C">
              <w:rPr>
                <w:rFonts w:ascii="Times New Roman" w:eastAsia="SimSun" w:hAnsi="Times New Roman" w:cs="Times New Roman"/>
                <w:kern w:val="1"/>
                <w:sz w:val="28"/>
                <w:szCs w:val="28"/>
                <w:lang w:eastAsia="ar-SA"/>
              </w:rPr>
              <w:t xml:space="preserve"> 1</w:t>
            </w:r>
            <w:r w:rsidR="00FC1674" w:rsidRPr="0094035C">
              <w:rPr>
                <w:rFonts w:ascii="Times New Roman" w:eastAsia="SimSun" w:hAnsi="Times New Roman" w:cs="Times New Roman"/>
                <w:kern w:val="1"/>
                <w:sz w:val="28"/>
                <w:szCs w:val="28"/>
                <w:lang w:val="en-US" w:eastAsia="ar-SA"/>
              </w:rPr>
              <w:t>9</w:t>
            </w:r>
            <w:r w:rsidRPr="0094035C">
              <w:rPr>
                <w:rFonts w:ascii="Times New Roman" w:eastAsia="SimSun" w:hAnsi="Times New Roman" w:cs="Times New Roman"/>
                <w:kern w:val="1"/>
                <w:sz w:val="28"/>
                <w:szCs w:val="28"/>
                <w:lang w:eastAsia="ar-SA"/>
              </w:rPr>
              <w:t>-1</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0A1FFA" w:rsidRDefault="0094035C" w:rsidP="001C7355">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Солопов Д.Д.</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p>
        </w:tc>
        <w:tc>
          <w:tcPr>
            <w:tcW w:w="181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шифр группы</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r w:rsidR="000A1FFA" w:rsidRPr="002735BD"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Нормоконтроль</w:t>
            </w: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CC3A70" w:rsidRDefault="00411DD3" w:rsidP="002735BD">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Бахвалова З.А.</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bl>
    <w:tbl>
      <w:tblPr>
        <w:tblStyle w:val="ab"/>
        <w:tblW w:w="0" w:type="auto"/>
        <w:tblLook w:val="04A0" w:firstRow="1" w:lastRow="0" w:firstColumn="1" w:lastColumn="0" w:noHBand="0" w:noVBand="1"/>
      </w:tblPr>
      <w:tblGrid>
        <w:gridCol w:w="5920"/>
        <w:gridCol w:w="2977"/>
      </w:tblGrid>
      <w:tr w:rsidR="000A1FFA" w:rsidRPr="000A1FFA" w:rsidTr="00F54704">
        <w:tc>
          <w:tcPr>
            <w:tcW w:w="5920" w:type="dxa"/>
            <w:tcBorders>
              <w:top w:val="nil"/>
              <w:left w:val="nil"/>
              <w:bottom w:val="nil"/>
              <w:right w:val="nil"/>
            </w:tcBorders>
          </w:tcPr>
          <w:p w:rsidR="000A1FFA" w:rsidRPr="000A1FFA" w:rsidRDefault="0028129C" w:rsidP="00F54704">
            <w:pPr>
              <w:suppressAutoHyphens/>
              <w:rPr>
                <w:rFonts w:eastAsia="SimSun"/>
                <w:kern w:val="1"/>
                <w:sz w:val="28"/>
                <w:szCs w:val="28"/>
                <w:lang w:eastAsia="ar-SA"/>
              </w:rPr>
            </w:pPr>
            <w:r w:rsidRPr="00F54704">
              <w:rPr>
                <w:rFonts w:eastAsia="SimSun"/>
                <w:kern w:val="1"/>
                <w:sz w:val="28"/>
                <w:szCs w:val="28"/>
                <w:lang w:eastAsia="ar-SA"/>
              </w:rPr>
              <w:t>Курсов</w:t>
            </w:r>
            <w:r w:rsidR="002F0D95" w:rsidRPr="00F54704">
              <w:rPr>
                <w:rFonts w:eastAsia="SimSun"/>
                <w:kern w:val="1"/>
                <w:sz w:val="28"/>
                <w:szCs w:val="28"/>
                <w:lang w:eastAsia="ar-SA"/>
              </w:rPr>
              <w:t>ая</w:t>
            </w:r>
            <w:r w:rsidRPr="00F54704">
              <w:rPr>
                <w:rFonts w:eastAsia="SimSun"/>
                <w:kern w:val="1"/>
                <w:sz w:val="28"/>
                <w:szCs w:val="28"/>
                <w:lang w:eastAsia="ar-SA"/>
              </w:rPr>
              <w:t xml:space="preserve"> </w:t>
            </w:r>
            <w:r w:rsidR="002F0D95" w:rsidRPr="00F54704">
              <w:rPr>
                <w:rFonts w:eastAsia="SimSun"/>
                <w:kern w:val="1"/>
                <w:sz w:val="28"/>
                <w:szCs w:val="28"/>
                <w:lang w:eastAsia="ar-SA"/>
              </w:rPr>
              <w:t>работа</w:t>
            </w:r>
            <w:r w:rsidR="000A1FFA" w:rsidRPr="000A1FFA">
              <w:rPr>
                <w:rFonts w:eastAsia="SimSun"/>
                <w:kern w:val="1"/>
                <w:sz w:val="28"/>
                <w:szCs w:val="28"/>
                <w:lang w:eastAsia="ar-SA"/>
              </w:rPr>
              <w:t xml:space="preserve"> защищена с оценкой</w:t>
            </w:r>
          </w:p>
        </w:tc>
        <w:tc>
          <w:tcPr>
            <w:tcW w:w="2977" w:type="dxa"/>
            <w:tcBorders>
              <w:top w:val="nil"/>
              <w:left w:val="nil"/>
              <w:bottom w:val="single" w:sz="4" w:space="0" w:color="auto"/>
              <w:right w:val="nil"/>
            </w:tcBorders>
          </w:tcPr>
          <w:p w:rsidR="000A1FFA" w:rsidRPr="000A1FFA" w:rsidRDefault="000A1FFA" w:rsidP="001C7355">
            <w:pPr>
              <w:suppressAutoHyphens/>
              <w:jc w:val="center"/>
              <w:rPr>
                <w:rFonts w:eastAsia="SimSun"/>
                <w:kern w:val="1"/>
                <w:sz w:val="28"/>
                <w:szCs w:val="28"/>
                <w:lang w:eastAsia="ar-SA"/>
              </w:rPr>
            </w:pPr>
          </w:p>
        </w:tc>
      </w:tr>
    </w:tbl>
    <w:p w:rsidR="007E2D0D" w:rsidRDefault="000A1FFA" w:rsidP="000461E0">
      <w:pPr>
        <w:suppressAutoHyphens/>
        <w:spacing w:before="2400"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Иркутск </w:t>
      </w:r>
      <w:r w:rsidRPr="000A1FFA">
        <w:rPr>
          <w:rFonts w:ascii="Times New Roman" w:eastAsia="SimSun" w:hAnsi="Times New Roman" w:cs="Times New Roman"/>
          <w:kern w:val="1"/>
          <w:sz w:val="28"/>
          <w:szCs w:val="28"/>
          <w:lang w:eastAsia="ar-SA"/>
        </w:rPr>
        <w:fldChar w:fldCharType="begin"/>
      </w:r>
      <w:r w:rsidRPr="000A1FFA">
        <w:rPr>
          <w:rFonts w:ascii="Times New Roman" w:eastAsia="SimSun" w:hAnsi="Times New Roman" w:cs="Times New Roman"/>
          <w:kern w:val="1"/>
          <w:sz w:val="28"/>
          <w:szCs w:val="28"/>
          <w:lang w:eastAsia="ar-SA"/>
        </w:rPr>
        <w:instrText xml:space="preserve"> DATE  \@ "yyyy 'г.'" </w:instrText>
      </w:r>
      <w:r w:rsidRPr="000A1FFA">
        <w:rPr>
          <w:rFonts w:ascii="Times New Roman" w:eastAsia="SimSun" w:hAnsi="Times New Roman" w:cs="Times New Roman"/>
          <w:kern w:val="1"/>
          <w:sz w:val="28"/>
          <w:szCs w:val="28"/>
          <w:lang w:eastAsia="ar-SA"/>
        </w:rPr>
        <w:fldChar w:fldCharType="separate"/>
      </w:r>
      <w:r w:rsidR="00087025">
        <w:rPr>
          <w:rFonts w:ascii="Times New Roman" w:eastAsia="SimSun" w:hAnsi="Times New Roman" w:cs="Times New Roman"/>
          <w:noProof/>
          <w:kern w:val="1"/>
          <w:sz w:val="28"/>
          <w:szCs w:val="28"/>
          <w:lang w:eastAsia="ar-SA"/>
        </w:rPr>
        <w:t>2021 г.</w:t>
      </w:r>
      <w:r w:rsidRPr="000A1FFA">
        <w:rPr>
          <w:rFonts w:ascii="Times New Roman" w:eastAsia="SimSun" w:hAnsi="Times New Roman" w:cs="Times New Roman"/>
          <w:kern w:val="1"/>
          <w:sz w:val="28"/>
          <w:szCs w:val="28"/>
          <w:lang w:eastAsia="ar-SA"/>
        </w:rPr>
        <w:fldChar w:fldCharType="end"/>
      </w:r>
      <w:r w:rsidR="007E2D0D">
        <w:rPr>
          <w:rFonts w:ascii="Times New Roman" w:eastAsia="SimSun" w:hAnsi="Times New Roman" w:cs="Times New Roman"/>
          <w:kern w:val="1"/>
          <w:sz w:val="28"/>
          <w:szCs w:val="28"/>
          <w:lang w:eastAsia="ar-SA"/>
        </w:rPr>
        <w:br w:type="page"/>
      </w:r>
    </w:p>
    <w:p w:rsidR="00150E5A" w:rsidRDefault="00150E5A" w:rsidP="00615169">
      <w:pPr>
        <w:autoSpaceDE w:val="0"/>
        <w:autoSpaceDN w:val="0"/>
        <w:adjustRightInd w:val="0"/>
        <w:spacing w:after="0" w:line="240" w:lineRule="auto"/>
        <w:jc w:val="center"/>
        <w:rPr>
          <w:rFonts w:ascii="Times New Roman" w:eastAsia="Times New Roman" w:hAnsi="Times New Roman" w:cs="Times New Roman"/>
          <w:b/>
          <w:color w:val="000000"/>
          <w:sz w:val="28"/>
          <w:szCs w:val="28"/>
          <w:lang w:eastAsia="ru-RU"/>
        </w:rPr>
      </w:pPr>
      <w:r w:rsidRPr="00150E5A">
        <w:rPr>
          <w:rFonts w:ascii="Times New Roman" w:eastAsia="Times New Roman" w:hAnsi="Times New Roman" w:cs="Times New Roman"/>
          <w:b/>
          <w:color w:val="000000"/>
          <w:sz w:val="28"/>
          <w:szCs w:val="28"/>
          <w:lang w:eastAsia="ru-RU"/>
        </w:rPr>
        <w:lastRenderedPageBreak/>
        <w:t>Министерство науки и высшего образования Российской Федерации</w:t>
      </w:r>
    </w:p>
    <w:p w:rsidR="007E2D0D" w:rsidRPr="00E83DD2" w:rsidRDefault="007E2D0D" w:rsidP="00615169">
      <w:pPr>
        <w:autoSpaceDE w:val="0"/>
        <w:autoSpaceDN w:val="0"/>
        <w:adjustRightInd w:val="0"/>
        <w:spacing w:after="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Федеральное государственное бюджетное образовательное учреждение</w:t>
      </w:r>
    </w:p>
    <w:p w:rsidR="007E2D0D" w:rsidRPr="00E83DD2" w:rsidRDefault="007E2D0D" w:rsidP="00615169">
      <w:pPr>
        <w:autoSpaceDE w:val="0"/>
        <w:autoSpaceDN w:val="0"/>
        <w:adjustRightInd w:val="0"/>
        <w:spacing w:after="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высшего образования</w:t>
      </w:r>
    </w:p>
    <w:p w:rsidR="007E2D0D" w:rsidRPr="00E83DD2" w:rsidRDefault="007E2D0D" w:rsidP="00087025">
      <w:pPr>
        <w:autoSpaceDE w:val="0"/>
        <w:autoSpaceDN w:val="0"/>
        <w:adjustRightInd w:val="0"/>
        <w:spacing w:after="36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ИРКУТСКИЙ НАЦИОНАЛЬНЫЙ ИССЛЕДОВАТЕЛЬСКИЙ ТЕХНИЧЕСКИЙ УНИВЕРСИТЕТ</w:t>
      </w:r>
    </w:p>
    <w:p w:rsidR="007E2D0D" w:rsidRPr="00E83DD2" w:rsidRDefault="007E2D0D" w:rsidP="00087025">
      <w:pPr>
        <w:autoSpaceDE w:val="0"/>
        <w:autoSpaceDN w:val="0"/>
        <w:adjustRightInd w:val="0"/>
        <w:spacing w:after="12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ЗАДАНИЕ</w:t>
      </w:r>
    </w:p>
    <w:p w:rsidR="007E2D0D" w:rsidRPr="00E83DD2" w:rsidRDefault="007E2D0D" w:rsidP="00206F79">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 xml:space="preserve">НА </w:t>
      </w:r>
      <w:r w:rsidR="00F47D90">
        <w:rPr>
          <w:rFonts w:ascii="Times New Roman" w:eastAsia="Times New Roman" w:hAnsi="Times New Roman" w:cs="Times New Roman"/>
          <w:b/>
          <w:sz w:val="28"/>
          <w:szCs w:val="28"/>
          <w:lang w:eastAsia="ru-RU"/>
        </w:rPr>
        <w:t>КУРСОВОЙ ПРОЕКТ</w:t>
      </w:r>
    </w:p>
    <w:tbl>
      <w:tblPr>
        <w:tblW w:w="5000" w:type="pct"/>
        <w:tblLook w:val="0000" w:firstRow="0" w:lastRow="0" w:firstColumn="0" w:lastColumn="0" w:noHBand="0" w:noVBand="0"/>
      </w:tblPr>
      <w:tblGrid>
        <w:gridCol w:w="2028"/>
        <w:gridCol w:w="727"/>
        <w:gridCol w:w="6703"/>
        <w:gridCol w:w="396"/>
      </w:tblGrid>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По курсу</w:t>
            </w:r>
          </w:p>
        </w:tc>
        <w:tc>
          <w:tcPr>
            <w:tcW w:w="3770" w:type="pct"/>
            <w:gridSpan w:val="2"/>
            <w:tcBorders>
              <w:bottom w:val="single" w:sz="4" w:space="0" w:color="auto"/>
            </w:tcBorders>
            <w:vAlign w:val="bottom"/>
          </w:tcPr>
          <w:p w:rsidR="007E2D0D" w:rsidRPr="000A1FFA" w:rsidRDefault="00F47D90" w:rsidP="00DB7CBE">
            <w:pPr>
              <w:tabs>
                <w:tab w:val="left" w:pos="2052"/>
              </w:tabs>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бъектно-ориентированное программирование</w:t>
            </w:r>
          </w:p>
        </w:tc>
      </w:tr>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Студенту</w:t>
            </w:r>
          </w:p>
        </w:tc>
        <w:tc>
          <w:tcPr>
            <w:tcW w:w="3770" w:type="pct"/>
            <w:gridSpan w:val="2"/>
            <w:tcBorders>
              <w:top w:val="single" w:sz="4" w:space="0" w:color="auto"/>
              <w:bottom w:val="single" w:sz="4" w:space="0" w:color="auto"/>
            </w:tcBorders>
            <w:vAlign w:val="bottom"/>
          </w:tcPr>
          <w:p w:rsidR="007E2D0D" w:rsidRPr="000A1FFA" w:rsidRDefault="0094035C"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лопову Даниилу Дмитриевичу</w:t>
            </w:r>
          </w:p>
        </w:tc>
      </w:tr>
      <w:tr w:rsidR="007E2D0D" w:rsidRPr="000A1FFA" w:rsidTr="001131F4">
        <w:trPr>
          <w:gridAfter w:val="1"/>
          <w:wAfter w:w="201" w:type="pct"/>
          <w:trHeight w:val="81"/>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18"/>
                <w:szCs w:val="18"/>
                <w:lang w:eastAsia="ru-RU"/>
              </w:rPr>
            </w:pPr>
          </w:p>
        </w:tc>
        <w:tc>
          <w:tcPr>
            <w:tcW w:w="3770" w:type="pct"/>
            <w:gridSpan w:val="2"/>
            <w:tcBorders>
              <w:top w:val="single" w:sz="4" w:space="0" w:color="auto"/>
            </w:tcBorders>
            <w:vAlign w:val="bottom"/>
          </w:tcPr>
          <w:p w:rsidR="007E2D0D" w:rsidRPr="00DC2314" w:rsidRDefault="007E2D0D" w:rsidP="00DC2314">
            <w:pPr>
              <w:autoSpaceDE w:val="0"/>
              <w:autoSpaceDN w:val="0"/>
              <w:adjustRightInd w:val="0"/>
              <w:spacing w:after="120" w:line="240" w:lineRule="auto"/>
              <w:jc w:val="center"/>
              <w:rPr>
                <w:rFonts w:ascii="Times New Roman" w:eastAsia="Times New Roman" w:hAnsi="Times New Roman" w:cs="Times New Roman"/>
                <w:color w:val="000000"/>
                <w:sz w:val="28"/>
                <w:szCs w:val="28"/>
                <w:vertAlign w:val="superscript"/>
                <w:lang w:eastAsia="ru-RU"/>
              </w:rPr>
            </w:pPr>
            <w:r w:rsidRPr="00DC2314">
              <w:rPr>
                <w:rFonts w:ascii="Times New Roman" w:eastAsia="Times New Roman" w:hAnsi="Times New Roman" w:cs="Times New Roman"/>
                <w:color w:val="000000"/>
                <w:sz w:val="28"/>
                <w:szCs w:val="28"/>
                <w:vertAlign w:val="superscript"/>
                <w:lang w:eastAsia="ru-RU"/>
              </w:rPr>
              <w:t>(фамилия, инициалы)</w:t>
            </w:r>
          </w:p>
        </w:tc>
      </w:tr>
      <w:tr w:rsidR="007E2D0D" w:rsidRPr="000A1FFA" w:rsidTr="001131F4">
        <w:trPr>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Тема работы:</w:t>
            </w:r>
          </w:p>
        </w:tc>
        <w:tc>
          <w:tcPr>
            <w:tcW w:w="3971" w:type="pct"/>
            <w:gridSpan w:val="3"/>
            <w:tcBorders>
              <w:bottom w:val="single" w:sz="4" w:space="0" w:color="auto"/>
            </w:tcBorders>
            <w:vAlign w:val="bottom"/>
          </w:tcPr>
          <w:p w:rsidR="007E2D0D" w:rsidRPr="00087025" w:rsidRDefault="00615169" w:rsidP="00CF218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087025">
              <w:rPr>
                <w:rFonts w:ascii="Times New Roman" w:eastAsia="SimSun" w:hAnsi="Times New Roman" w:cs="Times New Roman"/>
                <w:kern w:val="1"/>
                <w:sz w:val="28"/>
                <w:szCs w:val="28"/>
                <w:lang w:eastAsia="ar-SA"/>
              </w:rPr>
              <w:t>Разработка приложения с использованием объектно-ориентированного подхода</w:t>
            </w:r>
          </w:p>
        </w:tc>
      </w:tr>
      <w:tr w:rsidR="00206F79" w:rsidRPr="000A1FFA" w:rsidTr="001131F4">
        <w:trPr>
          <w:trHeight w:val="130"/>
        </w:trPr>
        <w:tc>
          <w:tcPr>
            <w:tcW w:w="1398" w:type="pct"/>
            <w:gridSpan w:val="2"/>
            <w:tcBorders>
              <w:top w:val="single" w:sz="4" w:space="0" w:color="auto"/>
              <w:bottom w:val="single" w:sz="4" w:space="0" w:color="auto"/>
            </w:tcBorders>
            <w:vAlign w:val="bottom"/>
          </w:tcPr>
          <w:p w:rsidR="00206F79" w:rsidRPr="000A1FFA" w:rsidRDefault="00206F79"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Исходные данные:</w:t>
            </w:r>
          </w:p>
        </w:tc>
        <w:tc>
          <w:tcPr>
            <w:tcW w:w="3602" w:type="pct"/>
            <w:gridSpan w:val="2"/>
            <w:tcBorders>
              <w:top w:val="single" w:sz="4" w:space="0" w:color="auto"/>
              <w:bottom w:val="single" w:sz="4" w:space="0" w:color="auto"/>
            </w:tcBorders>
            <w:vAlign w:val="bottom"/>
          </w:tcPr>
          <w:p w:rsidR="00206F79" w:rsidRPr="00C23487" w:rsidRDefault="00B82588" w:rsidP="00DC295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ариант </w:t>
            </w:r>
            <w:r w:rsidR="00C23487">
              <w:rPr>
                <w:rFonts w:ascii="Times New Roman" w:eastAsia="Times New Roman" w:hAnsi="Times New Roman" w:cs="Times New Roman"/>
                <w:color w:val="000000"/>
                <w:sz w:val="28"/>
                <w:szCs w:val="28"/>
                <w:lang w:eastAsia="ru-RU"/>
              </w:rPr>
              <w:t xml:space="preserve">20 – </w:t>
            </w:r>
            <w:r w:rsidR="00355575">
              <w:rPr>
                <w:rFonts w:ascii="Times New Roman" w:eastAsia="Times New Roman" w:hAnsi="Times New Roman" w:cs="Times New Roman"/>
                <w:color w:val="000000"/>
                <w:sz w:val="28"/>
                <w:szCs w:val="28"/>
                <w:lang w:eastAsia="ru-RU"/>
              </w:rPr>
              <w:t>Распознавание идентификационных номеров полувагонов</w:t>
            </w:r>
          </w:p>
        </w:tc>
      </w:tr>
      <w:tr w:rsidR="007E2D0D" w:rsidRPr="000A1FFA" w:rsidTr="001131F4">
        <w:trPr>
          <w:trHeight w:val="125"/>
        </w:trPr>
        <w:tc>
          <w:tcPr>
            <w:tcW w:w="5000" w:type="pct"/>
            <w:gridSpan w:val="4"/>
            <w:tcBorders>
              <w:top w:val="single" w:sz="4" w:space="0" w:color="auto"/>
            </w:tcBorders>
            <w:vAlign w:val="bottom"/>
          </w:tcPr>
          <w:p w:rsidR="007E2D0D" w:rsidRPr="00206F79" w:rsidRDefault="007E2D0D" w:rsidP="00206F79">
            <w:pPr>
              <w:autoSpaceDE w:val="0"/>
              <w:autoSpaceDN w:val="0"/>
              <w:adjustRightInd w:val="0"/>
              <w:spacing w:before="240" w:after="24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Рекомендуемая литература:</w:t>
            </w:r>
          </w:p>
        </w:tc>
      </w:tr>
      <w:tr w:rsidR="007E2D0D" w:rsidRPr="000A1FFA" w:rsidTr="001131F4">
        <w:trPr>
          <w:trHeight w:val="127"/>
        </w:trPr>
        <w:tc>
          <w:tcPr>
            <w:tcW w:w="5000" w:type="pct"/>
            <w:gridSpan w:val="4"/>
            <w:vAlign w:val="bottom"/>
          </w:tcPr>
          <w:p w:rsidR="0083590B" w:rsidRPr="00DE3338"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1.</w:t>
            </w:r>
            <w:r w:rsidRPr="0083590B">
              <w:rPr>
                <w:rFonts w:ascii="Times New Roman" w:eastAsia="Times New Roman" w:hAnsi="Times New Roman" w:cs="Times New Roman"/>
                <w:color w:val="000000"/>
                <w:sz w:val="28"/>
                <w:szCs w:val="28"/>
                <w:lang w:eastAsia="ru-RU"/>
              </w:rPr>
              <w:tab/>
              <w:t>Гради Буч, Роберт А. Максимчук, Майкл У. Энгл, Бобби Дж. Янг, Джим Коналлен, Келли А. Хьюстон. Объектно-ориентированны</w:t>
            </w:r>
            <w:r w:rsidR="00381615">
              <w:rPr>
                <w:rFonts w:ascii="Times New Roman" w:eastAsia="Times New Roman" w:hAnsi="Times New Roman" w:cs="Times New Roman"/>
                <w:color w:val="000000"/>
                <w:sz w:val="28"/>
                <w:szCs w:val="28"/>
                <w:lang w:eastAsia="ru-RU"/>
              </w:rPr>
              <w:t>й</w:t>
            </w:r>
            <w:r w:rsidRPr="0083590B">
              <w:rPr>
                <w:rFonts w:ascii="Times New Roman" w:eastAsia="Times New Roman" w:hAnsi="Times New Roman" w:cs="Times New Roman"/>
                <w:color w:val="000000"/>
                <w:sz w:val="28"/>
                <w:szCs w:val="28"/>
                <w:lang w:eastAsia="ru-RU"/>
              </w:rPr>
              <w:t xml:space="preserve"> анализ и проектирование с примерами приложений. Третье</w:t>
            </w:r>
            <w:r w:rsidRPr="00DE3338">
              <w:rPr>
                <w:rFonts w:ascii="Times New Roman" w:eastAsia="Times New Roman" w:hAnsi="Times New Roman" w:cs="Times New Roman"/>
                <w:color w:val="000000"/>
                <w:sz w:val="28"/>
                <w:szCs w:val="28"/>
                <w:lang w:eastAsia="ru-RU"/>
              </w:rPr>
              <w:t xml:space="preserve"> </w:t>
            </w:r>
            <w:r w:rsidRPr="0083590B">
              <w:rPr>
                <w:rFonts w:ascii="Times New Roman" w:eastAsia="Times New Roman" w:hAnsi="Times New Roman" w:cs="Times New Roman"/>
                <w:color w:val="000000"/>
                <w:sz w:val="28"/>
                <w:szCs w:val="28"/>
                <w:lang w:eastAsia="ru-RU"/>
              </w:rPr>
              <w:t>издани</w:t>
            </w:r>
            <w:r>
              <w:rPr>
                <w:rFonts w:ascii="Times New Roman" w:eastAsia="Times New Roman" w:hAnsi="Times New Roman" w:cs="Times New Roman"/>
                <w:color w:val="000000"/>
                <w:sz w:val="28"/>
                <w:szCs w:val="28"/>
                <w:lang w:eastAsia="ru-RU"/>
              </w:rPr>
              <w:t>е</w:t>
            </w:r>
            <w:r w:rsidRPr="00DE333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w:t>
            </w:r>
            <w:r w:rsidRPr="00DE3338">
              <w:rPr>
                <w:rFonts w:ascii="Times New Roman" w:eastAsia="Times New Roman" w:hAnsi="Times New Roman" w:cs="Times New Roman"/>
                <w:color w:val="000000"/>
                <w:sz w:val="28"/>
                <w:szCs w:val="28"/>
                <w:lang w:eastAsia="ru-RU"/>
              </w:rPr>
              <w:t>.: "</w:t>
            </w:r>
            <w:r>
              <w:rPr>
                <w:rFonts w:ascii="Times New Roman" w:eastAsia="Times New Roman" w:hAnsi="Times New Roman" w:cs="Times New Roman"/>
                <w:color w:val="000000"/>
                <w:sz w:val="28"/>
                <w:szCs w:val="28"/>
                <w:lang w:eastAsia="ru-RU"/>
              </w:rPr>
              <w:t>Вильямс</w:t>
            </w:r>
            <w:r w:rsidRPr="00DE3338">
              <w:rPr>
                <w:rFonts w:ascii="Times New Roman" w:eastAsia="Times New Roman" w:hAnsi="Times New Roman" w:cs="Times New Roman"/>
                <w:color w:val="000000"/>
                <w:sz w:val="28"/>
                <w:szCs w:val="28"/>
                <w:lang w:eastAsia="ru-RU"/>
              </w:rPr>
              <w:t xml:space="preserve">", 2010, -720 </w:t>
            </w:r>
            <w:r>
              <w:rPr>
                <w:rFonts w:ascii="Times New Roman" w:eastAsia="Times New Roman" w:hAnsi="Times New Roman" w:cs="Times New Roman"/>
                <w:color w:val="000000"/>
                <w:sz w:val="28"/>
                <w:szCs w:val="28"/>
                <w:lang w:eastAsia="ru-RU"/>
              </w:rPr>
              <w:t>с</w:t>
            </w:r>
            <w:r w:rsidRPr="00DE3338">
              <w:rPr>
                <w:rFonts w:ascii="Times New Roman" w:eastAsia="Times New Roman" w:hAnsi="Times New Roman" w:cs="Times New Roman"/>
                <w:color w:val="000000"/>
                <w:sz w:val="28"/>
                <w:szCs w:val="28"/>
                <w:lang w:eastAsia="ru-RU"/>
              </w:rPr>
              <w:t>.</w:t>
            </w:r>
          </w:p>
          <w:p w:rsidR="0083590B" w:rsidRPr="000A1FFA"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2.</w:t>
            </w:r>
            <w:r w:rsidRPr="0083590B">
              <w:rPr>
                <w:rFonts w:ascii="Times New Roman" w:eastAsia="Times New Roman" w:hAnsi="Times New Roman" w:cs="Times New Roman"/>
                <w:color w:val="000000"/>
                <w:sz w:val="28"/>
                <w:szCs w:val="28"/>
                <w:lang w:eastAsia="ru-RU"/>
              </w:rPr>
              <w:tab/>
              <w:t xml:space="preserve">Васильев А. Н. </w:t>
            </w:r>
            <w:r w:rsidRPr="0083590B">
              <w:rPr>
                <w:rFonts w:ascii="Times New Roman" w:eastAsia="Times New Roman" w:hAnsi="Times New Roman" w:cs="Times New Roman"/>
                <w:color w:val="000000"/>
                <w:sz w:val="28"/>
                <w:szCs w:val="28"/>
                <w:lang w:val="en-US" w:eastAsia="ru-RU"/>
              </w:rPr>
              <w:t>Java</w:t>
            </w:r>
            <w:r w:rsidRPr="0083590B">
              <w:rPr>
                <w:rFonts w:ascii="Times New Roman" w:eastAsia="Times New Roman" w:hAnsi="Times New Roman" w:cs="Times New Roman"/>
                <w:color w:val="000000"/>
                <w:sz w:val="28"/>
                <w:szCs w:val="28"/>
                <w:lang w:eastAsia="ru-RU"/>
              </w:rPr>
              <w:t xml:space="preserve">. Объектно-ориентированное программирование: для магистров и бакалавров. Базовый курс по объектно-ориентированному программированию / А. Н. </w:t>
            </w:r>
            <w:r w:rsidR="00C756D4" w:rsidRPr="0083590B">
              <w:rPr>
                <w:rFonts w:ascii="Times New Roman" w:eastAsia="Times New Roman" w:hAnsi="Times New Roman" w:cs="Times New Roman"/>
                <w:color w:val="000000"/>
                <w:sz w:val="28"/>
                <w:szCs w:val="28"/>
                <w:lang w:eastAsia="ru-RU"/>
              </w:rPr>
              <w:t>Васильев.</w:t>
            </w:r>
            <w:r w:rsidRPr="0083590B">
              <w:rPr>
                <w:rFonts w:ascii="Times New Roman" w:eastAsia="Times New Roman" w:hAnsi="Times New Roman" w:cs="Times New Roman"/>
                <w:color w:val="000000"/>
                <w:sz w:val="28"/>
                <w:szCs w:val="28"/>
                <w:lang w:eastAsia="ru-RU"/>
              </w:rPr>
              <w:t xml:space="preserve"> – СПб.: Питер, 2012. – 395 с.</w:t>
            </w:r>
          </w:p>
        </w:tc>
      </w:tr>
      <w:tr w:rsidR="007E2D0D" w:rsidRPr="000A1FFA" w:rsidTr="00F54704">
        <w:trPr>
          <w:trHeight w:val="80"/>
        </w:trPr>
        <w:tc>
          <w:tcPr>
            <w:tcW w:w="5000" w:type="pct"/>
            <w:gridSpan w:val="4"/>
            <w:vAlign w:val="bottom"/>
          </w:tcPr>
          <w:p w:rsidR="00087025" w:rsidRDefault="00087025" w:rsidP="00087025">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w:t>
            </w:r>
            <w:r w:rsidRPr="00087025">
              <w:rPr>
                <w:rFonts w:ascii="Times New Roman" w:eastAsia="Times New Roman" w:hAnsi="Times New Roman" w:cs="Times New Roman"/>
                <w:color w:val="000000"/>
                <w:sz w:val="28"/>
                <w:szCs w:val="28"/>
                <w:lang w:eastAsia="ru-RU"/>
              </w:rPr>
              <w:t>.</w:t>
            </w:r>
            <w:r w:rsidRPr="00087025">
              <w:rPr>
                <w:rFonts w:ascii="Times New Roman" w:eastAsia="Times New Roman" w:hAnsi="Times New Roman" w:cs="Times New Roman"/>
                <w:color w:val="000000"/>
                <w:sz w:val="28"/>
                <w:szCs w:val="28"/>
                <w:lang w:eastAsia="ru-RU"/>
              </w:rPr>
              <w:tab/>
              <w:t>Java. Экспресс-курс [электронный ресурс] // Сайт Александра Климова [сайт], URL: http://developer.alexanderklimov.ru/android/java/java.php (дата обращения: 11.01.2018)</w:t>
            </w:r>
          </w:p>
          <w:p w:rsidR="00087025" w:rsidRPr="000A1FFA" w:rsidRDefault="00087025" w:rsidP="00206F79">
            <w:pPr>
              <w:autoSpaceDE w:val="0"/>
              <w:autoSpaceDN w:val="0"/>
              <w:adjustRightInd w:val="0"/>
              <w:spacing w:after="48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w:t>
            </w:r>
            <w:r w:rsidRPr="00087025">
              <w:rPr>
                <w:rFonts w:ascii="Times New Roman" w:eastAsia="Times New Roman" w:hAnsi="Times New Roman" w:cs="Times New Roman"/>
                <w:color w:val="000000"/>
                <w:sz w:val="28"/>
                <w:szCs w:val="28"/>
                <w:lang w:eastAsia="ru-RU"/>
              </w:rPr>
              <w:t>.</w:t>
            </w:r>
            <w:r w:rsidRPr="00087025">
              <w:rPr>
                <w:rFonts w:ascii="Times New Roman" w:eastAsia="Times New Roman" w:hAnsi="Times New Roman" w:cs="Times New Roman"/>
                <w:color w:val="000000"/>
                <w:sz w:val="28"/>
                <w:szCs w:val="28"/>
                <w:lang w:eastAsia="ru-RU"/>
              </w:rPr>
              <w:tab/>
              <w:t xml:space="preserve">Эванс Б. Java. Новое поколение </w:t>
            </w:r>
            <w:r w:rsidR="00C756D4" w:rsidRPr="00087025">
              <w:rPr>
                <w:rFonts w:ascii="Times New Roman" w:eastAsia="Times New Roman" w:hAnsi="Times New Roman" w:cs="Times New Roman"/>
                <w:color w:val="000000"/>
                <w:sz w:val="28"/>
                <w:szCs w:val="28"/>
                <w:lang w:eastAsia="ru-RU"/>
              </w:rPr>
              <w:t>разработки:</w:t>
            </w:r>
            <w:r w:rsidRPr="00087025">
              <w:rPr>
                <w:rFonts w:ascii="Times New Roman" w:eastAsia="Times New Roman" w:hAnsi="Times New Roman" w:cs="Times New Roman"/>
                <w:color w:val="000000"/>
                <w:sz w:val="28"/>
                <w:szCs w:val="28"/>
                <w:lang w:eastAsia="ru-RU"/>
              </w:rPr>
              <w:t xml:space="preserve"> Техники Java 7 и многоязычное </w:t>
            </w:r>
            <w:r w:rsidR="00C756D4" w:rsidRPr="00087025">
              <w:rPr>
                <w:rFonts w:ascii="Times New Roman" w:eastAsia="Times New Roman" w:hAnsi="Times New Roman" w:cs="Times New Roman"/>
                <w:color w:val="000000"/>
                <w:sz w:val="28"/>
                <w:szCs w:val="28"/>
                <w:lang w:eastAsia="ru-RU"/>
              </w:rPr>
              <w:t>программирование:</w:t>
            </w:r>
            <w:r w:rsidRPr="00087025">
              <w:rPr>
                <w:rFonts w:ascii="Times New Roman" w:eastAsia="Times New Roman" w:hAnsi="Times New Roman" w:cs="Times New Roman"/>
                <w:color w:val="000000"/>
                <w:sz w:val="28"/>
                <w:szCs w:val="28"/>
                <w:lang w:eastAsia="ru-RU"/>
              </w:rPr>
              <w:t xml:space="preserve"> переводное издание / Б. Эванс, М. Вербург, 2014. - 556 с.</w:t>
            </w:r>
          </w:p>
        </w:tc>
      </w:tr>
    </w:tbl>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
        <w:gridCol w:w="75"/>
        <w:gridCol w:w="721"/>
        <w:gridCol w:w="1468"/>
        <w:gridCol w:w="706"/>
        <w:gridCol w:w="290"/>
        <w:gridCol w:w="3187"/>
      </w:tblGrid>
      <w:tr w:rsidR="007E2D0D" w:rsidRPr="000A1FFA" w:rsidTr="001131F4">
        <w:trPr>
          <w:gridAfter w:val="3"/>
          <w:wAfter w:w="2122" w:type="pct"/>
        </w:trPr>
        <w:tc>
          <w:tcPr>
            <w:tcW w:w="1606" w:type="pct"/>
            <w:vAlign w:val="center"/>
          </w:tcPr>
          <w:p w:rsidR="007E2D0D" w:rsidRPr="000A1FFA" w:rsidRDefault="007E2D0D" w:rsidP="003F7263">
            <w:pPr>
              <w:spacing w:before="120"/>
              <w:rPr>
                <w:rFonts w:eastAsia="SimSun"/>
                <w:kern w:val="1"/>
                <w:sz w:val="28"/>
                <w:szCs w:val="28"/>
                <w:lang w:eastAsia="ar-SA"/>
              </w:rPr>
            </w:pPr>
            <w:r w:rsidRPr="000A1FFA">
              <w:rPr>
                <w:rFonts w:eastAsia="SimSun"/>
                <w:kern w:val="1"/>
                <w:sz w:val="28"/>
                <w:szCs w:val="28"/>
                <w:lang w:eastAsia="ar-SA"/>
              </w:rPr>
              <w:t>Графическая часть на</w:t>
            </w:r>
          </w:p>
        </w:tc>
        <w:tc>
          <w:tcPr>
            <w:tcW w:w="161"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r>
              <w:rPr>
                <w:rFonts w:eastAsia="SimSun"/>
                <w:kern w:val="1"/>
                <w:sz w:val="28"/>
                <w:szCs w:val="28"/>
                <w:lang w:eastAsia="ar-SA"/>
              </w:rPr>
              <w:t>-</w:t>
            </w:r>
          </w:p>
        </w:tc>
        <w:tc>
          <w:tcPr>
            <w:tcW w:w="1111" w:type="pct"/>
            <w:gridSpan w:val="2"/>
          </w:tcPr>
          <w:p w:rsidR="007E2D0D" w:rsidRPr="000A1FFA" w:rsidRDefault="007E2D0D" w:rsidP="00925865">
            <w:pPr>
              <w:spacing w:before="120"/>
              <w:jc w:val="both"/>
              <w:rPr>
                <w:rFonts w:eastAsia="SimSun"/>
                <w:kern w:val="1"/>
                <w:sz w:val="28"/>
                <w:szCs w:val="28"/>
                <w:lang w:eastAsia="ar-SA"/>
              </w:rPr>
            </w:pPr>
            <w:r w:rsidRPr="000A1FFA">
              <w:rPr>
                <w:rFonts w:eastAsia="SimSun"/>
                <w:kern w:val="1"/>
                <w:sz w:val="28"/>
                <w:szCs w:val="28"/>
                <w:lang w:eastAsia="ar-SA"/>
              </w:rPr>
              <w:t>листах.</w:t>
            </w:r>
          </w:p>
        </w:tc>
      </w:tr>
      <w:tr w:rsidR="00206F79" w:rsidRPr="000A1FFA" w:rsidTr="001131F4">
        <w:trPr>
          <w:gridAfter w:val="3"/>
          <w:wAfter w:w="2122" w:type="pct"/>
        </w:trPr>
        <w:tc>
          <w:tcPr>
            <w:tcW w:w="1606" w:type="pct"/>
            <w:vAlign w:val="center"/>
          </w:tcPr>
          <w:p w:rsidR="00206F79" w:rsidRPr="000A1FFA" w:rsidRDefault="00206F79" w:rsidP="003F7263">
            <w:pPr>
              <w:spacing w:before="120"/>
              <w:rPr>
                <w:rFonts w:eastAsia="SimSun"/>
                <w:kern w:val="1"/>
                <w:sz w:val="28"/>
                <w:szCs w:val="28"/>
                <w:lang w:eastAsia="ar-SA"/>
              </w:rPr>
            </w:pPr>
            <w:r w:rsidRPr="000A1FFA">
              <w:rPr>
                <w:rFonts w:eastAsia="SimSun"/>
                <w:kern w:val="1"/>
                <w:sz w:val="28"/>
                <w:szCs w:val="28"/>
                <w:lang w:eastAsia="ar-SA"/>
              </w:rPr>
              <w:t>Дата выдачи задания</w:t>
            </w:r>
          </w:p>
        </w:tc>
        <w:tc>
          <w:tcPr>
            <w:tcW w:w="123" w:type="pct"/>
          </w:tcPr>
          <w:p w:rsidR="00206F79" w:rsidRPr="000A1FFA" w:rsidRDefault="00206F79" w:rsidP="00925865">
            <w:pPr>
              <w:spacing w:before="120"/>
              <w:ind w:right="-113"/>
              <w:jc w:val="right"/>
              <w:rPr>
                <w:rFonts w:eastAsia="SimSun"/>
                <w:kern w:val="1"/>
                <w:sz w:val="28"/>
                <w:szCs w:val="28"/>
                <w:lang w:eastAsia="ar-SA"/>
              </w:rPr>
            </w:pPr>
          </w:p>
        </w:tc>
        <w:tc>
          <w:tcPr>
            <w:tcW w:w="1149" w:type="pct"/>
            <w:gridSpan w:val="3"/>
            <w:tcBorders>
              <w:bottom w:val="single" w:sz="4" w:space="0" w:color="auto"/>
            </w:tcBorders>
          </w:tcPr>
          <w:p w:rsidR="00206F79" w:rsidRPr="00087025" w:rsidRDefault="00087025" w:rsidP="00925865">
            <w:pPr>
              <w:spacing w:before="120"/>
              <w:jc w:val="center"/>
              <w:rPr>
                <w:rFonts w:eastAsia="SimSun"/>
                <w:kern w:val="1"/>
                <w:sz w:val="28"/>
                <w:szCs w:val="28"/>
                <w:lang w:val="en-US" w:eastAsia="ar-SA"/>
              </w:rPr>
            </w:pPr>
            <w:r>
              <w:rPr>
                <w:rFonts w:eastAsia="SimSun"/>
                <w:kern w:val="1"/>
                <w:sz w:val="28"/>
                <w:szCs w:val="28"/>
                <w:lang w:eastAsia="ar-SA"/>
              </w:rPr>
              <w:t>15 / 02 / 2021 г.</w:t>
            </w:r>
          </w:p>
        </w:tc>
      </w:tr>
      <w:tr w:rsidR="007E2D0D" w:rsidRPr="000A1FFA" w:rsidTr="001131F4">
        <w:tc>
          <w:tcPr>
            <w:tcW w:w="2133" w:type="pct"/>
            <w:gridSpan w:val="4"/>
          </w:tcPr>
          <w:p w:rsidR="007E2D0D" w:rsidRPr="000A1FFA" w:rsidRDefault="00206F79" w:rsidP="00925865">
            <w:pPr>
              <w:spacing w:before="120"/>
              <w:jc w:val="both"/>
              <w:rPr>
                <w:rFonts w:eastAsia="SimSun"/>
                <w:kern w:val="1"/>
                <w:sz w:val="28"/>
                <w:szCs w:val="28"/>
                <w:lang w:eastAsia="ar-SA"/>
              </w:rPr>
            </w:pPr>
            <w:r>
              <w:rPr>
                <w:rFonts w:eastAsia="SimSun"/>
                <w:kern w:val="1"/>
                <w:sz w:val="28"/>
                <w:szCs w:val="28"/>
                <w:lang w:eastAsia="ar-SA"/>
              </w:rPr>
              <w:t>Задание получи</w:t>
            </w:r>
            <w:r w:rsidR="00925865">
              <w:rPr>
                <w:rFonts w:eastAsia="SimSun"/>
                <w:kern w:val="1"/>
                <w:sz w:val="28"/>
                <w:szCs w:val="28"/>
                <w:lang w:eastAsia="ar-SA"/>
              </w:rPr>
              <w:t>л студент</w:t>
            </w:r>
          </w:p>
        </w:tc>
        <w:tc>
          <w:tcPr>
            <w:tcW w:w="1103"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p>
        </w:tc>
        <w:tc>
          <w:tcPr>
            <w:tcW w:w="147" w:type="pct"/>
          </w:tcPr>
          <w:p w:rsidR="007E2D0D" w:rsidRPr="000A1FFA" w:rsidRDefault="007E2D0D" w:rsidP="00925865">
            <w:pPr>
              <w:spacing w:before="120"/>
              <w:jc w:val="both"/>
              <w:rPr>
                <w:rFonts w:eastAsia="SimSun"/>
                <w:kern w:val="1"/>
                <w:sz w:val="28"/>
                <w:szCs w:val="28"/>
                <w:lang w:eastAsia="ar-SA"/>
              </w:rPr>
            </w:pPr>
          </w:p>
        </w:tc>
        <w:tc>
          <w:tcPr>
            <w:tcW w:w="1617" w:type="pct"/>
            <w:tcBorders>
              <w:bottom w:val="single" w:sz="4" w:space="0" w:color="auto"/>
            </w:tcBorders>
          </w:tcPr>
          <w:p w:rsidR="007E2D0D" w:rsidRPr="000A1FFA" w:rsidRDefault="00902FC3" w:rsidP="00925865">
            <w:pPr>
              <w:spacing w:before="120"/>
              <w:jc w:val="center"/>
              <w:rPr>
                <w:rFonts w:eastAsia="SimSun"/>
                <w:kern w:val="1"/>
                <w:sz w:val="28"/>
                <w:szCs w:val="28"/>
                <w:lang w:eastAsia="ar-SA"/>
              </w:rPr>
            </w:pPr>
            <w:r>
              <w:rPr>
                <w:rFonts w:eastAsia="SimSun"/>
                <w:kern w:val="1"/>
                <w:sz w:val="28"/>
                <w:szCs w:val="28"/>
                <w:lang w:eastAsia="ar-SA"/>
              </w:rPr>
              <w:t>Солопов Д.Д.</w:t>
            </w:r>
          </w:p>
        </w:tc>
      </w:tr>
      <w:tr w:rsidR="007E2D0D" w:rsidRPr="000A1FFA" w:rsidTr="001131F4">
        <w:tc>
          <w:tcPr>
            <w:tcW w:w="2133" w:type="pct"/>
            <w:gridSpan w:val="4"/>
          </w:tcPr>
          <w:p w:rsidR="007E2D0D" w:rsidRPr="000A1FFA" w:rsidRDefault="007E2D0D" w:rsidP="00C756D4">
            <w:pPr>
              <w:jc w:val="both"/>
              <w:rPr>
                <w:rFonts w:eastAsia="SimSun"/>
                <w:kern w:val="1"/>
                <w:sz w:val="28"/>
                <w:szCs w:val="28"/>
                <w:lang w:eastAsia="ar-SA"/>
              </w:rPr>
            </w:pPr>
          </w:p>
        </w:tc>
        <w:tc>
          <w:tcPr>
            <w:tcW w:w="1103" w:type="pct"/>
            <w:gridSpan w:val="2"/>
          </w:tcPr>
          <w:p w:rsidR="007E2D0D" w:rsidRPr="000A1FFA" w:rsidRDefault="007E2D0D" w:rsidP="001131F4">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подпись</w:t>
            </w:r>
          </w:p>
        </w:tc>
        <w:tc>
          <w:tcPr>
            <w:tcW w:w="147" w:type="pct"/>
          </w:tcPr>
          <w:p w:rsidR="007E2D0D" w:rsidRPr="000A1FFA" w:rsidRDefault="007E2D0D" w:rsidP="00925865">
            <w:pPr>
              <w:jc w:val="center"/>
              <w:rPr>
                <w:rFonts w:eastAsia="SimSun"/>
                <w:kern w:val="1"/>
                <w:sz w:val="28"/>
                <w:szCs w:val="28"/>
                <w:vertAlign w:val="superscript"/>
                <w:lang w:eastAsia="ar-SA"/>
              </w:rPr>
            </w:pPr>
          </w:p>
        </w:tc>
        <w:tc>
          <w:tcPr>
            <w:tcW w:w="1617" w:type="pct"/>
          </w:tcPr>
          <w:p w:rsidR="007E2D0D" w:rsidRPr="000A1FFA" w:rsidRDefault="007E2D0D" w:rsidP="00925865">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Фамилия</w:t>
            </w:r>
            <w:r w:rsidR="00925865">
              <w:rPr>
                <w:rFonts w:eastAsia="SimSun"/>
                <w:kern w:val="1"/>
                <w:sz w:val="28"/>
                <w:szCs w:val="28"/>
                <w:vertAlign w:val="superscript"/>
                <w:lang w:eastAsia="ar-SA"/>
              </w:rPr>
              <w:t xml:space="preserve"> </w:t>
            </w:r>
            <w:r w:rsidR="00925865" w:rsidRPr="000A1FFA">
              <w:rPr>
                <w:rFonts w:eastAsia="SimSun"/>
                <w:kern w:val="1"/>
                <w:sz w:val="28"/>
                <w:szCs w:val="28"/>
                <w:vertAlign w:val="superscript"/>
                <w:lang w:eastAsia="ar-SA"/>
              </w:rPr>
              <w:t>И.О.</w:t>
            </w:r>
          </w:p>
        </w:tc>
      </w:tr>
    </w:tbl>
    <w:p w:rsidR="007E2D0D" w:rsidRPr="000A1FFA" w:rsidRDefault="007E2D0D" w:rsidP="00925865">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174"/>
        <w:gridCol w:w="290"/>
        <w:gridCol w:w="3187"/>
      </w:tblGrid>
      <w:tr w:rsidR="00925865" w:rsidRPr="000A1FFA" w:rsidTr="001131F4">
        <w:trPr>
          <w:gridAfter w:val="2"/>
          <w:wAfter w:w="1764" w:type="pct"/>
        </w:trPr>
        <w:tc>
          <w:tcPr>
            <w:tcW w:w="2133" w:type="pct"/>
          </w:tcPr>
          <w:p w:rsidR="00925865" w:rsidRPr="000A1FFA" w:rsidRDefault="00925865" w:rsidP="00925865">
            <w:pPr>
              <w:autoSpaceDE w:val="0"/>
              <w:autoSpaceDN w:val="0"/>
              <w:adjustRightInd w:val="0"/>
              <w:spacing w:before="120"/>
              <w:rPr>
                <w:color w:val="000000"/>
                <w:sz w:val="28"/>
                <w:szCs w:val="28"/>
              </w:rPr>
            </w:pPr>
            <w:r w:rsidRPr="000A1FFA">
              <w:rPr>
                <w:color w:val="000000"/>
                <w:sz w:val="28"/>
                <w:szCs w:val="28"/>
              </w:rPr>
              <w:t>Дата представления работы руководителю</w:t>
            </w:r>
          </w:p>
        </w:tc>
        <w:tc>
          <w:tcPr>
            <w:tcW w:w="1103" w:type="pct"/>
            <w:tcBorders>
              <w:bottom w:val="single" w:sz="4" w:space="0" w:color="auto"/>
            </w:tcBorders>
            <w:vAlign w:val="bottom"/>
          </w:tcPr>
          <w:p w:rsidR="00925865" w:rsidRPr="000A1FFA" w:rsidRDefault="00B37F9E" w:rsidP="00B82588">
            <w:pPr>
              <w:autoSpaceDE w:val="0"/>
              <w:autoSpaceDN w:val="0"/>
              <w:adjustRightInd w:val="0"/>
              <w:spacing w:before="120"/>
              <w:jc w:val="center"/>
              <w:rPr>
                <w:color w:val="000000"/>
                <w:sz w:val="28"/>
                <w:szCs w:val="28"/>
              </w:rPr>
            </w:pPr>
            <w:r>
              <w:rPr>
                <w:color w:val="000000"/>
                <w:sz w:val="28"/>
                <w:szCs w:val="28"/>
              </w:rPr>
              <w:t>29 / 05 /</w:t>
            </w:r>
            <w:r w:rsidR="00C23487" w:rsidRPr="00411DD3">
              <w:rPr>
                <w:color w:val="000000"/>
                <w:sz w:val="28"/>
                <w:szCs w:val="28"/>
              </w:rPr>
              <w:t xml:space="preserve"> 2021</w:t>
            </w:r>
            <w:r w:rsidR="00925865" w:rsidRPr="00411DD3">
              <w:rPr>
                <w:color w:val="000000"/>
                <w:sz w:val="28"/>
                <w:szCs w:val="28"/>
              </w:rPr>
              <w:t xml:space="preserve"> г.</w:t>
            </w:r>
          </w:p>
        </w:tc>
      </w:tr>
      <w:tr w:rsidR="00925865" w:rsidRPr="000A1FFA" w:rsidTr="001131F4">
        <w:tc>
          <w:tcPr>
            <w:tcW w:w="2133" w:type="pct"/>
          </w:tcPr>
          <w:p w:rsidR="00925865" w:rsidRPr="000A1FFA" w:rsidRDefault="00925865" w:rsidP="002735BD">
            <w:pPr>
              <w:autoSpaceDE w:val="0"/>
              <w:autoSpaceDN w:val="0"/>
              <w:adjustRightInd w:val="0"/>
              <w:spacing w:before="120"/>
              <w:rPr>
                <w:color w:val="000000"/>
                <w:sz w:val="28"/>
                <w:szCs w:val="28"/>
              </w:rPr>
            </w:pPr>
            <w:r w:rsidRPr="000A1FFA">
              <w:rPr>
                <w:color w:val="000000"/>
                <w:sz w:val="28"/>
                <w:szCs w:val="28"/>
              </w:rPr>
              <w:t>Руководитель курсово</w:t>
            </w:r>
            <w:r w:rsidR="002735BD">
              <w:rPr>
                <w:color w:val="000000"/>
                <w:sz w:val="28"/>
                <w:szCs w:val="28"/>
              </w:rPr>
              <w:t>й</w:t>
            </w:r>
            <w:r>
              <w:rPr>
                <w:color w:val="000000"/>
                <w:sz w:val="28"/>
                <w:szCs w:val="28"/>
              </w:rPr>
              <w:t xml:space="preserve"> </w:t>
            </w:r>
            <w:r w:rsidR="002735BD">
              <w:rPr>
                <w:color w:val="000000"/>
                <w:sz w:val="28"/>
                <w:szCs w:val="28"/>
              </w:rPr>
              <w:t>работы</w:t>
            </w:r>
          </w:p>
        </w:tc>
        <w:tc>
          <w:tcPr>
            <w:tcW w:w="1103" w:type="pct"/>
            <w:tcBorders>
              <w:bottom w:val="single" w:sz="4" w:space="0" w:color="auto"/>
            </w:tcBorders>
            <w:vAlign w:val="bottom"/>
          </w:tcPr>
          <w:p w:rsidR="00925865" w:rsidRPr="000A1FFA" w:rsidRDefault="00925865" w:rsidP="001131F4">
            <w:pPr>
              <w:autoSpaceDE w:val="0"/>
              <w:autoSpaceDN w:val="0"/>
              <w:adjustRightInd w:val="0"/>
              <w:spacing w:before="120"/>
              <w:jc w:val="center"/>
              <w:rPr>
                <w:color w:val="000000"/>
                <w:sz w:val="28"/>
                <w:szCs w:val="28"/>
              </w:rPr>
            </w:pPr>
          </w:p>
        </w:tc>
        <w:tc>
          <w:tcPr>
            <w:tcW w:w="147" w:type="pct"/>
            <w:vMerge w:val="restart"/>
          </w:tcPr>
          <w:p w:rsidR="00925865" w:rsidRPr="000A1FFA" w:rsidRDefault="00925865" w:rsidP="00925865">
            <w:pPr>
              <w:autoSpaceDE w:val="0"/>
              <w:autoSpaceDN w:val="0"/>
              <w:adjustRightInd w:val="0"/>
              <w:spacing w:before="120"/>
              <w:rPr>
                <w:color w:val="000000"/>
                <w:sz w:val="28"/>
                <w:szCs w:val="28"/>
              </w:rPr>
            </w:pPr>
          </w:p>
        </w:tc>
        <w:tc>
          <w:tcPr>
            <w:tcW w:w="1617" w:type="pct"/>
            <w:tcBorders>
              <w:bottom w:val="single" w:sz="4" w:space="0" w:color="auto"/>
            </w:tcBorders>
            <w:vAlign w:val="bottom"/>
          </w:tcPr>
          <w:p w:rsidR="00925865" w:rsidRPr="000A1FFA" w:rsidRDefault="00411DD3" w:rsidP="001131F4">
            <w:pPr>
              <w:autoSpaceDE w:val="0"/>
              <w:autoSpaceDN w:val="0"/>
              <w:adjustRightInd w:val="0"/>
              <w:spacing w:before="120"/>
              <w:jc w:val="center"/>
              <w:rPr>
                <w:color w:val="000000"/>
                <w:sz w:val="28"/>
                <w:szCs w:val="28"/>
              </w:rPr>
            </w:pPr>
            <w:r>
              <w:rPr>
                <w:rFonts w:eastAsia="SimSun"/>
                <w:kern w:val="1"/>
                <w:sz w:val="28"/>
                <w:szCs w:val="28"/>
                <w:lang w:eastAsia="ar-SA"/>
              </w:rPr>
              <w:t>Бахвалова З.А.</w:t>
            </w:r>
          </w:p>
        </w:tc>
      </w:tr>
      <w:tr w:rsidR="00925865" w:rsidRPr="000A1FFA" w:rsidTr="001131F4">
        <w:trPr>
          <w:trHeight w:val="64"/>
        </w:trPr>
        <w:tc>
          <w:tcPr>
            <w:tcW w:w="2133" w:type="pct"/>
          </w:tcPr>
          <w:p w:rsidR="00925865" w:rsidRPr="000A1FFA" w:rsidRDefault="00925865" w:rsidP="00925865">
            <w:pPr>
              <w:autoSpaceDE w:val="0"/>
              <w:autoSpaceDN w:val="0"/>
              <w:adjustRightInd w:val="0"/>
              <w:spacing w:before="120"/>
              <w:rPr>
                <w:color w:val="000000"/>
                <w:sz w:val="28"/>
                <w:szCs w:val="28"/>
              </w:rPr>
            </w:pPr>
          </w:p>
        </w:tc>
        <w:tc>
          <w:tcPr>
            <w:tcW w:w="1103" w:type="pct"/>
          </w:tcPr>
          <w:p w:rsidR="00925865" w:rsidRPr="00925865" w:rsidRDefault="00925865" w:rsidP="00925865">
            <w:pPr>
              <w:autoSpaceDE w:val="0"/>
              <w:autoSpaceDN w:val="0"/>
              <w:adjustRightInd w:val="0"/>
              <w:jc w:val="center"/>
              <w:rPr>
                <w:color w:val="000000"/>
                <w:sz w:val="28"/>
                <w:szCs w:val="28"/>
                <w:vertAlign w:val="superscript"/>
              </w:rPr>
            </w:pPr>
            <w:r w:rsidRPr="00925865">
              <w:rPr>
                <w:color w:val="000000"/>
                <w:sz w:val="28"/>
                <w:szCs w:val="28"/>
                <w:vertAlign w:val="superscript"/>
              </w:rPr>
              <w:t>подпись</w:t>
            </w:r>
          </w:p>
        </w:tc>
        <w:tc>
          <w:tcPr>
            <w:tcW w:w="147" w:type="pct"/>
            <w:vMerge/>
          </w:tcPr>
          <w:p w:rsidR="00925865" w:rsidRPr="000A1FFA" w:rsidRDefault="00925865" w:rsidP="00925865">
            <w:pPr>
              <w:autoSpaceDE w:val="0"/>
              <w:autoSpaceDN w:val="0"/>
              <w:adjustRightInd w:val="0"/>
              <w:rPr>
                <w:color w:val="000000"/>
                <w:sz w:val="28"/>
                <w:szCs w:val="28"/>
              </w:rPr>
            </w:pPr>
          </w:p>
        </w:tc>
        <w:tc>
          <w:tcPr>
            <w:tcW w:w="1617" w:type="pct"/>
            <w:tcBorders>
              <w:top w:val="single" w:sz="4" w:space="0" w:color="auto"/>
            </w:tcBorders>
          </w:tcPr>
          <w:p w:rsidR="00925865" w:rsidRPr="000A1FFA" w:rsidRDefault="00925865" w:rsidP="00925865">
            <w:pPr>
              <w:autoSpaceDE w:val="0"/>
              <w:autoSpaceDN w:val="0"/>
              <w:adjustRightInd w:val="0"/>
              <w:jc w:val="center"/>
              <w:rPr>
                <w:color w:val="000000"/>
                <w:sz w:val="28"/>
                <w:szCs w:val="28"/>
              </w:rPr>
            </w:pPr>
            <w:r w:rsidRPr="000A1FFA">
              <w:rPr>
                <w:rFonts w:eastAsia="SimSun"/>
                <w:kern w:val="1"/>
                <w:sz w:val="28"/>
                <w:szCs w:val="28"/>
                <w:vertAlign w:val="superscript"/>
                <w:lang w:eastAsia="ar-SA"/>
              </w:rPr>
              <w:t>Фамилия</w:t>
            </w:r>
            <w:r>
              <w:rPr>
                <w:rFonts w:eastAsia="SimSun"/>
                <w:kern w:val="1"/>
                <w:sz w:val="28"/>
                <w:szCs w:val="28"/>
                <w:vertAlign w:val="superscript"/>
                <w:lang w:eastAsia="ar-SA"/>
              </w:rPr>
              <w:t xml:space="preserve"> </w:t>
            </w:r>
            <w:r w:rsidRPr="000A1FFA">
              <w:rPr>
                <w:rFonts w:eastAsia="SimSun"/>
                <w:kern w:val="1"/>
                <w:sz w:val="28"/>
                <w:szCs w:val="28"/>
                <w:vertAlign w:val="superscript"/>
                <w:lang w:eastAsia="ar-SA"/>
              </w:rPr>
              <w:t>И.О.</w:t>
            </w:r>
          </w:p>
        </w:tc>
      </w:tr>
    </w:tbl>
    <w:p w:rsidR="007E2D0D" w:rsidRPr="000A1FFA" w:rsidRDefault="007E2D0D" w:rsidP="007E2D0D">
      <w:pPr>
        <w:suppressAutoHyphens/>
        <w:spacing w:before="2300" w:after="0" w:line="240" w:lineRule="auto"/>
        <w:rPr>
          <w:rFonts w:ascii="Times New Roman" w:eastAsia="SimSun" w:hAnsi="Times New Roman" w:cs="Times New Roman"/>
          <w:kern w:val="1"/>
          <w:sz w:val="28"/>
          <w:szCs w:val="28"/>
          <w:lang w:eastAsia="ar-SA"/>
        </w:rPr>
        <w:sectPr w:rsidR="007E2D0D" w:rsidRPr="000A1FFA" w:rsidSect="001131F4">
          <w:headerReference w:type="even" r:id="rId8"/>
          <w:footerReference w:type="default" r:id="rId9"/>
          <w:pgSz w:w="11906" w:h="16838"/>
          <w:pgMar w:top="851" w:right="567" w:bottom="1134" w:left="1701" w:header="720" w:footer="720" w:gutter="0"/>
          <w:cols w:space="720"/>
          <w:titlePg/>
          <w:docGrid w:linePitch="360" w:charSpace="36864"/>
        </w:sectPr>
      </w:pPr>
    </w:p>
    <w:bookmarkStart w:id="0" w:name="_Toc511401409"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DE352B"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hyperlink w:anchor="_Toc72358959" w:history="1">
            <w:r w:rsidR="00DE352B" w:rsidRPr="00F976DB">
              <w:rPr>
                <w:rStyle w:val="af1"/>
                <w:noProof/>
              </w:rPr>
              <w:t>Введение</w:t>
            </w:r>
            <w:r w:rsidR="00DE352B">
              <w:rPr>
                <w:noProof/>
                <w:webHidden/>
              </w:rPr>
              <w:tab/>
            </w:r>
            <w:r w:rsidR="00DE352B">
              <w:rPr>
                <w:noProof/>
                <w:webHidden/>
              </w:rPr>
              <w:fldChar w:fldCharType="begin"/>
            </w:r>
            <w:r w:rsidR="00DE352B">
              <w:rPr>
                <w:noProof/>
                <w:webHidden/>
              </w:rPr>
              <w:instrText xml:space="preserve"> PAGEREF _Toc72358959 \h </w:instrText>
            </w:r>
            <w:r w:rsidR="00DE352B">
              <w:rPr>
                <w:noProof/>
                <w:webHidden/>
              </w:rPr>
            </w:r>
            <w:r w:rsidR="00DE352B">
              <w:rPr>
                <w:noProof/>
                <w:webHidden/>
              </w:rPr>
              <w:fldChar w:fldCharType="separate"/>
            </w:r>
            <w:r w:rsidR="00DE352B">
              <w:rPr>
                <w:noProof/>
                <w:webHidden/>
              </w:rPr>
              <w:t>4</w:t>
            </w:r>
            <w:r w:rsidR="00DE352B">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60" w:history="1">
            <w:r w:rsidRPr="00F976DB">
              <w:rPr>
                <w:rStyle w:val="af1"/>
                <w:noProof/>
              </w:rPr>
              <w:t>Перечень условных обозначений и терминов</w:t>
            </w:r>
            <w:r>
              <w:rPr>
                <w:noProof/>
                <w:webHidden/>
              </w:rPr>
              <w:tab/>
            </w:r>
            <w:r>
              <w:rPr>
                <w:noProof/>
                <w:webHidden/>
              </w:rPr>
              <w:fldChar w:fldCharType="begin"/>
            </w:r>
            <w:r>
              <w:rPr>
                <w:noProof/>
                <w:webHidden/>
              </w:rPr>
              <w:instrText xml:space="preserve"> PAGEREF _Toc72358960 \h </w:instrText>
            </w:r>
            <w:r>
              <w:rPr>
                <w:noProof/>
                <w:webHidden/>
              </w:rPr>
            </w:r>
            <w:r>
              <w:rPr>
                <w:noProof/>
                <w:webHidden/>
              </w:rPr>
              <w:fldChar w:fldCharType="separate"/>
            </w:r>
            <w:r>
              <w:rPr>
                <w:noProof/>
                <w:webHidden/>
              </w:rPr>
              <w:t>6</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61" w:history="1">
            <w:r w:rsidRPr="00F976DB">
              <w:rPr>
                <w:rStyle w:val="af1"/>
                <w:noProof/>
              </w:rPr>
              <w:t>Анализ задания и описание предметной области</w:t>
            </w:r>
            <w:r>
              <w:rPr>
                <w:noProof/>
                <w:webHidden/>
              </w:rPr>
              <w:tab/>
            </w:r>
            <w:r>
              <w:rPr>
                <w:noProof/>
                <w:webHidden/>
              </w:rPr>
              <w:fldChar w:fldCharType="begin"/>
            </w:r>
            <w:r>
              <w:rPr>
                <w:noProof/>
                <w:webHidden/>
              </w:rPr>
              <w:instrText xml:space="preserve"> PAGEREF _Toc72358961 \h </w:instrText>
            </w:r>
            <w:r>
              <w:rPr>
                <w:noProof/>
                <w:webHidden/>
              </w:rPr>
            </w:r>
            <w:r>
              <w:rPr>
                <w:noProof/>
                <w:webHidden/>
              </w:rPr>
              <w:fldChar w:fldCharType="separate"/>
            </w:r>
            <w:r>
              <w:rPr>
                <w:noProof/>
                <w:webHidden/>
              </w:rPr>
              <w:t>8</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62" w:history="1">
            <w:r w:rsidRPr="00F976DB">
              <w:rPr>
                <w:rStyle w:val="af1"/>
                <w:noProof/>
              </w:rPr>
              <w:t>Словарь существительных и глаголов</w:t>
            </w:r>
            <w:r>
              <w:rPr>
                <w:noProof/>
                <w:webHidden/>
              </w:rPr>
              <w:tab/>
            </w:r>
            <w:r>
              <w:rPr>
                <w:noProof/>
                <w:webHidden/>
              </w:rPr>
              <w:fldChar w:fldCharType="begin"/>
            </w:r>
            <w:r>
              <w:rPr>
                <w:noProof/>
                <w:webHidden/>
              </w:rPr>
              <w:instrText xml:space="preserve"> PAGEREF _Toc72358962 \h </w:instrText>
            </w:r>
            <w:r>
              <w:rPr>
                <w:noProof/>
                <w:webHidden/>
              </w:rPr>
            </w:r>
            <w:r>
              <w:rPr>
                <w:noProof/>
                <w:webHidden/>
              </w:rPr>
              <w:fldChar w:fldCharType="separate"/>
            </w:r>
            <w:r>
              <w:rPr>
                <w:noProof/>
                <w:webHidden/>
              </w:rPr>
              <w:t>14</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63" w:history="1">
            <w:r w:rsidRPr="00F976DB">
              <w:rPr>
                <w:rStyle w:val="af1"/>
                <w:noProof/>
              </w:rPr>
              <w:t>Проектирование приложения</w:t>
            </w:r>
            <w:r>
              <w:rPr>
                <w:noProof/>
                <w:webHidden/>
              </w:rPr>
              <w:tab/>
            </w:r>
            <w:r>
              <w:rPr>
                <w:noProof/>
                <w:webHidden/>
              </w:rPr>
              <w:fldChar w:fldCharType="begin"/>
            </w:r>
            <w:r>
              <w:rPr>
                <w:noProof/>
                <w:webHidden/>
              </w:rPr>
              <w:instrText xml:space="preserve"> PAGEREF _Toc72358963 \h </w:instrText>
            </w:r>
            <w:r>
              <w:rPr>
                <w:noProof/>
                <w:webHidden/>
              </w:rPr>
            </w:r>
            <w:r>
              <w:rPr>
                <w:noProof/>
                <w:webHidden/>
              </w:rPr>
              <w:fldChar w:fldCharType="separate"/>
            </w:r>
            <w:r>
              <w:rPr>
                <w:noProof/>
                <w:webHidden/>
              </w:rPr>
              <w:t>18</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64" w:history="1">
            <w:r w:rsidRPr="00F976DB">
              <w:rPr>
                <w:rStyle w:val="af1"/>
                <w:noProof/>
              </w:rPr>
              <w:t>Проектирование модели базы данных</w:t>
            </w:r>
            <w:r>
              <w:rPr>
                <w:noProof/>
                <w:webHidden/>
              </w:rPr>
              <w:tab/>
            </w:r>
            <w:r>
              <w:rPr>
                <w:noProof/>
                <w:webHidden/>
              </w:rPr>
              <w:fldChar w:fldCharType="begin"/>
            </w:r>
            <w:r>
              <w:rPr>
                <w:noProof/>
                <w:webHidden/>
              </w:rPr>
              <w:instrText xml:space="preserve"> PAGEREF _Toc72358964 \h </w:instrText>
            </w:r>
            <w:r>
              <w:rPr>
                <w:noProof/>
                <w:webHidden/>
              </w:rPr>
            </w:r>
            <w:r>
              <w:rPr>
                <w:noProof/>
                <w:webHidden/>
              </w:rPr>
              <w:fldChar w:fldCharType="separate"/>
            </w:r>
            <w:r>
              <w:rPr>
                <w:noProof/>
                <w:webHidden/>
              </w:rPr>
              <w:t>18</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65" w:history="1">
            <w:r w:rsidRPr="00F976DB">
              <w:rPr>
                <w:rStyle w:val="af1"/>
                <w:noProof/>
              </w:rPr>
              <w:t>Проектирование модуля “Центральный сервер”</w:t>
            </w:r>
            <w:r>
              <w:rPr>
                <w:noProof/>
                <w:webHidden/>
              </w:rPr>
              <w:tab/>
            </w:r>
            <w:r>
              <w:rPr>
                <w:noProof/>
                <w:webHidden/>
              </w:rPr>
              <w:fldChar w:fldCharType="begin"/>
            </w:r>
            <w:r>
              <w:rPr>
                <w:noProof/>
                <w:webHidden/>
              </w:rPr>
              <w:instrText xml:space="preserve"> PAGEREF _Toc72358965 \h </w:instrText>
            </w:r>
            <w:r>
              <w:rPr>
                <w:noProof/>
                <w:webHidden/>
              </w:rPr>
            </w:r>
            <w:r>
              <w:rPr>
                <w:noProof/>
                <w:webHidden/>
              </w:rPr>
              <w:fldChar w:fldCharType="separate"/>
            </w:r>
            <w:r>
              <w:rPr>
                <w:noProof/>
                <w:webHidden/>
              </w:rPr>
              <w:t>23</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66" w:history="1">
            <w:r w:rsidRPr="00F976DB">
              <w:rPr>
                <w:rStyle w:val="af1"/>
                <w:noProof/>
              </w:rPr>
              <w:t>Проектирование модуля “Пользователь”</w:t>
            </w:r>
            <w:r>
              <w:rPr>
                <w:noProof/>
                <w:webHidden/>
              </w:rPr>
              <w:tab/>
            </w:r>
            <w:r>
              <w:rPr>
                <w:noProof/>
                <w:webHidden/>
              </w:rPr>
              <w:fldChar w:fldCharType="begin"/>
            </w:r>
            <w:r>
              <w:rPr>
                <w:noProof/>
                <w:webHidden/>
              </w:rPr>
              <w:instrText xml:space="preserve"> PAGEREF _Toc72358966 \h </w:instrText>
            </w:r>
            <w:r>
              <w:rPr>
                <w:noProof/>
                <w:webHidden/>
              </w:rPr>
            </w:r>
            <w:r>
              <w:rPr>
                <w:noProof/>
                <w:webHidden/>
              </w:rPr>
              <w:fldChar w:fldCharType="separate"/>
            </w:r>
            <w:r>
              <w:rPr>
                <w:noProof/>
                <w:webHidden/>
              </w:rPr>
              <w:t>26</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67" w:history="1">
            <w:r w:rsidRPr="00F976DB">
              <w:rPr>
                <w:rStyle w:val="af1"/>
                <w:noProof/>
              </w:rPr>
              <w:t>Проектирование модуля “Камера”</w:t>
            </w:r>
            <w:r>
              <w:rPr>
                <w:noProof/>
                <w:webHidden/>
              </w:rPr>
              <w:tab/>
            </w:r>
            <w:r>
              <w:rPr>
                <w:noProof/>
                <w:webHidden/>
              </w:rPr>
              <w:fldChar w:fldCharType="begin"/>
            </w:r>
            <w:r>
              <w:rPr>
                <w:noProof/>
                <w:webHidden/>
              </w:rPr>
              <w:instrText xml:space="preserve"> PAGEREF _Toc72358967 \h </w:instrText>
            </w:r>
            <w:r>
              <w:rPr>
                <w:noProof/>
                <w:webHidden/>
              </w:rPr>
            </w:r>
            <w:r>
              <w:rPr>
                <w:noProof/>
                <w:webHidden/>
              </w:rPr>
              <w:fldChar w:fldCharType="separate"/>
            </w:r>
            <w:r>
              <w:rPr>
                <w:noProof/>
                <w:webHidden/>
              </w:rPr>
              <w:t>30</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68" w:history="1">
            <w:r w:rsidRPr="00F976DB">
              <w:rPr>
                <w:rStyle w:val="af1"/>
                <w:noProof/>
              </w:rPr>
              <w:t>Реализация приложения</w:t>
            </w:r>
            <w:r>
              <w:rPr>
                <w:noProof/>
                <w:webHidden/>
              </w:rPr>
              <w:tab/>
            </w:r>
            <w:r>
              <w:rPr>
                <w:noProof/>
                <w:webHidden/>
              </w:rPr>
              <w:fldChar w:fldCharType="begin"/>
            </w:r>
            <w:r>
              <w:rPr>
                <w:noProof/>
                <w:webHidden/>
              </w:rPr>
              <w:instrText xml:space="preserve"> PAGEREF _Toc72358968 \h </w:instrText>
            </w:r>
            <w:r>
              <w:rPr>
                <w:noProof/>
                <w:webHidden/>
              </w:rPr>
            </w:r>
            <w:r>
              <w:rPr>
                <w:noProof/>
                <w:webHidden/>
              </w:rPr>
              <w:fldChar w:fldCharType="separate"/>
            </w:r>
            <w:r>
              <w:rPr>
                <w:noProof/>
                <w:webHidden/>
              </w:rPr>
              <w:t>32</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69" w:history="1">
            <w:r w:rsidRPr="00F976DB">
              <w:rPr>
                <w:rStyle w:val="af1"/>
                <w:noProof/>
              </w:rPr>
              <w:t>Реализация модуля “Центральный сервер”</w:t>
            </w:r>
            <w:r>
              <w:rPr>
                <w:noProof/>
                <w:webHidden/>
              </w:rPr>
              <w:tab/>
            </w:r>
            <w:r>
              <w:rPr>
                <w:noProof/>
                <w:webHidden/>
              </w:rPr>
              <w:fldChar w:fldCharType="begin"/>
            </w:r>
            <w:r>
              <w:rPr>
                <w:noProof/>
                <w:webHidden/>
              </w:rPr>
              <w:instrText xml:space="preserve"> PAGEREF _Toc72358969 \h </w:instrText>
            </w:r>
            <w:r>
              <w:rPr>
                <w:noProof/>
                <w:webHidden/>
              </w:rPr>
            </w:r>
            <w:r>
              <w:rPr>
                <w:noProof/>
                <w:webHidden/>
              </w:rPr>
              <w:fldChar w:fldCharType="separate"/>
            </w:r>
            <w:r>
              <w:rPr>
                <w:noProof/>
                <w:webHidden/>
              </w:rPr>
              <w:t>32</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0" w:history="1">
            <w:r w:rsidRPr="00F976DB">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2358970 \h </w:instrText>
            </w:r>
            <w:r>
              <w:rPr>
                <w:noProof/>
                <w:webHidden/>
              </w:rPr>
            </w:r>
            <w:r>
              <w:rPr>
                <w:noProof/>
                <w:webHidden/>
              </w:rPr>
              <w:fldChar w:fldCharType="separate"/>
            </w:r>
            <w:r>
              <w:rPr>
                <w:noProof/>
                <w:webHidden/>
              </w:rPr>
              <w:t>32</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1" w:history="1">
            <w:r w:rsidRPr="00F976DB">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2358971 \h </w:instrText>
            </w:r>
            <w:r>
              <w:rPr>
                <w:noProof/>
                <w:webHidden/>
              </w:rPr>
            </w:r>
            <w:r>
              <w:rPr>
                <w:noProof/>
                <w:webHidden/>
              </w:rPr>
              <w:fldChar w:fldCharType="separate"/>
            </w:r>
            <w:r>
              <w:rPr>
                <w:noProof/>
                <w:webHidden/>
              </w:rPr>
              <w:t>33</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2" w:history="1">
            <w:r w:rsidRPr="00F976DB">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2358972 \h </w:instrText>
            </w:r>
            <w:r>
              <w:rPr>
                <w:noProof/>
                <w:webHidden/>
              </w:rPr>
            </w:r>
            <w:r>
              <w:rPr>
                <w:noProof/>
                <w:webHidden/>
              </w:rPr>
              <w:fldChar w:fldCharType="separate"/>
            </w:r>
            <w:r>
              <w:rPr>
                <w:noProof/>
                <w:webHidden/>
              </w:rPr>
              <w:t>38</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3" w:history="1">
            <w:r w:rsidRPr="00F976DB">
              <w:rPr>
                <w:rStyle w:val="af1"/>
                <w:noProof/>
                <w:lang w:val="en-US"/>
              </w:rPr>
              <w:t xml:space="preserve">UML-диаграммы </w:t>
            </w:r>
            <w:r w:rsidRPr="00F976DB">
              <w:rPr>
                <w:rStyle w:val="af1"/>
                <w:noProof/>
              </w:rPr>
              <w:t xml:space="preserve">реализованных </w:t>
            </w:r>
            <w:r w:rsidRPr="00F976DB">
              <w:rPr>
                <w:rStyle w:val="af1"/>
                <w:noProof/>
                <w:lang w:val="en-US"/>
              </w:rPr>
              <w:t>классов</w:t>
            </w:r>
            <w:r>
              <w:rPr>
                <w:noProof/>
                <w:webHidden/>
              </w:rPr>
              <w:tab/>
            </w:r>
            <w:r>
              <w:rPr>
                <w:noProof/>
                <w:webHidden/>
              </w:rPr>
              <w:fldChar w:fldCharType="begin"/>
            </w:r>
            <w:r>
              <w:rPr>
                <w:noProof/>
                <w:webHidden/>
              </w:rPr>
              <w:instrText xml:space="preserve"> PAGEREF _Toc72358973 \h </w:instrText>
            </w:r>
            <w:r>
              <w:rPr>
                <w:noProof/>
                <w:webHidden/>
              </w:rPr>
            </w:r>
            <w:r>
              <w:rPr>
                <w:noProof/>
                <w:webHidden/>
              </w:rPr>
              <w:fldChar w:fldCharType="separate"/>
            </w:r>
            <w:r>
              <w:rPr>
                <w:noProof/>
                <w:webHidden/>
              </w:rPr>
              <w:t>54</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74" w:history="1">
            <w:r w:rsidRPr="00F976DB">
              <w:rPr>
                <w:rStyle w:val="af1"/>
                <w:noProof/>
              </w:rPr>
              <w:t>Реализация модуля “Пользователь”</w:t>
            </w:r>
            <w:r>
              <w:rPr>
                <w:noProof/>
                <w:webHidden/>
              </w:rPr>
              <w:tab/>
            </w:r>
            <w:r>
              <w:rPr>
                <w:noProof/>
                <w:webHidden/>
              </w:rPr>
              <w:fldChar w:fldCharType="begin"/>
            </w:r>
            <w:r>
              <w:rPr>
                <w:noProof/>
                <w:webHidden/>
              </w:rPr>
              <w:instrText xml:space="preserve"> PAGEREF _Toc72358974 \h </w:instrText>
            </w:r>
            <w:r>
              <w:rPr>
                <w:noProof/>
                <w:webHidden/>
              </w:rPr>
            </w:r>
            <w:r>
              <w:rPr>
                <w:noProof/>
                <w:webHidden/>
              </w:rPr>
              <w:fldChar w:fldCharType="separate"/>
            </w:r>
            <w:r>
              <w:rPr>
                <w:noProof/>
                <w:webHidden/>
              </w:rPr>
              <w:t>56</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5" w:history="1">
            <w:r w:rsidRPr="00F976DB">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2358975 \h </w:instrText>
            </w:r>
            <w:r>
              <w:rPr>
                <w:noProof/>
                <w:webHidden/>
              </w:rPr>
            </w:r>
            <w:r>
              <w:rPr>
                <w:noProof/>
                <w:webHidden/>
              </w:rPr>
              <w:fldChar w:fldCharType="separate"/>
            </w:r>
            <w:r>
              <w:rPr>
                <w:noProof/>
                <w:webHidden/>
              </w:rPr>
              <w:t>56</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6" w:history="1">
            <w:r w:rsidRPr="00F976DB">
              <w:rPr>
                <w:rStyle w:val="af1"/>
                <w:noProof/>
              </w:rPr>
              <w:t>Описание реализованных классов</w:t>
            </w:r>
            <w:r>
              <w:rPr>
                <w:noProof/>
                <w:webHidden/>
              </w:rPr>
              <w:tab/>
            </w:r>
            <w:r>
              <w:rPr>
                <w:noProof/>
                <w:webHidden/>
              </w:rPr>
              <w:fldChar w:fldCharType="begin"/>
            </w:r>
            <w:r>
              <w:rPr>
                <w:noProof/>
                <w:webHidden/>
              </w:rPr>
              <w:instrText xml:space="preserve"> PAGEREF _Toc72358976 \h </w:instrText>
            </w:r>
            <w:r>
              <w:rPr>
                <w:noProof/>
                <w:webHidden/>
              </w:rPr>
            </w:r>
            <w:r>
              <w:rPr>
                <w:noProof/>
                <w:webHidden/>
              </w:rPr>
              <w:fldChar w:fldCharType="separate"/>
            </w:r>
            <w:r>
              <w:rPr>
                <w:noProof/>
                <w:webHidden/>
              </w:rPr>
              <w:t>59</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7" w:history="1">
            <w:r w:rsidRPr="00F976DB">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2358977 \h </w:instrText>
            </w:r>
            <w:r>
              <w:rPr>
                <w:noProof/>
                <w:webHidden/>
              </w:rPr>
            </w:r>
            <w:r>
              <w:rPr>
                <w:noProof/>
                <w:webHidden/>
              </w:rPr>
              <w:fldChar w:fldCharType="separate"/>
            </w:r>
            <w:r>
              <w:rPr>
                <w:noProof/>
                <w:webHidden/>
              </w:rPr>
              <w:t>60</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78" w:history="1">
            <w:r w:rsidRPr="00F976DB">
              <w:rPr>
                <w:rStyle w:val="af1"/>
                <w:noProof/>
              </w:rPr>
              <w:t>UML-диаграммы реализованных классов</w:t>
            </w:r>
            <w:r>
              <w:rPr>
                <w:noProof/>
                <w:webHidden/>
              </w:rPr>
              <w:tab/>
            </w:r>
            <w:r>
              <w:rPr>
                <w:noProof/>
                <w:webHidden/>
              </w:rPr>
              <w:fldChar w:fldCharType="begin"/>
            </w:r>
            <w:r>
              <w:rPr>
                <w:noProof/>
                <w:webHidden/>
              </w:rPr>
              <w:instrText xml:space="preserve"> PAGEREF _Toc72358978 \h </w:instrText>
            </w:r>
            <w:r>
              <w:rPr>
                <w:noProof/>
                <w:webHidden/>
              </w:rPr>
            </w:r>
            <w:r>
              <w:rPr>
                <w:noProof/>
                <w:webHidden/>
              </w:rPr>
              <w:fldChar w:fldCharType="separate"/>
            </w:r>
            <w:r>
              <w:rPr>
                <w:noProof/>
                <w:webHidden/>
              </w:rPr>
              <w:t>64</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79" w:history="1">
            <w:r w:rsidRPr="00F976DB">
              <w:rPr>
                <w:rStyle w:val="af1"/>
                <w:noProof/>
              </w:rPr>
              <w:t>Реализация модуля “Камера”</w:t>
            </w:r>
            <w:r>
              <w:rPr>
                <w:noProof/>
                <w:webHidden/>
              </w:rPr>
              <w:tab/>
            </w:r>
            <w:r>
              <w:rPr>
                <w:noProof/>
                <w:webHidden/>
              </w:rPr>
              <w:fldChar w:fldCharType="begin"/>
            </w:r>
            <w:r>
              <w:rPr>
                <w:noProof/>
                <w:webHidden/>
              </w:rPr>
              <w:instrText xml:space="preserve"> PAGEREF _Toc72358979 \h </w:instrText>
            </w:r>
            <w:r>
              <w:rPr>
                <w:noProof/>
                <w:webHidden/>
              </w:rPr>
            </w:r>
            <w:r>
              <w:rPr>
                <w:noProof/>
                <w:webHidden/>
              </w:rPr>
              <w:fldChar w:fldCharType="separate"/>
            </w:r>
            <w:r>
              <w:rPr>
                <w:noProof/>
                <w:webHidden/>
              </w:rPr>
              <w:t>65</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0" w:history="1">
            <w:r w:rsidRPr="00F976DB">
              <w:rPr>
                <w:rStyle w:val="af1"/>
                <w:noProof/>
              </w:rPr>
              <w:t>Описание реализованного модуля</w:t>
            </w:r>
            <w:r>
              <w:rPr>
                <w:noProof/>
                <w:webHidden/>
              </w:rPr>
              <w:tab/>
            </w:r>
            <w:r>
              <w:rPr>
                <w:noProof/>
                <w:webHidden/>
              </w:rPr>
              <w:fldChar w:fldCharType="begin"/>
            </w:r>
            <w:r>
              <w:rPr>
                <w:noProof/>
                <w:webHidden/>
              </w:rPr>
              <w:instrText xml:space="preserve"> PAGEREF _Toc72358980 \h </w:instrText>
            </w:r>
            <w:r>
              <w:rPr>
                <w:noProof/>
                <w:webHidden/>
              </w:rPr>
            </w:r>
            <w:r>
              <w:rPr>
                <w:noProof/>
                <w:webHidden/>
              </w:rPr>
              <w:fldChar w:fldCharType="separate"/>
            </w:r>
            <w:r>
              <w:rPr>
                <w:noProof/>
                <w:webHidden/>
              </w:rPr>
              <w:t>65</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1" w:history="1">
            <w:r w:rsidRPr="00F976DB">
              <w:rPr>
                <w:rStyle w:val="af1"/>
                <w:noProof/>
              </w:rPr>
              <w:t>Описание классов реализованных классов</w:t>
            </w:r>
            <w:r>
              <w:rPr>
                <w:noProof/>
                <w:webHidden/>
              </w:rPr>
              <w:tab/>
            </w:r>
            <w:r>
              <w:rPr>
                <w:noProof/>
                <w:webHidden/>
              </w:rPr>
              <w:fldChar w:fldCharType="begin"/>
            </w:r>
            <w:r>
              <w:rPr>
                <w:noProof/>
                <w:webHidden/>
              </w:rPr>
              <w:instrText xml:space="preserve"> PAGEREF _Toc72358981 \h </w:instrText>
            </w:r>
            <w:r>
              <w:rPr>
                <w:noProof/>
                <w:webHidden/>
              </w:rPr>
            </w:r>
            <w:r>
              <w:rPr>
                <w:noProof/>
                <w:webHidden/>
              </w:rPr>
              <w:fldChar w:fldCharType="separate"/>
            </w:r>
            <w:r>
              <w:rPr>
                <w:noProof/>
                <w:webHidden/>
              </w:rPr>
              <w:t>66</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2" w:history="1">
            <w:r w:rsidRPr="00F976DB">
              <w:rPr>
                <w:rStyle w:val="af1"/>
                <w:noProof/>
              </w:rPr>
              <w:t>Спецификация методов реализованных классов</w:t>
            </w:r>
            <w:r>
              <w:rPr>
                <w:noProof/>
                <w:webHidden/>
              </w:rPr>
              <w:tab/>
            </w:r>
            <w:r>
              <w:rPr>
                <w:noProof/>
                <w:webHidden/>
              </w:rPr>
              <w:fldChar w:fldCharType="begin"/>
            </w:r>
            <w:r>
              <w:rPr>
                <w:noProof/>
                <w:webHidden/>
              </w:rPr>
              <w:instrText xml:space="preserve"> PAGEREF _Toc72358982 \h </w:instrText>
            </w:r>
            <w:r>
              <w:rPr>
                <w:noProof/>
                <w:webHidden/>
              </w:rPr>
            </w:r>
            <w:r>
              <w:rPr>
                <w:noProof/>
                <w:webHidden/>
              </w:rPr>
              <w:fldChar w:fldCharType="separate"/>
            </w:r>
            <w:r>
              <w:rPr>
                <w:noProof/>
                <w:webHidden/>
              </w:rPr>
              <w:t>67</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3" w:history="1">
            <w:r w:rsidRPr="00F976DB">
              <w:rPr>
                <w:rStyle w:val="af1"/>
                <w:noProof/>
              </w:rPr>
              <w:t>UML-диаграммы реализованных классов</w:t>
            </w:r>
            <w:r>
              <w:rPr>
                <w:noProof/>
                <w:webHidden/>
              </w:rPr>
              <w:tab/>
            </w:r>
            <w:r>
              <w:rPr>
                <w:noProof/>
                <w:webHidden/>
              </w:rPr>
              <w:fldChar w:fldCharType="begin"/>
            </w:r>
            <w:r>
              <w:rPr>
                <w:noProof/>
                <w:webHidden/>
              </w:rPr>
              <w:instrText xml:space="preserve"> PAGEREF _Toc72358983 \h </w:instrText>
            </w:r>
            <w:r>
              <w:rPr>
                <w:noProof/>
                <w:webHidden/>
              </w:rPr>
            </w:r>
            <w:r>
              <w:rPr>
                <w:noProof/>
                <w:webHidden/>
              </w:rPr>
              <w:fldChar w:fldCharType="separate"/>
            </w:r>
            <w:r>
              <w:rPr>
                <w:noProof/>
                <w:webHidden/>
              </w:rPr>
              <w:t>73</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4" w:history="1">
            <w:r w:rsidRPr="00F976DB">
              <w:rPr>
                <w:rStyle w:val="af1"/>
                <w:noProof/>
              </w:rPr>
              <w:t>Реализация алгоритма распознавания номера полувагона</w:t>
            </w:r>
            <w:r>
              <w:rPr>
                <w:noProof/>
                <w:webHidden/>
              </w:rPr>
              <w:tab/>
            </w:r>
            <w:r>
              <w:rPr>
                <w:noProof/>
                <w:webHidden/>
              </w:rPr>
              <w:fldChar w:fldCharType="begin"/>
            </w:r>
            <w:r>
              <w:rPr>
                <w:noProof/>
                <w:webHidden/>
              </w:rPr>
              <w:instrText xml:space="preserve"> PAGEREF _Toc72358984 \h </w:instrText>
            </w:r>
            <w:r>
              <w:rPr>
                <w:noProof/>
                <w:webHidden/>
              </w:rPr>
            </w:r>
            <w:r>
              <w:rPr>
                <w:noProof/>
                <w:webHidden/>
              </w:rPr>
              <w:fldChar w:fldCharType="separate"/>
            </w:r>
            <w:r>
              <w:rPr>
                <w:noProof/>
                <w:webHidden/>
              </w:rPr>
              <w:t>74</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85" w:history="1">
            <w:r w:rsidRPr="00F976DB">
              <w:rPr>
                <w:rStyle w:val="af1"/>
                <w:noProof/>
              </w:rPr>
              <w:t>Тестирование приложения</w:t>
            </w:r>
            <w:r>
              <w:rPr>
                <w:noProof/>
                <w:webHidden/>
              </w:rPr>
              <w:tab/>
            </w:r>
            <w:r>
              <w:rPr>
                <w:noProof/>
                <w:webHidden/>
              </w:rPr>
              <w:fldChar w:fldCharType="begin"/>
            </w:r>
            <w:r>
              <w:rPr>
                <w:noProof/>
                <w:webHidden/>
              </w:rPr>
              <w:instrText xml:space="preserve"> PAGEREF _Toc72358985 \h </w:instrText>
            </w:r>
            <w:r>
              <w:rPr>
                <w:noProof/>
                <w:webHidden/>
              </w:rPr>
            </w:r>
            <w:r>
              <w:rPr>
                <w:noProof/>
                <w:webHidden/>
              </w:rPr>
              <w:fldChar w:fldCharType="separate"/>
            </w:r>
            <w:r>
              <w:rPr>
                <w:noProof/>
                <w:webHidden/>
              </w:rPr>
              <w:t>80</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86" w:history="1">
            <w:r w:rsidRPr="00F976DB">
              <w:rPr>
                <w:rStyle w:val="af1"/>
                <w:noProof/>
              </w:rPr>
              <w:t>Тестирование модуля “Центральный сервер”</w:t>
            </w:r>
            <w:r>
              <w:rPr>
                <w:noProof/>
                <w:webHidden/>
              </w:rPr>
              <w:tab/>
            </w:r>
            <w:r>
              <w:rPr>
                <w:noProof/>
                <w:webHidden/>
              </w:rPr>
              <w:fldChar w:fldCharType="begin"/>
            </w:r>
            <w:r>
              <w:rPr>
                <w:noProof/>
                <w:webHidden/>
              </w:rPr>
              <w:instrText xml:space="preserve"> PAGEREF _Toc72358986 \h </w:instrText>
            </w:r>
            <w:r>
              <w:rPr>
                <w:noProof/>
                <w:webHidden/>
              </w:rPr>
            </w:r>
            <w:r>
              <w:rPr>
                <w:noProof/>
                <w:webHidden/>
              </w:rPr>
              <w:fldChar w:fldCharType="separate"/>
            </w:r>
            <w:r>
              <w:rPr>
                <w:noProof/>
                <w:webHidden/>
              </w:rPr>
              <w:t>80</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7" w:history="1">
            <w:r w:rsidRPr="00F976DB">
              <w:rPr>
                <w:rStyle w:val="af1"/>
                <w:noProof/>
              </w:rPr>
              <w:t>Выбор методики тестирования</w:t>
            </w:r>
            <w:r>
              <w:rPr>
                <w:noProof/>
                <w:webHidden/>
              </w:rPr>
              <w:tab/>
            </w:r>
            <w:r>
              <w:rPr>
                <w:noProof/>
                <w:webHidden/>
              </w:rPr>
              <w:fldChar w:fldCharType="begin"/>
            </w:r>
            <w:r>
              <w:rPr>
                <w:noProof/>
                <w:webHidden/>
              </w:rPr>
              <w:instrText xml:space="preserve"> PAGEREF _Toc72358987 \h </w:instrText>
            </w:r>
            <w:r>
              <w:rPr>
                <w:noProof/>
                <w:webHidden/>
              </w:rPr>
            </w:r>
            <w:r>
              <w:rPr>
                <w:noProof/>
                <w:webHidden/>
              </w:rPr>
              <w:fldChar w:fldCharType="separate"/>
            </w:r>
            <w:r>
              <w:rPr>
                <w:noProof/>
                <w:webHidden/>
              </w:rPr>
              <w:t>80</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8" w:history="1">
            <w:r w:rsidRPr="00F976DB">
              <w:rPr>
                <w:rStyle w:val="af1"/>
                <w:noProof/>
              </w:rPr>
              <w:t>Таблица тестов</w:t>
            </w:r>
            <w:r>
              <w:rPr>
                <w:noProof/>
                <w:webHidden/>
              </w:rPr>
              <w:tab/>
            </w:r>
            <w:r>
              <w:rPr>
                <w:noProof/>
                <w:webHidden/>
              </w:rPr>
              <w:fldChar w:fldCharType="begin"/>
            </w:r>
            <w:r>
              <w:rPr>
                <w:noProof/>
                <w:webHidden/>
              </w:rPr>
              <w:instrText xml:space="preserve"> PAGEREF _Toc72358988 \h </w:instrText>
            </w:r>
            <w:r>
              <w:rPr>
                <w:noProof/>
                <w:webHidden/>
              </w:rPr>
            </w:r>
            <w:r>
              <w:rPr>
                <w:noProof/>
                <w:webHidden/>
              </w:rPr>
              <w:fldChar w:fldCharType="separate"/>
            </w:r>
            <w:r>
              <w:rPr>
                <w:noProof/>
                <w:webHidden/>
              </w:rPr>
              <w:t>81</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89" w:history="1">
            <w:r w:rsidRPr="00F976DB">
              <w:rPr>
                <w:rStyle w:val="af1"/>
                <w:noProof/>
              </w:rPr>
              <w:t>Результаты тестирования</w:t>
            </w:r>
            <w:r>
              <w:rPr>
                <w:noProof/>
                <w:webHidden/>
              </w:rPr>
              <w:tab/>
            </w:r>
            <w:r>
              <w:rPr>
                <w:noProof/>
                <w:webHidden/>
              </w:rPr>
              <w:fldChar w:fldCharType="begin"/>
            </w:r>
            <w:r>
              <w:rPr>
                <w:noProof/>
                <w:webHidden/>
              </w:rPr>
              <w:instrText xml:space="preserve"> PAGEREF _Toc72358989 \h </w:instrText>
            </w:r>
            <w:r>
              <w:rPr>
                <w:noProof/>
                <w:webHidden/>
              </w:rPr>
            </w:r>
            <w:r>
              <w:rPr>
                <w:noProof/>
                <w:webHidden/>
              </w:rPr>
              <w:fldChar w:fldCharType="separate"/>
            </w:r>
            <w:r>
              <w:rPr>
                <w:noProof/>
                <w:webHidden/>
              </w:rPr>
              <w:t>88</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90" w:history="1">
            <w:r w:rsidRPr="00F976DB">
              <w:rPr>
                <w:rStyle w:val="af1"/>
                <w:noProof/>
              </w:rPr>
              <w:t>Тестирование модуля “Пользователь”</w:t>
            </w:r>
            <w:r>
              <w:rPr>
                <w:noProof/>
                <w:webHidden/>
              </w:rPr>
              <w:tab/>
            </w:r>
            <w:r>
              <w:rPr>
                <w:noProof/>
                <w:webHidden/>
              </w:rPr>
              <w:fldChar w:fldCharType="begin"/>
            </w:r>
            <w:r>
              <w:rPr>
                <w:noProof/>
                <w:webHidden/>
              </w:rPr>
              <w:instrText xml:space="preserve"> PAGEREF _Toc72358990 \h </w:instrText>
            </w:r>
            <w:r>
              <w:rPr>
                <w:noProof/>
                <w:webHidden/>
              </w:rPr>
            </w:r>
            <w:r>
              <w:rPr>
                <w:noProof/>
                <w:webHidden/>
              </w:rPr>
              <w:fldChar w:fldCharType="separate"/>
            </w:r>
            <w:r>
              <w:rPr>
                <w:noProof/>
                <w:webHidden/>
              </w:rPr>
              <w:t>95</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1" w:history="1">
            <w:r w:rsidRPr="00F976DB">
              <w:rPr>
                <w:rStyle w:val="af1"/>
                <w:noProof/>
              </w:rPr>
              <w:t>Определение методики тестирования</w:t>
            </w:r>
            <w:r>
              <w:rPr>
                <w:noProof/>
                <w:webHidden/>
              </w:rPr>
              <w:tab/>
            </w:r>
            <w:r>
              <w:rPr>
                <w:noProof/>
                <w:webHidden/>
              </w:rPr>
              <w:fldChar w:fldCharType="begin"/>
            </w:r>
            <w:r>
              <w:rPr>
                <w:noProof/>
                <w:webHidden/>
              </w:rPr>
              <w:instrText xml:space="preserve"> PAGEREF _Toc72358991 \h </w:instrText>
            </w:r>
            <w:r>
              <w:rPr>
                <w:noProof/>
                <w:webHidden/>
              </w:rPr>
            </w:r>
            <w:r>
              <w:rPr>
                <w:noProof/>
                <w:webHidden/>
              </w:rPr>
              <w:fldChar w:fldCharType="separate"/>
            </w:r>
            <w:r>
              <w:rPr>
                <w:noProof/>
                <w:webHidden/>
              </w:rPr>
              <w:t>95</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2" w:history="1">
            <w:r w:rsidRPr="00F976DB">
              <w:rPr>
                <w:rStyle w:val="af1"/>
                <w:noProof/>
              </w:rPr>
              <w:t xml:space="preserve">Модульное тестирование класса </w:t>
            </w:r>
            <w:r w:rsidRPr="00F976DB">
              <w:rPr>
                <w:rStyle w:val="af1"/>
                <w:noProof/>
                <w:lang w:val="en-US"/>
              </w:rPr>
              <w:t>DataValidator</w:t>
            </w:r>
            <w:r>
              <w:rPr>
                <w:noProof/>
                <w:webHidden/>
              </w:rPr>
              <w:tab/>
            </w:r>
            <w:r>
              <w:rPr>
                <w:noProof/>
                <w:webHidden/>
              </w:rPr>
              <w:fldChar w:fldCharType="begin"/>
            </w:r>
            <w:r>
              <w:rPr>
                <w:noProof/>
                <w:webHidden/>
              </w:rPr>
              <w:instrText xml:space="preserve"> PAGEREF _Toc72358992 \h </w:instrText>
            </w:r>
            <w:r>
              <w:rPr>
                <w:noProof/>
                <w:webHidden/>
              </w:rPr>
            </w:r>
            <w:r>
              <w:rPr>
                <w:noProof/>
                <w:webHidden/>
              </w:rPr>
              <w:fldChar w:fldCharType="separate"/>
            </w:r>
            <w:r>
              <w:rPr>
                <w:noProof/>
                <w:webHidden/>
              </w:rPr>
              <w:t>96</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3" w:history="1">
            <w:r w:rsidRPr="00F976DB">
              <w:rPr>
                <w:rStyle w:val="af1"/>
                <w:noProof/>
              </w:rPr>
              <w:t xml:space="preserve">Модульное тестирование класса </w:t>
            </w:r>
            <w:r w:rsidRPr="00F976DB">
              <w:rPr>
                <w:rStyle w:val="af1"/>
                <w:noProof/>
                <w:lang w:val="en-US"/>
              </w:rPr>
              <w:t>DataNetwork</w:t>
            </w:r>
            <w:r>
              <w:rPr>
                <w:noProof/>
                <w:webHidden/>
              </w:rPr>
              <w:tab/>
            </w:r>
            <w:r>
              <w:rPr>
                <w:noProof/>
                <w:webHidden/>
              </w:rPr>
              <w:fldChar w:fldCharType="begin"/>
            </w:r>
            <w:r>
              <w:rPr>
                <w:noProof/>
                <w:webHidden/>
              </w:rPr>
              <w:instrText xml:space="preserve"> PAGEREF _Toc72358993 \h </w:instrText>
            </w:r>
            <w:r>
              <w:rPr>
                <w:noProof/>
                <w:webHidden/>
              </w:rPr>
            </w:r>
            <w:r>
              <w:rPr>
                <w:noProof/>
                <w:webHidden/>
              </w:rPr>
              <w:fldChar w:fldCharType="separate"/>
            </w:r>
            <w:r>
              <w:rPr>
                <w:noProof/>
                <w:webHidden/>
              </w:rPr>
              <w:t>101</w:t>
            </w:r>
            <w:r>
              <w:rPr>
                <w:noProof/>
                <w:webHidden/>
              </w:rPr>
              <w:fldChar w:fldCharType="end"/>
            </w:r>
          </w:hyperlink>
        </w:p>
        <w:p w:rsidR="00DE352B" w:rsidRDefault="00DE352B">
          <w:pPr>
            <w:pStyle w:val="23"/>
            <w:tabs>
              <w:tab w:val="right" w:leader="dot" w:pos="9345"/>
            </w:tabs>
            <w:rPr>
              <w:rFonts w:asciiTheme="minorHAnsi" w:eastAsiaTheme="minorEastAsia" w:hAnsiTheme="minorHAnsi"/>
              <w:noProof/>
              <w:sz w:val="22"/>
              <w:lang w:eastAsia="ru-RU"/>
            </w:rPr>
          </w:pPr>
          <w:hyperlink w:anchor="_Toc72358994" w:history="1">
            <w:r w:rsidRPr="00F976DB">
              <w:rPr>
                <w:rStyle w:val="af1"/>
                <w:noProof/>
              </w:rPr>
              <w:t>Тестирование модуля “Камера”</w:t>
            </w:r>
            <w:r>
              <w:rPr>
                <w:noProof/>
                <w:webHidden/>
              </w:rPr>
              <w:tab/>
            </w:r>
            <w:r>
              <w:rPr>
                <w:noProof/>
                <w:webHidden/>
              </w:rPr>
              <w:fldChar w:fldCharType="begin"/>
            </w:r>
            <w:r>
              <w:rPr>
                <w:noProof/>
                <w:webHidden/>
              </w:rPr>
              <w:instrText xml:space="preserve"> PAGEREF _Toc72358994 \h </w:instrText>
            </w:r>
            <w:r>
              <w:rPr>
                <w:noProof/>
                <w:webHidden/>
              </w:rPr>
            </w:r>
            <w:r>
              <w:rPr>
                <w:noProof/>
                <w:webHidden/>
              </w:rPr>
              <w:fldChar w:fldCharType="separate"/>
            </w:r>
            <w:r>
              <w:rPr>
                <w:noProof/>
                <w:webHidden/>
              </w:rPr>
              <w:t>113</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5" w:history="1">
            <w:r w:rsidRPr="00F976DB">
              <w:rPr>
                <w:rStyle w:val="af1"/>
                <w:noProof/>
              </w:rPr>
              <w:t>Определение методики тестирования</w:t>
            </w:r>
            <w:r>
              <w:rPr>
                <w:noProof/>
                <w:webHidden/>
              </w:rPr>
              <w:tab/>
            </w:r>
            <w:r>
              <w:rPr>
                <w:noProof/>
                <w:webHidden/>
              </w:rPr>
              <w:fldChar w:fldCharType="begin"/>
            </w:r>
            <w:r>
              <w:rPr>
                <w:noProof/>
                <w:webHidden/>
              </w:rPr>
              <w:instrText xml:space="preserve"> PAGEREF _Toc72358995 \h </w:instrText>
            </w:r>
            <w:r>
              <w:rPr>
                <w:noProof/>
                <w:webHidden/>
              </w:rPr>
            </w:r>
            <w:r>
              <w:rPr>
                <w:noProof/>
                <w:webHidden/>
              </w:rPr>
              <w:fldChar w:fldCharType="separate"/>
            </w:r>
            <w:r>
              <w:rPr>
                <w:noProof/>
                <w:webHidden/>
              </w:rPr>
              <w:t>113</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6" w:history="1">
            <w:r w:rsidRPr="00F976DB">
              <w:rPr>
                <w:rStyle w:val="af1"/>
                <w:noProof/>
              </w:rPr>
              <w:t>Определение изображений для тестирования</w:t>
            </w:r>
            <w:r>
              <w:rPr>
                <w:noProof/>
                <w:webHidden/>
              </w:rPr>
              <w:tab/>
            </w:r>
            <w:r>
              <w:rPr>
                <w:noProof/>
                <w:webHidden/>
              </w:rPr>
              <w:fldChar w:fldCharType="begin"/>
            </w:r>
            <w:r>
              <w:rPr>
                <w:noProof/>
                <w:webHidden/>
              </w:rPr>
              <w:instrText xml:space="preserve"> PAGEREF _Toc72358996 \h </w:instrText>
            </w:r>
            <w:r>
              <w:rPr>
                <w:noProof/>
                <w:webHidden/>
              </w:rPr>
            </w:r>
            <w:r>
              <w:rPr>
                <w:noProof/>
                <w:webHidden/>
              </w:rPr>
              <w:fldChar w:fldCharType="separate"/>
            </w:r>
            <w:r>
              <w:rPr>
                <w:noProof/>
                <w:webHidden/>
              </w:rPr>
              <w:t>114</w:t>
            </w:r>
            <w:r>
              <w:rPr>
                <w:noProof/>
                <w:webHidden/>
              </w:rPr>
              <w:fldChar w:fldCharType="end"/>
            </w:r>
          </w:hyperlink>
        </w:p>
        <w:p w:rsidR="00DE352B" w:rsidRDefault="00DE352B">
          <w:pPr>
            <w:pStyle w:val="35"/>
            <w:tabs>
              <w:tab w:val="right" w:leader="dot" w:pos="9345"/>
            </w:tabs>
            <w:rPr>
              <w:rFonts w:asciiTheme="minorHAnsi" w:eastAsiaTheme="minorEastAsia" w:hAnsiTheme="minorHAnsi"/>
              <w:noProof/>
              <w:sz w:val="22"/>
              <w:lang w:eastAsia="ru-RU"/>
            </w:rPr>
          </w:pPr>
          <w:hyperlink w:anchor="_Toc72358997" w:history="1">
            <w:r w:rsidRPr="00F976DB">
              <w:rPr>
                <w:rStyle w:val="af1"/>
                <w:noProof/>
              </w:rPr>
              <w:t>Результаты тестирования</w:t>
            </w:r>
            <w:r>
              <w:rPr>
                <w:noProof/>
                <w:webHidden/>
              </w:rPr>
              <w:tab/>
            </w:r>
            <w:r>
              <w:rPr>
                <w:noProof/>
                <w:webHidden/>
              </w:rPr>
              <w:fldChar w:fldCharType="begin"/>
            </w:r>
            <w:r>
              <w:rPr>
                <w:noProof/>
                <w:webHidden/>
              </w:rPr>
              <w:instrText xml:space="preserve"> PAGEREF _Toc72358997 \h </w:instrText>
            </w:r>
            <w:r>
              <w:rPr>
                <w:noProof/>
                <w:webHidden/>
              </w:rPr>
            </w:r>
            <w:r>
              <w:rPr>
                <w:noProof/>
                <w:webHidden/>
              </w:rPr>
              <w:fldChar w:fldCharType="separate"/>
            </w:r>
            <w:r>
              <w:rPr>
                <w:noProof/>
                <w:webHidden/>
              </w:rPr>
              <w:t>118</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98" w:history="1">
            <w:r w:rsidRPr="00F976DB">
              <w:rPr>
                <w:rStyle w:val="af1"/>
                <w:noProof/>
              </w:rPr>
              <w:t>Заключение</w:t>
            </w:r>
            <w:r>
              <w:rPr>
                <w:noProof/>
                <w:webHidden/>
              </w:rPr>
              <w:tab/>
            </w:r>
            <w:r>
              <w:rPr>
                <w:noProof/>
                <w:webHidden/>
              </w:rPr>
              <w:fldChar w:fldCharType="begin"/>
            </w:r>
            <w:r>
              <w:rPr>
                <w:noProof/>
                <w:webHidden/>
              </w:rPr>
              <w:instrText xml:space="preserve"> PAGEREF _Toc72358998 \h </w:instrText>
            </w:r>
            <w:r>
              <w:rPr>
                <w:noProof/>
                <w:webHidden/>
              </w:rPr>
            </w:r>
            <w:r>
              <w:rPr>
                <w:noProof/>
                <w:webHidden/>
              </w:rPr>
              <w:fldChar w:fldCharType="separate"/>
            </w:r>
            <w:r>
              <w:rPr>
                <w:noProof/>
                <w:webHidden/>
              </w:rPr>
              <w:t>125</w:t>
            </w:r>
            <w:r>
              <w:rPr>
                <w:noProof/>
                <w:webHidden/>
              </w:rPr>
              <w:fldChar w:fldCharType="end"/>
            </w:r>
          </w:hyperlink>
        </w:p>
        <w:p w:rsidR="00DE352B" w:rsidRDefault="00DE352B">
          <w:pPr>
            <w:pStyle w:val="14"/>
            <w:rPr>
              <w:rFonts w:asciiTheme="minorHAnsi" w:eastAsiaTheme="minorEastAsia" w:hAnsiTheme="minorHAnsi"/>
              <w:noProof/>
              <w:sz w:val="22"/>
              <w:lang w:eastAsia="ru-RU"/>
            </w:rPr>
          </w:pPr>
          <w:hyperlink w:anchor="_Toc72358999" w:history="1">
            <w:r w:rsidRPr="00F976DB">
              <w:rPr>
                <w:rStyle w:val="af1"/>
                <w:rFonts w:cs="Times New Roman"/>
                <w:noProof/>
              </w:rPr>
              <w:t>Список использованных источников</w:t>
            </w:r>
            <w:r>
              <w:rPr>
                <w:noProof/>
                <w:webHidden/>
              </w:rPr>
              <w:tab/>
            </w:r>
            <w:r>
              <w:rPr>
                <w:noProof/>
                <w:webHidden/>
              </w:rPr>
              <w:fldChar w:fldCharType="begin"/>
            </w:r>
            <w:r>
              <w:rPr>
                <w:noProof/>
                <w:webHidden/>
              </w:rPr>
              <w:instrText xml:space="preserve"> PAGEREF _Toc72358999 \h </w:instrText>
            </w:r>
            <w:r>
              <w:rPr>
                <w:noProof/>
                <w:webHidden/>
              </w:rPr>
            </w:r>
            <w:r>
              <w:rPr>
                <w:noProof/>
                <w:webHidden/>
              </w:rPr>
              <w:fldChar w:fldCharType="separate"/>
            </w:r>
            <w:r>
              <w:rPr>
                <w:noProof/>
                <w:webHidden/>
              </w:rPr>
              <w:t>126</w:t>
            </w:r>
            <w:r>
              <w:rPr>
                <w:noProof/>
                <w:webHidden/>
              </w:rPr>
              <w:fldChar w:fldCharType="end"/>
            </w:r>
          </w:hyperlink>
        </w:p>
        <w:p w:rsidR="00DE352B" w:rsidRDefault="00C528BA" w:rsidP="007D5B46">
          <w:pPr>
            <w:pStyle w:val="14"/>
          </w:pPr>
          <w:r w:rsidRPr="00C528BA">
            <w:rPr>
              <w:bCs/>
              <w:szCs w:val="28"/>
            </w:rPr>
            <w:fldChar w:fldCharType="end"/>
          </w:r>
        </w:p>
      </w:sdtContent>
    </w:sdt>
    <w:p w:rsidR="00C528BA" w:rsidRPr="005E0FF9" w:rsidRDefault="00C528BA" w:rsidP="007D5B46">
      <w:pPr>
        <w:pStyle w:val="14"/>
      </w:pPr>
      <w:r>
        <w:rPr>
          <w:rFonts w:eastAsia="SimSun" w:cs="Times New Roman"/>
          <w:b/>
          <w:kern w:val="1"/>
          <w:szCs w:val="28"/>
          <w:lang w:eastAsia="ar-SA"/>
        </w:rPr>
        <w:br w:type="page"/>
      </w:r>
    </w:p>
    <w:p w:rsidR="00B8712B" w:rsidRPr="002A7123" w:rsidRDefault="00D67DF5" w:rsidP="002A7123">
      <w:pPr>
        <w:pStyle w:val="Style1"/>
      </w:pPr>
      <w:bookmarkStart w:id="1" w:name="_Toc72358959"/>
      <w:r w:rsidRPr="002A7123">
        <w:lastRenderedPageBreak/>
        <w:t>Введение</w:t>
      </w:r>
      <w:bookmarkEnd w:id="0"/>
      <w:bookmarkEnd w:id="1"/>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placeholder>
            <w:docPart w:val="DefaultPlaceholder_-1854013440"/>
          </w:placeholder>
        </w:sdtPr>
        <w:sdtContent>
          <w:r w:rsidR="008624B7">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RdIn1dfSwiVGFnIjoiQ2l0YXZpUGxhY2Vob2xkZXIjYjNiNDg1NTItYTFjYy00YTA5LTg4YzctZDI1OTc3YTlmMTllIiwiVGV4dCI6Ils0XSIsIldBSVZlcnNpb24iOiI2LjguMC4wIn0=}</w:instrText>
          </w:r>
          <w:r w:rsidR="008624B7">
            <w:rPr>
              <w:noProof/>
            </w:rPr>
            <w:fldChar w:fldCharType="separate"/>
          </w:r>
          <w:r w:rsidR="008D56DF">
            <w:rPr>
              <w:noProof/>
            </w:rPr>
            <w:t>[4]</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placeholder>
            <w:docPart w:val="DefaultPlaceholder_-1854013440"/>
          </w:placeholder>
        </w:sdtPr>
        <w:sdtContent>
          <w:r w:rsidR="00B22301">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FhMWY2YTZiLTY1ZjktNGFhZi1iYWRhLTVmYTU2NDgwZGJmNiIsIlRleHQiOiJbNV0iLCJXQUlWZXJzaW9uIjoiNi44LjAuMCJ9}</w:instrText>
          </w:r>
          <w:r w:rsidR="00B22301">
            <w:rPr>
              <w:noProof/>
            </w:rPr>
            <w:fldChar w:fldCharType="separate"/>
          </w:r>
          <w:r w:rsidR="008D56DF">
            <w:rPr>
              <w:noProof/>
            </w:rPr>
            <w:t>[5]</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placeholder>
            <w:docPart w:val="DefaultPlaceholder_-1854013440"/>
          </w:placeholder>
        </w:sdtPr>
        <w:sdtContent>
          <w:r w:rsidR="00F2526B">
            <w:rPr>
              <w:noProof/>
              <w:lang w:val="en-US"/>
            </w:rPr>
            <w:fldChar w:fldCharType="begin"/>
          </w:r>
          <w:r w:rsidR="008D56DF">
            <w:rPr>
              <w:noProof/>
              <w:lang w:val="en-US"/>
            </w:rPr>
            <w:instrText>ADDIN</w:instrText>
          </w:r>
          <w:r w:rsidR="008D56DF" w:rsidRPr="008D56DF">
            <w:rPr>
              <w:noProof/>
            </w:rPr>
            <w:instrText xml:space="preserve"> </w:instrText>
          </w:r>
          <w:r w:rsidR="008D56DF">
            <w:rPr>
              <w:noProof/>
              <w:lang w:val="en-US"/>
            </w:rPr>
            <w:instrText>CitaviPlaceholder</w:instrText>
          </w:r>
          <w:r w:rsidR="008D56DF" w:rsidRPr="008D56DF">
            <w:rPr>
              <w:noProof/>
            </w:rPr>
            <w:instrText>{</w:instrText>
          </w:r>
          <w:r w:rsidR="008D56DF">
            <w:rPr>
              <w:noProof/>
              <w:lang w:val="en-US"/>
            </w:rPr>
            <w:instrText>eyIkaWQiOiIx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DaXRhdGlvbnMuV</w:instrText>
          </w:r>
          <w:r w:rsidR="008D56DF" w:rsidRPr="008D56DF">
            <w:rPr>
              <w:noProof/>
            </w:rPr>
            <w:instrText>29</w:instrText>
          </w:r>
          <w:r w:rsidR="008D56DF">
            <w:rPr>
              <w:noProof/>
              <w:lang w:val="en-US"/>
            </w:rPr>
            <w:instrText>yZFBsYWNlaG</w:instrText>
          </w:r>
          <w:r w:rsidR="008D56DF" w:rsidRPr="008D56DF">
            <w:rPr>
              <w:noProof/>
            </w:rPr>
            <w:instrText>9</w:instrText>
          </w:r>
          <w:r w:rsidR="008D56DF">
            <w:rPr>
              <w:noProof/>
              <w:lang w:val="en-US"/>
            </w:rPr>
            <w:instrText>sZGVy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IsIkVudHJpZXMiOlt</w:instrText>
          </w:r>
          <w:r w:rsidR="008D56DF" w:rsidRPr="008D56DF">
            <w:rPr>
              <w:noProof/>
            </w:rPr>
            <w:instrText>7</w:instrText>
          </w:r>
          <w:r w:rsidR="008D56DF">
            <w:rPr>
              <w:noProof/>
              <w:lang w:val="en-US"/>
            </w:rPr>
            <w:instrText>IiRpZCI</w:instrText>
          </w:r>
          <w:r w:rsidR="008D56DF" w:rsidRPr="008D56DF">
            <w:rPr>
              <w:noProof/>
            </w:rPr>
            <w:instrText>6</w:instrText>
          </w:r>
          <w:r w:rsidR="008D56DF">
            <w:rPr>
              <w:noProof/>
              <w:lang w:val="en-US"/>
            </w:rPr>
            <w:instrText>IjIiLCIkdHlwZSI</w:instrText>
          </w:r>
          <w:r w:rsidR="008D56DF" w:rsidRPr="008D56DF">
            <w:rPr>
              <w:noProof/>
            </w:rPr>
            <w:instrText>6</w:instrText>
          </w:r>
          <w:r w:rsidR="008D56DF">
            <w:rPr>
              <w:noProof/>
              <w:lang w:val="en-US"/>
            </w:rPr>
            <w:instrText>Il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LkNp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cy</w:instrText>
          </w:r>
          <w:r w:rsidR="008D56DF" w:rsidRPr="008D56DF">
            <w:rPr>
              <w:noProof/>
            </w:rPr>
            <w:instrText>5</w:instrText>
          </w:r>
          <w:r w:rsidR="008D56DF">
            <w:rPr>
              <w:noProof/>
              <w:lang w:val="en-US"/>
            </w:rPr>
            <w:instrText>Xb</w:instrText>
          </w:r>
          <w:r w:rsidR="008D56DF" w:rsidRPr="008D56DF">
            <w:rPr>
              <w:noProof/>
            </w:rPr>
            <w:instrText>3</w:instrText>
          </w:r>
          <w:r w:rsidR="008D56DF">
            <w:rPr>
              <w:noProof/>
              <w:lang w:val="en-US"/>
            </w:rPr>
            <w:instrText>JkUGxhY</w:instrText>
          </w:r>
          <w:r w:rsidR="008D56DF" w:rsidRPr="008D56DF">
            <w:rPr>
              <w:noProof/>
            </w:rPr>
            <w:instrText>2</w:instrText>
          </w:r>
          <w:r w:rsidR="008D56DF">
            <w:rPr>
              <w:noProof/>
              <w:lang w:val="en-US"/>
            </w:rPr>
            <w:instrText>Vob</w:instrText>
          </w:r>
          <w:r w:rsidR="008D56DF" w:rsidRPr="008D56DF">
            <w:rPr>
              <w:noProof/>
            </w:rPr>
            <w:instrText>2</w:instrText>
          </w:r>
          <w:r w:rsidR="008D56DF">
            <w:rPr>
              <w:noProof/>
              <w:lang w:val="en-US"/>
            </w:rPr>
            <w:instrText>xkZXJFbnRyeSwgU</w:instrText>
          </w:r>
          <w:r w:rsidR="008D56DF" w:rsidRPr="008D56DF">
            <w:rPr>
              <w:noProof/>
            </w:rPr>
            <w:instrText>3</w:instrText>
          </w:r>
          <w:r w:rsidR="008D56DF">
            <w:rPr>
              <w:noProof/>
              <w:lang w:val="en-US"/>
            </w:rPr>
            <w:instrText>dpc</w:instrText>
          </w:r>
          <w:r w:rsidR="008D56DF" w:rsidRPr="008D56DF">
            <w:rPr>
              <w:noProof/>
            </w:rPr>
            <w:instrText>3</w:instrText>
          </w:r>
          <w:r w:rsidR="008D56DF">
            <w:rPr>
              <w:noProof/>
              <w:lang w:val="en-US"/>
            </w:rPr>
            <w:instrText>NBY</w:instrText>
          </w:r>
          <w:r w:rsidR="008D56DF" w:rsidRPr="008D56DF">
            <w:rPr>
              <w:noProof/>
            </w:rPr>
            <w:instrText>2</w:instrText>
          </w:r>
          <w:r w:rsidR="008D56DF">
            <w:rPr>
              <w:noProof/>
              <w:lang w:val="en-US"/>
            </w:rPr>
            <w:instrText>FkZW</w:instrText>
          </w:r>
          <w:r w:rsidR="008D56DF" w:rsidRPr="008D56DF">
            <w:rPr>
              <w:noProof/>
            </w:rPr>
            <w:instrText>1</w:instrText>
          </w:r>
          <w:r w:rsidR="008D56DF">
            <w:rPr>
              <w:noProof/>
              <w:lang w:val="en-US"/>
            </w:rPr>
            <w:instrText>pYy</w:instrText>
          </w:r>
          <w:r w:rsidR="008D56DF" w:rsidRPr="008D56DF">
            <w:rPr>
              <w:noProof/>
            </w:rPr>
            <w:instrText>5</w:instrText>
          </w:r>
          <w:r w:rsidR="008D56DF">
            <w:rPr>
              <w:noProof/>
              <w:lang w:val="en-US"/>
            </w:rPr>
            <w:instrText>DaXRhdmkiLCJJZCI</w:instrText>
          </w:r>
          <w:r w:rsidR="008D56DF" w:rsidRPr="008D56DF">
            <w:rPr>
              <w:noProof/>
            </w:rPr>
            <w:instrText>6</w:instrText>
          </w:r>
          <w:r w:rsidR="008D56DF">
            <w:rPr>
              <w:noProof/>
              <w:lang w:val="en-US"/>
            </w:rPr>
            <w:instrText>IjZiODY</w:instrText>
          </w:r>
          <w:r w:rsidR="008D56DF" w:rsidRPr="008D56DF">
            <w:rPr>
              <w:noProof/>
            </w:rPr>
            <w:instrText>3</w:instrText>
          </w:r>
          <w:r w:rsidR="008D56DF">
            <w:rPr>
              <w:noProof/>
              <w:lang w:val="en-US"/>
            </w:rPr>
            <w:instrText>MWU</w:instrText>
          </w:r>
          <w:r w:rsidR="008D56DF" w:rsidRPr="008D56DF">
            <w:rPr>
              <w:noProof/>
            </w:rPr>
            <w:instrText>0</w:instrText>
          </w:r>
          <w:r w:rsidR="008D56DF">
            <w:rPr>
              <w:noProof/>
              <w:lang w:val="en-US"/>
            </w:rPr>
            <w:instrText>LTQ</w:instrText>
          </w:r>
          <w:r w:rsidR="008D56DF" w:rsidRPr="008D56DF">
            <w:rPr>
              <w:noProof/>
            </w:rPr>
            <w:instrText>5</w:instrText>
          </w:r>
          <w:r w:rsidR="008D56DF">
            <w:rPr>
              <w:noProof/>
              <w:lang w:val="en-US"/>
            </w:rPr>
            <w:instrText>MmUtNDFkNy</w:instrText>
          </w:r>
          <w:r w:rsidR="008D56DF" w:rsidRPr="008D56DF">
            <w:rPr>
              <w:noProof/>
            </w:rPr>
            <w:instrText>05</w:instrText>
          </w:r>
          <w:r w:rsidR="008D56DF">
            <w:rPr>
              <w:noProof/>
              <w:lang w:val="en-US"/>
            </w:rPr>
            <w:instrText>MzA</w:instrText>
          </w:r>
          <w:r w:rsidR="008D56DF" w:rsidRPr="008D56DF">
            <w:rPr>
              <w:noProof/>
            </w:rPr>
            <w:instrText>4</w:instrText>
          </w:r>
          <w:r w:rsidR="008D56DF">
            <w:rPr>
              <w:noProof/>
              <w:lang w:val="en-US"/>
            </w:rPr>
            <w:instrText>LWM</w:instrText>
          </w:r>
          <w:r w:rsidR="008D56DF" w:rsidRPr="008D56DF">
            <w:rPr>
              <w:noProof/>
            </w:rPr>
            <w:instrText>5</w:instrText>
          </w:r>
          <w:r w:rsidR="008D56DF">
            <w:rPr>
              <w:noProof/>
              <w:lang w:val="en-US"/>
            </w:rPr>
            <w:instrText>NTBhZDUzMDRjZCIsIlJhbmdlTGVuZ</w:instrText>
          </w:r>
          <w:r w:rsidR="008D56DF" w:rsidRPr="008D56DF">
            <w:rPr>
              <w:noProof/>
            </w:rPr>
            <w:instrText>3</w:instrText>
          </w:r>
          <w:r w:rsidR="008D56DF">
            <w:rPr>
              <w:noProof/>
              <w:lang w:val="en-US"/>
            </w:rPr>
            <w:instrText>RoIjozLCJSZWZlcmVuY</w:instrText>
          </w:r>
          <w:r w:rsidR="008D56DF" w:rsidRPr="008D56DF">
            <w:rPr>
              <w:noProof/>
            </w:rPr>
            <w:instrText>2</w:instrText>
          </w:r>
          <w:r w:rsidR="008D56DF">
            <w:rPr>
              <w:noProof/>
              <w:lang w:val="en-US"/>
            </w:rPr>
            <w:instrText>VJZCI</w:instrText>
          </w:r>
          <w:r w:rsidR="008D56DF" w:rsidRPr="008D56DF">
            <w:rPr>
              <w:noProof/>
            </w:rPr>
            <w:instrText>6</w:instrText>
          </w:r>
          <w:r w:rsidR="008D56DF">
            <w:rPr>
              <w:noProof/>
              <w:lang w:val="en-US"/>
            </w:rPr>
            <w:instrText>ImQ</w:instrText>
          </w:r>
          <w:r w:rsidR="008D56DF" w:rsidRPr="008D56DF">
            <w:rPr>
              <w:noProof/>
            </w:rPr>
            <w:instrText>3</w:instrText>
          </w:r>
          <w:r w:rsidR="008D56DF">
            <w:rPr>
              <w:noProof/>
              <w:lang w:val="en-US"/>
            </w:rPr>
            <w:instrText>ODVmZDNiLTQzZmUtNGZhZC</w:instrText>
          </w:r>
          <w:r w:rsidR="008D56DF" w:rsidRPr="008D56DF">
            <w:rPr>
              <w:noProof/>
            </w:rPr>
            <w:instrText>04</w:instrText>
          </w:r>
          <w:r w:rsidR="008D56DF">
            <w:rPr>
              <w:noProof/>
              <w:lang w:val="en-US"/>
            </w:rPr>
            <w:instrText>ODA</w:instrText>
          </w:r>
          <w:r w:rsidR="008D56DF" w:rsidRPr="008D56DF">
            <w:rPr>
              <w:noProof/>
            </w:rPr>
            <w:instrText>3</w:instrText>
          </w:r>
          <w:r w:rsidR="008D56DF">
            <w:rPr>
              <w:noProof/>
              <w:lang w:val="en-US"/>
            </w:rPr>
            <w:instrText>LWVkOTFhYzU</w:instrText>
          </w:r>
          <w:r w:rsidR="008D56DF" w:rsidRPr="008D56DF">
            <w:rPr>
              <w:noProof/>
            </w:rPr>
            <w:instrText>0</w:instrText>
          </w:r>
          <w:r w:rsidR="008D56DF">
            <w:rPr>
              <w:noProof/>
              <w:lang w:val="en-US"/>
            </w:rPr>
            <w:instrText>MjY</w:instrText>
          </w:r>
          <w:r w:rsidR="008D56DF" w:rsidRPr="008D56DF">
            <w:rPr>
              <w:noProof/>
            </w:rPr>
            <w:instrText>4</w:instrText>
          </w:r>
          <w:r w:rsidR="008D56DF">
            <w:rPr>
              <w:noProof/>
              <w:lang w:val="en-US"/>
            </w:rPr>
            <w:instrText>OSIsIlJlZmVyZW</w:instrText>
          </w:r>
          <w:r w:rsidR="008D56DF" w:rsidRPr="008D56DF">
            <w:rPr>
              <w:noProof/>
            </w:rPr>
            <w:instrText>5</w:instrText>
          </w:r>
          <w:r w:rsidR="008D56DF">
            <w:rPr>
              <w:noProof/>
              <w:lang w:val="en-US"/>
            </w:rPr>
            <w:instrText>jZSI</w:instrText>
          </w:r>
          <w:r w:rsidR="008D56DF" w:rsidRPr="008D56DF">
            <w:rPr>
              <w:noProof/>
            </w:rPr>
            <w:instrText>6</w:instrText>
          </w:r>
          <w:r w:rsidR="008D56DF">
            <w:rPr>
              <w:noProof/>
              <w:lang w:val="en-US"/>
            </w:rPr>
            <w:instrText>eyIkaWQiOiIz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SZWZlcmVuY</w:instrText>
          </w:r>
          <w:r w:rsidR="008D56DF" w:rsidRPr="008D56DF">
            <w:rPr>
              <w:noProof/>
            </w:rPr>
            <w:instrText>2</w:instrText>
          </w:r>
          <w:r w:rsidR="008D56DF">
            <w:rPr>
              <w:noProof/>
              <w:lang w:val="en-US"/>
            </w:rPr>
            <w:instrText>UsIF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IiwiQWJzdHJhY</w:instrText>
          </w:r>
          <w:r w:rsidR="008D56DF" w:rsidRPr="008D56DF">
            <w:rPr>
              <w:noProof/>
            </w:rPr>
            <w:instrText>3</w:instrText>
          </w:r>
          <w:r w:rsidR="008D56DF">
            <w:rPr>
              <w:noProof/>
              <w:lang w:val="en-US"/>
            </w:rPr>
            <w:instrText>RDb</w:instrText>
          </w:r>
          <w:r w:rsidR="008D56DF" w:rsidRPr="008D56DF">
            <w:rPr>
              <w:noProof/>
            </w:rPr>
            <w:instrText>21</w:instrText>
          </w:r>
          <w:r w:rsidR="008D56DF">
            <w:rPr>
              <w:noProof/>
              <w:lang w:val="en-US"/>
            </w:rPr>
            <w:instrText>wbGV</w:instrText>
          </w:r>
          <w:r w:rsidR="008D56DF" w:rsidRPr="008D56DF">
            <w:rPr>
              <w:noProof/>
            </w:rPr>
            <w:instrText>4</w:instrText>
          </w:r>
          <w:r w:rsidR="008D56DF">
            <w:rPr>
              <w:noProof/>
              <w:lang w:val="en-US"/>
            </w:rPr>
            <w:instrText>aXR</w:instrText>
          </w:r>
          <w:r w:rsidR="008D56DF" w:rsidRPr="008D56DF">
            <w:rPr>
              <w:noProof/>
            </w:rPr>
            <w:instrText>5</w:instrText>
          </w:r>
          <w:r w:rsidR="008D56DF">
            <w:rPr>
              <w:noProof/>
              <w:lang w:val="en-US"/>
            </w:rPr>
            <w:instrText>IjowLCJBYnN</w:instrText>
          </w:r>
          <w:r w:rsidR="008D56DF" w:rsidRPr="008D56DF">
            <w:rPr>
              <w:noProof/>
            </w:rPr>
            <w:instrText>0</w:instrText>
          </w:r>
          <w:r w:rsidR="008D56DF">
            <w:rPr>
              <w:noProof/>
              <w:lang w:val="en-US"/>
            </w:rPr>
            <w:instrText>cmFjdFNvdXJjZVRleHRGb</w:instrText>
          </w:r>
          <w:r w:rsidR="008D56DF" w:rsidRPr="008D56DF">
            <w:rPr>
              <w:noProof/>
            </w:rPr>
            <w:instrText>3</w:instrText>
          </w:r>
          <w:r w:rsidR="008D56DF">
            <w:rPr>
              <w:noProof/>
              <w:lang w:val="en-US"/>
            </w:rPr>
            <w:instrText>JtYXQiOjAsIkFjY</w:instrText>
          </w:r>
          <w:r w:rsidR="008D56DF" w:rsidRPr="008D56DF">
            <w:rPr>
              <w:noProof/>
            </w:rPr>
            <w:instrText>2</w:instrText>
          </w:r>
          <w:r w:rsidR="008D56DF">
            <w:rPr>
              <w:noProof/>
              <w:lang w:val="en-US"/>
            </w:rPr>
            <w:instrText>Vzc</w:instrText>
          </w:r>
          <w:r w:rsidR="008D56DF" w:rsidRPr="008D56DF">
            <w:rPr>
              <w:noProof/>
            </w:rPr>
            <w:instrText>0</w:instrText>
          </w:r>
          <w:r w:rsidR="008D56DF">
            <w:rPr>
              <w:noProof/>
              <w:lang w:val="en-US"/>
            </w:rPr>
            <w:instrText>RhdGUiOiIxNy</w:instrText>
          </w:r>
          <w:r w:rsidR="008D56DF" w:rsidRPr="008D56DF">
            <w:rPr>
              <w:noProof/>
            </w:rPr>
            <w:instrText>4</w:instrText>
          </w:r>
          <w:r w:rsidR="008D56DF">
            <w:rPr>
              <w:noProof/>
              <w:lang w:val="en-US"/>
            </w:rPr>
            <w:instrText>wMy</w:instrText>
          </w:r>
          <w:r w:rsidR="008D56DF" w:rsidRPr="008D56DF">
            <w:rPr>
              <w:noProof/>
            </w:rPr>
            <w:instrText>4</w:instrText>
          </w:r>
          <w:r w:rsidR="008D56DF">
            <w:rPr>
              <w:noProof/>
              <w:lang w:val="en-US"/>
            </w:rPr>
            <w:instrText>yMDIxIiwiQXV</w:instrText>
          </w:r>
          <w:r w:rsidR="008D56DF" w:rsidRPr="008D56DF">
            <w:rPr>
              <w:noProof/>
            </w:rPr>
            <w:instrText>0</w:instrText>
          </w:r>
          <w:r w:rsidR="008D56DF">
            <w:rPr>
              <w:noProof/>
              <w:lang w:val="en-US"/>
            </w:rPr>
            <w:instrText>a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Np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S</w:instrText>
          </w:r>
          <w:r w:rsidR="008D56DF" w:rsidRPr="008D56DF">
            <w:rPr>
              <w:noProof/>
            </w:rPr>
            <w:instrText>2</w:instrText>
          </w:r>
          <w:r w:rsidR="008D56DF">
            <w:rPr>
              <w:noProof/>
              <w:lang w:val="en-US"/>
            </w:rPr>
            <w:instrText>V</w:instrText>
          </w:r>
          <w:r w:rsidR="008D56DF" w:rsidRPr="008D56DF">
            <w:rPr>
              <w:noProof/>
            </w:rPr>
            <w:instrText>5</w:instrText>
          </w:r>
          <w:r w:rsidR="008D56DF">
            <w:rPr>
              <w:noProof/>
              <w:lang w:val="en-US"/>
            </w:rPr>
            <w:instrText>VXBkYXRlVHlwZSI</w:instrText>
          </w:r>
          <w:r w:rsidR="008D56DF" w:rsidRPr="008D56DF">
            <w:rPr>
              <w:noProof/>
            </w:rPr>
            <w:instrText>6</w:instrText>
          </w:r>
          <w:r w:rsidR="008D56DF">
            <w:rPr>
              <w:noProof/>
              <w:lang w:val="en-US"/>
            </w:rPr>
            <w:instrText>MCwiQ</w:instrText>
          </w:r>
          <w:r w:rsidR="008D56DF" w:rsidRPr="008D56DF">
            <w:rPr>
              <w:noProof/>
            </w:rPr>
            <w:instrText>29</w:instrText>
          </w:r>
          <w:r w:rsidR="008D56DF">
            <w:rPr>
              <w:noProof/>
              <w:lang w:val="en-US"/>
            </w:rPr>
            <w:instrText>sbGFib</w:instrText>
          </w:r>
          <w:r w:rsidR="008D56DF" w:rsidRPr="008D56DF">
            <w:rPr>
              <w:noProof/>
            </w:rPr>
            <w:instrText>3</w:instrText>
          </w:r>
          <w:r w:rsidR="008D56DF">
            <w:rPr>
              <w:noProof/>
              <w:lang w:val="en-US"/>
            </w:rPr>
            <w:instrText>Jhd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VkaXRvcnMiOltdLCJFdmFsdW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Q</w:instrText>
          </w:r>
          <w:r w:rsidR="008D56DF" w:rsidRPr="008D56DF">
            <w:rPr>
              <w:noProof/>
            </w:rPr>
            <w:instrText>29</w:instrText>
          </w:r>
          <w:r w:rsidR="008D56DF">
            <w:rPr>
              <w:noProof/>
              <w:lang w:val="en-US"/>
            </w:rPr>
            <w:instrText>tcGxleGl</w:instrText>
          </w:r>
          <w:r w:rsidR="008D56DF" w:rsidRPr="008D56DF">
            <w:rPr>
              <w:noProof/>
            </w:rPr>
            <w:instrText>0</w:instrText>
          </w:r>
          <w:r w:rsidR="008D56DF">
            <w:rPr>
              <w:noProof/>
              <w:lang w:val="en-US"/>
            </w:rPr>
            <w:instrText>eSI</w:instrText>
          </w:r>
          <w:r w:rsidR="008D56DF" w:rsidRPr="008D56DF">
            <w:rPr>
              <w:noProof/>
            </w:rPr>
            <w:instrText>6</w:instrText>
          </w:r>
          <w:r w:rsidR="008D56DF">
            <w:rPr>
              <w:noProof/>
              <w:lang w:val="en-US"/>
            </w:rPr>
            <w:instrText>MCwiRXZhbHVhdGlvblNvdXJjZVRleHRGb</w:instrText>
          </w:r>
          <w:r w:rsidR="008D56DF" w:rsidRPr="008D56DF">
            <w:rPr>
              <w:noProof/>
            </w:rPr>
            <w:instrText>3</w:instrText>
          </w:r>
          <w:r w:rsidR="008D56DF">
            <w:rPr>
              <w:noProof/>
              <w:lang w:val="en-US"/>
            </w:rPr>
            <w:instrText>JtYXQiOjAsIkdyb</w:instrText>
          </w:r>
          <w:r w:rsidR="008D56DF" w:rsidRPr="008D56DF">
            <w:rPr>
              <w:noProof/>
            </w:rPr>
            <w:instrText>3</w:instrText>
          </w:r>
          <w:r w:rsidR="008D56DF">
            <w:rPr>
              <w:noProof/>
              <w:lang w:val="en-US"/>
            </w:rPr>
            <w:instrText>Vw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hhc</w:instrText>
          </w:r>
          <w:r w:rsidR="008D56DF" w:rsidRPr="008D56DF">
            <w:rPr>
              <w:noProof/>
            </w:rPr>
            <w:instrText>0</w:instrText>
          </w:r>
          <w:r w:rsidR="008D56DF">
            <w:rPr>
              <w:noProof/>
              <w:lang w:val="en-US"/>
            </w:rPr>
            <w:instrText>xhYmVsMS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hhc</w:instrText>
          </w:r>
          <w:r w:rsidR="008D56DF" w:rsidRPr="008D56DF">
            <w:rPr>
              <w:noProof/>
            </w:rPr>
            <w:instrText>0</w:instrText>
          </w:r>
          <w:r w:rsidR="008D56DF">
            <w:rPr>
              <w:noProof/>
              <w:lang w:val="en-US"/>
            </w:rPr>
            <w:instrText>xhYmVsMi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tleXdvcmRzIjpbXSwiTG</w:instrText>
          </w:r>
          <w:r w:rsidR="008D56DF" w:rsidRPr="008D56DF">
            <w:rPr>
              <w:noProof/>
            </w:rPr>
            <w:instrText>9</w:instrText>
          </w:r>
          <w:r w:rsidR="008D56DF">
            <w:rPr>
              <w:noProof/>
              <w:lang w:val="en-US"/>
            </w:rPr>
            <w:instrText>jYXRpb</w:instrText>
          </w:r>
          <w:r w:rsidR="008D56DF" w:rsidRPr="008D56DF">
            <w:rPr>
              <w:noProof/>
            </w:rPr>
            <w:instrText>25</w:instrText>
          </w:r>
          <w:r w:rsidR="008D56DF">
            <w:rPr>
              <w:noProof/>
              <w:lang w:val="en-US"/>
            </w:rPr>
            <w:instrText>zIjpbeyIkaWQiOiI</w:instrText>
          </w:r>
          <w:r w:rsidR="008D56DF" w:rsidRPr="008D56DF">
            <w:rPr>
              <w:noProof/>
            </w:rPr>
            <w:instrText>0</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Mb</w:instrText>
          </w:r>
          <w:r w:rsidR="008D56DF" w:rsidRPr="008D56DF">
            <w:rPr>
              <w:noProof/>
            </w:rPr>
            <w:instrText>2</w:instrText>
          </w:r>
          <w:r w:rsidR="008D56DF">
            <w:rPr>
              <w:noProof/>
              <w:lang w:val="en-US"/>
            </w:rPr>
            <w:instrText>NhdGlvbiwgU</w:instrText>
          </w:r>
          <w:r w:rsidR="008D56DF" w:rsidRPr="008D56DF">
            <w:rPr>
              <w:noProof/>
            </w:rPr>
            <w:instrText>3</w:instrText>
          </w:r>
          <w:r w:rsidR="008D56DF">
            <w:rPr>
              <w:noProof/>
              <w:lang w:val="en-US"/>
            </w:rPr>
            <w:instrText>dpc</w:instrText>
          </w:r>
          <w:r w:rsidR="008D56DF" w:rsidRPr="008D56DF">
            <w:rPr>
              <w:noProof/>
            </w:rPr>
            <w:instrText>3</w:instrText>
          </w:r>
          <w:r w:rsidR="008D56DF">
            <w:rPr>
              <w:noProof/>
              <w:lang w:val="en-US"/>
            </w:rPr>
            <w:instrText>NBY</w:instrText>
          </w:r>
          <w:r w:rsidR="008D56DF" w:rsidRPr="008D56DF">
            <w:rPr>
              <w:noProof/>
            </w:rPr>
            <w:instrText>2</w:instrText>
          </w:r>
          <w:r w:rsidR="008D56DF">
            <w:rPr>
              <w:noProof/>
              <w:lang w:val="en-US"/>
            </w:rPr>
            <w:instrText>FkZW</w:instrText>
          </w:r>
          <w:r w:rsidR="008D56DF" w:rsidRPr="008D56DF">
            <w:rPr>
              <w:noProof/>
            </w:rPr>
            <w:instrText>1</w:instrText>
          </w:r>
          <w:r w:rsidR="008D56DF">
            <w:rPr>
              <w:noProof/>
              <w:lang w:val="en-US"/>
            </w:rPr>
            <w:instrText>pYy</w:instrText>
          </w:r>
          <w:r w:rsidR="008D56DF" w:rsidRPr="008D56DF">
            <w:rPr>
              <w:noProof/>
            </w:rPr>
            <w:instrText>5</w:instrText>
          </w:r>
          <w:r w:rsidR="008D56DF">
            <w:rPr>
              <w:noProof/>
              <w:lang w:val="en-US"/>
            </w:rPr>
            <w:instrText>DaXRhdmkiLCJBZGRyZXNzIjp</w:instrText>
          </w:r>
          <w:r w:rsidR="008D56DF" w:rsidRPr="008D56DF">
            <w:rPr>
              <w:noProof/>
            </w:rPr>
            <w:instrText>7</w:instrText>
          </w:r>
          <w:r w:rsidR="008D56DF">
            <w:rPr>
              <w:noProof/>
              <w:lang w:val="en-US"/>
            </w:rPr>
            <w:instrText>IiRpZCI</w:instrText>
          </w:r>
          <w:r w:rsidR="008D56DF" w:rsidRPr="008D56DF">
            <w:rPr>
              <w:noProof/>
            </w:rPr>
            <w:instrText>6</w:instrText>
          </w:r>
          <w:r w:rsidR="008D56DF">
            <w:rPr>
              <w:noProof/>
              <w:lang w:val="en-US"/>
            </w:rPr>
            <w:instrText>IjUiLCIkdHlwZSI</w:instrText>
          </w:r>
          <w:r w:rsidR="008D56DF" w:rsidRPr="008D56DF">
            <w:rPr>
              <w:noProof/>
            </w:rPr>
            <w:instrText>6</w:instrText>
          </w:r>
          <w:r w:rsidR="008D56DF">
            <w:rPr>
              <w:noProof/>
              <w:lang w:val="en-US"/>
            </w:rPr>
            <w:instrText>Il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LkxpbmtlZFJlc</w:instrText>
          </w:r>
          <w:r w:rsidR="008D56DF" w:rsidRPr="008D56DF">
            <w:rPr>
              <w:noProof/>
            </w:rPr>
            <w:instrText>291</w:instrText>
          </w:r>
          <w:r w:rsidR="008D56DF">
            <w:rPr>
              <w:noProof/>
              <w:lang w:val="en-US"/>
            </w:rPr>
            <w:instrText>cmNl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IsIkxpbmtlZFJlc</w:instrText>
          </w:r>
          <w:r w:rsidR="008D56DF" w:rsidRPr="008D56DF">
            <w:rPr>
              <w:noProof/>
            </w:rPr>
            <w:instrText>291</w:instrText>
          </w:r>
          <w:r w:rsidR="008D56DF">
            <w:rPr>
              <w:noProof/>
              <w:lang w:val="en-US"/>
            </w:rPr>
            <w:instrText>cmNlVHlwZSI</w:instrText>
          </w:r>
          <w:r w:rsidR="008D56DF" w:rsidRPr="008D56DF">
            <w:rPr>
              <w:noProof/>
            </w:rPr>
            <w:instrText>6</w:instrText>
          </w:r>
          <w:r w:rsidR="008D56DF">
            <w:rPr>
              <w:noProof/>
              <w:lang w:val="en-US"/>
            </w:rPr>
            <w:instrText>NSwiT</w:instrText>
          </w:r>
          <w:r w:rsidR="008D56DF" w:rsidRPr="008D56DF">
            <w:rPr>
              <w:noProof/>
            </w:rPr>
            <w:instrText>3</w:instrText>
          </w:r>
          <w:r w:rsidR="008D56DF">
            <w:rPr>
              <w:noProof/>
              <w:lang w:val="en-US"/>
            </w:rPr>
            <w:instrText>JpZ</w:instrText>
          </w:r>
          <w:r w:rsidR="008D56DF" w:rsidRPr="008D56DF">
            <w:rPr>
              <w:noProof/>
            </w:rPr>
            <w:instrText>2</w:instrText>
          </w:r>
          <w:r w:rsidR="008D56DF">
            <w:rPr>
              <w:noProof/>
              <w:lang w:val="en-US"/>
            </w:rPr>
            <w:instrText>luYWxTdHJpbmc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VcmlTdHJpbmc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MaW</w:instrText>
          </w:r>
          <w:r w:rsidR="008D56DF" w:rsidRPr="008D56DF">
            <w:rPr>
              <w:noProof/>
            </w:rPr>
            <w:instrText>5</w:instrText>
          </w:r>
          <w:r w:rsidR="008D56DF">
            <w:rPr>
              <w:noProof/>
              <w:lang w:val="en-US"/>
            </w:rPr>
            <w:instrText>rZWRSZXNvdXJjZVN</w:instrText>
          </w:r>
          <w:r w:rsidR="008D56DF" w:rsidRPr="008D56DF">
            <w:rPr>
              <w:noProof/>
            </w:rPr>
            <w:instrText>0</w:instrText>
          </w:r>
          <w:r w:rsidR="008D56DF">
            <w:rPr>
              <w:noProof/>
              <w:lang w:val="en-US"/>
            </w:rPr>
            <w:instrText>YXR</w:instrText>
          </w:r>
          <w:r w:rsidR="008D56DF" w:rsidRPr="008D56DF">
            <w:rPr>
              <w:noProof/>
            </w:rPr>
            <w:instrText>1</w:instrText>
          </w:r>
          <w:r w:rsidR="008D56DF">
            <w:rPr>
              <w:noProof/>
              <w:lang w:val="en-US"/>
            </w:rPr>
            <w:instrText>cyI</w:instrText>
          </w:r>
          <w:r w:rsidR="008D56DF" w:rsidRPr="008D56DF">
            <w:rPr>
              <w:noProof/>
            </w:rPr>
            <w:instrText>6</w:instrText>
          </w:r>
          <w:r w:rsidR="008D56DF">
            <w:rPr>
              <w:noProof/>
              <w:lang w:val="en-US"/>
            </w:rPr>
            <w:instrText>OCwiUHJvcGVydGllcyI</w:instrText>
          </w:r>
          <w:r w:rsidR="008D56DF" w:rsidRPr="008D56DF">
            <w:rPr>
              <w:noProof/>
            </w:rPr>
            <w:instrText>6</w:instrText>
          </w:r>
          <w:r w:rsidR="008D56DF">
            <w:rPr>
              <w:noProof/>
              <w:lang w:val="en-US"/>
            </w:rPr>
            <w:instrText>eyIkaWQiOiI</w:instrText>
          </w:r>
          <w:r w:rsidR="008D56DF" w:rsidRPr="008D56DF">
            <w:rPr>
              <w:noProof/>
            </w:rPr>
            <w:instrText>2</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MaW</w:instrText>
          </w:r>
          <w:r w:rsidR="008D56DF" w:rsidRPr="008D56DF">
            <w:rPr>
              <w:noProof/>
            </w:rPr>
            <w:instrText>5</w:instrText>
          </w:r>
          <w:r w:rsidR="008D56DF">
            <w:rPr>
              <w:noProof/>
              <w:lang w:val="en-US"/>
            </w:rPr>
            <w:instrText>rZWRSZXNvdXJjZVByb</w:instrText>
          </w:r>
          <w:r w:rsidR="008D56DF" w:rsidRPr="008D56DF">
            <w:rPr>
              <w:noProof/>
            </w:rPr>
            <w:instrText>3</w:instrText>
          </w:r>
          <w:r w:rsidR="008D56DF">
            <w:rPr>
              <w:noProof/>
              <w:lang w:val="en-US"/>
            </w:rPr>
            <w:instrText>BlcnRpZXMsIFN</w:instrText>
          </w:r>
          <w:r w:rsidR="008D56DF" w:rsidRPr="008D56DF">
            <w:rPr>
              <w:noProof/>
            </w:rPr>
            <w:instrText>3</w:instrText>
          </w:r>
          <w:r w:rsidR="008D56DF">
            <w:rPr>
              <w:noProof/>
              <w:lang w:val="en-US"/>
            </w:rPr>
            <w:instrText>aXNzQWNhZGVtaWMuQ</w:instrText>
          </w:r>
          <w:r w:rsidR="008D56DF" w:rsidRPr="008D56DF">
            <w:rPr>
              <w:noProof/>
            </w:rPr>
            <w:instrText>2</w:instrText>
          </w:r>
          <w:r w:rsidR="008D56DF">
            <w:rPr>
              <w:noProof/>
              <w:lang w:val="en-US"/>
            </w:rPr>
            <w:instrText>l</w:instrText>
          </w:r>
          <w:r w:rsidR="008D56DF" w:rsidRPr="008D56DF">
            <w:rPr>
              <w:noProof/>
            </w:rPr>
            <w:instrText>0</w:instrText>
          </w:r>
          <w:r w:rsidR="008D56DF">
            <w:rPr>
              <w:noProof/>
              <w:lang w:val="en-US"/>
            </w:rPr>
            <w:instrText>YXZpIn</w:instrText>
          </w:r>
          <w:r w:rsidR="008D56DF" w:rsidRPr="008D56DF">
            <w:rPr>
              <w:noProof/>
            </w:rPr>
            <w:instrText>0</w:instrText>
          </w:r>
          <w:r w:rsidR="008D56DF">
            <w:rPr>
              <w:noProof/>
              <w:lang w:val="en-US"/>
            </w:rPr>
            <w:instrText>sIlN</w:instrText>
          </w:r>
          <w:r w:rsidR="008D56DF" w:rsidRPr="008D56DF">
            <w:rPr>
              <w:noProof/>
            </w:rPr>
            <w:instrText>5</w:instrText>
          </w:r>
          <w:r w:rsidR="008D56DF">
            <w:rPr>
              <w:noProof/>
              <w:lang w:val="en-US"/>
            </w:rPr>
            <w:instrText>bmNGb</w:instrText>
          </w:r>
          <w:r w:rsidR="008D56DF" w:rsidRPr="008D56DF">
            <w:rPr>
              <w:noProof/>
            </w:rPr>
            <w:instrText>2</w:instrText>
          </w:r>
          <w:r w:rsidR="008D56DF">
            <w:rPr>
              <w:noProof/>
              <w:lang w:val="en-US"/>
            </w:rPr>
            <w:instrText>xkZXJUeXBlIjowLCJJc</w:instrText>
          </w:r>
          <w:r w:rsidR="008D56DF" w:rsidRPr="008D56DF">
            <w:rPr>
              <w:noProof/>
            </w:rPr>
            <w:instrText>0</w:instrText>
          </w:r>
          <w:r w:rsidR="008D56DF">
            <w:rPr>
              <w:noProof/>
              <w:lang w:val="en-US"/>
            </w:rPr>
            <w:instrText>xvY</w:instrText>
          </w:r>
          <w:r w:rsidR="008D56DF" w:rsidRPr="008D56DF">
            <w:rPr>
              <w:noProof/>
            </w:rPr>
            <w:instrText>2</w:instrText>
          </w:r>
          <w:r w:rsidR="008D56DF">
            <w:rPr>
              <w:noProof/>
              <w:lang w:val="en-US"/>
            </w:rPr>
            <w:instrText>FsQ</w:instrText>
          </w:r>
          <w:r w:rsidR="008D56DF" w:rsidRPr="008D56DF">
            <w:rPr>
              <w:noProof/>
            </w:rPr>
            <w:instrText>2</w:instrText>
          </w:r>
          <w:r w:rsidR="008D56DF">
            <w:rPr>
              <w:noProof/>
              <w:lang w:val="en-US"/>
            </w:rPr>
            <w:instrText>xvdWR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RmlsZUxpbmsiOmZhbHNlLCJJc</w:instrText>
          </w:r>
          <w:r w:rsidR="008D56DF" w:rsidRPr="008D56DF">
            <w:rPr>
              <w:noProof/>
            </w:rPr>
            <w:instrText>0</w:instrText>
          </w:r>
          <w:r w:rsidR="008D56DF">
            <w:rPr>
              <w:noProof/>
              <w:lang w:val="en-US"/>
            </w:rPr>
            <w:instrText>Nsb</w:instrText>
          </w:r>
          <w:r w:rsidR="008D56DF" w:rsidRPr="008D56DF">
            <w:rPr>
              <w:noProof/>
            </w:rPr>
            <w:instrText>3</w:instrText>
          </w:r>
          <w:r w:rsidR="008D56DF">
            <w:rPr>
              <w:noProof/>
              <w:lang w:val="en-US"/>
            </w:rPr>
            <w:instrText>VkUmVzdG</w:instrText>
          </w:r>
          <w:r w:rsidR="008D56DF" w:rsidRPr="008D56DF">
            <w:rPr>
              <w:noProof/>
            </w:rPr>
            <w:instrText>9</w:instrText>
          </w:r>
          <w:r w:rsidR="008D56DF">
            <w:rPr>
              <w:noProof/>
              <w:lang w:val="en-US"/>
            </w:rPr>
            <w:instrText>yZS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UsIklzQ</w:instrText>
          </w:r>
          <w:r w:rsidR="008D56DF" w:rsidRPr="008D56DF">
            <w:rPr>
              <w:noProof/>
            </w:rPr>
            <w:instrText>2</w:instrText>
          </w:r>
          <w:r w:rsidR="008D56DF">
            <w:rPr>
              <w:noProof/>
              <w:lang w:val="en-US"/>
            </w:rPr>
            <w:instrText>xvdWRDb</w:instrText>
          </w:r>
          <w:r w:rsidR="008D56DF" w:rsidRPr="008D56DF">
            <w:rPr>
              <w:noProof/>
            </w:rPr>
            <w:instrText>3</w:instrText>
          </w:r>
          <w:r w:rsidR="008D56DF">
            <w:rPr>
              <w:noProof/>
              <w:lang w:val="en-US"/>
            </w:rPr>
            <w:instrText>B</w:instrText>
          </w:r>
          <w:r w:rsidR="008D56DF" w:rsidRPr="008D56DF">
            <w:rPr>
              <w:noProof/>
            </w:rPr>
            <w:instrText>5</w:instrText>
          </w:r>
          <w:r w:rsidR="008D56DF">
            <w:rPr>
              <w:noProof/>
              <w:lang w:val="en-US"/>
            </w:rPr>
            <w:instrText>IjpmYWxzZSwiQXR</w:instrText>
          </w:r>
          <w:r w:rsidR="008D56DF" w:rsidRPr="008D56DF">
            <w:rPr>
              <w:noProof/>
            </w:rPr>
            <w:instrText>0</w:instrText>
          </w:r>
          <w:r w:rsidR="008D56DF">
            <w:rPr>
              <w:noProof/>
              <w:lang w:val="en-US"/>
            </w:rPr>
            <w:instrText>YWNobWVudEZvbGRlcldhc</w:instrText>
          </w:r>
          <w:r w:rsidR="008D56DF" w:rsidRPr="008D56DF">
            <w:rPr>
              <w:noProof/>
            </w:rPr>
            <w:instrText>0</w:instrText>
          </w:r>
          <w:r w:rsidR="008D56DF">
            <w:rPr>
              <w:noProof/>
              <w:lang w:val="en-US"/>
            </w:rPr>
            <w:instrText>luRmFsbGJhY</w:instrText>
          </w:r>
          <w:r w:rsidR="008D56DF" w:rsidRPr="008D56DF">
            <w:rPr>
              <w:noProof/>
            </w:rPr>
            <w:instrText>2</w:instrText>
          </w:r>
          <w:r w:rsidR="008D56DF">
            <w:rPr>
              <w:noProof/>
              <w:lang w:val="en-US"/>
            </w:rPr>
            <w:instrText>tNb</w:instrText>
          </w:r>
          <w:r w:rsidR="008D56DF" w:rsidRPr="008D56DF">
            <w:rPr>
              <w:noProof/>
            </w:rPr>
            <w:instrText>2</w:instrText>
          </w:r>
          <w:r w:rsidR="008D56DF">
            <w:rPr>
              <w:noProof/>
              <w:lang w:val="en-US"/>
            </w:rPr>
            <w:instrText>RlIjpmYWxzZX</w:instrText>
          </w:r>
          <w:r w:rsidR="008D56DF" w:rsidRPr="008D56DF">
            <w:rPr>
              <w:noProof/>
            </w:rPr>
            <w:instrText>0</w:instrText>
          </w:r>
          <w:r w:rsidR="008D56DF">
            <w:rPr>
              <w:noProof/>
              <w:lang w:val="en-US"/>
            </w:rPr>
            <w:instrText>sIkFubm</w:instrText>
          </w:r>
          <w:r w:rsidR="008D56DF" w:rsidRPr="008D56DF">
            <w:rPr>
              <w:noProof/>
            </w:rPr>
            <w:instrText>90</w:instrText>
          </w:r>
          <w:r w:rsidR="008D56DF">
            <w:rPr>
              <w:noProof/>
              <w:lang w:val="en-US"/>
            </w:rPr>
            <w:instrText>YXRpb</w:instrText>
          </w:r>
          <w:r w:rsidR="008D56DF" w:rsidRPr="008D56DF">
            <w:rPr>
              <w:noProof/>
            </w:rPr>
            <w:instrText>25</w:instrText>
          </w:r>
          <w:r w:rsidR="008D56DF">
            <w:rPr>
              <w:noProof/>
              <w:lang w:val="en-US"/>
            </w:rPr>
            <w:instrText>zIjpbXSwiTG</w:instrText>
          </w:r>
          <w:r w:rsidR="008D56DF" w:rsidRPr="008D56DF">
            <w:rPr>
              <w:noProof/>
            </w:rPr>
            <w:instrText>9</w:instrText>
          </w:r>
          <w:r w:rsidR="008D56DF">
            <w:rPr>
              <w:noProof/>
              <w:lang w:val="en-US"/>
            </w:rPr>
            <w:instrText>jYXRpb</w:instrText>
          </w:r>
          <w:r w:rsidR="008D56DF" w:rsidRPr="008D56DF">
            <w:rPr>
              <w:noProof/>
            </w:rPr>
            <w:instrText>25</w:instrText>
          </w:r>
          <w:r w:rsidR="008D56DF">
            <w:rPr>
              <w:noProof/>
              <w:lang w:val="en-US"/>
            </w:rPr>
            <w:instrText>UeXBlIjowLCJNaXJyb</w:instrText>
          </w:r>
          <w:r w:rsidR="008D56DF" w:rsidRPr="008D56DF">
            <w:rPr>
              <w:noProof/>
            </w:rPr>
            <w:instrText>3</w:instrText>
          </w:r>
          <w:r w:rsidR="008D56DF">
            <w:rPr>
              <w:noProof/>
              <w:lang w:val="en-US"/>
            </w:rPr>
            <w:instrText>JzUmVmZXJlbmNlUHJvcGVydHlJZCI</w:instrText>
          </w:r>
          <w:r w:rsidR="008D56DF" w:rsidRPr="008D56DF">
            <w:rPr>
              <w:noProof/>
            </w:rPr>
            <w:instrText>6</w:instrText>
          </w:r>
          <w:r w:rsidR="008D56DF">
            <w:rPr>
              <w:noProof/>
              <w:lang w:val="en-US"/>
            </w:rPr>
            <w:instrText>MTUxLCJDcmVhdGVkQnkiOiJfRGFuaWlsU</w:instrText>
          </w:r>
          <w:r w:rsidR="008D56DF" w:rsidRPr="008D56DF">
            <w:rPr>
              <w:noProof/>
            </w:rPr>
            <w:instrText>29</w:instrText>
          </w:r>
          <w:r w:rsidR="008D56DF">
            <w:rPr>
              <w:noProof/>
              <w:lang w:val="en-US"/>
            </w:rPr>
            <w:instrText>sb</w:instrText>
          </w:r>
          <w:r w:rsidR="008D56DF" w:rsidRPr="008D56DF">
            <w:rPr>
              <w:noProof/>
            </w:rPr>
            <w:instrText>3</w:instrText>
          </w:r>
          <w:r w:rsidR="008D56DF">
            <w:rPr>
              <w:noProof/>
              <w:lang w:val="en-US"/>
            </w:rPr>
            <w:instrText>BvdiIsIkNyZWF</w:instrText>
          </w:r>
          <w:r w:rsidR="008D56DF" w:rsidRPr="008D56DF">
            <w:rPr>
              <w:noProof/>
            </w:rPr>
            <w:instrText>0</w:instrText>
          </w:r>
          <w:r w:rsidR="008D56DF">
            <w:rPr>
              <w:noProof/>
              <w:lang w:val="en-US"/>
            </w:rPr>
            <w:instrText>ZWRPbiI</w:instrText>
          </w:r>
          <w:r w:rsidR="008D56DF" w:rsidRPr="008D56DF">
            <w:rPr>
              <w:noProof/>
            </w:rPr>
            <w:instrText>6</w:instrText>
          </w:r>
          <w:r w:rsidR="008D56DF">
            <w:rPr>
              <w:noProof/>
              <w:lang w:val="en-US"/>
            </w:rPr>
            <w:instrText>IjIwMjEtMDMtMTdUMTU</w:instrText>
          </w:r>
          <w:r w:rsidR="008D56DF" w:rsidRPr="008D56DF">
            <w:rPr>
              <w:noProof/>
            </w:rPr>
            <w:instrText>6</w:instrText>
          </w:r>
          <w:r w:rsidR="008D56DF">
            <w:rPr>
              <w:noProof/>
              <w:lang w:val="en-US"/>
            </w:rPr>
            <w:instrText>MTQ</w:instrText>
          </w:r>
          <w:r w:rsidR="008D56DF" w:rsidRPr="008D56DF">
            <w:rPr>
              <w:noProof/>
            </w:rPr>
            <w:instrText>6</w:instrText>
          </w:r>
          <w:r w:rsidR="008D56DF">
            <w:rPr>
              <w:noProof/>
              <w:lang w:val="en-US"/>
            </w:rPr>
            <w:instrText>MTciLCJNb</w:instrText>
          </w:r>
          <w:r w:rsidR="008D56DF" w:rsidRPr="008D56DF">
            <w:rPr>
              <w:noProof/>
            </w:rPr>
            <w:instrText>2</w:instrText>
          </w:r>
          <w:r w:rsidR="008D56DF">
            <w:rPr>
              <w:noProof/>
              <w:lang w:val="en-US"/>
            </w:rPr>
            <w:instrText>RpZmllZEJ</w:instrText>
          </w:r>
          <w:r w:rsidR="008D56DF" w:rsidRPr="008D56DF">
            <w:rPr>
              <w:noProof/>
            </w:rPr>
            <w:instrText>5</w:instrText>
          </w:r>
          <w:r w:rsidR="008D56DF">
            <w:rPr>
              <w:noProof/>
              <w:lang w:val="en-US"/>
            </w:rPr>
            <w:instrText>IjoiX</w:instrText>
          </w:r>
          <w:r w:rsidR="008D56DF" w:rsidRPr="008D56DF">
            <w:rPr>
              <w:noProof/>
            </w:rPr>
            <w:instrText>0</w:instrText>
          </w:r>
          <w:r w:rsidR="008D56DF">
            <w:rPr>
              <w:noProof/>
              <w:lang w:val="en-US"/>
            </w:rPr>
            <w:instrText>RhbmlpbFNvbG</w:instrText>
          </w:r>
          <w:r w:rsidR="008D56DF" w:rsidRPr="008D56DF">
            <w:rPr>
              <w:noProof/>
            </w:rPr>
            <w:instrText>9</w:instrText>
          </w:r>
          <w:r w:rsidR="008D56DF">
            <w:rPr>
              <w:noProof/>
              <w:lang w:val="en-US"/>
            </w:rPr>
            <w:instrText>wb</w:instrText>
          </w:r>
          <w:r w:rsidR="008D56DF" w:rsidRPr="008D56DF">
            <w:rPr>
              <w:noProof/>
            </w:rPr>
            <w:instrText>3</w:instrText>
          </w:r>
          <w:r w:rsidR="008D56DF">
            <w:rPr>
              <w:noProof/>
              <w:lang w:val="en-US"/>
            </w:rPr>
            <w:instrText>YiLCJJZCI</w:instrText>
          </w:r>
          <w:r w:rsidR="008D56DF" w:rsidRPr="008D56DF">
            <w:rPr>
              <w:noProof/>
            </w:rPr>
            <w:instrText>6</w:instrText>
          </w:r>
          <w:r w:rsidR="008D56DF">
            <w:rPr>
              <w:noProof/>
              <w:lang w:val="en-US"/>
            </w:rPr>
            <w:instrText>ImI</w:instrText>
          </w:r>
          <w:r w:rsidR="008D56DF" w:rsidRPr="008D56DF">
            <w:rPr>
              <w:noProof/>
            </w:rPr>
            <w:instrText>4</w:instrText>
          </w:r>
          <w:r w:rsidR="008D56DF">
            <w:rPr>
              <w:noProof/>
              <w:lang w:val="en-US"/>
            </w:rPr>
            <w:instrText>OTEyN</w:instrText>
          </w:r>
          <w:r w:rsidR="008D56DF" w:rsidRPr="008D56DF">
            <w:rPr>
              <w:noProof/>
            </w:rPr>
            <w:instrText>2</w:instrText>
          </w:r>
          <w:r w:rsidR="008D56DF">
            <w:rPr>
              <w:noProof/>
              <w:lang w:val="en-US"/>
            </w:rPr>
            <w:instrText>U</w:instrText>
          </w:r>
          <w:r w:rsidR="008D56DF" w:rsidRPr="008D56DF">
            <w:rPr>
              <w:noProof/>
            </w:rPr>
            <w:instrText>3</w:instrText>
          </w:r>
          <w:r w:rsidR="008D56DF">
            <w:rPr>
              <w:noProof/>
              <w:lang w:val="en-US"/>
            </w:rPr>
            <w:instrText>LWMwYzEtNGRjZC</w:instrText>
          </w:r>
          <w:r w:rsidR="008D56DF" w:rsidRPr="008D56DF">
            <w:rPr>
              <w:noProof/>
            </w:rPr>
            <w:instrText>1</w:instrText>
          </w:r>
          <w:r w:rsidR="008D56DF">
            <w:rPr>
              <w:noProof/>
              <w:lang w:val="en-US"/>
            </w:rPr>
            <w:instrText>iMTA</w:instrText>
          </w:r>
          <w:r w:rsidR="008D56DF" w:rsidRPr="008D56DF">
            <w:rPr>
              <w:noProof/>
            </w:rPr>
            <w:instrText>0</w:instrText>
          </w:r>
          <w:r w:rsidR="008D56DF">
            <w:rPr>
              <w:noProof/>
              <w:lang w:val="en-US"/>
            </w:rPr>
            <w:instrText>LTBkMWQ</w:instrText>
          </w:r>
          <w:r w:rsidR="008D56DF" w:rsidRPr="008D56DF">
            <w:rPr>
              <w:noProof/>
            </w:rPr>
            <w:instrText>4</w:instrText>
          </w:r>
          <w:r w:rsidR="008D56DF">
            <w:rPr>
              <w:noProof/>
              <w:lang w:val="en-US"/>
            </w:rPr>
            <w:instrText>YzgzNmEzOCIsIk</w:instrText>
          </w:r>
          <w:r w:rsidR="008D56DF" w:rsidRPr="008D56DF">
            <w:rPr>
              <w:noProof/>
            </w:rPr>
            <w:instrText>1</w:instrText>
          </w:r>
          <w:r w:rsidR="008D56DF">
            <w:rPr>
              <w:noProof/>
              <w:lang w:val="en-US"/>
            </w:rPr>
            <w:instrText>vZGlmaWVkT</w:instrText>
          </w:r>
          <w:r w:rsidR="008D56DF" w:rsidRPr="008D56DF">
            <w:rPr>
              <w:noProof/>
            </w:rPr>
            <w:instrText>24</w:instrText>
          </w:r>
          <w:r w:rsidR="008D56DF">
            <w:rPr>
              <w:noProof/>
              <w:lang w:val="en-US"/>
            </w:rPr>
            <w:instrText>iOiIyMDIxLTAzLTE</w:instrText>
          </w:r>
          <w:r w:rsidR="008D56DF" w:rsidRPr="008D56DF">
            <w:rPr>
              <w:noProof/>
            </w:rPr>
            <w:instrText>3</w:instrText>
          </w:r>
          <w:r w:rsidR="008D56DF">
            <w:rPr>
              <w:noProof/>
              <w:lang w:val="en-US"/>
            </w:rPr>
            <w:instrText>VDE</w:instrText>
          </w:r>
          <w:r w:rsidR="008D56DF" w:rsidRPr="008D56DF">
            <w:rPr>
              <w:noProof/>
            </w:rPr>
            <w:instrText>1</w:instrText>
          </w:r>
          <w:r w:rsidR="008D56DF">
            <w:rPr>
              <w:noProof/>
              <w:lang w:val="en-US"/>
            </w:rPr>
            <w:instrText>OjE</w:instrText>
          </w:r>
          <w:r w:rsidR="008D56DF" w:rsidRPr="008D56DF">
            <w:rPr>
              <w:noProof/>
            </w:rPr>
            <w:instrText>0</w:instrText>
          </w:r>
          <w:r w:rsidR="008D56DF">
            <w:rPr>
              <w:noProof/>
              <w:lang w:val="en-US"/>
            </w:rPr>
            <w:instrText>OjE</w:instrText>
          </w:r>
          <w:r w:rsidR="008D56DF" w:rsidRPr="008D56DF">
            <w:rPr>
              <w:noProof/>
            </w:rPr>
            <w:instrText>3</w:instrText>
          </w:r>
          <w:r w:rsidR="008D56DF">
            <w:rPr>
              <w:noProof/>
              <w:lang w:val="en-US"/>
            </w:rPr>
            <w:instrText>IiwiUHJvamVjdCI</w:instrText>
          </w:r>
          <w:r w:rsidR="008D56DF" w:rsidRPr="008D56DF">
            <w:rPr>
              <w:noProof/>
            </w:rPr>
            <w:instrText>6</w:instrText>
          </w:r>
          <w:r w:rsidR="008D56DF">
            <w:rPr>
              <w:noProof/>
              <w:lang w:val="en-US"/>
            </w:rPr>
            <w:instrText>eyIkaWQiOiI</w:instrText>
          </w:r>
          <w:r w:rsidR="008D56DF" w:rsidRPr="008D56DF">
            <w:rPr>
              <w:noProof/>
            </w:rPr>
            <w:instrText>3</w:instrText>
          </w:r>
          <w:r w:rsidR="008D56DF">
            <w:rPr>
              <w:noProof/>
              <w:lang w:val="en-US"/>
            </w:rPr>
            <w:instrText>IiwiJHR</w:instrText>
          </w:r>
          <w:r w:rsidR="008D56DF" w:rsidRPr="008D56DF">
            <w:rPr>
              <w:noProof/>
            </w:rPr>
            <w:instrText>5</w:instrText>
          </w:r>
          <w:r w:rsidR="008D56DF">
            <w:rPr>
              <w:noProof/>
              <w:lang w:val="en-US"/>
            </w:rPr>
            <w:instrText>cGUiOiJ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w:instrText>
          </w:r>
          <w:r w:rsidR="008D56DF" w:rsidRPr="008D56DF">
            <w:rPr>
              <w:noProof/>
            </w:rPr>
            <w:instrText>5</w:instrText>
          </w:r>
          <w:r w:rsidR="008D56DF">
            <w:rPr>
              <w:noProof/>
              <w:lang w:val="en-US"/>
            </w:rPr>
            <w:instrText>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LCBTd</w:instrText>
          </w:r>
          <w:r w:rsidR="008D56DF" w:rsidRPr="008D56DF">
            <w:rPr>
              <w:noProof/>
            </w:rPr>
            <w:instrText>2</w:instrText>
          </w:r>
          <w:r w:rsidR="008D56DF">
            <w:rPr>
              <w:noProof/>
              <w:lang w:val="en-US"/>
            </w:rPr>
            <w:instrText>lzc</w:instrText>
          </w:r>
          <w:r w:rsidR="008D56DF" w:rsidRPr="008D56DF">
            <w:rPr>
              <w:noProof/>
            </w:rPr>
            <w:instrText>0</w:instrText>
          </w:r>
          <w:r w:rsidR="008D56DF">
            <w:rPr>
              <w:noProof/>
              <w:lang w:val="en-US"/>
            </w:rPr>
            <w:instrText>FjYWRlbWljLkNpdGF</w:instrText>
          </w:r>
          <w:r w:rsidR="008D56DF" w:rsidRPr="008D56DF">
            <w:rPr>
              <w:noProof/>
            </w:rPr>
            <w:instrText>2</w:instrText>
          </w:r>
          <w:r w:rsidR="008D56DF">
            <w:rPr>
              <w:noProof/>
              <w:lang w:val="en-US"/>
            </w:rPr>
            <w:instrText>aSJ</w:instrText>
          </w:r>
          <w:r w:rsidR="008D56DF" w:rsidRPr="008D56DF">
            <w:rPr>
              <w:noProof/>
            </w:rPr>
            <w:instrText>9</w:instrText>
          </w:r>
          <w:r w:rsidR="008D56DF">
            <w:rPr>
              <w:noProof/>
              <w:lang w:val="en-US"/>
            </w:rPr>
            <w:instrText>fV</w:instrText>
          </w:r>
          <w:r w:rsidR="008D56DF" w:rsidRPr="008D56DF">
            <w:rPr>
              <w:noProof/>
            </w:rPr>
            <w:instrText>0</w:instrText>
          </w:r>
          <w:r w:rsidR="008D56DF">
            <w:rPr>
              <w:noProof/>
              <w:lang w:val="en-US"/>
            </w:rPr>
            <w:instrText>sIk</w:instrText>
          </w:r>
          <w:r w:rsidR="008D56DF" w:rsidRPr="008D56DF">
            <w:rPr>
              <w:noProof/>
            </w:rPr>
            <w:instrText>9</w:instrText>
          </w:r>
          <w:r w:rsidR="008D56DF">
            <w:rPr>
              <w:noProof/>
              <w:lang w:val="en-US"/>
            </w:rPr>
            <w:instrText>ubGluZUFkZHJlc</w:instrText>
          </w:r>
          <w:r w:rsidR="008D56DF" w:rsidRPr="008D56DF">
            <w:rPr>
              <w:noProof/>
            </w:rPr>
            <w:instrText>3</w:instrText>
          </w:r>
          <w:r w:rsidR="008D56DF">
            <w:rPr>
              <w:noProof/>
              <w:lang w:val="en-US"/>
            </w:rPr>
            <w:instrText>MiOiJodHRwczovL</w:instrText>
          </w:r>
          <w:r w:rsidR="008D56DF" w:rsidRPr="008D56DF">
            <w:rPr>
              <w:noProof/>
            </w:rPr>
            <w:instrText>2</w:instrText>
          </w:r>
          <w:r w:rsidR="008D56DF">
            <w:rPr>
              <w:noProof/>
              <w:lang w:val="en-US"/>
            </w:rPr>
            <w:instrText>lzcy</w:instrText>
          </w:r>
          <w:r w:rsidR="008D56DF" w:rsidRPr="008D56DF">
            <w:rPr>
              <w:noProof/>
            </w:rPr>
            <w:instrText>5</w:instrText>
          </w:r>
          <w:r w:rsidR="008D56DF">
            <w:rPr>
              <w:noProof/>
              <w:lang w:val="en-US"/>
            </w:rPr>
            <w:instrText>ydS</w:instrText>
          </w:r>
          <w:r w:rsidR="008D56DF" w:rsidRPr="008D56DF">
            <w:rPr>
              <w:noProof/>
            </w:rPr>
            <w:instrText>9</w:instrText>
          </w:r>
          <w:r w:rsidR="008D56DF">
            <w:rPr>
              <w:noProof/>
              <w:lang w:val="en-US"/>
            </w:rPr>
            <w:instrText>wcm</w:instrText>
          </w:r>
          <w:r w:rsidR="008D56DF" w:rsidRPr="008D56DF">
            <w:rPr>
              <w:noProof/>
            </w:rPr>
            <w:instrText>9</w:instrText>
          </w:r>
          <w:r w:rsidR="008D56DF">
            <w:rPr>
              <w:noProof/>
              <w:lang w:val="en-US"/>
            </w:rPr>
            <w:instrText>kdWN</w:instrText>
          </w:r>
          <w:r w:rsidR="008D56DF" w:rsidRPr="008D56DF">
            <w:rPr>
              <w:noProof/>
            </w:rPr>
            <w:instrText>0</w:instrText>
          </w:r>
          <w:r w:rsidR="008D56DF">
            <w:rPr>
              <w:noProof/>
              <w:lang w:val="en-US"/>
            </w:rPr>
            <w:instrText>cy</w:instrText>
          </w:r>
          <w:r w:rsidR="008D56DF" w:rsidRPr="008D56DF">
            <w:rPr>
              <w:noProof/>
            </w:rPr>
            <w:instrText>9</w:instrText>
          </w:r>
          <w:r w:rsidR="008D56DF">
            <w:rPr>
              <w:noProof/>
              <w:lang w:val="en-US"/>
            </w:rPr>
            <w:instrText>zZWN</w:instrText>
          </w:r>
          <w:r w:rsidR="008D56DF" w:rsidRPr="008D56DF">
            <w:rPr>
              <w:noProof/>
            </w:rPr>
            <w:instrText>1</w:instrText>
          </w:r>
          <w:r w:rsidR="008D56DF">
            <w:rPr>
              <w:noProof/>
              <w:lang w:val="en-US"/>
            </w:rPr>
            <w:instrText>cm</w:instrText>
          </w:r>
          <w:r w:rsidR="008D56DF" w:rsidRPr="008D56DF">
            <w:rPr>
              <w:noProof/>
            </w:rPr>
            <w:instrText>9</w:instrText>
          </w:r>
          <w:r w:rsidR="008D56DF">
            <w:rPr>
              <w:noProof/>
              <w:lang w:val="en-US"/>
            </w:rPr>
            <w:instrText>zLXRyYW</w:instrText>
          </w:r>
          <w:r w:rsidR="008D56DF" w:rsidRPr="008D56DF">
            <w:rPr>
              <w:noProof/>
            </w:rPr>
            <w:instrText>5</w:instrText>
          </w:r>
          <w:r w:rsidR="008D56DF">
            <w:rPr>
              <w:noProof/>
              <w:lang w:val="en-US"/>
            </w:rPr>
            <w:instrText>zaXQiLCJPcmdhbml</w:instrText>
          </w:r>
          <w:r w:rsidR="008D56DF" w:rsidRPr="008D56DF">
            <w:rPr>
              <w:noProof/>
            </w:rPr>
            <w:instrText>6</w:instrText>
          </w:r>
          <w:r w:rsidR="008D56DF">
            <w:rPr>
              <w:noProof/>
              <w:lang w:val="en-US"/>
            </w:rPr>
            <w:instrText>YXRpb</w:instrText>
          </w:r>
          <w:r w:rsidR="008D56DF" w:rsidRPr="008D56DF">
            <w:rPr>
              <w:noProof/>
            </w:rPr>
            <w:instrText>25</w:instrText>
          </w:r>
          <w:r w:rsidR="008D56DF">
            <w:rPr>
              <w:noProof/>
              <w:lang w:val="en-US"/>
            </w:rPr>
            <w:instrText>zIjpbXSwiT</w:instrText>
          </w:r>
          <w:r w:rsidR="008D56DF" w:rsidRPr="008D56DF">
            <w:rPr>
              <w:noProof/>
            </w:rPr>
            <w:instrText>3</w:instrText>
          </w:r>
          <w:r w:rsidR="008D56DF">
            <w:rPr>
              <w:noProof/>
              <w:lang w:val="en-US"/>
            </w:rPr>
            <w:instrText>RoZXJzSW</w:instrText>
          </w:r>
          <w:r w:rsidR="008D56DF" w:rsidRPr="008D56DF">
            <w:rPr>
              <w:noProof/>
            </w:rPr>
            <w:instrText>52</w:instrText>
          </w:r>
          <w:r w:rsidR="008D56DF">
            <w:rPr>
              <w:noProof/>
              <w:lang w:val="en-US"/>
            </w:rPr>
            <w:instrText>b</w:instrText>
          </w:r>
          <w:r w:rsidR="008D56DF" w:rsidRPr="008D56DF">
            <w:rPr>
              <w:noProof/>
            </w:rPr>
            <w:instrText>2</w:instrText>
          </w:r>
          <w:r w:rsidR="008D56DF">
            <w:rPr>
              <w:noProof/>
              <w:lang w:val="en-US"/>
            </w:rPr>
            <w:instrText>x</w:instrText>
          </w:r>
          <w:r w:rsidR="008D56DF" w:rsidRPr="008D56DF">
            <w:rPr>
              <w:noProof/>
            </w:rPr>
            <w:instrText>2</w:instrText>
          </w:r>
          <w:r w:rsidR="008D56DF">
            <w:rPr>
              <w:noProof/>
              <w:lang w:val="en-US"/>
            </w:rPr>
            <w:instrText>ZWQiOltdLCJQdWJsaXNoZXJzIjpbXSwiUXVvdGF</w:instrText>
          </w:r>
          <w:r w:rsidR="008D56DF" w:rsidRPr="008D56DF">
            <w:rPr>
              <w:noProof/>
            </w:rPr>
            <w:instrText>0</w:instrText>
          </w:r>
          <w:r w:rsidR="008D56DF">
            <w:rPr>
              <w:noProof/>
              <w:lang w:val="en-US"/>
            </w:rPr>
            <w:instrText>aW</w:instrText>
          </w:r>
          <w:r w:rsidR="008D56DF" w:rsidRPr="008D56DF">
            <w:rPr>
              <w:noProof/>
            </w:rPr>
            <w:instrText>9</w:instrText>
          </w:r>
          <w:r w:rsidR="008D56DF">
            <w:rPr>
              <w:noProof/>
              <w:lang w:val="en-US"/>
            </w:rPr>
            <w:instrText>u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lJlZmVyZW</w:instrText>
          </w:r>
          <w:r w:rsidR="008D56DF" w:rsidRPr="008D56DF">
            <w:rPr>
              <w:noProof/>
            </w:rPr>
            <w:instrText>5</w:instrText>
          </w:r>
          <w:r w:rsidR="008D56DF">
            <w:rPr>
              <w:noProof/>
              <w:lang w:val="en-US"/>
            </w:rPr>
            <w:instrText>jZVR</w:instrText>
          </w:r>
          <w:r w:rsidR="008D56DF" w:rsidRPr="008D56DF">
            <w:rPr>
              <w:noProof/>
            </w:rPr>
            <w:instrText>5</w:instrText>
          </w:r>
          <w:r w:rsidR="008D56DF">
            <w:rPr>
              <w:noProof/>
              <w:lang w:val="en-US"/>
            </w:rPr>
            <w:instrText>cGUiOiJJbnRlcm</w:instrText>
          </w:r>
          <w:r w:rsidR="008D56DF" w:rsidRPr="008D56DF">
            <w:rPr>
              <w:noProof/>
            </w:rPr>
            <w:instrText>5</w:instrText>
          </w:r>
          <w:r w:rsidR="008D56DF">
            <w:rPr>
              <w:noProof/>
              <w:lang w:val="en-US"/>
            </w:rPr>
            <w:instrText>ldERvY</w:instrText>
          </w:r>
          <w:r w:rsidR="008D56DF" w:rsidRPr="008D56DF">
            <w:rPr>
              <w:noProof/>
            </w:rPr>
            <w:instrText>3</w:instrText>
          </w:r>
          <w:r w:rsidR="008D56DF">
            <w:rPr>
              <w:noProof/>
              <w:lang w:val="en-US"/>
            </w:rPr>
            <w:instrText>VtZW</w:instrText>
          </w:r>
          <w:r w:rsidR="008D56DF" w:rsidRPr="008D56DF">
            <w:rPr>
              <w:noProof/>
            </w:rPr>
            <w:instrText>50</w:instrText>
          </w:r>
          <w:r w:rsidR="008D56DF">
            <w:rPr>
              <w:noProof/>
              <w:lang w:val="en-US"/>
            </w:rPr>
            <w:instrText>IiwiU</w:instrText>
          </w:r>
          <w:r w:rsidR="008D56DF" w:rsidRPr="008D56DF">
            <w:rPr>
              <w:noProof/>
            </w:rPr>
            <w:instrText>2</w:instrText>
          </w:r>
          <w:r w:rsidR="008D56DF">
            <w:rPr>
              <w:noProof/>
              <w:lang w:val="en-US"/>
            </w:rPr>
            <w:instrText>hvcnRUaXRsZSI</w:instrText>
          </w:r>
          <w:r w:rsidR="008D56DF" w:rsidRPr="008D56DF">
            <w:rPr>
              <w:noProof/>
            </w:rPr>
            <w:instrText>6</w:instrText>
          </w:r>
          <w:r w:rsidR="008D56DF">
            <w:rPr>
              <w:noProof/>
              <w:lang w:val="en-US"/>
            </w:rPr>
            <w:instrText>ItCh</w:instrText>
          </w:r>
          <w:r w:rsidR="008D56DF" w:rsidRPr="008D56DF">
            <w:rPr>
              <w:noProof/>
            </w:rPr>
            <w:instrText>0</w:instrText>
          </w:r>
          <w:r w:rsidR="008D56DF">
            <w:rPr>
              <w:noProof/>
              <w:lang w:val="en-US"/>
            </w:rPr>
            <w:instrText>LjRgdGC</w:instrText>
          </w:r>
          <w:r w:rsidR="008D56DF" w:rsidRPr="008D56DF">
            <w:rPr>
              <w:noProof/>
            </w:rPr>
            <w:instrText>0</w:instrText>
          </w:r>
          <w:r w:rsidR="008D56DF">
            <w:rPr>
              <w:noProof/>
              <w:lang w:val="en-US"/>
            </w:rPr>
            <w:instrText>LXQvNCwINGA</w:instrText>
          </w:r>
          <w:r w:rsidR="008D56DF" w:rsidRPr="008D56DF">
            <w:rPr>
              <w:noProof/>
            </w:rPr>
            <w:instrText>0</w:instrText>
          </w:r>
          <w:r w:rsidR="008D56DF">
            <w:rPr>
              <w:noProof/>
              <w:lang w:val="en-US"/>
            </w:rPr>
            <w:instrText>LDRgdC</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t</w:instrText>
          </w:r>
          <w:r w:rsidR="008D56DF" w:rsidRPr="008D56DF">
            <w:rPr>
              <w:noProof/>
            </w:rPr>
            <w:instrText>9</w:instrText>
          </w:r>
          <w:r w:rsidR="008D56DF">
            <w:rPr>
              <w:noProof/>
              <w:lang w:val="en-US"/>
            </w:rPr>
            <w:instrText>C</w:instrText>
          </w:r>
          <w:r w:rsidR="008D56DF" w:rsidRPr="008D56DF">
            <w:rPr>
              <w:noProof/>
            </w:rPr>
            <w:instrText>90</w:instrText>
          </w:r>
          <w:r w:rsidR="008D56DF">
            <w:rPr>
              <w:noProof/>
              <w:lang w:val="en-US"/>
            </w:rPr>
            <w:instrText>LDQstCw</w:instrText>
          </w:r>
          <w:r w:rsidR="008D56DF" w:rsidRPr="008D56DF">
            <w:rPr>
              <w:noProof/>
            </w:rPr>
            <w:instrText>0</w:instrText>
          </w:r>
          <w:r w:rsidR="008D56DF">
            <w:rPr>
              <w:noProof/>
              <w:lang w:val="en-US"/>
            </w:rPr>
            <w:instrText>L</w:instrText>
          </w:r>
          <w:r w:rsidR="008D56DF" w:rsidRPr="008D56DF">
            <w:rPr>
              <w:noProof/>
            </w:rPr>
            <w:instrText>3</w:instrText>
          </w:r>
          <w:r w:rsidR="008D56DF">
            <w:rPr>
              <w:noProof/>
              <w:lang w:val="en-US"/>
            </w:rPr>
            <w:instrText>QuNGPINC</w:instrText>
          </w:r>
          <w:r w:rsidR="008D56DF" w:rsidRPr="008D56DF">
            <w:rPr>
              <w:noProof/>
            </w:rPr>
            <w:instrText>90</w:instrText>
          </w:r>
          <w:r w:rsidR="008D56DF">
            <w:rPr>
              <w:noProof/>
              <w:lang w:val="en-US"/>
            </w:rPr>
            <w:instrText>L</w:instrText>
          </w:r>
          <w:r w:rsidR="008D56DF" w:rsidRPr="008D56DF">
            <w:rPr>
              <w:noProof/>
            </w:rPr>
            <w:instrText>7</w:instrText>
          </w:r>
          <w:r w:rsidR="008D56DF">
            <w:rPr>
              <w:noProof/>
              <w:lang w:val="en-US"/>
            </w:rPr>
            <w:instrText>QvNC</w:instrText>
          </w:r>
          <w:r w:rsidR="008D56DF" w:rsidRPr="008D56DF">
            <w:rPr>
              <w:noProof/>
            </w:rPr>
            <w:instrText>10</w:instrText>
          </w:r>
          <w:r w:rsidR="008D56DF">
            <w:rPr>
              <w:noProof/>
              <w:lang w:val="en-US"/>
            </w:rPr>
            <w:instrText>YDQvtCyINC</w:instrText>
          </w:r>
          <w:r w:rsidR="008D56DF" w:rsidRPr="008D56DF">
            <w:rPr>
              <w:noProof/>
            </w:rPr>
            <w:instrText>20</w:instrText>
          </w:r>
          <w:r w:rsidR="008D56DF">
            <w:rPr>
              <w:noProof/>
              <w:lang w:val="en-US"/>
            </w:rPr>
            <w:instrText>LXQu</w:instrText>
          </w:r>
          <w:r w:rsidR="008D56DF" w:rsidRPr="008D56DF">
            <w:rPr>
              <w:noProof/>
            </w:rPr>
            <w:instrText>9</w:instrText>
          </w:r>
          <w:r w:rsidR="008D56DF">
            <w:rPr>
              <w:noProof/>
              <w:lang w:val="en-US"/>
            </w:rPr>
            <w:instrText>C</w:instrText>
          </w:r>
          <w:r w:rsidR="008D56DF" w:rsidRPr="008D56DF">
            <w:rPr>
              <w:noProof/>
            </w:rPr>
            <w:instrText>10</w:instrText>
          </w:r>
          <w:r w:rsidR="008D56DF">
            <w:rPr>
              <w:noProof/>
              <w:lang w:val="en-US"/>
            </w:rPr>
            <w:instrText>LfQvdC</w:instrText>
          </w:r>
          <w:r w:rsidR="008D56DF" w:rsidRPr="008D56DF">
            <w:rPr>
              <w:noProof/>
            </w:rPr>
            <w:instrText>+0</w:instrText>
          </w:r>
          <w:r w:rsidR="008D56DF">
            <w:rPr>
              <w:noProof/>
              <w:lang w:val="en-US"/>
            </w:rPr>
            <w:instrText>LTQvtGA</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ttC</w:instrText>
          </w:r>
          <w:r w:rsidR="008D56DF" w:rsidRPr="008D56DF">
            <w:rPr>
              <w:noProof/>
            </w:rPr>
            <w:instrText>90</w:instrText>
          </w:r>
          <w:r w:rsidR="008D56DF">
            <w:rPr>
              <w:noProof/>
              <w:lang w:val="en-US"/>
            </w:rPr>
            <w:instrText>YvRhSDQstCw</w:instrText>
          </w:r>
          <w:r w:rsidR="008D56DF" w:rsidRPr="008D56DF">
            <w:rPr>
              <w:noProof/>
            </w:rPr>
            <w:instrText>0</w:instrText>
          </w:r>
          <w:r w:rsidR="008D56DF">
            <w:rPr>
              <w:noProof/>
              <w:lang w:val="en-US"/>
            </w:rPr>
            <w:instrText>LPQvtC</w:instrText>
          </w:r>
          <w:r w:rsidR="008D56DF" w:rsidRPr="008D56DF">
            <w:rPr>
              <w:noProof/>
            </w:rPr>
            <w:instrText>90</w:instrText>
          </w:r>
          <w:r w:rsidR="008D56DF">
            <w:rPr>
              <w:noProof/>
              <w:lang w:val="en-US"/>
            </w:rPr>
            <w:instrText>L</w:instrText>
          </w:r>
          <w:r w:rsidR="008D56DF" w:rsidRPr="008D56DF">
            <w:rPr>
              <w:noProof/>
            </w:rPr>
            <w:instrText>7</w:instrText>
          </w:r>
          <w:r w:rsidR="008D56DF">
            <w:rPr>
              <w:noProof/>
              <w:lang w:val="en-US"/>
            </w:rPr>
            <w:instrText>QsiIsIlNob</w:instrText>
          </w:r>
          <w:r w:rsidR="008D56DF" w:rsidRPr="008D56DF">
            <w:rPr>
              <w:noProof/>
            </w:rPr>
            <w:instrText>3</w:instrText>
          </w:r>
          <w:r w:rsidR="008D56DF">
            <w:rPr>
              <w:noProof/>
              <w:lang w:val="en-US"/>
            </w:rPr>
            <w:instrText>J</w:instrText>
          </w:r>
          <w:r w:rsidR="008D56DF" w:rsidRPr="008D56DF">
            <w:rPr>
              <w:noProof/>
            </w:rPr>
            <w:instrText>0</w:instrText>
          </w:r>
          <w:r w:rsidR="008D56DF">
            <w:rPr>
              <w:noProof/>
              <w:lang w:val="en-US"/>
            </w:rPr>
            <w:instrText>VGl</w:instrText>
          </w:r>
          <w:r w:rsidR="008D56DF" w:rsidRPr="008D56DF">
            <w:rPr>
              <w:noProof/>
            </w:rPr>
            <w:instrText>0</w:instrText>
          </w:r>
          <w:r w:rsidR="008D56DF">
            <w:rPr>
              <w:noProof/>
              <w:lang w:val="en-US"/>
            </w:rPr>
            <w:instrText>bGVVcGRhdGVUeXBlIjowLCJTdGF</w:instrText>
          </w:r>
          <w:r w:rsidR="008D56DF" w:rsidRPr="008D56DF">
            <w:rPr>
              <w:noProof/>
            </w:rPr>
            <w:instrText>0</w:instrText>
          </w:r>
          <w:r w:rsidR="008D56DF">
            <w:rPr>
              <w:noProof/>
              <w:lang w:val="en-US"/>
            </w:rPr>
            <w:instrText>aWNJZHMiOlsiODI</w:instrText>
          </w:r>
          <w:r w:rsidR="008D56DF" w:rsidRPr="008D56DF">
            <w:rPr>
              <w:noProof/>
            </w:rPr>
            <w:instrText>2</w:instrText>
          </w:r>
          <w:r w:rsidR="008D56DF">
            <w:rPr>
              <w:noProof/>
              <w:lang w:val="en-US"/>
            </w:rPr>
            <w:instrText>NWZiNTMtMWQxZS</w:instrText>
          </w:r>
          <w:r w:rsidR="008D56DF" w:rsidRPr="008D56DF">
            <w:rPr>
              <w:noProof/>
            </w:rPr>
            <w:instrText>00</w:instrText>
          </w:r>
          <w:r w:rsidR="008D56DF">
            <w:rPr>
              <w:noProof/>
              <w:lang w:val="en-US"/>
            </w:rPr>
            <w:instrText>NzNlLWJkNTktZTU</w:instrText>
          </w:r>
          <w:r w:rsidR="008D56DF" w:rsidRPr="008D56DF">
            <w:rPr>
              <w:noProof/>
            </w:rPr>
            <w:instrText>2</w:instrText>
          </w:r>
          <w:r w:rsidR="008D56DF">
            <w:rPr>
              <w:noProof/>
              <w:lang w:val="en-US"/>
            </w:rPr>
            <w:instrText>ODcxZTU</w:instrText>
          </w:r>
          <w:r w:rsidR="008D56DF" w:rsidRPr="008D56DF">
            <w:rPr>
              <w:noProof/>
            </w:rPr>
            <w:instrText>2</w:instrText>
          </w:r>
          <w:r w:rsidR="008D56DF">
            <w:rPr>
              <w:noProof/>
              <w:lang w:val="en-US"/>
            </w:rPr>
            <w:instrText>OGE</w:instrText>
          </w:r>
          <w:r w:rsidR="008D56DF" w:rsidRPr="008D56DF">
            <w:rPr>
              <w:noProof/>
            </w:rPr>
            <w:instrText>3</w:instrText>
          </w:r>
          <w:r w:rsidR="008D56DF">
            <w:rPr>
              <w:noProof/>
              <w:lang w:val="en-US"/>
            </w:rPr>
            <w:instrText>Il</w:instrText>
          </w:r>
          <w:r w:rsidR="008D56DF" w:rsidRPr="008D56DF">
            <w:rPr>
              <w:noProof/>
            </w:rPr>
            <w:instrText>0</w:instrText>
          </w:r>
          <w:r w:rsidR="008D56DF">
            <w:rPr>
              <w:noProof/>
              <w:lang w:val="en-US"/>
            </w:rPr>
            <w:instrText>sIlRhYmxlT</w:instrText>
          </w:r>
          <w:r w:rsidR="008D56DF" w:rsidRPr="008D56DF">
            <w:rPr>
              <w:noProof/>
            </w:rPr>
            <w:instrText>2</w:instrText>
          </w:r>
          <w:r w:rsidR="008D56DF">
            <w:rPr>
              <w:noProof/>
              <w:lang w:val="en-US"/>
            </w:rPr>
            <w:instrText>ZDb</w:instrText>
          </w:r>
          <w:r w:rsidR="008D56DF" w:rsidRPr="008D56DF">
            <w:rPr>
              <w:noProof/>
            </w:rPr>
            <w:instrText>250</w:instrText>
          </w:r>
          <w:r w:rsidR="008D56DF">
            <w:rPr>
              <w:noProof/>
              <w:lang w:val="en-US"/>
            </w:rPr>
            <w:instrText>ZW</w:instrText>
          </w:r>
          <w:r w:rsidR="008D56DF" w:rsidRPr="008D56DF">
            <w:rPr>
              <w:noProof/>
            </w:rPr>
            <w:instrText>50</w:instrText>
          </w:r>
          <w:r w:rsidR="008D56DF">
            <w:rPr>
              <w:noProof/>
              <w:lang w:val="en-US"/>
            </w:rPr>
            <w:instrText>c</w:instrText>
          </w:r>
          <w:r w:rsidR="008D56DF" w:rsidRPr="008D56DF">
            <w:rPr>
              <w:noProof/>
            </w:rPr>
            <w:instrText>0</w:instrText>
          </w:r>
          <w:r w:rsidR="008D56DF">
            <w:rPr>
              <w:noProof/>
              <w:lang w:val="en-US"/>
            </w:rPr>
            <w:instrText>NvbXBsZXhpdHkiOjAsIlRhYmxlT</w:instrText>
          </w:r>
          <w:r w:rsidR="008D56DF" w:rsidRPr="008D56DF">
            <w:rPr>
              <w:noProof/>
            </w:rPr>
            <w:instrText>2</w:instrText>
          </w:r>
          <w:r w:rsidR="008D56DF">
            <w:rPr>
              <w:noProof/>
              <w:lang w:val="en-US"/>
            </w:rPr>
            <w:instrText>ZDb</w:instrText>
          </w:r>
          <w:r w:rsidR="008D56DF" w:rsidRPr="008D56DF">
            <w:rPr>
              <w:noProof/>
            </w:rPr>
            <w:instrText>250</w:instrText>
          </w:r>
          <w:r w:rsidR="008D56DF">
            <w:rPr>
              <w:noProof/>
              <w:lang w:val="en-US"/>
            </w:rPr>
            <w:instrText>ZW</w:instrText>
          </w:r>
          <w:r w:rsidR="008D56DF" w:rsidRPr="008D56DF">
            <w:rPr>
              <w:noProof/>
            </w:rPr>
            <w:instrText>50</w:instrText>
          </w:r>
          <w:r w:rsidR="008D56DF">
            <w:rPr>
              <w:noProof/>
              <w:lang w:val="en-US"/>
            </w:rPr>
            <w:instrText>c</w:instrText>
          </w:r>
          <w:r w:rsidR="008D56DF" w:rsidRPr="008D56DF">
            <w:rPr>
              <w:noProof/>
            </w:rPr>
            <w:instrText>1</w:instrText>
          </w:r>
          <w:r w:rsidR="008D56DF">
            <w:rPr>
              <w:noProof/>
              <w:lang w:val="en-US"/>
            </w:rPr>
            <w:instrText>NvdXJjZVRleHRGb</w:instrText>
          </w:r>
          <w:r w:rsidR="008D56DF" w:rsidRPr="008D56DF">
            <w:rPr>
              <w:noProof/>
            </w:rPr>
            <w:instrText>3</w:instrText>
          </w:r>
          <w:r w:rsidR="008D56DF">
            <w:rPr>
              <w:noProof/>
              <w:lang w:val="en-US"/>
            </w:rPr>
            <w:instrText>JtYXQiOjAsIlRhc</w:instrText>
          </w:r>
          <w:r w:rsidR="008D56DF" w:rsidRPr="008D56DF">
            <w:rPr>
              <w:noProof/>
            </w:rPr>
            <w:instrText>2</w:instrText>
          </w:r>
          <w:r w:rsidR="008D56DF">
            <w:rPr>
              <w:noProof/>
              <w:lang w:val="en-US"/>
            </w:rPr>
            <w:instrText>tzIjpbXSwiVGl</w:instrText>
          </w:r>
          <w:r w:rsidR="008D56DF" w:rsidRPr="008D56DF">
            <w:rPr>
              <w:noProof/>
            </w:rPr>
            <w:instrText>0</w:instrText>
          </w:r>
          <w:r w:rsidR="008D56DF">
            <w:rPr>
              <w:noProof/>
              <w:lang w:val="en-US"/>
            </w:rPr>
            <w:instrText>bGUiOiLQodC</w:instrText>
          </w:r>
          <w:r w:rsidR="008D56DF" w:rsidRPr="008D56DF">
            <w:rPr>
              <w:noProof/>
            </w:rPr>
            <w:instrText>40</w:instrText>
          </w:r>
          <w:r w:rsidR="008D56DF">
            <w:rPr>
              <w:noProof/>
              <w:lang w:val="en-US"/>
            </w:rPr>
            <w:instrText>YHRgtC</w:instrText>
          </w:r>
          <w:r w:rsidR="008D56DF" w:rsidRPr="008D56DF">
            <w:rPr>
              <w:noProof/>
            </w:rPr>
            <w:instrText>10</w:instrText>
          </w:r>
          <w:r w:rsidR="008D56DF">
            <w:rPr>
              <w:noProof/>
              <w:lang w:val="en-US"/>
            </w:rPr>
            <w:instrText>LzQsCDRgNCw</w:instrText>
          </w:r>
          <w:r w:rsidR="008D56DF" w:rsidRPr="008D56DF">
            <w:rPr>
              <w:noProof/>
            </w:rPr>
            <w:instrText>0</w:instrText>
          </w:r>
          <w:r w:rsidR="008D56DF">
            <w:rPr>
              <w:noProof/>
              <w:lang w:val="en-US"/>
            </w:rPr>
            <w:instrText>YHQv</w:instrText>
          </w:r>
          <w:r w:rsidR="008D56DF" w:rsidRPr="008D56DF">
            <w:rPr>
              <w:noProof/>
            </w:rPr>
            <w:instrText>9</w:instrText>
          </w:r>
          <w:r w:rsidR="008D56DF">
            <w:rPr>
              <w:noProof/>
              <w:lang w:val="en-US"/>
            </w:rPr>
            <w:instrText>C</w:instrText>
          </w:r>
          <w:r w:rsidR="008D56DF" w:rsidRPr="008D56DF">
            <w:rPr>
              <w:noProof/>
            </w:rPr>
            <w:instrText>+0</w:instrText>
          </w:r>
          <w:r w:rsidR="008D56DF">
            <w:rPr>
              <w:noProof/>
              <w:lang w:val="en-US"/>
            </w:rPr>
            <w:instrText>LfQvdCw</w:instrText>
          </w:r>
          <w:r w:rsidR="008D56DF" w:rsidRPr="008D56DF">
            <w:rPr>
              <w:noProof/>
            </w:rPr>
            <w:instrText>0</w:instrText>
          </w:r>
          <w:r w:rsidR="008D56DF">
            <w:rPr>
              <w:noProof/>
              <w:lang w:val="en-US"/>
            </w:rPr>
            <w:instrText>LLQsNC</w:instrText>
          </w:r>
          <w:r w:rsidR="008D56DF" w:rsidRPr="008D56DF">
            <w:rPr>
              <w:noProof/>
            </w:rPr>
            <w:instrText>90</w:instrText>
          </w:r>
          <w:r w:rsidR="008D56DF">
            <w:rPr>
              <w:noProof/>
              <w:lang w:val="en-US"/>
            </w:rPr>
            <w:instrText>LjRjyDQvdC</w:instrText>
          </w:r>
          <w:r w:rsidR="008D56DF" w:rsidRPr="008D56DF">
            <w:rPr>
              <w:noProof/>
            </w:rPr>
            <w:instrText>+0</w:instrText>
          </w:r>
          <w:r w:rsidR="008D56DF">
            <w:rPr>
              <w:noProof/>
              <w:lang w:val="en-US"/>
            </w:rPr>
            <w:instrText>LzQtdGA</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siDQttC</w:instrText>
          </w:r>
          <w:r w:rsidR="008D56DF" w:rsidRPr="008D56DF">
            <w:rPr>
              <w:noProof/>
            </w:rPr>
            <w:instrText>10</w:instrText>
          </w:r>
          <w:r w:rsidR="008D56DF">
            <w:rPr>
              <w:noProof/>
              <w:lang w:val="en-US"/>
            </w:rPr>
            <w:instrText>LvQtdC</w:instrText>
          </w:r>
          <w:r w:rsidR="008D56DF" w:rsidRPr="008D56DF">
            <w:rPr>
              <w:noProof/>
            </w:rPr>
            <w:instrText>30</w:instrText>
          </w:r>
          <w:r w:rsidR="008D56DF">
            <w:rPr>
              <w:noProof/>
              <w:lang w:val="en-US"/>
            </w:rPr>
            <w:instrText>L</w:instrText>
          </w:r>
          <w:r w:rsidR="008D56DF" w:rsidRPr="008D56DF">
            <w:rPr>
              <w:noProof/>
            </w:rPr>
            <w:instrText>3</w:instrText>
          </w:r>
          <w:r w:rsidR="008D56DF">
            <w:rPr>
              <w:noProof/>
              <w:lang w:val="en-US"/>
            </w:rPr>
            <w:instrText>QvtC</w:instrText>
          </w:r>
          <w:r w:rsidR="008D56DF" w:rsidRPr="008D56DF">
            <w:rPr>
              <w:noProof/>
            </w:rPr>
            <w:instrText>00</w:instrText>
          </w:r>
          <w:r w:rsidR="008D56DF">
            <w:rPr>
              <w:noProof/>
              <w:lang w:val="en-US"/>
            </w:rPr>
            <w:instrText>L</w:instrText>
          </w:r>
          <w:r w:rsidR="008D56DF" w:rsidRPr="008D56DF">
            <w:rPr>
              <w:noProof/>
            </w:rPr>
            <w:instrText>7</w:instrText>
          </w:r>
          <w:r w:rsidR="008D56DF">
            <w:rPr>
              <w:noProof/>
              <w:lang w:val="en-US"/>
            </w:rPr>
            <w:instrText>RgNC</w:instrText>
          </w:r>
          <w:r w:rsidR="008D56DF" w:rsidRPr="008D56DF">
            <w:rPr>
              <w:noProof/>
            </w:rPr>
            <w:instrText>+0</w:instrText>
          </w:r>
          <w:r w:rsidR="008D56DF">
            <w:rPr>
              <w:noProof/>
              <w:lang w:val="en-US"/>
            </w:rPr>
            <w:instrText>LbQvdGL</w:instrText>
          </w:r>
          <w:r w:rsidR="008D56DF" w:rsidRPr="008D56DF">
            <w:rPr>
              <w:noProof/>
            </w:rPr>
            <w:instrText>0</w:instrText>
          </w:r>
          <w:r w:rsidR="008D56DF">
            <w:rPr>
              <w:noProof/>
              <w:lang w:val="en-US"/>
            </w:rPr>
            <w:instrText>YUg</w:instrText>
          </w:r>
          <w:r w:rsidR="008D56DF" w:rsidRPr="008D56DF">
            <w:rPr>
              <w:noProof/>
            </w:rPr>
            <w:instrText>0</w:instrText>
          </w:r>
          <w:r w:rsidR="008D56DF">
            <w:rPr>
              <w:noProof/>
              <w:lang w:val="en-US"/>
            </w:rPr>
            <w:instrText>LLQsNCz</w:instrText>
          </w:r>
          <w:r w:rsidR="008D56DF" w:rsidRPr="008D56DF">
            <w:rPr>
              <w:noProof/>
            </w:rPr>
            <w:instrText>0</w:instrText>
          </w:r>
          <w:r w:rsidR="008D56DF">
            <w:rPr>
              <w:noProof/>
              <w:lang w:val="en-US"/>
            </w:rPr>
            <w:instrText>L</w:instrText>
          </w:r>
          <w:r w:rsidR="008D56DF" w:rsidRPr="008D56DF">
            <w:rPr>
              <w:noProof/>
            </w:rPr>
            <w:instrText>7</w:instrText>
          </w:r>
          <w:r w:rsidR="008D56DF">
            <w:rPr>
              <w:noProof/>
              <w:lang w:val="en-US"/>
            </w:rPr>
            <w:instrText>QvdC</w:instrText>
          </w:r>
          <w:r w:rsidR="008D56DF" w:rsidRPr="008D56DF">
            <w:rPr>
              <w:noProof/>
            </w:rPr>
            <w:instrText>+0</w:instrText>
          </w:r>
          <w:r w:rsidR="008D56DF">
            <w:rPr>
              <w:noProof/>
              <w:lang w:val="en-US"/>
            </w:rPr>
            <w:instrText>LIiLCJUcmFuc</w:instrText>
          </w:r>
          <w:r w:rsidR="008D56DF" w:rsidRPr="008D56DF">
            <w:rPr>
              <w:noProof/>
            </w:rPr>
            <w:instrText>2</w:instrText>
          </w:r>
          <w:r w:rsidR="008D56DF">
            <w:rPr>
              <w:noProof/>
              <w:lang w:val="en-US"/>
            </w:rPr>
            <w:instrText>xhdG</w:instrText>
          </w:r>
          <w:r w:rsidR="008D56DF" w:rsidRPr="008D56DF">
            <w:rPr>
              <w:noProof/>
            </w:rPr>
            <w:instrText>9</w:instrText>
          </w:r>
          <w:r w:rsidR="008D56DF">
            <w:rPr>
              <w:noProof/>
              <w:lang w:val="en-US"/>
            </w:rPr>
            <w:instrText>ycyI</w:instrText>
          </w:r>
          <w:r w:rsidR="008D56DF" w:rsidRPr="008D56DF">
            <w:rPr>
              <w:noProof/>
            </w:rPr>
            <w:instrText>6</w:instrText>
          </w:r>
          <w:r w:rsidR="008D56DF">
            <w:rPr>
              <w:noProof/>
              <w:lang w:val="en-US"/>
            </w:rPr>
            <w:instrText>W</w:instrText>
          </w:r>
          <w:r w:rsidR="008D56DF" w:rsidRPr="008D56DF">
            <w:rPr>
              <w:noProof/>
            </w:rPr>
            <w:instrText>10</w:instrText>
          </w:r>
          <w:r w:rsidR="008D56DF">
            <w:rPr>
              <w:noProof/>
              <w:lang w:val="en-US"/>
            </w:rPr>
            <w:instrText>sIkNyZWF</w:instrText>
          </w:r>
          <w:r w:rsidR="008D56DF" w:rsidRPr="008D56DF">
            <w:rPr>
              <w:noProof/>
            </w:rPr>
            <w:instrText>0</w:instrText>
          </w:r>
          <w:r w:rsidR="008D56DF">
            <w:rPr>
              <w:noProof/>
              <w:lang w:val="en-US"/>
            </w:rPr>
            <w:instrText>ZWRCeSI</w:instrText>
          </w:r>
          <w:r w:rsidR="008D56DF" w:rsidRPr="008D56DF">
            <w:rPr>
              <w:noProof/>
            </w:rPr>
            <w:instrText>6</w:instrText>
          </w:r>
          <w:r w:rsidR="008D56DF">
            <w:rPr>
              <w:noProof/>
              <w:lang w:val="en-US"/>
            </w:rPr>
            <w:instrText>Il</w:instrText>
          </w:r>
          <w:r w:rsidR="008D56DF" w:rsidRPr="008D56DF">
            <w:rPr>
              <w:noProof/>
            </w:rPr>
            <w:instrText>9</w:instrText>
          </w:r>
          <w:r w:rsidR="008D56DF">
            <w:rPr>
              <w:noProof/>
              <w:lang w:val="en-US"/>
            </w:rPr>
            <w:instrText>EYW</w:instrText>
          </w:r>
          <w:r w:rsidR="008D56DF" w:rsidRPr="008D56DF">
            <w:rPr>
              <w:noProof/>
            </w:rPr>
            <w:instrText>5</w:instrText>
          </w:r>
          <w:r w:rsidR="008D56DF">
            <w:rPr>
              <w:noProof/>
              <w:lang w:val="en-US"/>
            </w:rPr>
            <w:instrText>paWxTb</w:instrText>
          </w:r>
          <w:r w:rsidR="008D56DF" w:rsidRPr="008D56DF">
            <w:rPr>
              <w:noProof/>
            </w:rPr>
            <w:instrText>2</w:instrText>
          </w:r>
          <w:r w:rsidR="008D56DF">
            <w:rPr>
              <w:noProof/>
              <w:lang w:val="en-US"/>
            </w:rPr>
            <w:instrText>xvcG</w:instrText>
          </w:r>
          <w:r w:rsidR="008D56DF" w:rsidRPr="008D56DF">
            <w:rPr>
              <w:noProof/>
            </w:rPr>
            <w:instrText>92</w:instrText>
          </w:r>
          <w:r w:rsidR="008D56DF">
            <w:rPr>
              <w:noProof/>
              <w:lang w:val="en-US"/>
            </w:rPr>
            <w:instrText>IiwiQ</w:instrText>
          </w:r>
          <w:r w:rsidR="008D56DF" w:rsidRPr="008D56DF">
            <w:rPr>
              <w:noProof/>
            </w:rPr>
            <w:instrText>3</w:instrText>
          </w:r>
          <w:r w:rsidR="008D56DF">
            <w:rPr>
              <w:noProof/>
              <w:lang w:val="en-US"/>
            </w:rPr>
            <w:instrText>JlYXRlZE</w:instrText>
          </w:r>
          <w:r w:rsidR="008D56DF" w:rsidRPr="008D56DF">
            <w:rPr>
              <w:noProof/>
            </w:rPr>
            <w:instrText>9</w:instrText>
          </w:r>
          <w:r w:rsidR="008D56DF">
            <w:rPr>
              <w:noProof/>
              <w:lang w:val="en-US"/>
            </w:rPr>
            <w:instrText>uIjoiMjAyMS</w:instrText>
          </w:r>
          <w:r w:rsidR="008D56DF" w:rsidRPr="008D56DF">
            <w:rPr>
              <w:noProof/>
            </w:rPr>
            <w:instrText>0</w:instrText>
          </w:r>
          <w:r w:rsidR="008D56DF">
            <w:rPr>
              <w:noProof/>
              <w:lang w:val="en-US"/>
            </w:rPr>
            <w:instrText>wMy</w:instrText>
          </w:r>
          <w:r w:rsidR="008D56DF" w:rsidRPr="008D56DF">
            <w:rPr>
              <w:noProof/>
            </w:rPr>
            <w:instrText>0</w:instrText>
          </w:r>
          <w:r w:rsidR="008D56DF">
            <w:rPr>
              <w:noProof/>
              <w:lang w:val="en-US"/>
            </w:rPr>
            <w:instrText>xN</w:instrText>
          </w:r>
          <w:r w:rsidR="008D56DF" w:rsidRPr="008D56DF">
            <w:rPr>
              <w:noProof/>
            </w:rPr>
            <w:instrText>1</w:instrText>
          </w:r>
          <w:r w:rsidR="008D56DF">
            <w:rPr>
              <w:noProof/>
              <w:lang w:val="en-US"/>
            </w:rPr>
            <w:instrText>QxNToxMzo</w:instrText>
          </w:r>
          <w:r w:rsidR="008D56DF" w:rsidRPr="008D56DF">
            <w:rPr>
              <w:noProof/>
            </w:rPr>
            <w:instrText>1</w:instrText>
          </w:r>
          <w:r w:rsidR="008D56DF">
            <w:rPr>
              <w:noProof/>
              <w:lang w:val="en-US"/>
            </w:rPr>
            <w:instrText>NyIsIk</w:instrText>
          </w:r>
          <w:r w:rsidR="008D56DF" w:rsidRPr="008D56DF">
            <w:rPr>
              <w:noProof/>
            </w:rPr>
            <w:instrText>1</w:instrText>
          </w:r>
          <w:r w:rsidR="008D56DF">
            <w:rPr>
              <w:noProof/>
              <w:lang w:val="en-US"/>
            </w:rPr>
            <w:instrText>vZGlmaWVkQnkiOiJfRGFuaWlsU</w:instrText>
          </w:r>
          <w:r w:rsidR="008D56DF" w:rsidRPr="008D56DF">
            <w:rPr>
              <w:noProof/>
            </w:rPr>
            <w:instrText>29</w:instrText>
          </w:r>
          <w:r w:rsidR="008D56DF">
            <w:rPr>
              <w:noProof/>
              <w:lang w:val="en-US"/>
            </w:rPr>
            <w:instrText>sb</w:instrText>
          </w:r>
          <w:r w:rsidR="008D56DF" w:rsidRPr="008D56DF">
            <w:rPr>
              <w:noProof/>
            </w:rPr>
            <w:instrText>3</w:instrText>
          </w:r>
          <w:r w:rsidR="008D56DF">
            <w:rPr>
              <w:noProof/>
              <w:lang w:val="en-US"/>
            </w:rPr>
            <w:instrText>BvdiIsIklkIjoiZDc</w:instrText>
          </w:r>
          <w:r w:rsidR="008D56DF" w:rsidRPr="008D56DF">
            <w:rPr>
              <w:noProof/>
            </w:rPr>
            <w:instrText>4</w:instrText>
          </w:r>
          <w:r w:rsidR="008D56DF">
            <w:rPr>
              <w:noProof/>
              <w:lang w:val="en-US"/>
            </w:rPr>
            <w:instrText>NWZkM</w:instrText>
          </w:r>
          <w:r w:rsidR="008D56DF" w:rsidRPr="008D56DF">
            <w:rPr>
              <w:noProof/>
            </w:rPr>
            <w:instrText>2</w:instrText>
          </w:r>
          <w:r w:rsidR="008D56DF">
            <w:rPr>
              <w:noProof/>
              <w:lang w:val="en-US"/>
            </w:rPr>
            <w:instrText>ItNDNmZS</w:instrText>
          </w:r>
          <w:r w:rsidR="008D56DF" w:rsidRPr="008D56DF">
            <w:rPr>
              <w:noProof/>
            </w:rPr>
            <w:instrText>00</w:instrText>
          </w:r>
          <w:r w:rsidR="008D56DF">
            <w:rPr>
              <w:noProof/>
              <w:lang w:val="en-US"/>
            </w:rPr>
            <w:instrText>ZmFkLTg</w:instrText>
          </w:r>
          <w:r w:rsidR="008D56DF" w:rsidRPr="008D56DF">
            <w:rPr>
              <w:noProof/>
            </w:rPr>
            <w:instrText>4</w:instrText>
          </w:r>
          <w:r w:rsidR="008D56DF">
            <w:rPr>
              <w:noProof/>
              <w:lang w:val="en-US"/>
            </w:rPr>
            <w:instrText>MDctZWQ</w:instrText>
          </w:r>
          <w:r w:rsidR="008D56DF" w:rsidRPr="008D56DF">
            <w:rPr>
              <w:noProof/>
            </w:rPr>
            <w:instrText>5</w:instrText>
          </w:r>
          <w:r w:rsidR="008D56DF">
            <w:rPr>
              <w:noProof/>
              <w:lang w:val="en-US"/>
            </w:rPr>
            <w:instrText>MWFjNTQyNjg</w:instrText>
          </w:r>
          <w:r w:rsidR="008D56DF" w:rsidRPr="008D56DF">
            <w:rPr>
              <w:noProof/>
            </w:rPr>
            <w:instrText>5</w:instrText>
          </w:r>
          <w:r w:rsidR="008D56DF">
            <w:rPr>
              <w:noProof/>
              <w:lang w:val="en-US"/>
            </w:rPr>
            <w:instrText>IiwiTW</w:instrText>
          </w:r>
          <w:r w:rsidR="008D56DF" w:rsidRPr="008D56DF">
            <w:rPr>
              <w:noProof/>
            </w:rPr>
            <w:instrText>9</w:instrText>
          </w:r>
          <w:r w:rsidR="008D56DF">
            <w:rPr>
              <w:noProof/>
              <w:lang w:val="en-US"/>
            </w:rPr>
            <w:instrText>kaWZpZWRPbiI</w:instrText>
          </w:r>
          <w:r w:rsidR="008D56DF" w:rsidRPr="008D56DF">
            <w:rPr>
              <w:noProof/>
            </w:rPr>
            <w:instrText>6</w:instrText>
          </w:r>
          <w:r w:rsidR="008D56DF">
            <w:rPr>
              <w:noProof/>
              <w:lang w:val="en-US"/>
            </w:rPr>
            <w:instrText>IjIwMjEtMDMtMTdUMTU</w:instrText>
          </w:r>
          <w:r w:rsidR="008D56DF" w:rsidRPr="008D56DF">
            <w:rPr>
              <w:noProof/>
            </w:rPr>
            <w:instrText>6</w:instrText>
          </w:r>
          <w:r w:rsidR="008D56DF">
            <w:rPr>
              <w:noProof/>
              <w:lang w:val="en-US"/>
            </w:rPr>
            <w:instrText>MTQ</w:instrText>
          </w:r>
          <w:r w:rsidR="008D56DF" w:rsidRPr="008D56DF">
            <w:rPr>
              <w:noProof/>
            </w:rPr>
            <w:instrText>6</w:instrText>
          </w:r>
          <w:r w:rsidR="008D56DF">
            <w:rPr>
              <w:noProof/>
              <w:lang w:val="en-US"/>
            </w:rPr>
            <w:instrText>MTciLCJQcm</w:instrText>
          </w:r>
          <w:r w:rsidR="008D56DF" w:rsidRPr="008D56DF">
            <w:rPr>
              <w:noProof/>
            </w:rPr>
            <w:instrText>9</w:instrText>
          </w:r>
          <w:r w:rsidR="008D56DF">
            <w:rPr>
              <w:noProof/>
              <w:lang w:val="en-US"/>
            </w:rPr>
            <w:instrText>qZWN</w:instrText>
          </w:r>
          <w:r w:rsidR="008D56DF" w:rsidRPr="008D56DF">
            <w:rPr>
              <w:noProof/>
            </w:rPr>
            <w:instrText>0</w:instrText>
          </w:r>
          <w:r w:rsidR="008D56DF">
            <w:rPr>
              <w:noProof/>
              <w:lang w:val="en-US"/>
            </w:rPr>
            <w:instrText>Ijp</w:instrText>
          </w:r>
          <w:r w:rsidR="008D56DF" w:rsidRPr="008D56DF">
            <w:rPr>
              <w:noProof/>
            </w:rPr>
            <w:instrText>7</w:instrText>
          </w:r>
          <w:r w:rsidR="008D56DF">
            <w:rPr>
              <w:noProof/>
              <w:lang w:val="en-US"/>
            </w:rPr>
            <w:instrText>IiRyZWYiOiI</w:instrText>
          </w:r>
          <w:r w:rsidR="008D56DF" w:rsidRPr="008D56DF">
            <w:rPr>
              <w:noProof/>
            </w:rPr>
            <w:instrText>3</w:instrText>
          </w:r>
          <w:r w:rsidR="008D56DF">
            <w:rPr>
              <w:noProof/>
              <w:lang w:val="en-US"/>
            </w:rPr>
            <w:instrText>In</w:instrText>
          </w:r>
          <w:r w:rsidR="008D56DF" w:rsidRPr="008D56DF">
            <w:rPr>
              <w:noProof/>
            </w:rPr>
            <w:instrText>19</w:instrText>
          </w:r>
          <w:r w:rsidR="008D56DF">
            <w:rPr>
              <w:noProof/>
              <w:lang w:val="en-US"/>
            </w:rPr>
            <w:instrText>LCJVc</w:instrText>
          </w:r>
          <w:r w:rsidR="008D56DF" w:rsidRPr="008D56DF">
            <w:rPr>
              <w:noProof/>
            </w:rPr>
            <w:instrText>2</w:instrText>
          </w:r>
          <w:r w:rsidR="008D56DF">
            <w:rPr>
              <w:noProof/>
              <w:lang w:val="en-US"/>
            </w:rPr>
            <w:instrText>VOdW</w:instrText>
          </w:r>
          <w:r w:rsidR="008D56DF" w:rsidRPr="008D56DF">
            <w:rPr>
              <w:noProof/>
            </w:rPr>
            <w:instrText>1</w:instrText>
          </w:r>
          <w:r w:rsidR="008D56DF">
            <w:rPr>
              <w:noProof/>
              <w:lang w:val="en-US"/>
            </w:rPr>
            <w:instrText>iZXJpbmdUeXBlT</w:instrText>
          </w:r>
          <w:r w:rsidR="008D56DF" w:rsidRPr="008D56DF">
            <w:rPr>
              <w:noProof/>
            </w:rPr>
            <w:instrText>2</w:instrText>
          </w:r>
          <w:r w:rsidR="008D56DF">
            <w:rPr>
              <w:noProof/>
              <w:lang w:val="en-US"/>
            </w:rPr>
            <w:instrText>ZQYXJlbnREb</w:instrText>
          </w:r>
          <w:r w:rsidR="008D56DF" w:rsidRPr="008D56DF">
            <w:rPr>
              <w:noProof/>
            </w:rPr>
            <w:instrText>2</w:instrText>
          </w:r>
          <w:r w:rsidR="008D56DF">
            <w:rPr>
              <w:noProof/>
              <w:lang w:val="en-US"/>
            </w:rPr>
            <w:instrText>N</w:instrText>
          </w:r>
          <w:r w:rsidR="008D56DF" w:rsidRPr="008D56DF">
            <w:rPr>
              <w:noProof/>
            </w:rPr>
            <w:instrText>1</w:instrText>
          </w:r>
          <w:r w:rsidR="008D56DF">
            <w:rPr>
              <w:noProof/>
              <w:lang w:val="en-US"/>
            </w:rPr>
            <w:instrText>bWVudCI</w:instrText>
          </w:r>
          <w:r w:rsidR="008D56DF" w:rsidRPr="008D56DF">
            <w:rPr>
              <w:noProof/>
            </w:rPr>
            <w:instrText>6</w:instrText>
          </w:r>
          <w:r w:rsidR="008D56DF">
            <w:rPr>
              <w:noProof/>
              <w:lang w:val="en-US"/>
            </w:rPr>
            <w:instrText>ZmFsc</w:instrText>
          </w:r>
          <w:r w:rsidR="008D56DF" w:rsidRPr="008D56DF">
            <w:rPr>
              <w:noProof/>
            </w:rPr>
            <w:instrText>2</w:instrText>
          </w:r>
          <w:r w:rsidR="008D56DF">
            <w:rPr>
              <w:noProof/>
              <w:lang w:val="en-US"/>
            </w:rPr>
            <w:instrText>V</w:instrText>
          </w:r>
          <w:r w:rsidR="008D56DF" w:rsidRPr="008D56DF">
            <w:rPr>
              <w:noProof/>
            </w:rPr>
            <w:instrText>9</w:instrText>
          </w:r>
          <w:r w:rsidR="008D56DF">
            <w:rPr>
              <w:noProof/>
              <w:lang w:val="en-US"/>
            </w:rPr>
            <w:instrText>XSwiRm</w:instrText>
          </w:r>
          <w:r w:rsidR="008D56DF" w:rsidRPr="008D56DF">
            <w:rPr>
              <w:noProof/>
            </w:rPr>
            <w:instrText>9</w:instrText>
          </w:r>
          <w:r w:rsidR="008D56DF">
            <w:rPr>
              <w:noProof/>
              <w:lang w:val="en-US"/>
            </w:rPr>
            <w:instrText>ybWF</w:instrText>
          </w:r>
          <w:r w:rsidR="008D56DF" w:rsidRPr="008D56DF">
            <w:rPr>
              <w:noProof/>
            </w:rPr>
            <w:instrText>0</w:instrText>
          </w:r>
          <w:r w:rsidR="008D56DF">
            <w:rPr>
              <w:noProof/>
              <w:lang w:val="en-US"/>
            </w:rPr>
            <w:instrText>dGVkVGV</w:instrText>
          </w:r>
          <w:r w:rsidR="008D56DF" w:rsidRPr="008D56DF">
            <w:rPr>
              <w:noProof/>
            </w:rPr>
            <w:instrText>4</w:instrText>
          </w:r>
          <w:r w:rsidR="008D56DF">
            <w:rPr>
              <w:noProof/>
              <w:lang w:val="en-US"/>
            </w:rPr>
            <w:instrText>dCI</w:instrText>
          </w:r>
          <w:r w:rsidR="008D56DF" w:rsidRPr="008D56DF">
            <w:rPr>
              <w:noProof/>
            </w:rPr>
            <w:instrText>6</w:instrText>
          </w:r>
          <w:r w:rsidR="008D56DF">
            <w:rPr>
              <w:noProof/>
              <w:lang w:val="en-US"/>
            </w:rPr>
            <w:instrText>eyIkaWQiOiI</w:instrText>
          </w:r>
          <w:r w:rsidR="008D56DF" w:rsidRPr="008D56DF">
            <w:rPr>
              <w:noProof/>
            </w:rPr>
            <w:instrText>4</w:instrText>
          </w:r>
          <w:r w:rsidR="008D56DF">
            <w:rPr>
              <w:noProof/>
              <w:lang w:val="en-US"/>
            </w:rPr>
            <w:instrText>IiwiQ</w:instrText>
          </w:r>
          <w:r w:rsidR="008D56DF" w:rsidRPr="008D56DF">
            <w:rPr>
              <w:noProof/>
            </w:rPr>
            <w:instrText>291</w:instrText>
          </w:r>
          <w:r w:rsidR="008D56DF">
            <w:rPr>
              <w:noProof/>
              <w:lang w:val="en-US"/>
            </w:rPr>
            <w:instrText>bnQiOjEsIlRleHRVbml</w:instrText>
          </w:r>
          <w:r w:rsidR="008D56DF" w:rsidRPr="008D56DF">
            <w:rPr>
              <w:noProof/>
            </w:rPr>
            <w:instrText>0</w:instrText>
          </w:r>
          <w:r w:rsidR="008D56DF">
            <w:rPr>
              <w:noProof/>
              <w:lang w:val="en-US"/>
            </w:rPr>
            <w:instrText>cyI</w:instrText>
          </w:r>
          <w:r w:rsidR="008D56DF" w:rsidRPr="008D56DF">
            <w:rPr>
              <w:noProof/>
            </w:rPr>
            <w:instrText>6</w:instrText>
          </w:r>
          <w:r w:rsidR="008D56DF">
            <w:rPr>
              <w:noProof/>
              <w:lang w:val="en-US"/>
            </w:rPr>
            <w:instrText>W</w:instrText>
          </w:r>
          <w:r w:rsidR="008D56DF" w:rsidRPr="008D56DF">
            <w:rPr>
              <w:noProof/>
            </w:rPr>
            <w:instrText>3</w:instrText>
          </w:r>
          <w:r w:rsidR="008D56DF">
            <w:rPr>
              <w:noProof/>
              <w:lang w:val="en-US"/>
            </w:rPr>
            <w:instrText>siJGlkIjoiOSIsIkZvbnRTdHlsZSI</w:instrText>
          </w:r>
          <w:r w:rsidR="008D56DF" w:rsidRPr="008D56DF">
            <w:rPr>
              <w:noProof/>
            </w:rPr>
            <w:instrText>6</w:instrText>
          </w:r>
          <w:r w:rsidR="008D56DF">
            <w:rPr>
              <w:noProof/>
              <w:lang w:val="en-US"/>
            </w:rPr>
            <w:instrText>eyIkaWQiOiIxMCIsIk</w:instrText>
          </w:r>
          <w:r w:rsidR="008D56DF" w:rsidRPr="008D56DF">
            <w:rPr>
              <w:noProof/>
            </w:rPr>
            <w:instrText>5</w:instrText>
          </w:r>
          <w:r w:rsidR="008D56DF">
            <w:rPr>
              <w:noProof/>
              <w:lang w:val="en-US"/>
            </w:rPr>
            <w:instrText>ldXRyYWwiOnRydWV</w:instrText>
          </w:r>
          <w:r w:rsidR="008D56DF" w:rsidRPr="008D56DF">
            <w:rPr>
              <w:noProof/>
            </w:rPr>
            <w:instrText>9</w:instrText>
          </w:r>
          <w:r w:rsidR="008D56DF">
            <w:rPr>
              <w:noProof/>
              <w:lang w:val="en-US"/>
            </w:rPr>
            <w:instrText>LCJSZWFkaW</w:instrText>
          </w:r>
          <w:r w:rsidR="008D56DF" w:rsidRPr="008D56DF">
            <w:rPr>
              <w:noProof/>
            </w:rPr>
            <w:instrText>5</w:instrText>
          </w:r>
          <w:r w:rsidR="008D56DF">
            <w:rPr>
              <w:noProof/>
              <w:lang w:val="en-US"/>
            </w:rPr>
            <w:instrText>nT</w:instrText>
          </w:r>
          <w:r w:rsidR="008D56DF" w:rsidRPr="008D56DF">
            <w:rPr>
              <w:noProof/>
            </w:rPr>
            <w:instrText>3</w:instrText>
          </w:r>
          <w:r w:rsidR="008D56DF">
            <w:rPr>
              <w:noProof/>
              <w:lang w:val="en-US"/>
            </w:rPr>
            <w:instrText>JkZXIiOjEsIlRleHQiOiJbOV</w:instrText>
          </w:r>
          <w:r w:rsidR="008D56DF" w:rsidRPr="008D56DF">
            <w:rPr>
              <w:noProof/>
            </w:rPr>
            <w:instrText>0</w:instrText>
          </w:r>
          <w:r w:rsidR="008D56DF">
            <w:rPr>
              <w:noProof/>
              <w:lang w:val="en-US"/>
            </w:rPr>
            <w:instrText>ifV</w:instrText>
          </w:r>
          <w:r w:rsidR="008D56DF" w:rsidRPr="008D56DF">
            <w:rPr>
              <w:noProof/>
            </w:rPr>
            <w:instrText>19</w:instrText>
          </w:r>
          <w:r w:rsidR="008D56DF">
            <w:rPr>
              <w:noProof/>
              <w:lang w:val="en-US"/>
            </w:rPr>
            <w:instrText>LCJUYWciOiJDaXRhdmlQbGFjZWhvbGRlciNkZWY</w:instrText>
          </w:r>
          <w:r w:rsidR="008D56DF" w:rsidRPr="008D56DF">
            <w:rPr>
              <w:noProof/>
            </w:rPr>
            <w:instrText>4</w:instrText>
          </w:r>
          <w:r w:rsidR="008D56DF">
            <w:rPr>
              <w:noProof/>
              <w:lang w:val="en-US"/>
            </w:rPr>
            <w:instrText>MDA</w:instrText>
          </w:r>
          <w:r w:rsidR="008D56DF" w:rsidRPr="008D56DF">
            <w:rPr>
              <w:noProof/>
            </w:rPr>
            <w:instrText>2</w:instrText>
          </w:r>
          <w:r w:rsidR="008D56DF">
            <w:rPr>
              <w:noProof/>
              <w:lang w:val="en-US"/>
            </w:rPr>
            <w:instrText>OS</w:instrText>
          </w:r>
          <w:r w:rsidR="008D56DF" w:rsidRPr="008D56DF">
            <w:rPr>
              <w:noProof/>
            </w:rPr>
            <w:instrText>1</w:instrText>
          </w:r>
          <w:r w:rsidR="008D56DF">
            <w:rPr>
              <w:noProof/>
              <w:lang w:val="en-US"/>
            </w:rPr>
            <w:instrText>lNGI</w:instrText>
          </w:r>
          <w:r w:rsidR="008D56DF" w:rsidRPr="008D56DF">
            <w:rPr>
              <w:noProof/>
            </w:rPr>
            <w:instrText>5</w:instrText>
          </w:r>
          <w:r w:rsidR="008D56DF">
            <w:rPr>
              <w:noProof/>
              <w:lang w:val="en-US"/>
            </w:rPr>
            <w:instrText>LTQ</w:instrText>
          </w:r>
          <w:r w:rsidR="008D56DF" w:rsidRPr="008D56DF">
            <w:rPr>
              <w:noProof/>
            </w:rPr>
            <w:instrText>0</w:instrText>
          </w:r>
          <w:r w:rsidR="008D56DF">
            <w:rPr>
              <w:noProof/>
              <w:lang w:val="en-US"/>
            </w:rPr>
            <w:instrText>YjktOGQyNS</w:instrText>
          </w:r>
          <w:r w:rsidR="008D56DF" w:rsidRPr="008D56DF">
            <w:rPr>
              <w:noProof/>
            </w:rPr>
            <w:instrText>1</w:instrText>
          </w:r>
          <w:r w:rsidR="008D56DF">
            <w:rPr>
              <w:noProof/>
              <w:lang w:val="en-US"/>
            </w:rPr>
            <w:instrText>mY</w:instrText>
          </w:r>
          <w:r w:rsidR="008D56DF" w:rsidRPr="008D56DF">
            <w:rPr>
              <w:noProof/>
            </w:rPr>
            <w:instrText>2</w:instrText>
          </w:r>
          <w:r w:rsidR="008D56DF">
            <w:rPr>
              <w:noProof/>
              <w:lang w:val="en-US"/>
            </w:rPr>
            <w:instrText>IwMzE</w:instrText>
          </w:r>
          <w:r w:rsidR="008D56DF" w:rsidRPr="008D56DF">
            <w:rPr>
              <w:noProof/>
            </w:rPr>
            <w:instrText>5</w:instrText>
          </w:r>
          <w:r w:rsidR="008D56DF">
            <w:rPr>
              <w:noProof/>
              <w:lang w:val="en-US"/>
            </w:rPr>
            <w:instrText>NzBkZWIiLCJUZXh</w:instrText>
          </w:r>
          <w:r w:rsidR="008D56DF" w:rsidRPr="008D56DF">
            <w:rPr>
              <w:noProof/>
            </w:rPr>
            <w:instrText>0</w:instrText>
          </w:r>
          <w:r w:rsidR="008D56DF">
            <w:rPr>
              <w:noProof/>
              <w:lang w:val="en-US"/>
            </w:rPr>
            <w:instrText>IjoiWzldIiwiV</w:instrText>
          </w:r>
          <w:r w:rsidR="008D56DF" w:rsidRPr="008D56DF">
            <w:rPr>
              <w:noProof/>
            </w:rPr>
            <w:instrText>0</w:instrText>
          </w:r>
          <w:r w:rsidR="008D56DF">
            <w:rPr>
              <w:noProof/>
              <w:lang w:val="en-US"/>
            </w:rPr>
            <w:instrText>FJVmVyc</w:instrText>
          </w:r>
          <w:r w:rsidR="008D56DF" w:rsidRPr="008D56DF">
            <w:rPr>
              <w:noProof/>
            </w:rPr>
            <w:instrText>2</w:instrText>
          </w:r>
          <w:r w:rsidR="008D56DF">
            <w:rPr>
              <w:noProof/>
              <w:lang w:val="en-US"/>
            </w:rPr>
            <w:instrText>lvbiI</w:instrText>
          </w:r>
          <w:r w:rsidR="008D56DF" w:rsidRPr="008D56DF">
            <w:rPr>
              <w:noProof/>
            </w:rPr>
            <w:instrText>6</w:instrText>
          </w:r>
          <w:r w:rsidR="008D56DF">
            <w:rPr>
              <w:noProof/>
              <w:lang w:val="en-US"/>
            </w:rPr>
            <w:instrText>IjYuOC</w:instrText>
          </w:r>
          <w:r w:rsidR="008D56DF" w:rsidRPr="008D56DF">
            <w:rPr>
              <w:noProof/>
            </w:rPr>
            <w:instrText>4</w:instrText>
          </w:r>
          <w:r w:rsidR="008D56DF">
            <w:rPr>
              <w:noProof/>
              <w:lang w:val="en-US"/>
            </w:rPr>
            <w:instrText>wLjAifQ</w:instrText>
          </w:r>
          <w:r w:rsidR="008D56DF" w:rsidRPr="008D56DF">
            <w:rPr>
              <w:noProof/>
            </w:rPr>
            <w:instrText>==}</w:instrText>
          </w:r>
          <w:r w:rsidR="00F2526B">
            <w:rPr>
              <w:noProof/>
              <w:lang w:val="en-US"/>
            </w:rPr>
            <w:fldChar w:fldCharType="separate"/>
          </w:r>
          <w:r w:rsidR="008D56DF">
            <w:rPr>
              <w:noProof/>
            </w:rPr>
            <w:t>[9]</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placeholder>
            <w:docPart w:val="DefaultPlaceholder_-1854013440"/>
          </w:placeholder>
        </w:sdtPr>
        <w:sdtContent>
          <w:r w:rsidR="00205649">
            <w:rPr>
              <w:noProof/>
              <w:lang w:val="en-US"/>
            </w:rPr>
            <w:fldChar w:fldCharType="begin"/>
          </w:r>
          <w:r w:rsidR="00EE702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w:instrText>
          </w:r>
          <w:r w:rsidR="00EE7021" w:rsidRPr="00F45D56">
            <w:rPr>
              <w:noProof/>
            </w:rPr>
            <w:instrText>04</w:instrText>
          </w:r>
          <w:r w:rsidR="00EE7021">
            <w:rPr>
              <w:noProof/>
              <w:lang w:val="en-US"/>
            </w:rPr>
            <w:instrText>NDA</w:instrText>
          </w:r>
          <w:r w:rsidR="00EE7021" w:rsidRPr="00F45D56">
            <w:rPr>
              <w:noProof/>
            </w:rPr>
            <w:instrText>2</w:instrText>
          </w:r>
          <w:r w:rsidR="00EE7021">
            <w:rPr>
              <w:noProof/>
              <w:lang w:val="en-US"/>
            </w:rPr>
            <w:instrText>N</w:instrText>
          </w:r>
          <w:r w:rsidR="00EE7021" w:rsidRPr="00F45D56">
            <w:rPr>
              <w:noProof/>
            </w:rPr>
            <w:instrText>2</w:instrText>
          </w:r>
          <w:r w:rsidR="00EE7021">
            <w:rPr>
              <w:noProof/>
              <w:lang w:val="en-US"/>
            </w:rPr>
            <w:instrText>I</w:instrText>
          </w:r>
          <w:r w:rsidR="00EE7021" w:rsidRPr="00F45D56">
            <w:rPr>
              <w:noProof/>
            </w:rPr>
            <w:instrText>0</w:instrText>
          </w:r>
          <w:r w:rsidR="00EE7021">
            <w:rPr>
              <w:noProof/>
              <w:lang w:val="en-US"/>
            </w:rPr>
            <w:instrText>OWQ</w:instrText>
          </w:r>
          <w:r w:rsidR="00EE7021" w:rsidRPr="00F45D56">
            <w:rPr>
              <w:noProof/>
            </w:rPr>
            <w:instrText>4</w:instrText>
          </w:r>
          <w:r w:rsidR="00EE7021">
            <w:rPr>
              <w:noProof/>
              <w:lang w:val="en-US"/>
            </w:rPr>
            <w:instrText>M</w:instrText>
          </w:r>
          <w:r w:rsidR="00EE7021" w:rsidRPr="00F45D56">
            <w:rPr>
              <w:noProof/>
            </w:rPr>
            <w:instrText>2</w:instrText>
          </w:r>
          <w:r w:rsidR="00EE7021">
            <w:rPr>
              <w:noProof/>
              <w:lang w:val="en-US"/>
            </w:rPr>
            <w:instrText>EiLCJNb</w:instrText>
          </w:r>
          <w:r w:rsidR="00EE7021" w:rsidRPr="00F45D56">
            <w:rPr>
              <w:noProof/>
            </w:rPr>
            <w:instrText>2</w:instrText>
          </w:r>
          <w:r w:rsidR="00EE7021">
            <w:rPr>
              <w:noProof/>
              <w:lang w:val="en-US"/>
            </w:rPr>
            <w:instrText>RpZml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NyIsIlByb</w:instrText>
          </w:r>
          <w:r w:rsidR="00EE7021" w:rsidRPr="00F45D56">
            <w:rPr>
              <w:noProof/>
            </w:rPr>
            <w:instrText>2</w:instrText>
          </w:r>
          <w:r w:rsidR="00EE7021">
            <w:rPr>
              <w:noProof/>
              <w:lang w:val="en-US"/>
            </w:rPr>
            <w:instrText>plY</w:instrText>
          </w:r>
          <w:r w:rsidR="00EE7021" w:rsidRPr="00F45D56">
            <w:rPr>
              <w:noProof/>
            </w:rPr>
            <w:instrText>3</w:instrText>
          </w:r>
          <w:r w:rsidR="00EE7021">
            <w:rPr>
              <w:noProof/>
              <w:lang w:val="en-US"/>
            </w:rPr>
            <w:instrText>QiOnsiJGlkIjoiNyIsIiR</w:instrText>
          </w:r>
          <w:r w:rsidR="00EE7021" w:rsidRPr="00F45D56">
            <w:rPr>
              <w:noProof/>
            </w:rPr>
            <w:instrText>0</w:instrText>
          </w:r>
          <w:r w:rsidR="00EE7021">
            <w:rPr>
              <w:noProof/>
              <w:lang w:val="en-US"/>
            </w:rPr>
            <w:instrText>eXBlIjoi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uUHJvamVjdCwgU</w:instrText>
          </w:r>
          <w:r w:rsidR="00EE7021" w:rsidRPr="00F45D56">
            <w:rPr>
              <w:noProof/>
            </w:rPr>
            <w:instrText>3</w:instrText>
          </w:r>
          <w:r w:rsidR="00EE7021">
            <w:rPr>
              <w:noProof/>
              <w:lang w:val="en-US"/>
            </w:rPr>
            <w:instrText>dpc</w:instrText>
          </w:r>
          <w:r w:rsidR="00EE7021" w:rsidRPr="00F45D56">
            <w:rPr>
              <w:noProof/>
            </w:rPr>
            <w:instrText>3</w:instrText>
          </w:r>
          <w:r w:rsidR="00EE7021">
            <w:rPr>
              <w:noProof/>
              <w:lang w:val="en-US"/>
            </w:rPr>
            <w:instrText>NBY</w:instrText>
          </w:r>
          <w:r w:rsidR="00EE7021" w:rsidRPr="00F45D56">
            <w:rPr>
              <w:noProof/>
            </w:rPr>
            <w:instrText>2</w:instrText>
          </w:r>
          <w:r w:rsidR="00EE7021">
            <w:rPr>
              <w:noProof/>
              <w:lang w:val="en-US"/>
            </w:rPr>
            <w:instrText>FkZW</w:instrText>
          </w:r>
          <w:r w:rsidR="00EE7021" w:rsidRPr="00F45D56">
            <w:rPr>
              <w:noProof/>
            </w:rPr>
            <w:instrText>1</w:instrText>
          </w:r>
          <w:r w:rsidR="00EE7021">
            <w:rPr>
              <w:noProof/>
              <w:lang w:val="en-US"/>
            </w:rPr>
            <w:instrText>pYy</w:instrText>
          </w:r>
          <w:r w:rsidR="00EE7021" w:rsidRPr="00F45D56">
            <w:rPr>
              <w:noProof/>
            </w:rPr>
            <w:instrText>5</w:instrText>
          </w:r>
          <w:r w:rsidR="00EE7021">
            <w:rPr>
              <w:noProof/>
              <w:lang w:val="en-US"/>
            </w:rPr>
            <w:instrText>DaXRhdmkifX</w:instrText>
          </w:r>
          <w:r w:rsidR="00EE7021" w:rsidRPr="00F45D56">
            <w:rPr>
              <w:noProof/>
            </w:rPr>
            <w:instrText>1</w:instrText>
          </w:r>
          <w:r w:rsidR="00EE7021">
            <w:rPr>
              <w:noProof/>
              <w:lang w:val="en-US"/>
            </w:rPr>
            <w:instrText>dLCJPbmxpbmVBZGRyZXNzIjoiaHR</w:instrText>
          </w:r>
          <w:r w:rsidR="00EE7021" w:rsidRPr="00F45D56">
            <w:rPr>
              <w:noProof/>
            </w:rPr>
            <w:instrText>0</w:instrText>
          </w:r>
          <w:r w:rsidR="00EE7021">
            <w:rPr>
              <w:noProof/>
              <w:lang w:val="en-US"/>
            </w:rPr>
            <w:instrText>cHM</w:instrText>
          </w:r>
          <w:r w:rsidR="00EE7021" w:rsidRPr="00F45D56">
            <w:rPr>
              <w:noProof/>
            </w:rPr>
            <w:instrText>6</w:instrText>
          </w:r>
          <w:r w:rsidR="00EE7021">
            <w:rPr>
              <w:noProof/>
              <w:lang w:val="en-US"/>
            </w:rPr>
            <w:instrText>Ly</w:instrText>
          </w:r>
          <w:r w:rsidR="00EE7021" w:rsidRPr="00F45D56">
            <w:rPr>
              <w:noProof/>
            </w:rPr>
            <w:instrText>93</w:instrText>
          </w:r>
          <w:r w:rsidR="00EE7021">
            <w:rPr>
              <w:noProof/>
              <w:lang w:val="en-US"/>
            </w:rPr>
            <w:instrText>d</w:instrText>
          </w:r>
          <w:r w:rsidR="00EE7021" w:rsidRPr="00F45D56">
            <w:rPr>
              <w:noProof/>
            </w:rPr>
            <w:instrText>3</w:instrText>
          </w:r>
          <w:r w:rsidR="00EE7021">
            <w:rPr>
              <w:noProof/>
              <w:lang w:val="en-US"/>
            </w:rPr>
            <w:instrText>cuaW</w:instrText>
          </w:r>
          <w:r w:rsidR="00EE7021" w:rsidRPr="00F45D56">
            <w:rPr>
              <w:noProof/>
            </w:rPr>
            <w:instrText>50</w:instrText>
          </w:r>
          <w:r w:rsidR="00EE7021">
            <w:rPr>
              <w:noProof/>
              <w:lang w:val="en-US"/>
            </w:rPr>
            <w:instrText>bGFiLmNvbS</w:instrText>
          </w:r>
          <w:r w:rsidR="00EE7021" w:rsidRPr="00F45D56">
            <w:rPr>
              <w:noProof/>
            </w:rPr>
            <w:instrText>9</w:instrText>
          </w:r>
          <w:r w:rsidR="00EE7021">
            <w:rPr>
              <w:noProof/>
              <w:lang w:val="en-US"/>
            </w:rPr>
            <w:instrText>wcm</w:instrText>
          </w:r>
          <w:r w:rsidR="00EE7021" w:rsidRPr="00F45D56">
            <w:rPr>
              <w:noProof/>
            </w:rPr>
            <w:instrText>9</w:instrText>
          </w:r>
          <w:r w:rsidR="00EE7021">
            <w:rPr>
              <w:noProof/>
              <w:lang w:val="en-US"/>
            </w:rPr>
            <w:instrText>kdWN</w:instrText>
          </w:r>
          <w:r w:rsidR="00EE7021" w:rsidRPr="00F45D56">
            <w:rPr>
              <w:noProof/>
            </w:rPr>
            <w:instrText>0</w:instrText>
          </w:r>
          <w:r w:rsidR="00EE7021">
            <w:rPr>
              <w:noProof/>
              <w:lang w:val="en-US"/>
            </w:rPr>
            <w:instrText>cy</w:instrText>
          </w:r>
          <w:r w:rsidR="00EE7021" w:rsidRPr="00F45D56">
            <w:rPr>
              <w:noProof/>
            </w:rPr>
            <w:instrText>9</w:instrText>
          </w:r>
          <w:r w:rsidR="00EE7021">
            <w:rPr>
              <w:noProof/>
              <w:lang w:val="en-US"/>
            </w:rPr>
            <w:instrText>pbnRsYWItd</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Pcmdhbml</w:instrText>
          </w:r>
          <w:r w:rsidR="00EE7021" w:rsidRPr="00F45D56">
            <w:rPr>
              <w:noProof/>
            </w:rPr>
            <w:instrText>6</w:instrText>
          </w:r>
          <w:r w:rsidR="00EE7021">
            <w:rPr>
              <w:noProof/>
              <w:lang w:val="en-US"/>
            </w:rPr>
            <w:instrText>YXRpb</w:instrText>
          </w:r>
          <w:r w:rsidR="00EE7021" w:rsidRPr="00F45D56">
            <w:rPr>
              <w:noProof/>
            </w:rPr>
            <w:instrText>25</w:instrText>
          </w:r>
          <w:r w:rsidR="00EE7021">
            <w:rPr>
              <w:noProof/>
              <w:lang w:val="en-US"/>
            </w:rPr>
            <w:instrText>zIjpbXSwiT</w:instrText>
          </w:r>
          <w:r w:rsidR="00EE7021" w:rsidRPr="00F45D56">
            <w:rPr>
              <w:noProof/>
            </w:rPr>
            <w:instrText>3</w:instrText>
          </w:r>
          <w:r w:rsidR="00EE7021">
            <w:rPr>
              <w:noProof/>
              <w:lang w:val="en-US"/>
            </w:rPr>
            <w:instrText>RoZXJzSW</w:instrText>
          </w:r>
          <w:r w:rsidR="00EE7021" w:rsidRPr="00F45D56">
            <w:rPr>
              <w:noProof/>
            </w:rPr>
            <w:instrText>52</w:instrText>
          </w:r>
          <w:r w:rsidR="00EE7021">
            <w:rPr>
              <w:noProof/>
              <w:lang w:val="en-US"/>
            </w:rPr>
            <w:instrText>b</w:instrText>
          </w:r>
          <w:r w:rsidR="00EE7021" w:rsidRPr="00F45D56">
            <w:rPr>
              <w:noProof/>
            </w:rPr>
            <w:instrText>2</w:instrText>
          </w:r>
          <w:r w:rsidR="00EE7021">
            <w:rPr>
              <w:noProof/>
              <w:lang w:val="en-US"/>
            </w:rPr>
            <w:instrText>x</w:instrText>
          </w:r>
          <w:r w:rsidR="00EE7021" w:rsidRPr="00F45D56">
            <w:rPr>
              <w:noProof/>
            </w:rPr>
            <w:instrText>2</w:instrText>
          </w:r>
          <w:r w:rsidR="00EE7021">
            <w:rPr>
              <w:noProof/>
              <w:lang w:val="en-US"/>
            </w:rPr>
            <w:instrText>ZWQiOltdLCJQdWJsaXNoZXJzIjpbXSwiUXVvdGF</w:instrText>
          </w:r>
          <w:r w:rsidR="00EE7021" w:rsidRPr="00F45D56">
            <w:rPr>
              <w:noProof/>
            </w:rPr>
            <w:instrText>0</w:instrText>
          </w:r>
          <w:r w:rsidR="00EE7021">
            <w:rPr>
              <w:noProof/>
              <w:lang w:val="en-US"/>
            </w:rPr>
            <w:instrText>aW</w:instrText>
          </w:r>
          <w:r w:rsidR="00EE7021" w:rsidRPr="00F45D56">
            <w:rPr>
              <w:noProof/>
            </w:rPr>
            <w:instrText>9</w:instrText>
          </w:r>
          <w:r w:rsidR="00EE7021">
            <w:rPr>
              <w:noProof/>
              <w:lang w:val="en-US"/>
            </w:rPr>
            <w:instrText>u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lJlZmVyZW</w:instrText>
          </w:r>
          <w:r w:rsidR="00EE7021" w:rsidRPr="00F45D56">
            <w:rPr>
              <w:noProof/>
            </w:rPr>
            <w:instrText>5</w:instrText>
          </w:r>
          <w:r w:rsidR="00EE7021">
            <w:rPr>
              <w:noProof/>
              <w:lang w:val="en-US"/>
            </w:rPr>
            <w:instrText>jZVR</w:instrText>
          </w:r>
          <w:r w:rsidR="00EE7021" w:rsidRPr="00F45D56">
            <w:rPr>
              <w:noProof/>
            </w:rPr>
            <w:instrText>5</w:instrText>
          </w:r>
          <w:r w:rsidR="00EE7021">
            <w:rPr>
              <w:noProof/>
              <w:lang w:val="en-US"/>
            </w:rPr>
            <w:instrText>cGUiOiJJbnRlcm</w:instrText>
          </w:r>
          <w:r w:rsidR="00EE7021" w:rsidRPr="00F45D56">
            <w:rPr>
              <w:noProof/>
            </w:rPr>
            <w:instrText>5</w:instrText>
          </w:r>
          <w:r w:rsidR="00EE7021">
            <w:rPr>
              <w:noProof/>
              <w:lang w:val="en-US"/>
            </w:rPr>
            <w:instrText>ldERvY</w:instrText>
          </w:r>
          <w:r w:rsidR="00EE7021" w:rsidRPr="00F45D56">
            <w:rPr>
              <w:noProof/>
            </w:rPr>
            <w:instrText>3</w:instrText>
          </w:r>
          <w:r w:rsidR="00EE7021">
            <w:rPr>
              <w:noProof/>
              <w:lang w:val="en-US"/>
            </w:rPr>
            <w:instrText>VtZW</w:instrText>
          </w:r>
          <w:r w:rsidR="00EE7021" w:rsidRPr="00F45D56">
            <w:rPr>
              <w:noProof/>
            </w:rPr>
            <w:instrText>50</w:instrText>
          </w:r>
          <w:r w:rsidR="00EE7021">
            <w:rPr>
              <w:noProof/>
              <w:lang w:val="en-US"/>
            </w:rPr>
            <w:instrText>IiwiU</w:instrText>
          </w:r>
          <w:r w:rsidR="00EE7021" w:rsidRPr="00F45D56">
            <w:rPr>
              <w:noProof/>
            </w:rPr>
            <w:instrText>2</w:instrText>
          </w:r>
          <w:r w:rsidR="00EE7021">
            <w:rPr>
              <w:noProof/>
              <w:lang w:val="en-US"/>
            </w:rPr>
            <w:instrText>hvcnRUaXRsZSI</w:instrText>
          </w:r>
          <w:r w:rsidR="00EE7021" w:rsidRPr="00F45D56">
            <w:rPr>
              <w:noProof/>
            </w:rPr>
            <w:instrText>6</w:instrText>
          </w:r>
          <w:r w:rsidR="00EE7021">
            <w:rPr>
              <w:noProof/>
              <w:lang w:val="en-US"/>
            </w:rPr>
            <w:instrText>IlNESyDRgNCw</w:instrText>
          </w:r>
          <w:r w:rsidR="00EE7021" w:rsidRPr="00F45D56">
            <w:rPr>
              <w:noProof/>
            </w:rPr>
            <w:instrText>0</w:instrText>
          </w:r>
          <w:r w:rsidR="00EE7021">
            <w:rPr>
              <w:noProof/>
              <w:lang w:val="en-US"/>
            </w:rPr>
            <w:instrText>YHQv</w:instrText>
          </w:r>
          <w:r w:rsidR="00EE7021" w:rsidRPr="00F45D56">
            <w:rPr>
              <w:noProof/>
            </w:rPr>
            <w:instrText>9</w:instrText>
          </w:r>
          <w:r w:rsidR="00EE7021">
            <w:rPr>
              <w:noProof/>
              <w:lang w:val="en-US"/>
            </w:rPr>
            <w:instrText>C</w:instrText>
          </w:r>
          <w:r w:rsidR="00EE7021" w:rsidRPr="00F45D56">
            <w:rPr>
              <w:noProof/>
            </w:rPr>
            <w:instrText>+0</w:instrText>
          </w:r>
          <w:r w:rsidR="00EE7021">
            <w:rPr>
              <w:noProof/>
              <w:lang w:val="en-US"/>
            </w:rPr>
            <w:instrText>LfQvdC</w:instrText>
          </w:r>
          <w:r w:rsidR="00EE7021" w:rsidRPr="00F45D56">
            <w:rPr>
              <w:noProof/>
            </w:rPr>
            <w:instrText>+0</w:instrText>
          </w:r>
          <w:r w:rsidR="00EE7021">
            <w:rPr>
              <w:noProof/>
              <w:lang w:val="en-US"/>
            </w:rPr>
            <w:instrText>LLQsNC</w:instrText>
          </w:r>
          <w:r w:rsidR="00EE7021" w:rsidRPr="00F45D56">
            <w:rPr>
              <w:noProof/>
            </w:rPr>
            <w:instrText>90</w:instrText>
          </w:r>
          <w:r w:rsidR="00EE7021">
            <w:rPr>
              <w:noProof/>
              <w:lang w:val="en-US"/>
            </w:rPr>
            <w:instrText>LjRjyDQvdC</w:instrText>
          </w:r>
          <w:r w:rsidR="00EE7021" w:rsidRPr="00F45D56">
            <w:rPr>
              <w:noProof/>
            </w:rPr>
            <w:instrText>+0</w:instrText>
          </w:r>
          <w:r w:rsidR="00EE7021">
            <w:rPr>
              <w:noProof/>
              <w:lang w:val="en-US"/>
            </w:rPr>
            <w:instrText>LzQtdGA</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siDQstCw</w:instrText>
          </w:r>
          <w:r w:rsidR="00EE7021" w:rsidRPr="00F45D56">
            <w:rPr>
              <w:noProof/>
            </w:rPr>
            <w:instrText>0</w:instrText>
          </w:r>
          <w:r w:rsidR="00EE7021">
            <w:rPr>
              <w:noProof/>
              <w:lang w:val="en-US"/>
            </w:rPr>
            <w:instrText>LPQvtC</w:instrText>
          </w:r>
          <w:r w:rsidR="00EE7021" w:rsidRPr="00F45D56">
            <w:rPr>
              <w:noProof/>
            </w:rPr>
            <w:instrText>90</w:instrText>
          </w:r>
          <w:r w:rsidR="00EE7021">
            <w:rPr>
              <w:noProof/>
              <w:lang w:val="en-US"/>
            </w:rPr>
            <w:instrText>L</w:instrText>
          </w:r>
          <w:r w:rsidR="00EE7021" w:rsidRPr="00F45D56">
            <w:rPr>
              <w:noProof/>
            </w:rPr>
            <w:instrText>7</w:instrText>
          </w:r>
          <w:r w:rsidR="00EE7021">
            <w:rPr>
              <w:noProof/>
              <w:lang w:val="en-US"/>
            </w:rPr>
            <w:instrText>QsiIsIlNob</w:instrText>
          </w:r>
          <w:r w:rsidR="00EE7021" w:rsidRPr="00F45D56">
            <w:rPr>
              <w:noProof/>
            </w:rPr>
            <w:instrText>3</w:instrText>
          </w:r>
          <w:r w:rsidR="00EE7021">
            <w:rPr>
              <w:noProof/>
              <w:lang w:val="en-US"/>
            </w:rPr>
            <w:instrText>J</w:instrText>
          </w:r>
          <w:r w:rsidR="00EE7021" w:rsidRPr="00F45D56">
            <w:rPr>
              <w:noProof/>
            </w:rPr>
            <w:instrText>0</w:instrText>
          </w:r>
          <w:r w:rsidR="00EE7021">
            <w:rPr>
              <w:noProof/>
              <w:lang w:val="en-US"/>
            </w:rPr>
            <w:instrText>VGl</w:instrText>
          </w:r>
          <w:r w:rsidR="00EE7021" w:rsidRPr="00F45D56">
            <w:rPr>
              <w:noProof/>
            </w:rPr>
            <w:instrText>0</w:instrText>
          </w:r>
          <w:r w:rsidR="00EE7021">
            <w:rPr>
              <w:noProof/>
              <w:lang w:val="en-US"/>
            </w:rPr>
            <w:instrText>bGVVcGRhdGVUeXBlIjowLCJTdGF</w:instrText>
          </w:r>
          <w:r w:rsidR="00EE7021" w:rsidRPr="00F45D56">
            <w:rPr>
              <w:noProof/>
            </w:rPr>
            <w:instrText>0</w:instrText>
          </w:r>
          <w:r w:rsidR="00EE7021">
            <w:rPr>
              <w:noProof/>
              <w:lang w:val="en-US"/>
            </w:rPr>
            <w:instrText>aWNJZHMiOlsiMjA</w:instrText>
          </w:r>
          <w:r w:rsidR="00EE7021" w:rsidRPr="00F45D56">
            <w:rPr>
              <w:noProof/>
            </w:rPr>
            <w:instrText>5</w:instrText>
          </w:r>
          <w:r w:rsidR="00EE7021">
            <w:rPr>
              <w:noProof/>
              <w:lang w:val="en-US"/>
            </w:rPr>
            <w:instrText>N</w:instrText>
          </w:r>
          <w:r w:rsidR="00EE7021" w:rsidRPr="00F45D56">
            <w:rPr>
              <w:noProof/>
            </w:rPr>
            <w:instrText>2</w:instrText>
          </w:r>
          <w:r w:rsidR="00EE7021">
            <w:rPr>
              <w:noProof/>
              <w:lang w:val="en-US"/>
            </w:rPr>
            <w:instrText>MzZTEtZjYzZC</w:instrText>
          </w:r>
          <w:r w:rsidR="00EE7021" w:rsidRPr="00F45D56">
            <w:rPr>
              <w:noProof/>
            </w:rPr>
            <w:instrText>00</w:instrText>
          </w:r>
          <w:r w:rsidR="00EE7021">
            <w:rPr>
              <w:noProof/>
              <w:lang w:val="en-US"/>
            </w:rPr>
            <w:instrText>YWMzLWE</w:instrText>
          </w:r>
          <w:r w:rsidR="00EE7021" w:rsidRPr="00F45D56">
            <w:rPr>
              <w:noProof/>
            </w:rPr>
            <w:instrText>4</w:instrText>
          </w:r>
          <w:r w:rsidR="00EE7021">
            <w:rPr>
              <w:noProof/>
              <w:lang w:val="en-US"/>
            </w:rPr>
            <w:instrText>Y</w:instrText>
          </w:r>
          <w:r w:rsidR="00EE7021" w:rsidRPr="00F45D56">
            <w:rPr>
              <w:noProof/>
            </w:rPr>
            <w:instrText>2</w:instrText>
          </w:r>
          <w:r w:rsidR="00EE7021">
            <w:rPr>
              <w:noProof/>
              <w:lang w:val="en-US"/>
            </w:rPr>
            <w:instrText>YtYjE</w:instrText>
          </w:r>
          <w:r w:rsidR="00EE7021" w:rsidRPr="00F45D56">
            <w:rPr>
              <w:noProof/>
            </w:rPr>
            <w:instrText>2</w:instrText>
          </w:r>
          <w:r w:rsidR="00EE7021">
            <w:rPr>
              <w:noProof/>
              <w:lang w:val="en-US"/>
            </w:rPr>
            <w:instrText>ODU</w:instrText>
          </w:r>
          <w:r w:rsidR="00EE7021" w:rsidRPr="00F45D56">
            <w:rPr>
              <w:noProof/>
            </w:rPr>
            <w:instrText>0</w:instrText>
          </w:r>
          <w:r w:rsidR="00EE7021">
            <w:rPr>
              <w:noProof/>
              <w:lang w:val="en-US"/>
            </w:rPr>
            <w:instrText>ZWYzZTYwIl</w:instrText>
          </w:r>
          <w:r w:rsidR="00EE7021" w:rsidRPr="00F45D56">
            <w:rPr>
              <w:noProof/>
            </w:rPr>
            <w:instrText>0</w:instrText>
          </w:r>
          <w:r w:rsidR="00EE7021">
            <w:rPr>
              <w:noProof/>
              <w:lang w:val="en-US"/>
            </w:rPr>
            <w:instrText>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0</w:instrText>
          </w:r>
          <w:r w:rsidR="00EE7021">
            <w:rPr>
              <w:noProof/>
              <w:lang w:val="en-US"/>
            </w:rPr>
            <w:instrText>NvbXBsZXhpdHkiOjAsIlRhYmxlT</w:instrText>
          </w:r>
          <w:r w:rsidR="00EE7021" w:rsidRPr="00F45D56">
            <w:rPr>
              <w:noProof/>
            </w:rPr>
            <w:instrText>2</w:instrText>
          </w:r>
          <w:r w:rsidR="00EE7021">
            <w:rPr>
              <w:noProof/>
              <w:lang w:val="en-US"/>
            </w:rPr>
            <w:instrText>ZDb</w:instrText>
          </w:r>
          <w:r w:rsidR="00EE7021" w:rsidRPr="00F45D56">
            <w:rPr>
              <w:noProof/>
            </w:rPr>
            <w:instrText>250</w:instrText>
          </w:r>
          <w:r w:rsidR="00EE7021">
            <w:rPr>
              <w:noProof/>
              <w:lang w:val="en-US"/>
            </w:rPr>
            <w:instrText>ZW</w:instrText>
          </w:r>
          <w:r w:rsidR="00EE7021" w:rsidRPr="00F45D56">
            <w:rPr>
              <w:noProof/>
            </w:rPr>
            <w:instrText>50</w:instrText>
          </w:r>
          <w:r w:rsidR="00EE7021">
            <w:rPr>
              <w:noProof/>
              <w:lang w:val="en-US"/>
            </w:rPr>
            <w:instrText>c</w:instrText>
          </w:r>
          <w:r w:rsidR="00EE7021" w:rsidRPr="00F45D56">
            <w:rPr>
              <w:noProof/>
            </w:rPr>
            <w:instrText>1</w:instrText>
          </w:r>
          <w:r w:rsidR="00EE7021">
            <w:rPr>
              <w:noProof/>
              <w:lang w:val="en-US"/>
            </w:rPr>
            <w:instrText>NvdXJjZVRleHRGb</w:instrText>
          </w:r>
          <w:r w:rsidR="00EE7021" w:rsidRPr="00F45D56">
            <w:rPr>
              <w:noProof/>
            </w:rPr>
            <w:instrText>3</w:instrText>
          </w:r>
          <w:r w:rsidR="00EE7021">
            <w:rPr>
              <w:noProof/>
              <w:lang w:val="en-US"/>
            </w:rPr>
            <w:instrText>JtYXQiOjAsIlRhc</w:instrText>
          </w:r>
          <w:r w:rsidR="00EE7021" w:rsidRPr="00F45D56">
            <w:rPr>
              <w:noProof/>
            </w:rPr>
            <w:instrText>2</w:instrText>
          </w:r>
          <w:r w:rsidR="00EE7021">
            <w:rPr>
              <w:noProof/>
              <w:lang w:val="en-US"/>
            </w:rPr>
            <w:instrText>tzIjpbXSwiVGl</w:instrText>
          </w:r>
          <w:r w:rsidR="00EE7021" w:rsidRPr="00F45D56">
            <w:rPr>
              <w:noProof/>
            </w:rPr>
            <w:instrText>0</w:instrText>
          </w:r>
          <w:r w:rsidR="00EE7021">
            <w:rPr>
              <w:noProof/>
              <w:lang w:val="en-US"/>
            </w:rPr>
            <w:instrText>bGUiOiJTREsg</w:instrText>
          </w:r>
          <w:r w:rsidR="00EE7021" w:rsidRPr="00F45D56">
            <w:rPr>
              <w:noProof/>
            </w:rPr>
            <w:instrText>0</w:instrText>
          </w:r>
          <w:r w:rsidR="00EE7021">
            <w:rPr>
              <w:noProof/>
              <w:lang w:val="en-US"/>
            </w:rPr>
            <w:instrText>YDQsNGB</w:instrText>
          </w:r>
          <w:r w:rsidR="00EE7021" w:rsidRPr="00F45D56">
            <w:rPr>
              <w:noProof/>
            </w:rPr>
            <w:instrText>0</w:instrText>
          </w:r>
          <w:r w:rsidR="00EE7021">
            <w:rPr>
              <w:noProof/>
              <w:lang w:val="en-US"/>
            </w:rPr>
            <w:instrText>L</w:instrText>
          </w:r>
          <w:r w:rsidR="00EE7021" w:rsidRPr="00F45D56">
            <w:rPr>
              <w:noProof/>
            </w:rPr>
            <w:instrText>/</w:instrText>
          </w:r>
          <w:r w:rsidR="00EE7021">
            <w:rPr>
              <w:noProof/>
              <w:lang w:val="en-US"/>
            </w:rPr>
            <w:instrText>QvtC</w:instrText>
          </w:r>
          <w:r w:rsidR="00EE7021" w:rsidRPr="00F45D56">
            <w:rPr>
              <w:noProof/>
            </w:rPr>
            <w:instrText>30</w:instrText>
          </w:r>
          <w:r w:rsidR="00EE7021">
            <w:rPr>
              <w:noProof/>
              <w:lang w:val="en-US"/>
            </w:rPr>
            <w:instrText>L</w:instrText>
          </w:r>
          <w:r w:rsidR="00EE7021" w:rsidRPr="00F45D56">
            <w:rPr>
              <w:noProof/>
            </w:rPr>
            <w:instrText>3</w:instrText>
          </w:r>
          <w:r w:rsidR="00EE7021">
            <w:rPr>
              <w:noProof/>
              <w:lang w:val="en-US"/>
            </w:rPr>
            <w:instrText>QvtCy</w:instrText>
          </w:r>
          <w:r w:rsidR="00EE7021" w:rsidRPr="00F45D56">
            <w:rPr>
              <w:noProof/>
            </w:rPr>
            <w:instrText>0</w:instrText>
          </w:r>
          <w:r w:rsidR="00EE7021">
            <w:rPr>
              <w:noProof/>
              <w:lang w:val="en-US"/>
            </w:rPr>
            <w:instrText>LDQvdC</w:instrText>
          </w:r>
          <w:r w:rsidR="00EE7021" w:rsidRPr="00F45D56">
            <w:rPr>
              <w:noProof/>
            </w:rPr>
            <w:instrText>40</w:instrText>
          </w:r>
          <w:r w:rsidR="00EE7021">
            <w:rPr>
              <w:noProof/>
              <w:lang w:val="en-US"/>
            </w:rPr>
            <w:instrText>Y</w:instrText>
          </w:r>
          <w:r w:rsidR="00EE7021" w:rsidRPr="00F45D56">
            <w:rPr>
              <w:noProof/>
            </w:rPr>
            <w:instrText>8</w:instrText>
          </w:r>
          <w:r w:rsidR="00EE7021">
            <w:rPr>
              <w:noProof/>
              <w:lang w:val="en-US"/>
            </w:rPr>
            <w:instrText>g</w:instrText>
          </w:r>
          <w:r w:rsidR="00EE7021" w:rsidRPr="00F45D56">
            <w:rPr>
              <w:noProof/>
            </w:rPr>
            <w:instrText>0</w:instrText>
          </w:r>
          <w:r w:rsidR="00EE7021">
            <w:rPr>
              <w:noProof/>
              <w:lang w:val="en-US"/>
            </w:rPr>
            <w:instrText>L</w:instrText>
          </w:r>
          <w:r w:rsidR="00EE7021" w:rsidRPr="00F45D56">
            <w:rPr>
              <w:noProof/>
            </w:rPr>
            <w:instrText>3</w:instrText>
          </w:r>
          <w:r w:rsidR="00EE7021">
            <w:rPr>
              <w:noProof/>
              <w:lang w:val="en-US"/>
            </w:rPr>
            <w:instrText>QvtC</w:instrText>
          </w:r>
          <w:r w:rsidR="00EE7021" w:rsidRPr="00F45D56">
            <w:rPr>
              <w:noProof/>
            </w:rPr>
            <w:instrText>80</w:instrText>
          </w:r>
          <w:r w:rsidR="00EE7021">
            <w:rPr>
              <w:noProof/>
              <w:lang w:val="en-US"/>
            </w:rPr>
            <w:instrText>LXRgNC</w:instrText>
          </w:r>
          <w:r w:rsidR="00EE7021" w:rsidRPr="00F45D56">
            <w:rPr>
              <w:noProof/>
            </w:rPr>
            <w:instrText>+0</w:instrText>
          </w:r>
          <w:r w:rsidR="00EE7021">
            <w:rPr>
              <w:noProof/>
              <w:lang w:val="en-US"/>
            </w:rPr>
            <w:instrText>LIg</w:instrText>
          </w:r>
          <w:r w:rsidR="00EE7021" w:rsidRPr="00F45D56">
            <w:rPr>
              <w:noProof/>
            </w:rPr>
            <w:instrText>0</w:instrText>
          </w:r>
          <w:r w:rsidR="00EE7021">
            <w:rPr>
              <w:noProof/>
              <w:lang w:val="en-US"/>
            </w:rPr>
            <w:instrText>LLQsNCz</w:instrText>
          </w:r>
          <w:r w:rsidR="00EE7021" w:rsidRPr="00F45D56">
            <w:rPr>
              <w:noProof/>
            </w:rPr>
            <w:instrText>0</w:instrText>
          </w:r>
          <w:r w:rsidR="00EE7021">
            <w:rPr>
              <w:noProof/>
              <w:lang w:val="en-US"/>
            </w:rPr>
            <w:instrText>L</w:instrText>
          </w:r>
          <w:r w:rsidR="00EE7021" w:rsidRPr="00F45D56">
            <w:rPr>
              <w:noProof/>
            </w:rPr>
            <w:instrText>7</w:instrText>
          </w:r>
          <w:r w:rsidR="00EE7021">
            <w:rPr>
              <w:noProof/>
              <w:lang w:val="en-US"/>
            </w:rPr>
            <w:instrText>QvdC</w:instrText>
          </w:r>
          <w:r w:rsidR="00EE7021" w:rsidRPr="00F45D56">
            <w:rPr>
              <w:noProof/>
            </w:rPr>
            <w:instrText>+0</w:instrText>
          </w:r>
          <w:r w:rsidR="00EE7021">
            <w:rPr>
              <w:noProof/>
              <w:lang w:val="en-US"/>
            </w:rPr>
            <w:instrText>LIgLSBJbnRsYWIgV</w:instrText>
          </w:r>
          <w:r w:rsidR="00EE7021" w:rsidRPr="00F45D56">
            <w:rPr>
              <w:noProof/>
            </w:rPr>
            <w:instrText>2</w:instrText>
          </w:r>
          <w:r w:rsidR="00EE7021">
            <w:rPr>
              <w:noProof/>
              <w:lang w:val="en-US"/>
            </w:rPr>
            <w:instrText>Fnb</w:instrText>
          </w:r>
          <w:r w:rsidR="00EE7021" w:rsidRPr="00F45D56">
            <w:rPr>
              <w:noProof/>
            </w:rPr>
            <w:instrText>24</w:instrText>
          </w:r>
          <w:r w:rsidR="00EE7021">
            <w:rPr>
              <w:noProof/>
              <w:lang w:val="en-US"/>
            </w:rPr>
            <w:instrText>iLCJUcmFuc</w:instrText>
          </w:r>
          <w:r w:rsidR="00EE7021" w:rsidRPr="00F45D56">
            <w:rPr>
              <w:noProof/>
            </w:rPr>
            <w:instrText>2</w:instrText>
          </w:r>
          <w:r w:rsidR="00EE7021">
            <w:rPr>
              <w:noProof/>
              <w:lang w:val="en-US"/>
            </w:rPr>
            <w:instrText>xhdG</w:instrText>
          </w:r>
          <w:r w:rsidR="00EE7021" w:rsidRPr="00F45D56">
            <w:rPr>
              <w:noProof/>
            </w:rPr>
            <w:instrText>9</w:instrText>
          </w:r>
          <w:r w:rsidR="00EE7021">
            <w:rPr>
              <w:noProof/>
              <w:lang w:val="en-US"/>
            </w:rPr>
            <w:instrText>ycyI</w:instrText>
          </w:r>
          <w:r w:rsidR="00EE7021" w:rsidRPr="00F45D56">
            <w:rPr>
              <w:noProof/>
            </w:rPr>
            <w:instrText>6</w:instrText>
          </w:r>
          <w:r w:rsidR="00EE7021">
            <w:rPr>
              <w:noProof/>
              <w:lang w:val="en-US"/>
            </w:rPr>
            <w:instrText>W</w:instrText>
          </w:r>
          <w:r w:rsidR="00EE7021" w:rsidRPr="00F45D56">
            <w:rPr>
              <w:noProof/>
            </w:rPr>
            <w:instrText>10</w:instrText>
          </w:r>
          <w:r w:rsidR="00EE7021">
            <w:rPr>
              <w:noProof/>
              <w:lang w:val="en-US"/>
            </w:rPr>
            <w:instrText>sIkNyZWF</w:instrText>
          </w:r>
          <w:r w:rsidR="00EE7021" w:rsidRPr="00F45D56">
            <w:rPr>
              <w:noProof/>
            </w:rPr>
            <w:instrText>0</w:instrText>
          </w:r>
          <w:r w:rsidR="00EE7021">
            <w:rPr>
              <w:noProof/>
              <w:lang w:val="en-US"/>
            </w:rPr>
            <w:instrText>ZWRCeSI</w:instrText>
          </w:r>
          <w:r w:rsidR="00EE7021" w:rsidRPr="00F45D56">
            <w:rPr>
              <w:noProof/>
            </w:rPr>
            <w:instrText>6</w:instrText>
          </w:r>
          <w:r w:rsidR="00EE7021">
            <w:rPr>
              <w:noProof/>
              <w:lang w:val="en-US"/>
            </w:rPr>
            <w:instrText>Il</w:instrText>
          </w:r>
          <w:r w:rsidR="00EE7021" w:rsidRPr="00F45D56">
            <w:rPr>
              <w:noProof/>
            </w:rPr>
            <w:instrText>9</w:instrText>
          </w:r>
          <w:r w:rsidR="00EE7021">
            <w:rPr>
              <w:noProof/>
              <w:lang w:val="en-US"/>
            </w:rPr>
            <w:instrText>EYW</w:instrText>
          </w:r>
          <w:r w:rsidR="00EE7021" w:rsidRPr="00F45D56">
            <w:rPr>
              <w:noProof/>
            </w:rPr>
            <w:instrText>5</w:instrText>
          </w:r>
          <w:r w:rsidR="00EE7021">
            <w:rPr>
              <w:noProof/>
              <w:lang w:val="en-US"/>
            </w:rPr>
            <w:instrText>paWxTb</w:instrText>
          </w:r>
          <w:r w:rsidR="00EE7021" w:rsidRPr="00F45D56">
            <w:rPr>
              <w:noProof/>
            </w:rPr>
            <w:instrText>2</w:instrText>
          </w:r>
          <w:r w:rsidR="00EE7021">
            <w:rPr>
              <w:noProof/>
              <w:lang w:val="en-US"/>
            </w:rPr>
            <w:instrText>xvcG</w:instrText>
          </w:r>
          <w:r w:rsidR="00EE7021" w:rsidRPr="00F45D56">
            <w:rPr>
              <w:noProof/>
            </w:rPr>
            <w:instrText>92</w:instrText>
          </w:r>
          <w:r w:rsidR="00EE7021">
            <w:rPr>
              <w:noProof/>
              <w:lang w:val="en-US"/>
            </w:rPr>
            <w:instrText>IiwiQ</w:instrText>
          </w:r>
          <w:r w:rsidR="00EE7021" w:rsidRPr="00F45D56">
            <w:rPr>
              <w:noProof/>
            </w:rPr>
            <w:instrText>3</w:instrText>
          </w:r>
          <w:r w:rsidR="00EE7021">
            <w:rPr>
              <w:noProof/>
              <w:lang w:val="en-US"/>
            </w:rPr>
            <w:instrText>JlYXRlZE</w:instrText>
          </w:r>
          <w:r w:rsidR="00EE7021" w:rsidRPr="00F45D56">
            <w:rPr>
              <w:noProof/>
            </w:rPr>
            <w:instrText>9</w:instrText>
          </w:r>
          <w:r w:rsidR="00EE7021">
            <w:rPr>
              <w:noProof/>
              <w:lang w:val="en-US"/>
            </w:rPr>
            <w:instrText>uIjoiMjAyMS</w:instrText>
          </w:r>
          <w:r w:rsidR="00EE7021" w:rsidRPr="00F45D56">
            <w:rPr>
              <w:noProof/>
            </w:rPr>
            <w:instrText>0</w:instrText>
          </w:r>
          <w:r w:rsidR="00EE7021">
            <w:rPr>
              <w:noProof/>
              <w:lang w:val="en-US"/>
            </w:rPr>
            <w:instrText>wMy</w:instrText>
          </w:r>
          <w:r w:rsidR="00EE7021" w:rsidRPr="00F45D56">
            <w:rPr>
              <w:noProof/>
            </w:rPr>
            <w:instrText>0</w:instrText>
          </w:r>
          <w:r w:rsidR="00EE7021">
            <w:rPr>
              <w:noProof/>
              <w:lang w:val="en-US"/>
            </w:rPr>
            <w:instrText>xN</w:instrText>
          </w:r>
          <w:r w:rsidR="00EE7021" w:rsidRPr="00F45D56">
            <w:rPr>
              <w:noProof/>
            </w:rPr>
            <w:instrText>1</w:instrText>
          </w:r>
          <w:r w:rsidR="00EE7021">
            <w:rPr>
              <w:noProof/>
              <w:lang w:val="en-US"/>
            </w:rPr>
            <w:instrText>QxNToxNDo</w:instrText>
          </w:r>
          <w:r w:rsidR="00EE7021" w:rsidRPr="00F45D56">
            <w:rPr>
              <w:noProof/>
            </w:rPr>
            <w:instrText>0</w:instrText>
          </w:r>
          <w:r w:rsidR="00EE7021">
            <w:rPr>
              <w:noProof/>
              <w:lang w:val="en-US"/>
            </w:rPr>
            <w:instrText>MiIsIk</w:instrText>
          </w:r>
          <w:r w:rsidR="00EE7021" w:rsidRPr="00F45D56">
            <w:rPr>
              <w:noProof/>
            </w:rPr>
            <w:instrText>1</w:instrText>
          </w:r>
          <w:r w:rsidR="00EE7021">
            <w:rPr>
              <w:noProof/>
              <w:lang w:val="en-US"/>
            </w:rPr>
            <w:instrText>vZGlmaWVkQnkiOiJfRGFuaWlsU</w:instrText>
          </w:r>
          <w:r w:rsidR="00EE7021" w:rsidRPr="00F45D56">
            <w:rPr>
              <w:noProof/>
            </w:rPr>
            <w:instrText>29</w:instrText>
          </w:r>
          <w:r w:rsidR="00EE7021">
            <w:rPr>
              <w:noProof/>
              <w:lang w:val="en-US"/>
            </w:rPr>
            <w:instrText>sb</w:instrText>
          </w:r>
          <w:r w:rsidR="00EE7021" w:rsidRPr="00F45D56">
            <w:rPr>
              <w:noProof/>
            </w:rPr>
            <w:instrText>3</w:instrText>
          </w:r>
          <w:r w:rsidR="00EE7021">
            <w:rPr>
              <w:noProof/>
              <w:lang w:val="en-US"/>
            </w:rPr>
            <w:instrText>BvdiIsIklkIjoiZTBhZTMwYmYtNTY</w:instrText>
          </w:r>
          <w:r w:rsidR="00EE7021" w:rsidRPr="00F45D56">
            <w:rPr>
              <w:noProof/>
            </w:rPr>
            <w:instrText>4</w:instrText>
          </w:r>
          <w:r w:rsidR="00EE7021">
            <w:rPr>
              <w:noProof/>
              <w:lang w:val="en-US"/>
            </w:rPr>
            <w:instrText>Mi</w:instrText>
          </w:r>
          <w:r w:rsidR="00EE7021" w:rsidRPr="00F45D56">
            <w:rPr>
              <w:noProof/>
            </w:rPr>
            <w:instrText>00</w:instrText>
          </w:r>
          <w:r w:rsidR="00EE7021">
            <w:rPr>
              <w:noProof/>
              <w:lang w:val="en-US"/>
            </w:rPr>
            <w:instrText>MmExLTkxMWMtNjQ</w:instrText>
          </w:r>
          <w:r w:rsidR="00EE7021" w:rsidRPr="00F45D56">
            <w:rPr>
              <w:noProof/>
            </w:rPr>
            <w:instrText>5</w:instrText>
          </w:r>
          <w:r w:rsidR="00EE7021">
            <w:rPr>
              <w:noProof/>
              <w:lang w:val="en-US"/>
            </w:rPr>
            <w:instrText>NGY</w:instrText>
          </w:r>
          <w:r w:rsidR="00EE7021" w:rsidRPr="00F45D56">
            <w:rPr>
              <w:noProof/>
            </w:rPr>
            <w:instrText>1</w:instrText>
          </w:r>
          <w:r w:rsidR="00EE7021">
            <w:rPr>
              <w:noProof/>
              <w:lang w:val="en-US"/>
            </w:rPr>
            <w:instrText>YmY</w:instrText>
          </w:r>
          <w:r w:rsidR="00EE7021" w:rsidRPr="00F45D56">
            <w:rPr>
              <w:noProof/>
            </w:rPr>
            <w:instrText>5</w:instrText>
          </w:r>
          <w:r w:rsidR="00EE7021">
            <w:rPr>
              <w:noProof/>
              <w:lang w:val="en-US"/>
            </w:rPr>
            <w:instrText>NTFlIiwiTW</w:instrText>
          </w:r>
          <w:r w:rsidR="00EE7021" w:rsidRPr="00F45D56">
            <w:rPr>
              <w:noProof/>
            </w:rPr>
            <w:instrText>9</w:instrText>
          </w:r>
          <w:r w:rsidR="00EE7021">
            <w:rPr>
              <w:noProof/>
              <w:lang w:val="en-US"/>
            </w:rPr>
            <w:instrText>kaWZpZWRPbiI</w:instrText>
          </w:r>
          <w:r w:rsidR="00EE7021" w:rsidRPr="00F45D56">
            <w:rPr>
              <w:noProof/>
            </w:rPr>
            <w:instrText>6</w:instrText>
          </w:r>
          <w:r w:rsidR="00EE7021">
            <w:rPr>
              <w:noProof/>
              <w:lang w:val="en-US"/>
            </w:rPr>
            <w:instrText>IjIwMjEtMDMtMTdUMTU</w:instrText>
          </w:r>
          <w:r w:rsidR="00EE7021" w:rsidRPr="00F45D56">
            <w:rPr>
              <w:noProof/>
            </w:rPr>
            <w:instrText>6</w:instrText>
          </w:r>
          <w:r w:rsidR="00EE7021">
            <w:rPr>
              <w:noProof/>
              <w:lang w:val="en-US"/>
            </w:rPr>
            <w:instrText>MTU</w:instrText>
          </w:r>
          <w:r w:rsidR="00EE7021" w:rsidRPr="00F45D56">
            <w:rPr>
              <w:noProof/>
            </w:rPr>
            <w:instrText>6</w:instrText>
          </w:r>
          <w:r w:rsidR="00EE7021">
            <w:rPr>
              <w:noProof/>
              <w:lang w:val="en-US"/>
            </w:rPr>
            <w:instrText>NDkiLCJQcm</w:instrText>
          </w:r>
          <w:r w:rsidR="00EE7021" w:rsidRPr="00F45D56">
            <w:rPr>
              <w:noProof/>
            </w:rPr>
            <w:instrText>9</w:instrText>
          </w:r>
          <w:r w:rsidR="00EE7021">
            <w:rPr>
              <w:noProof/>
              <w:lang w:val="en-US"/>
            </w:rPr>
            <w:instrText>qZWN</w:instrText>
          </w:r>
          <w:r w:rsidR="00EE7021" w:rsidRPr="00F45D56">
            <w:rPr>
              <w:noProof/>
            </w:rPr>
            <w:instrText>0</w:instrText>
          </w:r>
          <w:r w:rsidR="00EE7021">
            <w:rPr>
              <w:noProof/>
              <w:lang w:val="en-US"/>
            </w:rPr>
            <w:instrText>Ijp</w:instrText>
          </w:r>
          <w:r w:rsidR="00EE7021" w:rsidRPr="00F45D56">
            <w:rPr>
              <w:noProof/>
            </w:rPr>
            <w:instrText>7</w:instrText>
          </w:r>
          <w:r w:rsidR="00EE7021">
            <w:rPr>
              <w:noProof/>
              <w:lang w:val="en-US"/>
            </w:rPr>
            <w:instrText>IiRyZWYiOiI</w:instrText>
          </w:r>
          <w:r w:rsidR="00EE7021" w:rsidRPr="00F45D56">
            <w:rPr>
              <w:noProof/>
            </w:rPr>
            <w:instrText>3</w:instrText>
          </w:r>
          <w:r w:rsidR="00EE7021">
            <w:rPr>
              <w:noProof/>
              <w:lang w:val="en-US"/>
            </w:rPr>
            <w:instrText>In</w:instrText>
          </w:r>
          <w:r w:rsidR="00EE7021" w:rsidRPr="00F45D56">
            <w:rPr>
              <w:noProof/>
            </w:rPr>
            <w:instrText>19</w:instrText>
          </w:r>
          <w:r w:rsidR="00EE7021">
            <w:rPr>
              <w:noProof/>
              <w:lang w:val="en-US"/>
            </w:rPr>
            <w:instrText>LCJVc</w:instrText>
          </w:r>
          <w:r w:rsidR="00EE7021" w:rsidRPr="00F45D56">
            <w:rPr>
              <w:noProof/>
            </w:rPr>
            <w:instrText>2</w:instrText>
          </w:r>
          <w:r w:rsidR="00EE7021">
            <w:rPr>
              <w:noProof/>
              <w:lang w:val="en-US"/>
            </w:rPr>
            <w:instrText>VOdW</w:instrText>
          </w:r>
          <w:r w:rsidR="00EE7021" w:rsidRPr="00F45D56">
            <w:rPr>
              <w:noProof/>
            </w:rPr>
            <w:instrText>1</w:instrText>
          </w:r>
          <w:r w:rsidR="00EE7021">
            <w:rPr>
              <w:noProof/>
              <w:lang w:val="en-US"/>
            </w:rPr>
            <w:instrText>iZXJpbmdUeXBlT</w:instrText>
          </w:r>
          <w:r w:rsidR="00EE7021" w:rsidRPr="00F45D56">
            <w:rPr>
              <w:noProof/>
            </w:rPr>
            <w:instrText>2</w:instrText>
          </w:r>
          <w:r w:rsidR="00EE7021">
            <w:rPr>
              <w:noProof/>
              <w:lang w:val="en-US"/>
            </w:rPr>
            <w:instrText>ZQYXJlbnREb</w:instrText>
          </w:r>
          <w:r w:rsidR="00EE7021" w:rsidRPr="00F45D56">
            <w:rPr>
              <w:noProof/>
            </w:rPr>
            <w:instrText>2</w:instrText>
          </w:r>
          <w:r w:rsidR="00EE7021">
            <w:rPr>
              <w:noProof/>
              <w:lang w:val="en-US"/>
            </w:rPr>
            <w:instrText>N</w:instrText>
          </w:r>
          <w:r w:rsidR="00EE7021" w:rsidRPr="00F45D56">
            <w:rPr>
              <w:noProof/>
            </w:rPr>
            <w:instrText>1</w:instrText>
          </w:r>
          <w:r w:rsidR="00EE7021">
            <w:rPr>
              <w:noProof/>
              <w:lang w:val="en-US"/>
            </w:rPr>
            <w:instrText>bWVudCI</w:instrText>
          </w:r>
          <w:r w:rsidR="00EE7021" w:rsidRPr="00F45D56">
            <w:rPr>
              <w:noProof/>
            </w:rPr>
            <w:instrText>6</w:instrText>
          </w:r>
          <w:r w:rsidR="00EE7021">
            <w:rPr>
              <w:noProof/>
              <w:lang w:val="en-US"/>
            </w:rPr>
            <w:instrText>ZmFsc</w:instrText>
          </w:r>
          <w:r w:rsidR="00EE7021" w:rsidRPr="00F45D56">
            <w:rPr>
              <w:noProof/>
            </w:rPr>
            <w:instrText>2</w:instrText>
          </w:r>
          <w:r w:rsidR="00EE7021">
            <w:rPr>
              <w:noProof/>
              <w:lang w:val="en-US"/>
            </w:rPr>
            <w:instrText>V</w:instrText>
          </w:r>
          <w:r w:rsidR="00EE7021" w:rsidRPr="00F45D56">
            <w:rPr>
              <w:noProof/>
            </w:rPr>
            <w:instrText>9</w:instrText>
          </w:r>
          <w:r w:rsidR="00EE7021">
            <w:rPr>
              <w:noProof/>
              <w:lang w:val="en-US"/>
            </w:rPr>
            <w:instrText>XSwiRm</w:instrText>
          </w:r>
          <w:r w:rsidR="00EE7021" w:rsidRPr="00F45D56">
            <w:rPr>
              <w:noProof/>
            </w:rPr>
            <w:instrText>9</w:instrText>
          </w:r>
          <w:r w:rsidR="00EE7021">
            <w:rPr>
              <w:noProof/>
              <w:lang w:val="en-US"/>
            </w:rPr>
            <w:instrText>ybWF</w:instrText>
          </w:r>
          <w:r w:rsidR="00EE7021" w:rsidRPr="00F45D56">
            <w:rPr>
              <w:noProof/>
            </w:rPr>
            <w:instrText>0</w:instrText>
          </w:r>
          <w:r w:rsidR="00EE7021">
            <w:rPr>
              <w:noProof/>
              <w:lang w:val="en-US"/>
            </w:rPr>
            <w:instrText>dGVkVGV</w:instrText>
          </w:r>
          <w:r w:rsidR="00EE7021" w:rsidRPr="00F45D56">
            <w:rPr>
              <w:noProof/>
            </w:rPr>
            <w:instrText>4</w:instrText>
          </w:r>
          <w:r w:rsidR="00EE7021">
            <w:rPr>
              <w:noProof/>
              <w:lang w:val="en-US"/>
            </w:rPr>
            <w:instrText>dCI</w:instrText>
          </w:r>
          <w:r w:rsidR="00EE7021" w:rsidRPr="00F45D56">
            <w:rPr>
              <w:noProof/>
            </w:rPr>
            <w:instrText>6</w:instrText>
          </w:r>
          <w:r w:rsidR="00EE7021">
            <w:rPr>
              <w:noProof/>
              <w:lang w:val="en-US"/>
            </w:rPr>
            <w:instrText>eyIkaWQiOiI</w:instrText>
          </w:r>
          <w:r w:rsidR="00EE7021" w:rsidRPr="00F45D56">
            <w:rPr>
              <w:noProof/>
            </w:rPr>
            <w:instrText>4</w:instrText>
          </w:r>
          <w:r w:rsidR="00EE7021">
            <w:rPr>
              <w:noProof/>
              <w:lang w:val="en-US"/>
            </w:rPr>
            <w:instrText>IiwiQ</w:instrText>
          </w:r>
          <w:r w:rsidR="00EE7021" w:rsidRPr="00F45D56">
            <w:rPr>
              <w:noProof/>
            </w:rPr>
            <w:instrText>291</w:instrText>
          </w:r>
          <w:r w:rsidR="00EE7021">
            <w:rPr>
              <w:noProof/>
              <w:lang w:val="en-US"/>
            </w:rPr>
            <w:instrText>bnQiOjEsIlRleHRVbml</w:instrText>
          </w:r>
          <w:r w:rsidR="00EE7021" w:rsidRPr="00F45D56">
            <w:rPr>
              <w:noProof/>
            </w:rPr>
            <w:instrText>0</w:instrText>
          </w:r>
          <w:r w:rsidR="00EE7021">
            <w:rPr>
              <w:noProof/>
              <w:lang w:val="en-US"/>
            </w:rPr>
            <w:instrText>cyI</w:instrText>
          </w:r>
          <w:r w:rsidR="00EE7021" w:rsidRPr="00F45D56">
            <w:rPr>
              <w:noProof/>
            </w:rPr>
            <w:instrText>6</w:instrText>
          </w:r>
          <w:r w:rsidR="00EE7021">
            <w:rPr>
              <w:noProof/>
              <w:lang w:val="en-US"/>
            </w:rPr>
            <w:instrText>W</w:instrText>
          </w:r>
          <w:r w:rsidR="00EE7021" w:rsidRPr="00F45D56">
            <w:rPr>
              <w:noProof/>
            </w:rPr>
            <w:instrText>3</w:instrText>
          </w:r>
          <w:r w:rsidR="00EE7021">
            <w:rPr>
              <w:noProof/>
              <w:lang w:val="en-US"/>
            </w:rPr>
            <w:instrText>siJGlkIjoiOSIsIkZvbnRTdHlsZSI</w:instrText>
          </w:r>
          <w:r w:rsidR="00EE7021" w:rsidRPr="00F45D56">
            <w:rPr>
              <w:noProof/>
            </w:rPr>
            <w:instrText>6</w:instrText>
          </w:r>
          <w:r w:rsidR="00EE7021">
            <w:rPr>
              <w:noProof/>
              <w:lang w:val="en-US"/>
            </w:rPr>
            <w:instrText>eyIkaWQiOiIxMCIsIk</w:instrText>
          </w:r>
          <w:r w:rsidR="00EE7021" w:rsidRPr="00F45D56">
            <w:rPr>
              <w:noProof/>
            </w:rPr>
            <w:instrText>5</w:instrText>
          </w:r>
          <w:r w:rsidR="00EE7021">
            <w:rPr>
              <w:noProof/>
              <w:lang w:val="en-US"/>
            </w:rPr>
            <w:instrText>ldXRyYWwiOnRydWV</w:instrText>
          </w:r>
          <w:r w:rsidR="00EE7021" w:rsidRPr="00F45D56">
            <w:rPr>
              <w:noProof/>
            </w:rPr>
            <w:instrText>9</w:instrText>
          </w:r>
          <w:r w:rsidR="00EE7021">
            <w:rPr>
              <w:noProof/>
              <w:lang w:val="en-US"/>
            </w:rPr>
            <w:instrText>LCJSZWFkaW</w:instrText>
          </w:r>
          <w:r w:rsidR="00EE7021" w:rsidRPr="00F45D56">
            <w:rPr>
              <w:noProof/>
            </w:rPr>
            <w:instrText>5</w:instrText>
          </w:r>
          <w:r w:rsidR="00EE7021">
            <w:rPr>
              <w:noProof/>
              <w:lang w:val="en-US"/>
            </w:rPr>
            <w:instrText>nT</w:instrText>
          </w:r>
          <w:r w:rsidR="00EE7021" w:rsidRPr="00F45D56">
            <w:rPr>
              <w:noProof/>
            </w:rPr>
            <w:instrText>3</w:instrText>
          </w:r>
          <w:r w:rsidR="00EE7021">
            <w:rPr>
              <w:noProof/>
              <w:lang w:val="en-US"/>
            </w:rPr>
            <w:instrText>JkZXIiOjEsIlRleHQiOiJbMl</w:instrText>
          </w:r>
          <w:r w:rsidR="00EE7021" w:rsidRPr="00F45D56">
            <w:rPr>
              <w:noProof/>
            </w:rPr>
            <w:instrText>0</w:instrText>
          </w:r>
          <w:r w:rsidR="00EE7021">
            <w:rPr>
              <w:noProof/>
              <w:lang w:val="en-US"/>
            </w:rPr>
            <w:instrText>ifV</w:instrText>
          </w:r>
          <w:r w:rsidR="00EE7021" w:rsidRPr="00F45D56">
            <w:rPr>
              <w:noProof/>
            </w:rPr>
            <w:instrText>19</w:instrText>
          </w:r>
          <w:r w:rsidR="00EE7021">
            <w:rPr>
              <w:noProof/>
              <w:lang w:val="en-US"/>
            </w:rPr>
            <w:instrText>LCJUYWciOiJDaXRhdmlQbGFjZWhvbGRlciMwMWU</w:instrText>
          </w:r>
          <w:r w:rsidR="00EE7021" w:rsidRPr="00F45D56">
            <w:rPr>
              <w:noProof/>
            </w:rPr>
            <w:instrText>5</w:instrText>
          </w:r>
          <w:r w:rsidR="00EE7021">
            <w:rPr>
              <w:noProof/>
              <w:lang w:val="en-US"/>
            </w:rPr>
            <w:instrText>ZTM</w:instrText>
          </w:r>
          <w:r w:rsidR="00EE7021" w:rsidRPr="00F45D56">
            <w:rPr>
              <w:noProof/>
            </w:rPr>
            <w:instrText>1</w:instrText>
          </w:r>
          <w:r w:rsidR="00EE7021">
            <w:rPr>
              <w:noProof/>
              <w:lang w:val="en-US"/>
            </w:rPr>
            <w:instrText>OC</w:instrText>
          </w:r>
          <w:r w:rsidR="00EE7021" w:rsidRPr="00F45D56">
            <w:rPr>
              <w:noProof/>
            </w:rPr>
            <w:instrText>1</w:instrText>
          </w:r>
          <w:r w:rsidR="00EE7021">
            <w:rPr>
              <w:noProof/>
              <w:lang w:val="en-US"/>
            </w:rPr>
            <w:instrText>hNDkxLTRlY</w:instrText>
          </w:r>
          <w:r w:rsidR="00EE7021" w:rsidRPr="00F45D56">
            <w:rPr>
              <w:noProof/>
            </w:rPr>
            <w:instrText>2</w:instrText>
          </w:r>
          <w:r w:rsidR="00EE7021">
            <w:rPr>
              <w:noProof/>
              <w:lang w:val="en-US"/>
            </w:rPr>
            <w:instrText>EtYWYzOC</w:instrText>
          </w:r>
          <w:r w:rsidR="00EE7021" w:rsidRPr="00F45D56">
            <w:rPr>
              <w:noProof/>
            </w:rPr>
            <w:instrText>1</w:instrText>
          </w:r>
          <w:r w:rsidR="00EE7021">
            <w:rPr>
              <w:noProof/>
              <w:lang w:val="en-US"/>
            </w:rPr>
            <w:instrText>mNDg</w:instrText>
          </w:r>
          <w:r w:rsidR="00EE7021" w:rsidRPr="00F45D56">
            <w:rPr>
              <w:noProof/>
            </w:rPr>
            <w:instrText>4</w:instrText>
          </w:r>
          <w:r w:rsidR="00EE7021">
            <w:rPr>
              <w:noProof/>
              <w:lang w:val="en-US"/>
            </w:rPr>
            <w:instrText>MjM</w:instrText>
          </w:r>
          <w:r w:rsidR="00EE7021" w:rsidRPr="00F45D56">
            <w:rPr>
              <w:noProof/>
            </w:rPr>
            <w:instrText>3</w:instrText>
          </w:r>
          <w:r w:rsidR="00EE7021">
            <w:rPr>
              <w:noProof/>
              <w:lang w:val="en-US"/>
            </w:rPr>
            <w:instrText>MGU</w:instrText>
          </w:r>
          <w:r w:rsidR="00EE7021" w:rsidRPr="00F45D56">
            <w:rPr>
              <w:noProof/>
            </w:rPr>
            <w:instrText>5</w:instrText>
          </w:r>
          <w:r w:rsidR="00EE7021">
            <w:rPr>
              <w:noProof/>
              <w:lang w:val="en-US"/>
            </w:rPr>
            <w:instrText>YWQiLCJUZXh</w:instrText>
          </w:r>
          <w:r w:rsidR="00EE7021" w:rsidRPr="00F45D56">
            <w:rPr>
              <w:noProof/>
            </w:rPr>
            <w:instrText>0</w:instrText>
          </w:r>
          <w:r w:rsidR="00EE7021">
            <w:rPr>
              <w:noProof/>
              <w:lang w:val="en-US"/>
            </w:rPr>
            <w:instrText>IjoiWzJdIiwiV</w:instrText>
          </w:r>
          <w:r w:rsidR="00EE7021" w:rsidRPr="00F45D56">
            <w:rPr>
              <w:noProof/>
            </w:rPr>
            <w:instrText>0</w:instrText>
          </w:r>
          <w:r w:rsidR="00EE7021">
            <w:rPr>
              <w:noProof/>
              <w:lang w:val="en-US"/>
            </w:rPr>
            <w:instrText>FJVmVyc</w:instrText>
          </w:r>
          <w:r w:rsidR="00EE7021" w:rsidRPr="00F45D56">
            <w:rPr>
              <w:noProof/>
            </w:rPr>
            <w:instrText>2</w:instrText>
          </w:r>
          <w:r w:rsidR="00EE7021">
            <w:rPr>
              <w:noProof/>
              <w:lang w:val="en-US"/>
            </w:rPr>
            <w:instrText>lvbiI</w:instrText>
          </w:r>
          <w:r w:rsidR="00EE7021" w:rsidRPr="00F45D56">
            <w:rPr>
              <w:noProof/>
            </w:rPr>
            <w:instrText>6</w:instrText>
          </w:r>
          <w:r w:rsidR="00EE7021">
            <w:rPr>
              <w:noProof/>
              <w:lang w:val="en-US"/>
            </w:rPr>
            <w:instrText>IjYuOC</w:instrText>
          </w:r>
          <w:r w:rsidR="00EE7021" w:rsidRPr="00F45D56">
            <w:rPr>
              <w:noProof/>
            </w:rPr>
            <w:instrText>4</w:instrText>
          </w:r>
          <w:r w:rsidR="00EE7021">
            <w:rPr>
              <w:noProof/>
              <w:lang w:val="en-US"/>
            </w:rPr>
            <w:instrText>wLjAifQ</w:instrText>
          </w:r>
          <w:r w:rsidR="00EE7021" w:rsidRPr="00F45D56">
            <w:rPr>
              <w:noProof/>
            </w:rPr>
            <w:instrText>==}</w:instrText>
          </w:r>
          <w:r w:rsidR="00205649">
            <w:rPr>
              <w:noProof/>
              <w:lang w:val="en-US"/>
            </w:rPr>
            <w:fldChar w:fldCharType="separate"/>
          </w:r>
          <w:r w:rsidR="00EE7021">
            <w:rPr>
              <w:noProof/>
            </w:rPr>
            <w:t>[2]</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placeholder>
            <w:docPart w:val="767CC61CCBB84809B3D321B377147BE2"/>
          </w:placeholder>
        </w:sdtPr>
        <w:sdtContent>
          <w:r>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zYjk5NThkMi0xMjY3LTQyYTMtYWY0Yy1lNTYxNTk3OTBlYmYiLCJUZXh0IjoiWzhdIiwiV0FJVmVyc2lvbiI6IjYuOC4wLjAifQ==}</w:instrText>
          </w:r>
          <w:r>
            <w:rPr>
              <w:noProof/>
            </w:rPr>
            <w:fldChar w:fldCharType="separate"/>
          </w:r>
          <w:r w:rsidR="008D56DF">
            <w:rPr>
              <w:noProof/>
            </w:rPr>
            <w:t>[8]</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6B4620" w:rsidRPr="0049591B" w:rsidRDefault="00F162D9" w:rsidP="005B39C7">
      <w:pPr>
        <w:pStyle w:val="StyleText"/>
      </w:pPr>
      <w:r w:rsidRPr="009E72A4">
        <w:rPr>
          <w:b/>
        </w:rPr>
        <w:t>Цель</w:t>
      </w:r>
      <w:r w:rsidR="006B4620">
        <w:rPr>
          <w:b/>
        </w:rPr>
        <w:t xml:space="preserve"> данного курсового проекта</w:t>
      </w:r>
      <w:r w:rsidR="00395039">
        <w:t xml:space="preserve"> </w:t>
      </w:r>
      <w:r w:rsidR="006B4620">
        <w:t xml:space="preserve">состоит в увеличении скорости разгрузки полувагонов и </w:t>
      </w:r>
      <w:r w:rsidR="00217464">
        <w:t>автоматизации информирования</w:t>
      </w:r>
      <w:r w:rsidR="006B4620">
        <w:t xml:space="preserve"> уполномоченных лиц о прибытии определённого вещества</w:t>
      </w:r>
      <w:r w:rsidR="006B4620" w:rsidRPr="00A6086A">
        <w:t xml:space="preserve">, </w:t>
      </w:r>
      <w:r w:rsidR="006B4620">
        <w:t>заранее определённого по накладной.</w:t>
      </w:r>
    </w:p>
    <w:p w:rsidR="00576ED4" w:rsidRDefault="00F162D9" w:rsidP="00F13009">
      <w:pPr>
        <w:pStyle w:val="StyleText"/>
        <w:rPr>
          <w:b/>
        </w:rPr>
      </w:pPr>
      <w:r w:rsidRPr="00F162D9">
        <w:rPr>
          <w:b/>
        </w:rPr>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49591B" w:rsidRDefault="007E354D" w:rsidP="005B39C7">
      <w:pPr>
        <w:pStyle w:val="StyleText"/>
      </w:pPr>
      <w:r>
        <w:t>5) Анализ результатов те</w:t>
      </w:r>
      <w:r w:rsidR="001C6148">
        <w:t>стирования и подведение итогов.</w:t>
      </w:r>
    </w:p>
    <w:p w:rsidR="005B39C7" w:rsidRPr="001C6148" w:rsidRDefault="005B39C7" w:rsidP="005B39C7">
      <w:pPr>
        <w:pStyle w:val="StyleText"/>
      </w:pPr>
    </w:p>
    <w:p w:rsidR="00B8712B" w:rsidRPr="005B39C7" w:rsidRDefault="004F2A3F" w:rsidP="005B39C7">
      <w:pPr>
        <w:pStyle w:val="StyleText"/>
      </w:pPr>
      <w:r w:rsidRPr="00B77CF0">
        <w:rPr>
          <w:b/>
        </w:rPr>
        <w:t>Практическая значимость</w:t>
      </w:r>
      <w:r>
        <w:t xml:space="preserve"> </w:t>
      </w:r>
      <w:r w:rsidR="006B4620">
        <w:t>состоит в увеличении скорости разгрузки полувагонов по приезду на конечную остановку и делегирование на автоматизированную систему решения задач</w:t>
      </w:r>
      <w:r w:rsidR="006B4620" w:rsidRPr="006B4620">
        <w:t xml:space="preserve">, </w:t>
      </w:r>
      <w:r w:rsidR="006B4620">
        <w:t>связанных с распознаванием номеров полувагонов и занесением информации в базу данных.</w:t>
      </w:r>
      <w:r w:rsidR="00B8712B">
        <w:rPr>
          <w:b/>
        </w:rPr>
        <w:br w:type="page"/>
      </w:r>
    </w:p>
    <w:p w:rsidR="00376F54" w:rsidRDefault="00376F54" w:rsidP="00376F54">
      <w:pPr>
        <w:pStyle w:val="Style1"/>
      </w:pPr>
      <w:bookmarkStart w:id="2" w:name="_Toc72358960"/>
      <w:r>
        <w:lastRenderedPageBreak/>
        <w:t>Перечень условных обозначений и терминов</w:t>
      </w:r>
      <w:bookmarkEnd w:id="2"/>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w:t>
      </w:r>
      <w:r w:rsidRPr="004820EB">
        <w:lastRenderedPageBreak/>
        <w:t>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B72124" w:rsidRDefault="00B72124" w:rsidP="0010506E">
      <w:pPr>
        <w:pStyle w:val="StyleText"/>
      </w:pPr>
      <w:r w:rsidRPr="00B72124">
        <w:rPr>
          <w:b/>
        </w:rPr>
        <w:t xml:space="preserve">Предприятие промышленного железнодорожного транспорта (ППЖТ) </w:t>
      </w:r>
      <w:r w:rsidRPr="000461E0">
        <w:t>—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3B5FA3" w:rsidRDefault="003B5FA3" w:rsidP="00F83712">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27775B" w:rsidRDefault="0027775B" w:rsidP="00F83712">
      <w:pPr>
        <w:pStyle w:val="StyleText"/>
      </w:pPr>
      <w:r w:rsidRPr="0027775B">
        <w:rPr>
          <w:b/>
        </w:rPr>
        <w:t>ORM (англ. Object-Relational Mapping, рус. объектно-реляционное отображение, или преобразование)</w:t>
      </w:r>
      <w:r w:rsidRPr="0027775B">
        <w:t xml:space="preserve"> — технология программирования, которая связывает базы данных с концепциями объектно-ориентированных языков программирования, создавая «виртуальную объектную базу данных».</w:t>
      </w:r>
    </w:p>
    <w:p w:rsidR="0027775B" w:rsidRPr="0027775B" w:rsidRDefault="0027775B" w:rsidP="00F83712">
      <w:pPr>
        <w:pStyle w:val="StyleText"/>
      </w:pPr>
      <w:r w:rsidRPr="0027775B">
        <w:rPr>
          <w:b/>
        </w:rPr>
        <w:t>В программном обеспечении data access object (DAO)</w:t>
      </w:r>
      <w:r w:rsidRPr="0027775B">
        <w:t xml:space="preserve"> — абстрактный интерфейс к какому-либо типу базы данных или механизму хранения. Определённые возможности предоставляются независимо от того, какой механизм хранения используется и без необходимости специальным образом соответствовать этому механизму хранения. Этот шаблон проектирования применим ко множеству языков программирования, большей части программного обеспечения, нуждающемуся в хранении информации, и к большей части баз данных. Но традиционно этот шаблон связывают с приложениями на платформе Java Enterprise Edition, взаимодействующими с реляционными базами данных через интерфейс JDBC, потому что он появился в рекомендациях от фирмы Sun Microsystems.</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3" w:name="_Toc72358961"/>
      <w:r w:rsidRPr="00C773C0">
        <w:lastRenderedPageBreak/>
        <w:t>Анализ задания и описание предметной области</w:t>
      </w:r>
      <w:bookmarkEnd w:id="3"/>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p>
    <w:p w:rsidR="0049591B" w:rsidRDefault="0049591B" w:rsidP="0049591B">
      <w:pPr>
        <w:pStyle w:val="StyleImage"/>
      </w:pPr>
      <w:r>
        <w:rPr>
          <w:noProof/>
          <w:lang w:eastAsia="ru-RU"/>
        </w:rPr>
        <w:drawing>
          <wp:inline distT="0" distB="0" distL="0" distR="0">
            <wp:extent cx="5663469" cy="3192780"/>
            <wp:effectExtent l="19050" t="19050" r="13970" b="2667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solidFill>
                        <a:schemeClr val="tx1"/>
                      </a:solidFill>
                    </a:ln>
                  </pic:spPr>
                </pic:pic>
              </a:graphicData>
            </a:graphic>
          </wp:inline>
        </w:drawing>
      </w:r>
    </w:p>
    <w:p w:rsidR="0049591B" w:rsidRPr="0049591B" w:rsidRDefault="0049591B" w:rsidP="00653FE0">
      <w:pPr>
        <w:pStyle w:val="StyleImage"/>
      </w:pPr>
      <w:r>
        <w:t>Рисунок 1 – Тепловоз (слева) и электровоз (с</w:t>
      </w:r>
      <w:r w:rsidR="00653FE0">
        <w:t>права) на железнодорожных путях</w:t>
      </w:r>
    </w:p>
    <w:p w:rsidR="0049591B" w:rsidRDefault="0049591B" w:rsidP="0049591B">
      <w:pPr>
        <w:pStyle w:val="StyleImage"/>
      </w:pPr>
      <w:r>
        <w:rPr>
          <w:noProof/>
          <w:lang w:eastAsia="ru-RU"/>
        </w:rPr>
        <w:lastRenderedPageBreak/>
        <w:drawing>
          <wp:inline distT="0" distB="0" distL="0" distR="0">
            <wp:extent cx="5334000" cy="4000500"/>
            <wp:effectExtent l="19050" t="19050" r="19050" b="1905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solidFill>
                        <a:schemeClr val="tx1"/>
                      </a:solid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extent cx="5940425" cy="2590025"/>
            <wp:effectExtent l="19050" t="19050" r="22225" b="2032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solidFill>
                        <a:schemeClr val="tx1"/>
                      </a:solid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lastRenderedPageBreak/>
        <w:t>В России первые полувагоны появились в 1861 году, это были заказанные из-за границы вагоны для Грушевской железной дороги, 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EC3C96" w:rsidRDefault="00EC3C96" w:rsidP="00EC3C96">
      <w:pPr>
        <w:pStyle w:val="StyleText"/>
      </w:pPr>
    </w:p>
    <w:p w:rsidR="00EC3C96" w:rsidRPr="00EC3C96" w:rsidRDefault="00EC3C96" w:rsidP="00EC3C96">
      <w:pPr>
        <w:pStyle w:val="StyleText"/>
      </w:pPr>
      <w:r>
        <w:t>На рисунке 4 представлена модель вагоноопрокидывателя. По данной можно увидеть</w:t>
      </w:r>
      <w:r w:rsidRPr="00EC3C96">
        <w:t xml:space="preserve">, </w:t>
      </w:r>
      <w:r>
        <w:t>каким образом вагоны помещаются в него и каким образом переворачиваются. Вагоны заезжают в специальное отверстие</w:t>
      </w:r>
      <w:r w:rsidRPr="00EC3C96">
        <w:t xml:space="preserve">, </w:t>
      </w:r>
      <w:r>
        <w:t>спроектированное для полувагонов разной длины и размеров</w:t>
      </w:r>
      <w:r w:rsidRPr="00EC3C96">
        <w:t xml:space="preserve">, </w:t>
      </w:r>
      <w:r>
        <w:t>затем</w:t>
      </w:r>
      <w:r w:rsidRPr="00EC3C96">
        <w:t xml:space="preserve">, </w:t>
      </w:r>
      <w:r>
        <w:t xml:space="preserve">их </w:t>
      </w:r>
      <w:r>
        <w:lastRenderedPageBreak/>
        <w:t>закрепляют и переворачивают вращательным движением вагоноопрокидывателя за счёт автоматизированных механизмов.</w:t>
      </w:r>
    </w:p>
    <w:p w:rsidR="007E030D" w:rsidRDefault="007E030D" w:rsidP="00532496">
      <w:pPr>
        <w:pStyle w:val="StyleImage"/>
      </w:pPr>
      <w:r>
        <w:rPr>
          <w:noProof/>
          <w:lang w:eastAsia="ru-RU"/>
        </w:rPr>
        <w:drawing>
          <wp:inline distT="0" distB="0" distL="0" distR="0">
            <wp:extent cx="5940425" cy="3791761"/>
            <wp:effectExtent l="19050" t="19050" r="22225" b="18415"/>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solidFill>
                        <a:schemeClr val="tx1"/>
                      </a:solidFill>
                    </a:ln>
                  </pic:spPr>
                </pic:pic>
              </a:graphicData>
            </a:graphic>
          </wp:inline>
        </w:drawing>
      </w:r>
    </w:p>
    <w:p w:rsidR="00EC3C96" w:rsidRDefault="007E030D" w:rsidP="00EC3C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34626D72" wp14:editId="75289D67">
            <wp:extent cx="5940425" cy="3949065"/>
            <wp:effectExtent l="19050" t="19050" r="22225" b="133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9065"/>
                    </a:xfrm>
                    <a:prstGeom prst="rect">
                      <a:avLst/>
                    </a:prstGeom>
                    <a:ln>
                      <a:solidFill>
                        <a:schemeClr val="tx1"/>
                      </a:solidFill>
                    </a:ln>
                  </pic:spPr>
                </pic:pic>
              </a:graphicData>
            </a:graphic>
          </wp:inline>
        </w:drawing>
      </w:r>
    </w:p>
    <w:p w:rsidR="00A32D8D" w:rsidRDefault="00B35937" w:rsidP="00532496">
      <w:pPr>
        <w:pStyle w:val="StyleImage"/>
      </w:pPr>
      <w:r>
        <w:t>Рисунок 6 – Вагоноопрокидыватель с двумя въездами</w:t>
      </w:r>
    </w:p>
    <w:p w:rsidR="00EC3C96" w:rsidRDefault="00EC3C96" w:rsidP="00532496">
      <w:pPr>
        <w:pStyle w:val="StyleImage"/>
      </w:pPr>
    </w:p>
    <w:p w:rsidR="00042D38" w:rsidRDefault="00EC3C96" w:rsidP="00042D38">
      <w:pPr>
        <w:pStyle w:val="StyleText"/>
      </w:pPr>
      <w:r>
        <w:lastRenderedPageBreak/>
        <w:t>На рисунках 5-6 представлены вагоноопрокидыватели</w:t>
      </w:r>
      <w:r w:rsidRPr="00EC3C96">
        <w:t xml:space="preserve">, </w:t>
      </w:r>
      <w:r>
        <w:t>которые используются на производственных предприятиях.</w:t>
      </w:r>
    </w:p>
    <w:p w:rsidR="00042D38" w:rsidRDefault="00042D38" w:rsidP="00042D38">
      <w:pPr>
        <w:pStyle w:val="StyleText"/>
      </w:pPr>
      <w:r>
        <w:t>Существуют промышленные предприятия</w:t>
      </w:r>
      <w:r w:rsidRPr="00042D38">
        <w:t xml:space="preserve">, </w:t>
      </w:r>
      <w:r>
        <w:t>которые устанавливают на определённом расстоянии от вагоноопрокидывателя видеокамеры</w:t>
      </w:r>
      <w:r w:rsidRPr="00042D38">
        <w:t xml:space="preserve">, </w:t>
      </w:r>
      <w:r>
        <w:t>с возможностью транслирования виде</w:t>
      </w:r>
      <w:r w:rsidR="002D386E">
        <w:t xml:space="preserve">опотока </w:t>
      </w:r>
      <w:r>
        <w:t>информационной системе.</w:t>
      </w:r>
      <w:r w:rsidR="00AC0667">
        <w:t xml:space="preserve"> Вагоны приходят составом</w:t>
      </w:r>
      <w:r w:rsidR="00AC0667" w:rsidRPr="00AC0667">
        <w:t xml:space="preserve">, </w:t>
      </w:r>
      <w:r w:rsidR="00AC0667">
        <w:t>состоящий из определённого числа вагонов.</w:t>
      </w:r>
      <w:r>
        <w:t xml:space="preserve"> </w:t>
      </w:r>
      <w:r w:rsidR="003D3A75">
        <w:t>На рисунке 7 представлен</w:t>
      </w:r>
      <w:r w:rsidR="003B5B37">
        <w:t>ы камеры</w:t>
      </w:r>
      <w:r w:rsidR="003D3A75" w:rsidRPr="003D3A75">
        <w:t xml:space="preserve">, </w:t>
      </w:r>
      <w:r w:rsidR="003D3A75">
        <w:t>расположенная на определённом расстоянии от разгрузочной/загрузочной станции</w:t>
      </w:r>
      <w:r w:rsidR="003D3A75" w:rsidRPr="003D3A75">
        <w:t xml:space="preserve">, </w:t>
      </w:r>
      <w:r w:rsidR="003D3A75">
        <w:t>для идентификации номера полувагона.</w:t>
      </w:r>
    </w:p>
    <w:p w:rsidR="003D3A75" w:rsidRPr="003D3A75" w:rsidRDefault="003D3A75" w:rsidP="00042D38">
      <w:pPr>
        <w:pStyle w:val="StyleText"/>
      </w:pPr>
    </w:p>
    <w:p w:rsidR="00042D38" w:rsidRDefault="001F2FE0" w:rsidP="003D3A75">
      <w:pPr>
        <w:pStyle w:val="StyleImage"/>
      </w:pPr>
      <w:r>
        <w:rPr>
          <w:noProof/>
          <w:lang w:eastAsia="ru-RU"/>
        </w:rPr>
        <w:drawing>
          <wp:inline distT="0" distB="0" distL="0" distR="0">
            <wp:extent cx="3054350" cy="4961591"/>
            <wp:effectExtent l="19050" t="19050" r="12700" b="1079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5933" cy="4964163"/>
                    </a:xfrm>
                    <a:prstGeom prst="rect">
                      <a:avLst/>
                    </a:prstGeom>
                    <a:noFill/>
                    <a:ln>
                      <a:solidFill>
                        <a:schemeClr val="tx1"/>
                      </a:solidFill>
                    </a:ln>
                  </pic:spPr>
                </pic:pic>
              </a:graphicData>
            </a:graphic>
          </wp:inline>
        </w:drawing>
      </w:r>
    </w:p>
    <w:p w:rsidR="003D3A75" w:rsidRDefault="003D3A75" w:rsidP="003D3A75">
      <w:pPr>
        <w:pStyle w:val="StyleImage"/>
      </w:pPr>
      <w:r>
        <w:t>Рисунок 7 – К</w:t>
      </w:r>
      <w:r w:rsidR="003B5B37">
        <w:t>амеры</w:t>
      </w:r>
      <w:r w:rsidRPr="003D3A75">
        <w:t xml:space="preserve">, </w:t>
      </w:r>
      <w:r w:rsidR="003B5B37">
        <w:t>установленные</w:t>
      </w:r>
      <w:r>
        <w:t xml:space="preserve"> для распознавания номеров полувагонов</w:t>
      </w:r>
    </w:p>
    <w:p w:rsidR="003D3A75" w:rsidRDefault="003D3A75" w:rsidP="003D3A75">
      <w:pPr>
        <w:pStyle w:val="StyleText"/>
      </w:pPr>
    </w:p>
    <w:p w:rsidR="00080E77" w:rsidRPr="00616C4C" w:rsidRDefault="00080E77" w:rsidP="00616C4C">
      <w:pPr>
        <w:pStyle w:val="StyleText"/>
      </w:pPr>
      <w:r>
        <w:t>Наибольший интерес при распознавании изображения полувагона представляет идентификационный номер полувагона</w:t>
      </w:r>
      <w:r w:rsidRPr="00080E77">
        <w:t xml:space="preserve">, </w:t>
      </w:r>
      <w:r>
        <w:t>который выделен белыми цифрами определённого размера</w:t>
      </w:r>
      <w:r w:rsidR="00616C4C">
        <w:t xml:space="preserve"> (см. рис. 8).</w:t>
      </w:r>
    </w:p>
    <w:p w:rsidR="00616C4C" w:rsidRDefault="00616C4C" w:rsidP="00616C4C">
      <w:pPr>
        <w:pStyle w:val="StyleImage"/>
      </w:pPr>
      <w:r>
        <w:rPr>
          <w:noProof/>
          <w:lang w:eastAsia="ru-RU"/>
        </w:rPr>
        <w:lastRenderedPageBreak/>
        <w:drawing>
          <wp:inline distT="0" distB="0" distL="0" distR="0">
            <wp:extent cx="5939790" cy="3018155"/>
            <wp:effectExtent l="19050" t="19050" r="22860" b="1079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018155"/>
                    </a:xfrm>
                    <a:prstGeom prst="rect">
                      <a:avLst/>
                    </a:prstGeom>
                    <a:noFill/>
                    <a:ln>
                      <a:solidFill>
                        <a:schemeClr val="tx1"/>
                      </a:solidFill>
                    </a:ln>
                  </pic:spPr>
                </pic:pic>
              </a:graphicData>
            </a:graphic>
          </wp:inline>
        </w:drawing>
      </w:r>
    </w:p>
    <w:p w:rsidR="00616C4C" w:rsidRDefault="00616C4C" w:rsidP="00616C4C">
      <w:pPr>
        <w:pStyle w:val="StyleImage"/>
      </w:pPr>
      <w:r>
        <w:t>Рисунок 8 – Полувагон с идентификационным номером</w:t>
      </w:r>
    </w:p>
    <w:p w:rsidR="00616C4C" w:rsidRDefault="00616C4C" w:rsidP="00616C4C">
      <w:pPr>
        <w:pStyle w:val="StyleText"/>
      </w:pPr>
    </w:p>
    <w:p w:rsidR="00616C4C" w:rsidRPr="00616C4C" w:rsidRDefault="001F2FE0" w:rsidP="00616C4C">
      <w:pPr>
        <w:pStyle w:val="StyleText"/>
      </w:pPr>
      <w:r>
        <w:t xml:space="preserve">Идентификационный номер может </w:t>
      </w:r>
      <w:r w:rsidR="00616C4C">
        <w:t>сопоставлять определённый полувагон накладной</w:t>
      </w:r>
      <w:r w:rsidR="00616C4C" w:rsidRPr="00616C4C">
        <w:t xml:space="preserve">, </w:t>
      </w:r>
      <w:r w:rsidR="00616C4C">
        <w:t>в которой содержится основная информация о полувагоне.</w:t>
      </w:r>
    </w:p>
    <w:p w:rsidR="00887365" w:rsidRDefault="00887365" w:rsidP="00156C6C">
      <w:pPr>
        <w:pStyle w:val="StyleText"/>
      </w:pPr>
      <w:r>
        <w:br w:type="page"/>
      </w:r>
    </w:p>
    <w:p w:rsidR="00521356" w:rsidRDefault="00521356" w:rsidP="00521356">
      <w:pPr>
        <w:pStyle w:val="Style1"/>
      </w:pPr>
      <w:bookmarkStart w:id="4" w:name="_Toc72358962"/>
      <w:r>
        <w:lastRenderedPageBreak/>
        <w:t>Словарь существительных и глаголов</w:t>
      </w:r>
      <w:bookmarkEnd w:id="4"/>
    </w:p>
    <w:p w:rsidR="00514162" w:rsidRDefault="00514162" w:rsidP="00514162">
      <w:pPr>
        <w:pStyle w:val="StyleText"/>
      </w:pPr>
      <w:r w:rsidRPr="00514162">
        <w:rPr>
          <w:b/>
        </w:rPr>
        <w:t>Подвижной состав на сети железных дорог</w:t>
      </w:r>
      <w:r w:rsidRPr="00514162">
        <w:t xml:space="preserve"> России — совокупность подвижного состава, находящегося в собственности или в оперативном управлении компании Российские железные дороги, других компаний-операторов подвижного состава.</w:t>
      </w:r>
    </w:p>
    <w:p w:rsidR="00521356" w:rsidRDefault="00521356" w:rsidP="00521356">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521356" w:rsidRDefault="003B5FA3" w:rsidP="00521356">
      <w:pPr>
        <w:pStyle w:val="StyleText"/>
      </w:pPr>
      <w:r w:rsidRPr="003B5FA3">
        <w:rPr>
          <w:b/>
        </w:rPr>
        <w:t>Видеокамера</w:t>
      </w:r>
      <w:r w:rsidRPr="003B5FA3">
        <w:t xml:space="preserve"> — первоначальное значение — комбинация телевизионной передающей камеры и устройства для видеозаписи</w:t>
      </w:r>
      <w:r>
        <w:t>.</w:t>
      </w:r>
    </w:p>
    <w:p w:rsidR="003B5FA3" w:rsidRDefault="003B5FA3" w:rsidP="00521356">
      <w:pPr>
        <w:pStyle w:val="StyleText"/>
      </w:pPr>
      <w:r w:rsidRPr="003B5FA3">
        <w:rPr>
          <w:b/>
        </w:rPr>
        <w:t>Цифровое изображение</w:t>
      </w:r>
      <w:r w:rsidRPr="003B5FA3">
        <w:t xml:space="preserve"> — двумерное изображение, представленное в цифровом виде. В зависимости от способа описания, изображение может быть растровым или векторным.</w:t>
      </w:r>
    </w:p>
    <w:p w:rsidR="00BD0DE0" w:rsidRDefault="003B5FA3" w:rsidP="00BD0DE0">
      <w:pPr>
        <w:pStyle w:val="StyleText"/>
      </w:pPr>
      <w:r w:rsidRPr="003B5FA3">
        <w:rPr>
          <w:b/>
        </w:rPr>
        <w:t>Оптическое распознавание символов (англ. optical character recognition, OCR)</w:t>
      </w:r>
      <w:r w:rsidRPr="003B5FA3">
        <w:t xml:space="preserve"> — механический или электронный перевод изображений рукописного, машинописного или печатного текста в текстовые данные, использующиеся для представления символов в компьютере (например, в текстовом редакторе). Распознавание широко применяется для преобразования книг и документов в электронный вид, для автоматизации систем учёта в бизнесе или для публикации текста на веб-странице. Оптическое распознавание символов позволяет редактировать текст, осуществлять поиск слов или фраз, хранить его в более компактной форме, демонстрировать или распечатывать материал, не теряя качества, анализировать информацию, а также применять к тексту электронный перевод, форматирование или преобразование в речь. Оптическое распознавание текста является исследуемой проблемой в областях распознавания образов, искусственного интеллекта и компьютерного зрения.</w:t>
      </w:r>
    </w:p>
    <w:p w:rsidR="00BD0DE0" w:rsidRDefault="00BD0DE0" w:rsidP="00BD0DE0">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0966CB" w:rsidRDefault="000966CB" w:rsidP="005E7AEE">
      <w:pPr>
        <w:pStyle w:val="StyleText"/>
      </w:pPr>
      <w:r w:rsidRPr="000966CB">
        <w:rPr>
          <w:b/>
        </w:rPr>
        <w:t>Накладная</w:t>
      </w:r>
      <w:r w:rsidRPr="000966CB">
        <w:t xml:space="preserve"> — первичный документ, используемый при передаче товарно-материальных ценностей от одного лица другому (предназначенный для оформления операций по отпуску и приёму товарно-материальных ценностей</w:t>
      </w:r>
      <w:r w:rsidR="005E7AEE">
        <w:t>.</w:t>
      </w:r>
    </w:p>
    <w:p w:rsidR="008003D9" w:rsidRDefault="008003D9" w:rsidP="005E7AEE">
      <w:pPr>
        <w:pStyle w:val="StyleText"/>
      </w:pPr>
      <w:r w:rsidRPr="008003D9">
        <w:rPr>
          <w:b/>
        </w:rPr>
        <w:t xml:space="preserve">Регистрация </w:t>
      </w:r>
      <w:r w:rsidRPr="008003D9">
        <w:t>— запись, фиксация фактов или явлений с целью учёта и придания им статуса официально признанных актов</w:t>
      </w:r>
      <w:r>
        <w:t>.</w:t>
      </w:r>
    </w:p>
    <w:p w:rsidR="00521356" w:rsidRPr="00521356" w:rsidRDefault="00521356" w:rsidP="00521356">
      <w:pPr>
        <w:rPr>
          <w:rFonts w:ascii="Times New Roman" w:hAnsi="Times New Roman"/>
          <w:sz w:val="28"/>
        </w:rPr>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rsidR="005F09D9">
        <w:t>определённого вида (см. рис. 9</w:t>
      </w:r>
      <w:r>
        <w:t>).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4322E942" wp14:editId="2D5B7027">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5F09D9" w:rsidP="00156C6C">
      <w:pPr>
        <w:pStyle w:val="StyleImage"/>
      </w:pPr>
      <w:r>
        <w:t>Рисунок 9</w:t>
      </w:r>
      <w:r w:rsidR="00156C6C">
        <w:t xml:space="preserve"> – Пример накладной</w:t>
      </w:r>
    </w:p>
    <w:p w:rsidR="00156C6C" w:rsidRDefault="00156C6C" w:rsidP="00156C6C">
      <w:pPr>
        <w:pStyle w:val="StyleText"/>
      </w:pPr>
    </w:p>
    <w:p w:rsidR="00A33CE6" w:rsidRPr="0077795E"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504E29">
        <w:t xml:space="preserve"> Вагоны</w:t>
      </w:r>
      <w:r w:rsidR="0077795E">
        <w:t xml:space="preserve"> прибывают в хаотичном порядке</w:t>
      </w:r>
      <w:r w:rsidR="0077795E" w:rsidRPr="00876428">
        <w:t xml:space="preserve">, </w:t>
      </w:r>
      <w:r w:rsidR="0077795E">
        <w:t>однако принадлежат определённому составу.</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w:t>
      </w:r>
      <w:r w:rsidRPr="0077795E">
        <w:rPr>
          <w:color w:val="000000" w:themeColor="text1"/>
        </w:rPr>
        <w:t>составе</w:t>
      </w:r>
      <w:r w:rsidRPr="00A33CE6">
        <w:rPr>
          <w:color w:val="FF0000"/>
        </w:rPr>
        <w:t xml:space="preserve"> </w:t>
      </w:r>
      <w:r w:rsidRPr="00A33CE6">
        <w:t xml:space="preserve">некоторые подробности, в том числе – процентное содержание сыпучей смеси в полувагоне. </w:t>
      </w:r>
    </w:p>
    <w:p w:rsidR="00A33CE6" w:rsidRDefault="0077795E" w:rsidP="007B6327">
      <w:pPr>
        <w:pStyle w:val="StyleText"/>
      </w:pPr>
      <w:r>
        <w:t>Н</w:t>
      </w:r>
      <w:r w:rsidR="00156C6C" w:rsidRPr="00A33CE6">
        <w:t xml:space="preserve">еобходимо достичь уровня автоматизации, при которого каждый приезжий полувагон будет зафиксирован и разгружен. </w:t>
      </w:r>
    </w:p>
    <w:p w:rsidR="00156C6C" w:rsidRDefault="0077795E" w:rsidP="007B6327">
      <w:pPr>
        <w:pStyle w:val="StyleText"/>
      </w:pPr>
      <w:r>
        <w:t>Есть</w:t>
      </w:r>
      <w:r w:rsidR="00156C6C" w:rsidRPr="00A33CE6">
        <w:t xml:space="preserve">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w:t>
      </w:r>
      <w:r>
        <w:t xml:space="preserve"> включать проверку на корректное</w:t>
      </w:r>
      <w:r w:rsidR="00156C6C" w:rsidRPr="00A33CE6">
        <w:t xml:space="preserve"> контактирование различных предприятий между собой </w:t>
      </w:r>
      <w:r w:rsidR="00156C6C" w:rsidRPr="00A33CE6">
        <w:lastRenderedPageBreak/>
        <w:t xml:space="preserve">(например, прогнозирование ошибок в накладных, преждевременное </w:t>
      </w:r>
      <w:r>
        <w:t xml:space="preserve">их </w:t>
      </w:r>
      <w:r w:rsidR="00156C6C" w:rsidRPr="00A33CE6">
        <w:t>обнаружение или профилактика).</w:t>
      </w:r>
    </w:p>
    <w:p w:rsidR="007B6327" w:rsidRPr="007B6327" w:rsidRDefault="007B6327" w:rsidP="007B6327">
      <w:pPr>
        <w:pStyle w:val="StyleText"/>
      </w:pPr>
      <w:r>
        <w:t xml:space="preserve">Информационная система </w:t>
      </w:r>
      <w:r w:rsidR="00D84BD5">
        <w:t>должна быть разбита на три модуля</w:t>
      </w:r>
      <w:r w:rsidRPr="007B6327">
        <w:t xml:space="preserve">: </w:t>
      </w:r>
    </w:p>
    <w:p w:rsidR="007B6327" w:rsidRPr="00D84BD5" w:rsidRDefault="007B6327" w:rsidP="007B6327">
      <w:pPr>
        <w:pStyle w:val="StyleText"/>
      </w:pPr>
      <w:r w:rsidRPr="007B6327">
        <w:t>1)</w:t>
      </w:r>
      <w:r w:rsidR="00D84BD5">
        <w:t xml:space="preserve"> </w:t>
      </w:r>
      <w:r w:rsidR="00D84BD5" w:rsidRPr="00D84BD5">
        <w:t>“</w:t>
      </w:r>
      <w:r w:rsidR="00D84BD5">
        <w:t>Центральный сервер</w:t>
      </w:r>
      <w:r w:rsidR="00D84BD5" w:rsidRPr="00D84BD5">
        <w:t>”</w:t>
      </w:r>
      <w:r w:rsidRPr="007B6327">
        <w:t xml:space="preserve"> </w:t>
      </w:r>
      <w:r w:rsidR="00D84BD5">
        <w:t>– единственный модуль</w:t>
      </w:r>
      <w:r w:rsidR="00D84BD5" w:rsidRPr="00D84BD5">
        <w:t xml:space="preserve">, </w:t>
      </w:r>
      <w:r w:rsidR="00D84BD5">
        <w:t>который имеет доступ к базе данных. Модуль должен обеспечивать взаимодействие с базой данных других модулей</w:t>
      </w:r>
      <w:r w:rsidR="00D84BD5" w:rsidRPr="00D84BD5">
        <w:t xml:space="preserve">, </w:t>
      </w:r>
      <w:r w:rsidR="00D84BD5">
        <w:t>которым необходимо получать доступ к актуальным данным</w:t>
      </w:r>
      <w:r w:rsidR="00D84BD5" w:rsidRPr="00D84BD5">
        <w:t xml:space="preserve">, </w:t>
      </w:r>
      <w:r w:rsidR="00D84BD5">
        <w:t>расположенным в базе данных для работоспособности.</w:t>
      </w:r>
    </w:p>
    <w:p w:rsidR="007B6327" w:rsidRPr="001742FF" w:rsidRDefault="007B6327" w:rsidP="007B6327">
      <w:pPr>
        <w:pStyle w:val="StyleText"/>
      </w:pPr>
      <w:r w:rsidRPr="007B6327">
        <w:t xml:space="preserve">2) </w:t>
      </w:r>
      <w:r w:rsidR="00D84BD5">
        <w:t xml:space="preserve">Модуль </w:t>
      </w:r>
      <w:r w:rsidR="00D84BD5" w:rsidRPr="00D84BD5">
        <w:t>“</w:t>
      </w:r>
      <w:r w:rsidR="00D84BD5">
        <w:t>Камера</w:t>
      </w:r>
      <w:r w:rsidR="00D84BD5" w:rsidRPr="00D84BD5">
        <w:t xml:space="preserve">”, </w:t>
      </w:r>
      <w:r w:rsidR="00D84BD5">
        <w:t>занимающийся распознаванием изображения</w:t>
      </w:r>
      <w:r w:rsidR="001742FF" w:rsidRPr="001742FF">
        <w:t xml:space="preserve">, </w:t>
      </w:r>
      <w:r w:rsidR="001742FF">
        <w:t>которое должно загружаться пользователем.</w:t>
      </w:r>
    </w:p>
    <w:p w:rsidR="00D84BD5" w:rsidRDefault="007B6327" w:rsidP="00D84BD5">
      <w:pPr>
        <w:pStyle w:val="StyleText"/>
      </w:pPr>
      <w:r w:rsidRPr="007B6327">
        <w:t xml:space="preserve">3) </w:t>
      </w:r>
      <w:r w:rsidR="00D84BD5">
        <w:t xml:space="preserve">Модуль </w:t>
      </w:r>
      <w:r w:rsidR="00D84BD5" w:rsidRPr="00D84BD5">
        <w:t>“</w:t>
      </w:r>
      <w:r w:rsidR="00D84BD5">
        <w:t>Пользователь</w:t>
      </w:r>
      <w:r w:rsidR="00D84BD5" w:rsidRPr="00D84BD5">
        <w:t xml:space="preserve">” обеспечивает пользовательский интерфейс, </w:t>
      </w:r>
      <w:r w:rsidR="00D84BD5">
        <w:t>с помощью которого можно рассмотреть информацию</w:t>
      </w:r>
      <w:r w:rsidR="00D84BD5" w:rsidRPr="00D84BD5">
        <w:t xml:space="preserve">, </w:t>
      </w:r>
      <w:r w:rsidR="00D84BD5">
        <w:t>содержащуюся в базе данных</w:t>
      </w:r>
      <w:r w:rsidR="001742FF" w:rsidRPr="001742FF">
        <w:t xml:space="preserve">, </w:t>
      </w:r>
      <w:r w:rsidR="001742FF">
        <w:t>добавить накладную и информацию о ней</w:t>
      </w:r>
      <w:r w:rsidR="001742FF" w:rsidRPr="001742FF">
        <w:t xml:space="preserve">, </w:t>
      </w:r>
      <w:r w:rsidR="001742FF">
        <w:t>добавить информацию о полувагонах содержащиеся в определённой накладной.</w:t>
      </w:r>
    </w:p>
    <w:p w:rsidR="00640158" w:rsidRPr="00640158" w:rsidRDefault="00640158" w:rsidP="00D84BD5">
      <w:pPr>
        <w:pStyle w:val="StyleText"/>
      </w:pPr>
      <w:r>
        <w:t xml:space="preserve">Модуль </w:t>
      </w:r>
      <w:r w:rsidRPr="00640158">
        <w:t>“</w:t>
      </w:r>
      <w:r>
        <w:t>Камера</w:t>
      </w:r>
      <w:r w:rsidRPr="00640158">
        <w:t xml:space="preserve">” </w:t>
      </w:r>
      <w:r>
        <w:t xml:space="preserve">и </w:t>
      </w:r>
      <w:r w:rsidRPr="00640158">
        <w:t>“</w:t>
      </w:r>
      <w:r>
        <w:t>Пользователь</w:t>
      </w:r>
      <w:r w:rsidRPr="00640158">
        <w:t xml:space="preserve">” </w:t>
      </w:r>
      <w:r>
        <w:t>относятся к клиентской части приложения</w:t>
      </w:r>
      <w:r w:rsidRPr="00640158">
        <w:t xml:space="preserve">, </w:t>
      </w:r>
      <w:r>
        <w:t xml:space="preserve">а модуль </w:t>
      </w:r>
      <w:r w:rsidRPr="00640158">
        <w:t>“</w:t>
      </w:r>
      <w:r>
        <w:t>Центральный сервер</w:t>
      </w:r>
      <w:r w:rsidRPr="00640158">
        <w:t xml:space="preserve">” </w:t>
      </w:r>
      <w:r>
        <w:t>к серверной.</w:t>
      </w:r>
    </w:p>
    <w:p w:rsidR="007B6327" w:rsidRPr="00DE70C9"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r w:rsidR="001742FF">
        <w:t xml:space="preserve"> в будущем</w:t>
      </w:r>
      <w:r>
        <w:t>.</w:t>
      </w:r>
      <w:r w:rsidR="00DE70C9">
        <w:t xml:space="preserve"> Помимо информирования о плохом распознавании</w:t>
      </w:r>
      <w:r w:rsidR="00DE70C9" w:rsidRPr="00DE70C9">
        <w:t xml:space="preserve">, </w:t>
      </w:r>
      <w:r w:rsidR="00DE70C9">
        <w:t>должна быть возможность исправить некорректно распознанный номер полувагона корректным и обновить данные в базе данных.</w:t>
      </w:r>
    </w:p>
    <w:p w:rsidR="00A37296" w:rsidRDefault="00A37296" w:rsidP="00A37296">
      <w:pPr>
        <w:pStyle w:val="StyleText"/>
      </w:pPr>
      <w:r>
        <w:t>В пользовательском интерфейсе необходимо предоставлять информацию о</w:t>
      </w:r>
      <w:r w:rsidR="004A1E0F">
        <w:t>б</w:t>
      </w:r>
      <w:r>
        <w:t xml:space="preserve">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w:t>
      </w:r>
      <w:r w:rsidR="001742FF">
        <w:t xml:space="preserve"> вносить информацию о накладной</w:t>
      </w:r>
      <w:r w:rsidR="001742FF" w:rsidRPr="001742FF">
        <w:t xml:space="preserve">, </w:t>
      </w:r>
      <w:r w:rsidR="001742FF">
        <w:t xml:space="preserve">а также информацию о полувагонах соответствующих данной накладной </w:t>
      </w:r>
      <w:r>
        <w:t>в элемент управления</w:t>
      </w:r>
      <w:r w:rsidR="001742FF">
        <w:t xml:space="preserve">. Таким </w:t>
      </w:r>
      <w:r>
        <w:t>образом</w:t>
      </w:r>
      <w:r w:rsidRPr="00A37296">
        <w:t xml:space="preserve">, </w:t>
      </w:r>
      <w:r>
        <w:t>часть информационной системы занимающейся распознаванием будет фиксировать полувагоны, приезжающие уже по оп</w:t>
      </w:r>
      <w:r w:rsidR="001742FF">
        <w:t>ределённой конкретной накладной</w:t>
      </w:r>
      <w:r w:rsidR="001742FF" w:rsidRPr="001742FF">
        <w:t xml:space="preserve">. </w:t>
      </w:r>
      <w:r w:rsidR="001742FF">
        <w:t>Сотрудник должен вмешиваться в процесс распознавания только в одном случае – если существует необходимость изменить некорректно распознанный номер. Самостоятельно добавлять информацию о полувагоне запрещено. Необходимо</w:t>
      </w:r>
      <w:r>
        <w:t xml:space="preserve">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0158" w:rsidRPr="00640158" w:rsidRDefault="00640158" w:rsidP="00A37296">
      <w:pPr>
        <w:pStyle w:val="StyleText"/>
      </w:pPr>
      <w:r>
        <w:t xml:space="preserve">Необходимо развертывать базу данных на сервере посредством </w:t>
      </w:r>
      <w:r>
        <w:rPr>
          <w:lang w:val="en-US"/>
        </w:rPr>
        <w:t>SQL</w:t>
      </w:r>
      <w:r w:rsidRPr="00640158">
        <w:t>-</w:t>
      </w:r>
      <w:r>
        <w:t xml:space="preserve">запросов для увеличения </w:t>
      </w:r>
      <w:r w:rsidR="002F3265">
        <w:t xml:space="preserve">кроссплатформенности серверной части приложения и возможности работы в непредвиденных обстоятельствах в лице аппаратного обеспечения ранее не </w:t>
      </w:r>
      <w:r w:rsidR="0021764C">
        <w:t>использующегося</w:t>
      </w:r>
      <w:r w:rsidR="002F3265">
        <w:t>.</w:t>
      </w:r>
    </w:p>
    <w:p w:rsidR="006477D1" w:rsidRDefault="006477D1" w:rsidP="00630E74">
      <w:pPr>
        <w:pStyle w:val="StyleText"/>
        <w:ind w:firstLine="0"/>
      </w:pPr>
      <w:r>
        <w:br w:type="page"/>
      </w:r>
    </w:p>
    <w:p w:rsidR="00CD10DE" w:rsidRDefault="00630E74" w:rsidP="00CD10DE">
      <w:pPr>
        <w:pStyle w:val="Style2"/>
      </w:pPr>
      <w:r>
        <w:lastRenderedPageBreak/>
        <w:t>Постановка задач</w:t>
      </w:r>
    </w:p>
    <w:p w:rsidR="001E2E0C" w:rsidRDefault="001E2E0C" w:rsidP="001E2E0C">
      <w:pPr>
        <w:pStyle w:val="StyleText"/>
      </w:pPr>
      <w:r w:rsidRPr="00436FF7">
        <w:rPr>
          <w:b/>
        </w:rPr>
        <w:t>1)</w:t>
      </w:r>
      <w:r>
        <w:t xml:space="preserve"> </w:t>
      </w:r>
      <w:r w:rsidR="00D50FFE">
        <w:t>Спроектировать</w:t>
      </w:r>
      <w:r w:rsidR="00B043D8">
        <w:t xml:space="preserve"> </w:t>
      </w:r>
      <w:r w:rsidR="00D50FFE">
        <w:t xml:space="preserve">модуль </w:t>
      </w:r>
      <w:r w:rsidR="00D50FFE" w:rsidRPr="00D50FFE">
        <w:t>“</w:t>
      </w:r>
      <w:r w:rsidR="00D50FFE">
        <w:t>Центральный сервер</w:t>
      </w:r>
      <w:r w:rsidR="00D50FFE" w:rsidRPr="00D50FFE">
        <w:t>”</w:t>
      </w:r>
      <w:r w:rsidR="00B043D8">
        <w:t xml:space="preserve"> и практически реализовать функционал</w:t>
      </w:r>
      <w:r w:rsidR="00B043D8" w:rsidRPr="00B043D8">
        <w:t xml:space="preserve"> </w:t>
      </w:r>
      <w:r w:rsidR="00B043D8">
        <w:t>данного модуля</w:t>
      </w:r>
      <w:r w:rsidR="00B043D8" w:rsidRPr="00B043D8">
        <w:t xml:space="preserve">, </w:t>
      </w:r>
      <w:r>
        <w:t>требования к которому описаны в функциональных требованиях</w:t>
      </w:r>
      <w:r w:rsidRPr="001E2E0C">
        <w:t>:</w:t>
      </w:r>
    </w:p>
    <w:p w:rsidR="001E2E0C" w:rsidRPr="001E2E0C" w:rsidRDefault="001E2E0C" w:rsidP="001E2E0C">
      <w:pPr>
        <w:pStyle w:val="StyleText"/>
        <w:ind w:left="707"/>
      </w:pPr>
      <w:r w:rsidRPr="001E2E0C">
        <w:t>1.Реализовать базу данных на сервере.</w:t>
      </w:r>
    </w:p>
    <w:p w:rsidR="001E2E0C" w:rsidRPr="001E2E0C" w:rsidRDefault="001E2E0C" w:rsidP="001E2E0C">
      <w:pPr>
        <w:pStyle w:val="StyleText"/>
        <w:ind w:left="707"/>
      </w:pPr>
      <w:r w:rsidRPr="001E2E0C">
        <w:t xml:space="preserve">2. Реализовать интерфейс взаимодействия модуля “Центральный сервер” </w:t>
      </w:r>
      <w:r>
        <w:t xml:space="preserve">с клиентской частью приложения используя </w:t>
      </w:r>
      <w:r>
        <w:rPr>
          <w:lang w:val="en-US"/>
        </w:rPr>
        <w:t>HTTP</w:t>
      </w:r>
      <w:r w:rsidRPr="001E2E0C">
        <w:t xml:space="preserve"> </w:t>
      </w:r>
      <w:r>
        <w:t>протокол.</w:t>
      </w:r>
    </w:p>
    <w:p w:rsidR="00B043D8" w:rsidRDefault="009D40C6" w:rsidP="00B043D8">
      <w:pPr>
        <w:pStyle w:val="StyleText"/>
      </w:pPr>
      <w:r>
        <w:rPr>
          <w:b/>
        </w:rPr>
        <w:t>2</w:t>
      </w:r>
      <w:r w:rsidR="00B043D8" w:rsidRPr="00436FF7">
        <w:rPr>
          <w:b/>
        </w:rPr>
        <w:t>)</w:t>
      </w:r>
      <w:r w:rsidR="00B043D8">
        <w:t xml:space="preserve"> Спроектировать модуль </w:t>
      </w:r>
      <w:r w:rsidR="00B043D8" w:rsidRPr="00B043D8">
        <w:t>“</w:t>
      </w:r>
      <w:r w:rsidR="00A24269">
        <w:t>Пользователь</w:t>
      </w:r>
      <w:r w:rsidR="00B043D8" w:rsidRPr="00B043D8">
        <w:t xml:space="preserve">” </w:t>
      </w:r>
      <w:r w:rsidR="001E2E0C">
        <w:t>и практически реализовать функционал</w:t>
      </w:r>
      <w:r w:rsidR="001E2E0C" w:rsidRPr="00B043D8">
        <w:t xml:space="preserve"> </w:t>
      </w:r>
      <w:r w:rsidR="001E2E0C">
        <w:t>данного модуля</w:t>
      </w:r>
      <w:r w:rsidR="001E2E0C" w:rsidRPr="00B043D8">
        <w:t xml:space="preserve">, </w:t>
      </w:r>
      <w:r w:rsidR="001E2E0C">
        <w:t>требования к которому описаны в функциональных требованиях</w:t>
      </w:r>
      <w:r w:rsidR="000F6167" w:rsidRPr="000F6167">
        <w:t>:</w:t>
      </w:r>
    </w:p>
    <w:p w:rsidR="000F6167" w:rsidRDefault="000F6167" w:rsidP="000F6167">
      <w:pPr>
        <w:pStyle w:val="StyleText"/>
        <w:ind w:left="708"/>
      </w:pPr>
      <w:r w:rsidRPr="000F6167">
        <w:t xml:space="preserve">1. </w:t>
      </w:r>
      <w:r>
        <w:t>Спроектировать и реализовать пользовательский интерфейс для взаимодействия с пользователем.</w:t>
      </w:r>
    </w:p>
    <w:p w:rsidR="000F6167" w:rsidRDefault="000F6167" w:rsidP="000F6167">
      <w:pPr>
        <w:pStyle w:val="StyleText"/>
        <w:ind w:left="708"/>
      </w:pPr>
      <w:r>
        <w:t>2.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5A59D6" w:rsidRDefault="005A59D6" w:rsidP="00540AB8">
      <w:pPr>
        <w:pStyle w:val="StyleText"/>
        <w:ind w:left="708"/>
      </w:pPr>
      <w:r>
        <w:t>3.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9D40C6" w:rsidRDefault="009D40C6" w:rsidP="009D40C6">
      <w:pPr>
        <w:pStyle w:val="StyleText"/>
      </w:pPr>
      <w:r>
        <w:rPr>
          <w:b/>
        </w:rPr>
        <w:t>3</w:t>
      </w:r>
      <w:r w:rsidRPr="00436FF7">
        <w:rPr>
          <w:b/>
        </w:rPr>
        <w:t>)</w:t>
      </w:r>
      <w:r>
        <w:t xml:space="preserve"> Спроектировать модуль </w:t>
      </w:r>
      <w:r w:rsidRPr="00B043D8">
        <w:t>“</w:t>
      </w:r>
      <w:r>
        <w:t>Камера</w:t>
      </w:r>
      <w:r w:rsidRPr="00B043D8">
        <w:t xml:space="preserve">” </w:t>
      </w:r>
      <w:r>
        <w:t>и практически реализовать функционал</w:t>
      </w:r>
      <w:r w:rsidRPr="00B043D8">
        <w:t xml:space="preserve"> </w:t>
      </w:r>
      <w:r>
        <w:t>данного модуля</w:t>
      </w:r>
      <w:r w:rsidRPr="00B043D8">
        <w:t xml:space="preserve">, </w:t>
      </w:r>
      <w:r>
        <w:t>требования к которому описаны в функциональных требованиях</w:t>
      </w:r>
      <w:r w:rsidRPr="001E2E0C">
        <w:t>:</w:t>
      </w:r>
    </w:p>
    <w:p w:rsidR="009D40C6" w:rsidRDefault="009D40C6" w:rsidP="009D40C6">
      <w:pPr>
        <w:pStyle w:val="StyleText"/>
        <w:ind w:left="708"/>
      </w:pPr>
      <w:r w:rsidRPr="001E2E0C">
        <w:t xml:space="preserve">1. </w:t>
      </w:r>
      <w:r>
        <w:t>Спроектировать и реализовать пользовательский интерфейс для взаимодействия с пользователем.</w:t>
      </w:r>
    </w:p>
    <w:p w:rsidR="009D40C6" w:rsidRDefault="009D40C6" w:rsidP="009D40C6">
      <w:pPr>
        <w:pStyle w:val="StyleText"/>
        <w:ind w:left="708"/>
      </w:pPr>
      <w:r>
        <w:t>2. Обеспечить взаимодействие с камерой</w:t>
      </w:r>
      <w:r w:rsidRPr="000F6167">
        <w:t xml:space="preserve">, </w:t>
      </w:r>
      <w:r>
        <w:t>для считывания и обработки видеопотока.</w:t>
      </w:r>
    </w:p>
    <w:p w:rsidR="009D40C6" w:rsidRDefault="009D40C6" w:rsidP="009D40C6">
      <w:pPr>
        <w:pStyle w:val="StyleText"/>
        <w:ind w:left="708"/>
      </w:pPr>
      <w:r>
        <w:t>3. Обеспечить возможность загрузки изображения на сервер.</w:t>
      </w:r>
    </w:p>
    <w:p w:rsidR="009D40C6" w:rsidRDefault="009D40C6" w:rsidP="009D40C6">
      <w:pPr>
        <w:pStyle w:val="StyleText"/>
        <w:ind w:left="708"/>
      </w:pPr>
      <w:r>
        <w:t>4. Реализовать алгоритм распознавания изображений</w:t>
      </w:r>
      <w:r w:rsidRPr="000F6167">
        <w:t xml:space="preserve"> </w:t>
      </w:r>
      <w:r>
        <w:t>полувагонов</w:t>
      </w:r>
      <w:r w:rsidRPr="000F6167">
        <w:t xml:space="preserve">, </w:t>
      </w:r>
      <w:r>
        <w:t>для извлечения номера полувагона. Алгоритм должен работать с видеопотоком и с загруженными изображениями.</w:t>
      </w:r>
    </w:p>
    <w:p w:rsidR="009D40C6" w:rsidRDefault="009D40C6" w:rsidP="009D40C6">
      <w:pPr>
        <w:pStyle w:val="StyleText"/>
        <w:ind w:left="708"/>
      </w:pPr>
      <w:r>
        <w:t>5. Обеспечить взаимодействие с удалённой базой данных</w:t>
      </w:r>
      <w:r w:rsidRPr="000F6167">
        <w:t xml:space="preserve">, </w:t>
      </w:r>
      <w:r>
        <w:t>хранящейся на сервере</w:t>
      </w:r>
      <w:r w:rsidRPr="000F6167">
        <w:t xml:space="preserve">, </w:t>
      </w:r>
      <w:r>
        <w:t xml:space="preserve">с помощью определённого на сервере интерфейса по </w:t>
      </w:r>
      <w:r>
        <w:rPr>
          <w:lang w:val="en-US"/>
        </w:rPr>
        <w:t>HTTP</w:t>
      </w:r>
      <w:r w:rsidRPr="000F6167">
        <w:t xml:space="preserve"> </w:t>
      </w:r>
      <w:r>
        <w:t>протоколу.</w:t>
      </w:r>
    </w:p>
    <w:p w:rsidR="009D40C6" w:rsidRPr="000F6167" w:rsidRDefault="009D40C6" w:rsidP="00A04EF2">
      <w:pPr>
        <w:pStyle w:val="StyleText"/>
        <w:ind w:left="708"/>
      </w:pPr>
      <w:r>
        <w:t>6. Обеспечить модуль актуальной информацией</w:t>
      </w:r>
      <w:r w:rsidRPr="005A59D6">
        <w:t xml:space="preserve">, </w:t>
      </w:r>
      <w:r>
        <w:t>которая доступна из базы данных на момент пользования (обновление данных).</w:t>
      </w:r>
    </w:p>
    <w:p w:rsidR="00376F54" w:rsidRDefault="00630E74" w:rsidP="00630E74">
      <w:r>
        <w:br w:type="page"/>
      </w:r>
    </w:p>
    <w:p w:rsidR="008B732B" w:rsidRDefault="008B732B" w:rsidP="008B732B">
      <w:pPr>
        <w:pStyle w:val="Style1"/>
      </w:pPr>
      <w:bookmarkStart w:id="5" w:name="_Toc72358963"/>
      <w:r>
        <w:lastRenderedPageBreak/>
        <w:t>Проектирование приложения</w:t>
      </w:r>
      <w:bookmarkEnd w:id="5"/>
    </w:p>
    <w:p w:rsidR="008B732B" w:rsidRPr="00180F32" w:rsidRDefault="008B732B" w:rsidP="00403529">
      <w:pPr>
        <w:pStyle w:val="Style2"/>
        <w:outlineLvl w:val="1"/>
      </w:pPr>
      <w:bookmarkStart w:id="6" w:name="_Toc72358964"/>
      <w:r w:rsidRPr="00180F32">
        <w:t>Проектирование модели базы данных</w:t>
      </w:r>
      <w:bookmarkEnd w:id="6"/>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 xml:space="preserve">Данная структура </w:t>
      </w:r>
      <w:r w:rsidR="009A5B17">
        <w:t>включает</w:t>
      </w:r>
      <w:r>
        <w:t xml:space="preserve">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 xml:space="preserve">после занесения информации о полувагоне </w:t>
      </w:r>
      <w:r w:rsidRPr="009A5B17">
        <w:t>в таблицу</w:t>
      </w:r>
      <w:r>
        <w:t xml:space="preserve"> содержащую информацию о всех прибывших полувагонах</w:t>
      </w:r>
      <w:r w:rsidRPr="008F7058">
        <w:t xml:space="preserve">, </w:t>
      </w:r>
      <w:r w:rsidRPr="009A5B17">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 xml:space="preserve">можно </w:t>
      </w:r>
      <w:r w:rsidR="00A04EF2">
        <w:t>оценить,</w:t>
      </w:r>
      <w:r>
        <w:t xml:space="preserve">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w:t>
      </w:r>
      <w:r w:rsidR="00C65BA7">
        <w:t>0</w:t>
      </w:r>
      <w:r>
        <w:t xml:space="preserve"> – Логическая модель базы данных</w:t>
      </w:r>
    </w:p>
    <w:p w:rsidR="00B437FA" w:rsidRPr="0049098E" w:rsidRDefault="000C1A89" w:rsidP="0049098E">
      <w:pPr>
        <w:rPr>
          <w:rFonts w:ascii="Times New Roman" w:hAnsi="Times New Roman"/>
          <w:sz w:val="28"/>
        </w:rPr>
      </w:pPr>
      <w:r>
        <w:br w:type="page"/>
      </w:r>
    </w:p>
    <w:p w:rsidR="000C1A89" w:rsidRPr="00867617" w:rsidRDefault="00087025" w:rsidP="00B12FE4">
      <w:pPr>
        <w:pStyle w:val="StyleImag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35pt;height:165.3pt">
            <v:imagedata r:id="rId20" o:title="1"/>
          </v:shape>
        </w:pict>
      </w:r>
    </w:p>
    <w:p w:rsidR="000C1A89" w:rsidRDefault="00C65BA7" w:rsidP="000C1A89">
      <w:pPr>
        <w:pStyle w:val="StyleImage"/>
      </w:pPr>
      <w:r>
        <w:t>Рисунок 11</w:t>
      </w:r>
      <w:r w:rsidR="000C1A89">
        <w:t xml:space="preserve"> – </w:t>
      </w:r>
      <w:r w:rsidR="000C1A89">
        <w:rPr>
          <w:lang w:val="en-US"/>
        </w:rPr>
        <w:t>ER</w:t>
      </w:r>
      <w:r w:rsidR="000C1A89" w:rsidRPr="00B73761">
        <w:t>-</w:t>
      </w:r>
      <w:r w:rsidR="000C1A89">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w:t>
      </w:r>
      <w:r w:rsidR="004D3022">
        <w:t xml:space="preserve"> на типы данных именно</w:t>
      </w:r>
      <w:r w:rsidR="00B16A27">
        <w:t xml:space="preserve">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placeholder>
            <w:docPart w:val="DefaultPlaceholder_-1854013440"/>
          </w:placeholder>
        </w:sdtPr>
        <w:sdtContent>
          <w:r w:rsidR="008D1A18">
            <w:rPr>
              <w:noProof/>
            </w:rPr>
            <w:fldChar w:fldCharType="begin"/>
          </w:r>
          <w:r w:rsidR="008D56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EzZDQwZTgtNDJiYy00ZDFlLWE0ZGMtZjViZTM4N2RlOThlIiwiVGV4dCI6Ils2XSIsIldBSVZlcnNpb24iOiI2LjguMC4wIn0=}</w:instrText>
          </w:r>
          <w:r w:rsidR="008D1A18">
            <w:rPr>
              <w:noProof/>
            </w:rPr>
            <w:fldChar w:fldCharType="separate"/>
          </w:r>
          <w:r w:rsidR="008D56DF">
            <w:rPr>
              <w:noProof/>
            </w:rPr>
            <w:t>[6]</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w:t>
      </w:r>
      <w:r w:rsidR="00EF49F2">
        <w:t>к</w:t>
      </w:r>
      <w:r w:rsidRPr="0029549D">
        <w:t>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lastRenderedPageBreak/>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чтобы хранить большое 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lastRenderedPageBreak/>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drawing>
          <wp:inline distT="0" distB="0" distL="0" distR="0">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C65BA7" w:rsidP="00F43FF4">
      <w:pPr>
        <w:pStyle w:val="StyleImage"/>
      </w:pPr>
      <w:r>
        <w:t>Рисунок 12</w:t>
      </w:r>
      <w:r w:rsidR="00F43FF4">
        <w:t xml:space="preserve"> – Физическая модель базы данных</w:t>
      </w:r>
    </w:p>
    <w:p w:rsidR="008B732B" w:rsidRPr="00B12FE4" w:rsidRDefault="008B732B" w:rsidP="000C1A89">
      <w:pPr>
        <w:pStyle w:val="StyleText"/>
      </w:pPr>
      <w:r>
        <w:br w:type="page"/>
      </w:r>
    </w:p>
    <w:p w:rsidR="00B73761" w:rsidRPr="00403529" w:rsidRDefault="00CC0B10" w:rsidP="00403529">
      <w:pPr>
        <w:pStyle w:val="Style2"/>
        <w:outlineLvl w:val="1"/>
      </w:pPr>
      <w:bookmarkStart w:id="7" w:name="_Toc72358965"/>
      <w:r w:rsidRPr="00403529">
        <w:lastRenderedPageBreak/>
        <w:t xml:space="preserve">Проектирование </w:t>
      </w:r>
      <w:r w:rsidR="00D50FFE" w:rsidRPr="00403529">
        <w:t>модуля “Центральный сервер”</w:t>
      </w:r>
      <w:bookmarkEnd w:id="7"/>
    </w:p>
    <w:p w:rsidR="005E3748" w:rsidRPr="00984B50" w:rsidRDefault="005E3748" w:rsidP="005E3748">
      <w:pPr>
        <w:pStyle w:val="StyleText"/>
      </w:pPr>
      <w:r>
        <w:t xml:space="preserve">Для реализации серверной части будет использован фреймворк </w:t>
      </w:r>
      <w:r>
        <w:rPr>
          <w:lang w:val="en-US"/>
        </w:rPr>
        <w:t>Spring</w:t>
      </w:r>
      <w:r w:rsidRPr="005E3748">
        <w:t xml:space="preserve"> </w:t>
      </w:r>
      <w:r>
        <w:rPr>
          <w:lang w:val="en-US"/>
        </w:rPr>
        <w:t>MVC</w:t>
      </w:r>
      <w:r w:rsidRPr="005E3748">
        <w:t xml:space="preserve">, </w:t>
      </w:r>
      <w:r>
        <w:t>позволяющий достаточно быстро организовать работу с серверной частью и обеспечить быстрый доступ к базе данных</w:t>
      </w:r>
      <w:r w:rsidRPr="005E3748">
        <w:t xml:space="preserve">, </w:t>
      </w:r>
      <w:r>
        <w:t>расположенной на сервере.</w:t>
      </w:r>
      <w:r w:rsidR="00984B50">
        <w:t xml:space="preserve"> База данных</w:t>
      </w:r>
      <w:r w:rsidR="00984B50" w:rsidRPr="00984B50">
        <w:t xml:space="preserve">, </w:t>
      </w:r>
      <w:r w:rsidR="00984B50">
        <w:t xml:space="preserve">к которой будет подключена серверная часть и к которой будет обеспечивать доступ – </w:t>
      </w:r>
      <w:r w:rsidR="00984B50">
        <w:rPr>
          <w:lang w:val="en-US"/>
        </w:rPr>
        <w:t>MySQL</w:t>
      </w:r>
      <w:r w:rsidR="00984B50" w:rsidRPr="00984B50">
        <w:t>.</w:t>
      </w:r>
    </w:p>
    <w:p w:rsidR="00D161AD" w:rsidRPr="005E3748" w:rsidRDefault="005E3748" w:rsidP="005E3748">
      <w:pPr>
        <w:pStyle w:val="StyleText"/>
        <w:rPr>
          <w:rFonts w:eastAsia="SimSun" w:cs="Times New Roman"/>
          <w:b/>
          <w:kern w:val="1"/>
          <w:szCs w:val="28"/>
          <w:lang w:eastAsia="ar-SA"/>
        </w:rPr>
      </w:pPr>
      <w:r>
        <w:t xml:space="preserve">Модуль </w:t>
      </w:r>
      <w:r w:rsidRPr="005E3748">
        <w:t>“</w:t>
      </w:r>
      <w:r>
        <w:t>Центральный сервер</w:t>
      </w:r>
      <w:r w:rsidRPr="005E3748">
        <w:t>”</w:t>
      </w:r>
      <w:r w:rsidR="00B92E6D">
        <w:t xml:space="preserve"> </w:t>
      </w:r>
      <w:r w:rsidR="00E62D3F">
        <w:t>долж</w:t>
      </w:r>
      <w:r w:rsidR="002D7F33">
        <w:t>ен</w:t>
      </w:r>
      <w:r w:rsidR="00B73761">
        <w:t xml:space="preserve"> реализовывать</w:t>
      </w:r>
      <w:r w:rsidR="00B92E6D">
        <w:t xml:space="preserve"> </w:t>
      </w:r>
      <w:r w:rsidR="006551C0">
        <w:t>паттерн</w:t>
      </w:r>
      <w:r w:rsidR="00B92E6D">
        <w:t xml:space="preserve"> </w:t>
      </w:r>
      <w:r w:rsidR="00B92E6D">
        <w:rPr>
          <w:lang w:val="en-US"/>
        </w:rPr>
        <w:t>DAO</w:t>
      </w:r>
      <w:r w:rsidR="00B92E6D" w:rsidRPr="00B92E6D">
        <w:t xml:space="preserve"> (</w:t>
      </w:r>
      <w:r w:rsidR="00B92E6D">
        <w:rPr>
          <w:lang w:val="en-US"/>
        </w:rPr>
        <w:t>Data</w:t>
      </w:r>
      <w:r w:rsidR="00B92E6D" w:rsidRPr="00B92E6D">
        <w:t xml:space="preserve"> </w:t>
      </w:r>
      <w:r w:rsidR="00B92E6D">
        <w:rPr>
          <w:lang w:val="en-US"/>
        </w:rPr>
        <w:t>Access</w:t>
      </w:r>
      <w:r w:rsidR="00B92E6D" w:rsidRPr="00B92E6D">
        <w:t xml:space="preserve"> </w:t>
      </w:r>
      <w:r w:rsidR="00B92E6D">
        <w:rPr>
          <w:lang w:val="en-US"/>
        </w:rPr>
        <w:t>Object</w:t>
      </w:r>
      <w:r w:rsidR="00B92E6D" w:rsidRPr="00B92E6D">
        <w:t xml:space="preserve">), </w:t>
      </w:r>
      <w:r w:rsidR="00B92E6D">
        <w:t xml:space="preserve">который определяет взаимодействие системы с базой данных </w:t>
      </w:r>
      <w:r w:rsidR="00B92E6D">
        <w:rPr>
          <w:lang w:val="en-US"/>
        </w:rPr>
        <w:t>MySQL</w:t>
      </w:r>
      <w:r w:rsidR="00B73761">
        <w:t>.</w:t>
      </w:r>
    </w:p>
    <w:p w:rsidR="00B73761" w:rsidRPr="00E62D3F" w:rsidRDefault="00640158" w:rsidP="00D161AD">
      <w:pPr>
        <w:pStyle w:val="StyleText"/>
      </w:pPr>
      <w:r>
        <w:t>Взаимодействие клиентской частью</w:t>
      </w:r>
      <w:r w:rsidR="00B73761">
        <w:t xml:space="preserve"> приложения с базой данных</w:t>
      </w:r>
      <w:r w:rsidR="00B73761" w:rsidRPr="00B73761">
        <w:t xml:space="preserve">, </w:t>
      </w:r>
      <w:r w:rsidR="00B73761">
        <w:t>расположенной на сервере</w:t>
      </w:r>
      <w:r w:rsidR="00B73761" w:rsidRPr="00B73761">
        <w:t xml:space="preserve">, </w:t>
      </w:r>
      <w:r w:rsidR="00E62D3F">
        <w:t>будет реализовываться</w:t>
      </w:r>
      <w:r w:rsidR="00B73761">
        <w:t xml:space="preserve"> с помощью протокола </w:t>
      </w:r>
      <w:r w:rsidR="00B73761">
        <w:rPr>
          <w:lang w:val="en-US"/>
        </w:rPr>
        <w:t>HTTP</w:t>
      </w:r>
      <w:r w:rsidR="00B73761" w:rsidRPr="00B73761">
        <w:t xml:space="preserve">, </w:t>
      </w:r>
      <w:r w:rsidR="00B73761">
        <w:t xml:space="preserve">используя </w:t>
      </w:r>
      <w:r w:rsidR="00B73761">
        <w:rPr>
          <w:lang w:val="en-US"/>
        </w:rPr>
        <w:t>POST</w:t>
      </w:r>
      <w:r w:rsidR="00B73761" w:rsidRPr="00B73761">
        <w:t xml:space="preserve"> </w:t>
      </w:r>
      <w:r w:rsidR="00B73761">
        <w:t xml:space="preserve">и </w:t>
      </w:r>
      <w:r w:rsidR="00B73761">
        <w:rPr>
          <w:lang w:val="en-US"/>
        </w:rPr>
        <w:t>GET</w:t>
      </w:r>
      <w:r w:rsidR="00B73761">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w:t>
      </w:r>
      <w:r w:rsidR="006551C0">
        <w:t xml:space="preserve"> согласно паттерну </w:t>
      </w:r>
      <w:r w:rsidR="006551C0">
        <w:rPr>
          <w:lang w:val="en-US"/>
        </w:rPr>
        <w:t>DAO</w:t>
      </w:r>
      <w:r w:rsidR="00E62D3F">
        <w:t>.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00A04EF2" w:rsidRPr="001F48DD">
        <w:rPr>
          <w:b/>
          <w:lang w:val="en-US"/>
        </w:rPr>
        <w:t>com</w:t>
      </w:r>
      <w:r w:rsidR="00A04EF2" w:rsidRPr="001F48DD">
        <w:rPr>
          <w:b/>
        </w:rPr>
        <w:t>.</w:t>
      </w:r>
      <w:r w:rsidR="00A04EF2" w:rsidRPr="001F48DD">
        <w:rPr>
          <w:b/>
          <w:lang w:val="en-US"/>
        </w:rPr>
        <w:t>server</w:t>
      </w:r>
      <w:r w:rsidR="00A04EF2" w:rsidRPr="001F48DD">
        <w:rPr>
          <w:b/>
        </w:rPr>
        <w:t>.</w:t>
      </w:r>
      <w:r w:rsidR="00A04EF2" w:rsidRPr="001F48DD">
        <w:rPr>
          <w:b/>
          <w:lang w:val="en-US"/>
        </w:rPr>
        <w:t>controllers</w:t>
      </w:r>
      <w:r w:rsidR="00A04EF2" w:rsidRPr="001F48DD">
        <w:t>:</w:t>
      </w:r>
      <w:r w:rsidRPr="001F48DD">
        <w:t xml:space="preserve">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00A04EF2" w:rsidRPr="001F48DD">
        <w:rPr>
          <w:b/>
          <w:lang w:val="en-US"/>
        </w:rPr>
        <w:t>com</w:t>
      </w:r>
      <w:r w:rsidR="00A04EF2" w:rsidRPr="001F48DD">
        <w:rPr>
          <w:b/>
        </w:rPr>
        <w:t>.</w:t>
      </w:r>
      <w:r w:rsidR="00A04EF2" w:rsidRPr="001F48DD">
        <w:rPr>
          <w:b/>
          <w:lang w:val="en-US"/>
        </w:rPr>
        <w:t>server</w:t>
      </w:r>
      <w:r w:rsidR="00A04EF2" w:rsidRPr="001F48DD">
        <w:rPr>
          <w:b/>
        </w:rPr>
        <w:t>.</w:t>
      </w:r>
      <w:r w:rsidR="00A04EF2" w:rsidRPr="001F48DD">
        <w:rPr>
          <w:b/>
          <w:lang w:val="en-US"/>
        </w:rPr>
        <w:t>database</w:t>
      </w:r>
      <w:r w:rsidR="00A04EF2" w:rsidRPr="001F48DD">
        <w:rPr>
          <w:b/>
        </w:rPr>
        <w:t>.</w:t>
      </w:r>
      <w:r w:rsidR="00A04EF2" w:rsidRPr="001F48DD">
        <w:rPr>
          <w:b/>
          <w:lang w:val="en-US"/>
        </w:rPr>
        <w:t>dao</w:t>
      </w:r>
      <w:r w:rsidR="00A04EF2" w:rsidRPr="001F48DD">
        <w:t>:</w:t>
      </w:r>
      <w:r w:rsidRPr="001F48DD">
        <w:t xml:space="preserve"> </w:t>
      </w:r>
      <w:r>
        <w:t>интерфейсы и классы</w:t>
      </w:r>
      <w:r w:rsidRPr="001F48DD">
        <w:t xml:space="preserve">, </w:t>
      </w:r>
      <w:r>
        <w:t xml:space="preserve">реализующие логику </w:t>
      </w:r>
      <w:r w:rsidR="006551C0">
        <w:t>паттерна</w:t>
      </w:r>
      <w:r>
        <w:t xml:space="preserve">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lastRenderedPageBreak/>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w:t>
      </w:r>
      <w:r>
        <w:t>классы</w:t>
      </w:r>
      <w:r w:rsidRPr="00063469">
        <w:t xml:space="preserve">, </w:t>
      </w:r>
      <w:r w:rsidR="00A04EF2">
        <w:t>определяющие виды исключений,</w:t>
      </w:r>
      <w:r>
        <w:t xml:space="preserve"> возникающие при различных обращениях к базе данных.</w:t>
      </w:r>
    </w:p>
    <w:p w:rsidR="00063469" w:rsidRDefault="00063469" w:rsidP="001F48DD">
      <w:pPr>
        <w:pStyle w:val="StyleText"/>
      </w:pPr>
      <w:r>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BF102B" w:rsidRDefault="00BF102B" w:rsidP="00BF102B">
      <w:pPr>
        <w:pStyle w:val="StyleImage"/>
      </w:pPr>
      <w:r>
        <w:rPr>
          <w:noProof/>
          <w:lang w:eastAsia="ru-RU"/>
        </w:rPr>
        <w:drawing>
          <wp:inline distT="0" distB="0" distL="0" distR="0">
            <wp:extent cx="5372100" cy="1562100"/>
            <wp:effectExtent l="19050" t="19050" r="19050" b="190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1562100"/>
                    </a:xfrm>
                    <a:prstGeom prst="rect">
                      <a:avLst/>
                    </a:prstGeom>
                    <a:noFill/>
                    <a:ln>
                      <a:solidFill>
                        <a:schemeClr val="accent1"/>
                      </a:solidFill>
                    </a:ln>
                  </pic:spPr>
                </pic:pic>
              </a:graphicData>
            </a:graphic>
          </wp:inline>
        </w:drawing>
      </w:r>
    </w:p>
    <w:p w:rsidR="00BF102B" w:rsidRDefault="00C65BA7" w:rsidP="00BF102B">
      <w:pPr>
        <w:pStyle w:val="StyleImage"/>
      </w:pPr>
      <w:r>
        <w:t>Рисунок 13</w:t>
      </w:r>
      <w:r w:rsidR="00BF102B" w:rsidRPr="00674E1D">
        <w:t xml:space="preserve"> – Общая UML-диаграмма классов серверной части, занимающейся настройкой и конфигурированием базы данных</w:t>
      </w:r>
    </w:p>
    <w:p w:rsidR="0016799F" w:rsidRPr="00984B50" w:rsidRDefault="0016799F" w:rsidP="00984B50">
      <w:pPr>
        <w:rPr>
          <w:rFonts w:ascii="Times New Roman" w:hAnsi="Times New Roman"/>
          <w:sz w:val="28"/>
        </w:rPr>
      </w:pPr>
    </w:p>
    <w:p w:rsidR="0016799F" w:rsidRPr="00A76B98" w:rsidRDefault="00087025" w:rsidP="00674E1D">
      <w:pPr>
        <w:pStyle w:val="StyleImage"/>
        <w:rPr>
          <w:lang w:val="en-US"/>
        </w:rPr>
      </w:pPr>
      <w:r>
        <w:rPr>
          <w:lang w:val="en-US"/>
        </w:rPr>
        <w:pict>
          <v:shape id="_x0000_i1026" type="#_x0000_t75" style="width:467.05pt;height:279.25pt">
            <v:imagedata r:id="rId23" o:title="all_new"/>
          </v:shape>
        </w:pict>
      </w:r>
    </w:p>
    <w:p w:rsidR="00035AB2" w:rsidRDefault="00C65BA7" w:rsidP="00035AB2">
      <w:pPr>
        <w:pStyle w:val="StyleImage"/>
      </w:pPr>
      <w:r>
        <w:t>Рисунок 14</w:t>
      </w:r>
      <w:r w:rsidR="0016799F" w:rsidRPr="00674E1D">
        <w:t xml:space="preserve"> – Общая UML</w:t>
      </w:r>
      <w:r w:rsidR="002E082A">
        <w:t xml:space="preserve"> </w:t>
      </w:r>
      <w:r w:rsidR="0016799F" w:rsidRPr="00674E1D">
        <w:t>-</w:t>
      </w:r>
      <w:r w:rsidR="002E082A">
        <w:t xml:space="preserve"> </w:t>
      </w:r>
      <w:r w:rsidR="0016799F" w:rsidRPr="00674E1D">
        <w:t xml:space="preserve">диаграмма классов серверной части, реализующая </w:t>
      </w:r>
      <w:r w:rsidR="006551C0">
        <w:t>паттерн</w:t>
      </w:r>
      <w:r w:rsidR="0016799F" w:rsidRPr="00674E1D">
        <w:t xml:space="preserve"> DAO и </w:t>
      </w:r>
      <w:r w:rsidR="0033074E" w:rsidRPr="00674E1D">
        <w:t>маршрутизацию на основе HTTP-протокола</w:t>
      </w:r>
    </w:p>
    <w:p w:rsidR="009C1565" w:rsidRPr="00035AB2" w:rsidRDefault="00035AB2" w:rsidP="00035AB2">
      <w:pPr>
        <w:rPr>
          <w:rFonts w:ascii="Times New Roman" w:hAnsi="Times New Roman"/>
          <w:sz w:val="28"/>
        </w:rPr>
      </w:pPr>
      <w:r>
        <w:br w:type="page"/>
      </w:r>
    </w:p>
    <w:p w:rsidR="009C1565" w:rsidRDefault="009C1565" w:rsidP="00674E1D">
      <w:pPr>
        <w:pStyle w:val="StyleImage"/>
      </w:pPr>
      <w:r>
        <w:rPr>
          <w:noProof/>
          <w:lang w:eastAsia="ru-RU"/>
        </w:rPr>
        <w:lastRenderedPageBreak/>
        <w:drawing>
          <wp:inline distT="0" distB="0" distL="0" distR="0">
            <wp:extent cx="4282440" cy="1729740"/>
            <wp:effectExtent l="19050" t="19050" r="22860" b="2286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2440" cy="1729740"/>
                    </a:xfrm>
                    <a:prstGeom prst="rect">
                      <a:avLst/>
                    </a:prstGeom>
                    <a:noFill/>
                    <a:ln>
                      <a:solidFill>
                        <a:schemeClr val="tx1"/>
                      </a:solidFill>
                    </a:ln>
                  </pic:spPr>
                </pic:pic>
              </a:graphicData>
            </a:graphic>
          </wp:inline>
        </w:drawing>
      </w:r>
    </w:p>
    <w:p w:rsidR="002E082A" w:rsidRPr="009C1565" w:rsidRDefault="00C65BA7" w:rsidP="00035AB2">
      <w:pPr>
        <w:pStyle w:val="StyleImage"/>
      </w:pPr>
      <w:r>
        <w:t>Рисунок 15</w:t>
      </w:r>
      <w:r w:rsidR="009C1565">
        <w:t xml:space="preserve"> – Общая </w:t>
      </w:r>
      <w:r w:rsidR="009C1565">
        <w:rPr>
          <w:lang w:val="en-US"/>
        </w:rPr>
        <w:t>UML</w:t>
      </w:r>
      <w:r w:rsidR="009C1565" w:rsidRPr="002E082A">
        <w:t xml:space="preserve"> – </w:t>
      </w:r>
      <w:r w:rsidR="009C1565">
        <w:t>диаграмма классов серверной части</w:t>
      </w:r>
      <w:r w:rsidR="009C1565" w:rsidRPr="002E082A">
        <w:t xml:space="preserve">, </w:t>
      </w:r>
      <w:r w:rsidR="009C1565">
        <w:t>реализующая логику загрузки файлов с сервера на клиент</w:t>
      </w:r>
      <w:r w:rsidR="00035AB2">
        <w:t>скую часть приложения и обратно</w:t>
      </w:r>
    </w:p>
    <w:p w:rsidR="00BB4BB7" w:rsidRDefault="00BB4BB7" w:rsidP="00F204A8">
      <w:pPr>
        <w:pStyle w:val="StyleImage"/>
      </w:pPr>
    </w:p>
    <w:p w:rsidR="00BB4BB7" w:rsidRDefault="00BB4BB7" w:rsidP="00F204A8">
      <w:pPr>
        <w:pStyle w:val="StyleImage"/>
      </w:pPr>
      <w:r>
        <w:rPr>
          <w:noProof/>
          <w:lang w:eastAsia="ru-RU"/>
        </w:rPr>
        <w:drawing>
          <wp:inline distT="0" distB="0" distL="0" distR="0">
            <wp:extent cx="5937250" cy="3384550"/>
            <wp:effectExtent l="19050" t="19050" r="25400" b="2540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3384550"/>
                    </a:xfrm>
                    <a:prstGeom prst="rect">
                      <a:avLst/>
                    </a:prstGeom>
                    <a:noFill/>
                    <a:ln>
                      <a:solidFill>
                        <a:schemeClr val="tx1"/>
                      </a:solidFill>
                    </a:ln>
                  </pic:spPr>
                </pic:pic>
              </a:graphicData>
            </a:graphic>
          </wp:inline>
        </w:drawing>
      </w:r>
    </w:p>
    <w:p w:rsidR="00BB4BB7" w:rsidRPr="00BB4BB7" w:rsidRDefault="00C65BA7" w:rsidP="00761D1E">
      <w:pPr>
        <w:pStyle w:val="StyleImage"/>
      </w:pPr>
      <w:r>
        <w:t>Рисунок 16</w:t>
      </w:r>
      <w:r w:rsidR="00BB4BB7">
        <w:t xml:space="preserve"> – Общая </w:t>
      </w:r>
      <w:r w:rsidR="00BB4BB7">
        <w:rPr>
          <w:lang w:val="en-US"/>
        </w:rPr>
        <w:t>UML</w:t>
      </w:r>
      <w:r w:rsidR="00BB4BB7" w:rsidRPr="0006537E">
        <w:t xml:space="preserve"> – </w:t>
      </w:r>
      <w:r w:rsidR="00BB4BB7">
        <w:t>диаграмма классов серверной части</w:t>
      </w:r>
      <w:r w:rsidR="00BB4BB7" w:rsidRPr="0006537E">
        <w:t xml:space="preserve">, </w:t>
      </w:r>
      <w:r w:rsidR="00BB4BB7">
        <w:t>реализующая обработку ошибок</w:t>
      </w:r>
      <w:r w:rsidR="00BB4BB7" w:rsidRPr="0006537E">
        <w:t xml:space="preserve">, </w:t>
      </w:r>
      <w:r w:rsidR="00BB4BB7">
        <w:t>возникающих внутри сервера</w:t>
      </w:r>
    </w:p>
    <w:p w:rsidR="00CC0B10" w:rsidRDefault="00CC0B10" w:rsidP="00CC0B10">
      <w:r>
        <w:br w:type="page"/>
      </w:r>
    </w:p>
    <w:p w:rsidR="00A80D88" w:rsidRPr="000739B4" w:rsidRDefault="00A80D88" w:rsidP="00A80D88">
      <w:pPr>
        <w:pStyle w:val="Style2"/>
        <w:outlineLvl w:val="1"/>
      </w:pPr>
      <w:bookmarkStart w:id="8" w:name="_Toc72358966"/>
      <w:r>
        <w:lastRenderedPageBreak/>
        <w:t xml:space="preserve">Проектирование модуля </w:t>
      </w:r>
      <w:r w:rsidRPr="000739B4">
        <w:t>“</w:t>
      </w:r>
      <w:r>
        <w:t>Пользователь</w:t>
      </w:r>
      <w:r w:rsidRPr="000739B4">
        <w:t>”</w:t>
      </w:r>
      <w:bookmarkEnd w:id="8"/>
    </w:p>
    <w:p w:rsidR="00A80D88" w:rsidRDefault="002E2759" w:rsidP="002E2759">
      <w:pPr>
        <w:pStyle w:val="StyleText"/>
      </w:pPr>
      <w:r>
        <w:t>Данный модуль будет предоставлять интерфейс для взаимодействия с базой данных на сервере. Модуль должен использовать интерфейс</w:t>
      </w:r>
      <w:r w:rsidRPr="002E2759">
        <w:t xml:space="preserve">, </w:t>
      </w:r>
      <w:r>
        <w:t>реализованный на сервере</w:t>
      </w:r>
      <w:r w:rsidRPr="002E2759">
        <w:t xml:space="preserve">, </w:t>
      </w:r>
      <w:r>
        <w:t>для передачи данных с сервера на клиентское приложение и обратно. Для взаимодействия с серверной частью будет реализован класс</w:t>
      </w:r>
      <w:r w:rsidRPr="002E2759">
        <w:t xml:space="preserve">, </w:t>
      </w:r>
      <w:r>
        <w:t xml:space="preserve">решающий задачи подключения и обмена данными в формате </w:t>
      </w:r>
      <w:r>
        <w:rPr>
          <w:lang w:val="en-US"/>
        </w:rPr>
        <w:t>JSON</w:t>
      </w:r>
      <w:r w:rsidRPr="002E2759">
        <w:t xml:space="preserve"> (</w:t>
      </w:r>
      <w:r>
        <w:t>кроме данных касающихся изображений</w:t>
      </w:r>
      <w:r w:rsidRPr="002E2759">
        <w:t xml:space="preserve">, </w:t>
      </w:r>
      <w:r>
        <w:t xml:space="preserve">формат передачи в данном случае - </w:t>
      </w:r>
      <w:r w:rsidRPr="002E2759">
        <w:t xml:space="preserve">multipart/form-data </w:t>
      </w:r>
      <w:r>
        <w:t>и методика передачи данных будет другая).</w:t>
      </w:r>
    </w:p>
    <w:p w:rsidR="00A50FB1" w:rsidRDefault="002E2759" w:rsidP="00A50FB1">
      <w:pPr>
        <w:pStyle w:val="StyleText"/>
      </w:pPr>
      <w:r>
        <w:t>Интерфейс должен предоставлять возможность работы с таблицами накладных и соответствия полувагона определённой накладной</w:t>
      </w:r>
      <w:r w:rsidRPr="002E2759">
        <w:t xml:space="preserve">, </w:t>
      </w:r>
      <w:r>
        <w:t xml:space="preserve">а также возможность просмотра данных о зарегистрированных камерой полувагонов с загрузкой изображения и последующим его просмотром. Для визуализации интерфейса будет использован фреймворк </w:t>
      </w:r>
      <w:r>
        <w:rPr>
          <w:lang w:val="en-US"/>
        </w:rPr>
        <w:t>JavaFX</w:t>
      </w:r>
      <w:r w:rsidRPr="002E2759">
        <w:t xml:space="preserve">, </w:t>
      </w:r>
      <w:r>
        <w:t>поскольку он позволяет рисовать достаточно гибкие</w:t>
      </w:r>
      <w:r w:rsidRPr="002E2759">
        <w:t xml:space="preserve">, </w:t>
      </w:r>
      <w:r>
        <w:t>удобные и высококачественные элементы управления и общее наполнение окон.</w:t>
      </w:r>
      <w:r w:rsidR="00A50FB1">
        <w:t xml:space="preserve"> Для настройки некоторых параметров</w:t>
      </w:r>
      <w:r w:rsidR="00A50FB1" w:rsidRPr="00A50FB1">
        <w:t xml:space="preserve">, </w:t>
      </w:r>
      <w:r w:rsidR="00A50FB1">
        <w:t>таких как размер последовательности цифр</w:t>
      </w:r>
      <w:r w:rsidR="00A50FB1" w:rsidRPr="00A50FB1">
        <w:t xml:space="preserve">, </w:t>
      </w:r>
      <w:r w:rsidR="00A50FB1">
        <w:t>составляющих номер полувагона</w:t>
      </w:r>
      <w:r w:rsidR="00A50FB1" w:rsidRPr="00A50FB1">
        <w:t xml:space="preserve">, </w:t>
      </w:r>
      <w:r w:rsidR="00A50FB1">
        <w:t>минимальный размер последовательности символов</w:t>
      </w:r>
      <w:r w:rsidR="00A50FB1" w:rsidRPr="00A50FB1">
        <w:t xml:space="preserve">, </w:t>
      </w:r>
      <w:r w:rsidR="00A50FB1">
        <w:t>составляющих номер накладной</w:t>
      </w:r>
      <w:r w:rsidR="00A50FB1" w:rsidRPr="00A50FB1">
        <w:t xml:space="preserve">, </w:t>
      </w:r>
      <w:r w:rsidR="00A50FB1">
        <w:t>а также частота обновления данных в таблицах (в секундах)</w:t>
      </w:r>
      <w:r w:rsidR="00A50FB1" w:rsidRPr="00A50FB1">
        <w:t xml:space="preserve">, </w:t>
      </w:r>
      <w:r w:rsidR="00A50FB1">
        <w:t>необходимо создать дополнительное окно.</w:t>
      </w:r>
    </w:p>
    <w:p w:rsidR="00A50FB1" w:rsidRDefault="00A50FB1" w:rsidP="00A50FB1">
      <w:pPr>
        <w:pStyle w:val="StyleText"/>
      </w:pPr>
      <w:r>
        <w:t>Всего будет 4 пользовательских окна</w:t>
      </w:r>
      <w:r w:rsidRPr="00A50FB1">
        <w:t xml:space="preserve">, </w:t>
      </w:r>
      <w:r>
        <w:t xml:space="preserve">между которыми имеется возможность переключаться посредством элементов управления (кнопок на панели меню). </w:t>
      </w:r>
    </w:p>
    <w:p w:rsidR="00A50FB1" w:rsidRPr="000739B4" w:rsidRDefault="00A50FB1" w:rsidP="00A50FB1">
      <w:pPr>
        <w:pStyle w:val="StyleText"/>
      </w:pPr>
      <w:r>
        <w:t>Окна пользовательского интерфейса</w:t>
      </w:r>
      <w:r w:rsidRPr="000739B4">
        <w:t>:</w:t>
      </w:r>
    </w:p>
    <w:p w:rsidR="00A50FB1" w:rsidRPr="00A50FB1" w:rsidRDefault="00A50FB1" w:rsidP="00A50FB1">
      <w:pPr>
        <w:pStyle w:val="StyleText"/>
      </w:pPr>
      <w:r w:rsidRPr="00A50FB1">
        <w:t xml:space="preserve">1) </w:t>
      </w:r>
      <w:r>
        <w:t>Накладные</w:t>
      </w:r>
      <w:r w:rsidRPr="00A50FB1">
        <w:t xml:space="preserve">: </w:t>
      </w:r>
      <w:r>
        <w:t>определяется взаимодействие с таблицей накладных. Необходима возможность внесения данных</w:t>
      </w:r>
      <w:r w:rsidRPr="00A50FB1">
        <w:t xml:space="preserve">, </w:t>
      </w:r>
      <w:r>
        <w:t>изменение и их удаление (в том числе – каскадного).</w:t>
      </w:r>
    </w:p>
    <w:p w:rsidR="00A50FB1" w:rsidRPr="00A50FB1" w:rsidRDefault="00A50FB1" w:rsidP="00A50FB1">
      <w:pPr>
        <w:pStyle w:val="StyleText"/>
      </w:pPr>
      <w:r>
        <w:t>2) Регистрация</w:t>
      </w:r>
      <w:r w:rsidRPr="00A50FB1">
        <w:t xml:space="preserve">: </w:t>
      </w:r>
      <w:r>
        <w:t>определяется взаимодействие с таблицей соответствия полувагонов накладным. Необходима возможность внесения данных</w:t>
      </w:r>
      <w:r w:rsidRPr="00A50FB1">
        <w:t xml:space="preserve">, </w:t>
      </w:r>
      <w:r>
        <w:t>изменения и их удаления</w:t>
      </w:r>
      <w:r w:rsidRPr="00A50FB1">
        <w:t>.</w:t>
      </w:r>
    </w:p>
    <w:p w:rsidR="00A50FB1" w:rsidRPr="00A50FB1" w:rsidRDefault="00A50FB1" w:rsidP="00A50FB1">
      <w:pPr>
        <w:pStyle w:val="StyleText"/>
      </w:pPr>
      <w:r>
        <w:t>3) Полувагоны</w:t>
      </w:r>
      <w:r w:rsidRPr="00A50FB1">
        <w:t xml:space="preserve">: </w:t>
      </w:r>
      <w:r>
        <w:t xml:space="preserve">определяется взаимодействие с таблицей полувагонов. Данное окно имеет возможность только для просмотра данных о полувагонах, которые были зарегистрированы по факту прибытия. </w:t>
      </w:r>
    </w:p>
    <w:p w:rsidR="00A50FB1" w:rsidRPr="00A50FB1" w:rsidRDefault="00A50FB1" w:rsidP="00A50FB1">
      <w:pPr>
        <w:pStyle w:val="StyleText"/>
      </w:pPr>
      <w:r>
        <w:t>4) Настройки</w:t>
      </w:r>
    </w:p>
    <w:p w:rsidR="0027775B" w:rsidRDefault="0027775B" w:rsidP="002E2759">
      <w:pPr>
        <w:pStyle w:val="StyleText"/>
      </w:pPr>
      <w:r>
        <w:t>Для взаимодействия с удалённой базой данных и таблицами</w:t>
      </w:r>
      <w:r w:rsidRPr="0027775B">
        <w:t xml:space="preserve">, </w:t>
      </w:r>
      <w:r>
        <w:t>которые будут являться основной составляющей пользовательских интерфейсов</w:t>
      </w:r>
      <w:r w:rsidRPr="0027775B">
        <w:t xml:space="preserve">, </w:t>
      </w:r>
      <w:r>
        <w:t xml:space="preserve">будет использована технология программирования </w:t>
      </w:r>
      <w:r>
        <w:rPr>
          <w:lang w:val="en-US"/>
        </w:rPr>
        <w:t>ORM</w:t>
      </w:r>
      <w:r>
        <w:t>.</w:t>
      </w:r>
    </w:p>
    <w:p w:rsidR="00A50FB1" w:rsidRPr="00AE6343" w:rsidRDefault="00A50FB1" w:rsidP="002E2759">
      <w:pPr>
        <w:pStyle w:val="StyleText"/>
      </w:pPr>
      <w:r>
        <w:t xml:space="preserve">На рисунке 17 представлена </w:t>
      </w:r>
      <w:r>
        <w:rPr>
          <w:lang w:val="en-US"/>
        </w:rPr>
        <w:t>UML</w:t>
      </w:r>
      <w:r>
        <w:t xml:space="preserve">-диаграмма </w:t>
      </w:r>
      <w:r w:rsidR="005F4A88">
        <w:t>классов данного модуля</w:t>
      </w:r>
      <w:r w:rsidR="005F4A88" w:rsidRPr="005F4A88">
        <w:t xml:space="preserve">, </w:t>
      </w:r>
      <w:r w:rsidR="005F4A88">
        <w:t>а также взаимосвязи между ними.</w:t>
      </w:r>
      <w:r w:rsidR="00AE6343" w:rsidRPr="00AE6343">
        <w:t xml:space="preserve"> </w:t>
      </w:r>
      <w:r w:rsidR="00AE6343">
        <w:t xml:space="preserve">На рисунках 18-20 представлены </w:t>
      </w:r>
      <w:r w:rsidR="00412F2F">
        <w:t>макеты</w:t>
      </w:r>
      <w:r w:rsidR="00AE6343">
        <w:t xml:space="preserve"> пользовательских интерфейсов</w:t>
      </w:r>
      <w:r w:rsidR="00AE6343">
        <w:rPr>
          <w:lang w:val="en-US"/>
        </w:rPr>
        <w:t>.</w:t>
      </w:r>
    </w:p>
    <w:p w:rsidR="00642344" w:rsidRDefault="00F130F5" w:rsidP="00F130F5">
      <w:pPr>
        <w:pStyle w:val="StyleImage"/>
      </w:pPr>
      <w:r>
        <w:rPr>
          <w:noProof/>
          <w:lang w:eastAsia="ru-RU"/>
        </w:rPr>
        <w:lastRenderedPageBreak/>
        <w:drawing>
          <wp:inline distT="0" distB="0" distL="0" distR="0">
            <wp:extent cx="5937250" cy="3536950"/>
            <wp:effectExtent l="19050" t="19050" r="25400" b="2540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3536950"/>
                    </a:xfrm>
                    <a:prstGeom prst="rect">
                      <a:avLst/>
                    </a:prstGeom>
                    <a:noFill/>
                    <a:ln>
                      <a:solidFill>
                        <a:schemeClr val="tx1"/>
                      </a:solidFill>
                    </a:ln>
                  </pic:spPr>
                </pic:pic>
              </a:graphicData>
            </a:graphic>
          </wp:inline>
        </w:drawing>
      </w:r>
    </w:p>
    <w:p w:rsidR="00F130F5" w:rsidRDefault="00F130F5" w:rsidP="00F130F5">
      <w:pPr>
        <w:pStyle w:val="StyleImage"/>
      </w:pPr>
      <w:r>
        <w:t xml:space="preserve">Рисунок 17 – </w:t>
      </w:r>
      <w:r>
        <w:rPr>
          <w:lang w:val="en-US"/>
        </w:rPr>
        <w:t>UML</w:t>
      </w:r>
      <w:r w:rsidRPr="000739B4">
        <w:t>-</w:t>
      </w:r>
      <w:r>
        <w:t xml:space="preserve">диаграмма </w:t>
      </w:r>
      <w:r w:rsidR="00D9432E">
        <w:t xml:space="preserve">классов модуля </w:t>
      </w:r>
      <w:r w:rsidR="00D9432E" w:rsidRPr="00D9432E">
        <w:t>“</w:t>
      </w:r>
      <w:r w:rsidR="00D9432E">
        <w:t>Пользователь</w:t>
      </w:r>
      <w:r w:rsidR="00D9432E" w:rsidRPr="00D9432E">
        <w:t>”</w:t>
      </w:r>
    </w:p>
    <w:p w:rsidR="005F4A88" w:rsidRDefault="005F4A88" w:rsidP="00F130F5">
      <w:pPr>
        <w:pStyle w:val="StyleImage"/>
      </w:pPr>
    </w:p>
    <w:p w:rsidR="005F4A88" w:rsidRDefault="005F4A88" w:rsidP="00F130F5">
      <w:pPr>
        <w:pStyle w:val="StyleImage"/>
      </w:pPr>
      <w:r>
        <w:rPr>
          <w:noProof/>
          <w:lang w:eastAsia="ru-RU"/>
        </w:rPr>
        <w:drawing>
          <wp:inline distT="0" distB="0" distL="0" distR="0">
            <wp:extent cx="5366898" cy="4671060"/>
            <wp:effectExtent l="0" t="0" r="571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84483" cy="4686365"/>
                    </a:xfrm>
                    <a:prstGeom prst="rect">
                      <a:avLst/>
                    </a:prstGeom>
                    <a:noFill/>
                    <a:ln>
                      <a:noFill/>
                    </a:ln>
                  </pic:spPr>
                </pic:pic>
              </a:graphicData>
            </a:graphic>
          </wp:inline>
        </w:drawing>
      </w:r>
    </w:p>
    <w:p w:rsidR="005F4A88" w:rsidRDefault="005F4A88" w:rsidP="00F130F5">
      <w:pPr>
        <w:pStyle w:val="StyleImage"/>
      </w:pPr>
      <w:r>
        <w:t xml:space="preserve">Рисунок 18 – </w:t>
      </w:r>
      <w:r w:rsidR="00412F2F">
        <w:t>Макет</w:t>
      </w:r>
      <w:r>
        <w:t xml:space="preserve"> интерфейса окон для таблиц </w:t>
      </w:r>
      <w:r w:rsidRPr="005F4A88">
        <w:t>“</w:t>
      </w:r>
      <w:r>
        <w:t>Накладные</w:t>
      </w:r>
      <w:r w:rsidRPr="005F4A88">
        <w:t xml:space="preserve">” </w:t>
      </w:r>
      <w:r>
        <w:t xml:space="preserve">и </w:t>
      </w:r>
      <w:r w:rsidRPr="005F4A88">
        <w:t>“</w:t>
      </w:r>
      <w:r>
        <w:t>Регистрация</w:t>
      </w:r>
      <w:r w:rsidRPr="005F4A88">
        <w:t>”</w:t>
      </w:r>
    </w:p>
    <w:p w:rsidR="005F4A88" w:rsidRDefault="005F4A88" w:rsidP="00F130F5">
      <w:pPr>
        <w:pStyle w:val="StyleImage"/>
      </w:pPr>
      <w:r>
        <w:rPr>
          <w:noProof/>
          <w:lang w:eastAsia="ru-RU"/>
        </w:rPr>
        <w:lastRenderedPageBreak/>
        <w:drawing>
          <wp:inline distT="0" distB="0" distL="0" distR="0">
            <wp:extent cx="5935980" cy="5166360"/>
            <wp:effectExtent l="0" t="0" r="762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980" cy="5166360"/>
                    </a:xfrm>
                    <a:prstGeom prst="rect">
                      <a:avLst/>
                    </a:prstGeom>
                    <a:noFill/>
                    <a:ln>
                      <a:noFill/>
                    </a:ln>
                  </pic:spPr>
                </pic:pic>
              </a:graphicData>
            </a:graphic>
          </wp:inline>
        </w:drawing>
      </w:r>
    </w:p>
    <w:p w:rsidR="005F4A88" w:rsidRDefault="005F4A88" w:rsidP="00F130F5">
      <w:pPr>
        <w:pStyle w:val="StyleImage"/>
      </w:pPr>
      <w:r>
        <w:t xml:space="preserve">Рисунок 19 – </w:t>
      </w:r>
      <w:r w:rsidR="00412F2F">
        <w:t>Макет</w:t>
      </w:r>
      <w:r>
        <w:t xml:space="preserve"> интерфейса для окна таблицы </w:t>
      </w:r>
      <w:r w:rsidRPr="005F4A88">
        <w:t>“</w:t>
      </w:r>
      <w:r>
        <w:t>Полувагоны</w:t>
      </w:r>
      <w:r w:rsidRPr="005F4A88">
        <w:t>”</w:t>
      </w:r>
    </w:p>
    <w:p w:rsidR="005F4A88" w:rsidRDefault="005F4A88" w:rsidP="00F130F5">
      <w:pPr>
        <w:pStyle w:val="StyleImage"/>
      </w:pPr>
    </w:p>
    <w:p w:rsidR="005F4A88" w:rsidRDefault="00ED7F9F" w:rsidP="00F130F5">
      <w:pPr>
        <w:pStyle w:val="StyleImage"/>
      </w:pPr>
      <w:r>
        <w:rPr>
          <w:noProof/>
          <w:lang w:eastAsia="ru-RU"/>
        </w:rPr>
        <w:drawing>
          <wp:inline distT="0" distB="0" distL="0" distR="0">
            <wp:extent cx="5935980" cy="3070860"/>
            <wp:effectExtent l="0" t="0" r="762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noFill/>
                    </a:ln>
                  </pic:spPr>
                </pic:pic>
              </a:graphicData>
            </a:graphic>
          </wp:inline>
        </w:drawing>
      </w:r>
    </w:p>
    <w:p w:rsidR="00AE6343" w:rsidRDefault="00ED7F9F" w:rsidP="00AE6343">
      <w:pPr>
        <w:pStyle w:val="StyleImage"/>
      </w:pPr>
      <w:r>
        <w:t xml:space="preserve">Рисунок 20 – </w:t>
      </w:r>
      <w:r w:rsidR="00412F2F">
        <w:t>Макет</w:t>
      </w:r>
      <w:r>
        <w:t xml:space="preserve"> интерфейса для окна </w:t>
      </w:r>
      <w:r w:rsidRPr="00ED7F9F">
        <w:t>“</w:t>
      </w:r>
      <w:r>
        <w:t>Настройки</w:t>
      </w:r>
      <w:r w:rsidRPr="00ED7F9F">
        <w:t>”</w:t>
      </w:r>
    </w:p>
    <w:p w:rsidR="00AE6343" w:rsidRDefault="00AE6343">
      <w:pPr>
        <w:rPr>
          <w:rFonts w:ascii="Times New Roman" w:hAnsi="Times New Roman"/>
          <w:sz w:val="28"/>
        </w:rPr>
      </w:pPr>
      <w:r>
        <w:br w:type="page"/>
      </w:r>
    </w:p>
    <w:p w:rsidR="00AE6343" w:rsidRDefault="00AE6343" w:rsidP="00AE6343">
      <w:pPr>
        <w:pStyle w:val="StyleText"/>
      </w:pPr>
      <w:r>
        <w:lastRenderedPageBreak/>
        <w:t>Каждое окно имеет меню перехода</w:t>
      </w:r>
      <w:r w:rsidRPr="00AE6343">
        <w:t xml:space="preserve">, </w:t>
      </w:r>
      <w:r>
        <w:t>с помощью которого можно переходить из одного окна в любое другое (все окна связаны друг с другом).</w:t>
      </w:r>
    </w:p>
    <w:p w:rsidR="00AE6343" w:rsidRDefault="00AE6343" w:rsidP="00AE6343">
      <w:pPr>
        <w:pStyle w:val="StyleText"/>
      </w:pPr>
      <w:r>
        <w:t>Для окон взаимодействия с таблицами накладных и регистрации</w:t>
      </w:r>
      <w:r w:rsidRPr="00AE6343">
        <w:t xml:space="preserve">, </w:t>
      </w:r>
      <w:r>
        <w:t>интерфейс содержит таблицу</w:t>
      </w:r>
      <w:r w:rsidRPr="00AE6343">
        <w:t xml:space="preserve">, </w:t>
      </w:r>
      <w:r>
        <w:t>текстовые поля (для ввода информации о записи) и кнопки действия (обновления</w:t>
      </w:r>
      <w:r w:rsidRPr="00AE6343">
        <w:t xml:space="preserve">, </w:t>
      </w:r>
      <w:r>
        <w:t>удаления</w:t>
      </w:r>
      <w:r w:rsidRPr="00AE6343">
        <w:t xml:space="preserve">, </w:t>
      </w:r>
      <w:r>
        <w:t>добавления). При вводе информации осуществляется их проверка (работа валидатора)</w:t>
      </w:r>
      <w:r w:rsidRPr="00AE6343">
        <w:t xml:space="preserve">, </w:t>
      </w:r>
      <w:r>
        <w:t>и в случае результатов прохождения проверки будет сделан вывод о продолжении работы (в случае успешного прохождения проверки).</w:t>
      </w:r>
    </w:p>
    <w:p w:rsidR="00AE6343" w:rsidRPr="00AE6343" w:rsidRDefault="00AE6343" w:rsidP="00AE6343">
      <w:pPr>
        <w:pStyle w:val="StyleText"/>
      </w:pPr>
      <w:r>
        <w:t xml:space="preserve">Для окна взаимодействия с таблицей полувагонов интерфейс содержит таблицу с информацией о полувагонах (которые регистрируются модулем </w:t>
      </w:r>
      <w:r w:rsidRPr="00AE6343">
        <w:t>“</w:t>
      </w:r>
      <w:r>
        <w:t>Камера</w:t>
      </w:r>
      <w:r w:rsidRPr="00AE6343">
        <w:t xml:space="preserve">”), </w:t>
      </w:r>
      <w:r>
        <w:t>с возможностью загрузки изображения распознанного полувагона</w:t>
      </w:r>
      <w:r w:rsidRPr="00AE6343">
        <w:t xml:space="preserve">, </w:t>
      </w:r>
      <w:r>
        <w:t xml:space="preserve">которое хранится в локальном хранилище серверной части приложения (посредством нажатия на кнопку </w:t>
      </w:r>
      <w:r w:rsidRPr="00AE6343">
        <w:t>“</w:t>
      </w:r>
      <w:r>
        <w:t>загрузить изображение</w:t>
      </w:r>
      <w:r w:rsidRPr="00AE6343">
        <w:t>”).</w:t>
      </w:r>
    </w:p>
    <w:p w:rsidR="00AE6343" w:rsidRPr="00ED7F9F" w:rsidRDefault="00AE6343" w:rsidP="00AE6343">
      <w:pPr>
        <w:pStyle w:val="StyleText"/>
      </w:pPr>
      <w:r>
        <w:t xml:space="preserve">В окне </w:t>
      </w:r>
      <w:r w:rsidRPr="00AE6343">
        <w:t>“</w:t>
      </w:r>
      <w:r>
        <w:t>Настройки</w:t>
      </w:r>
      <w:r w:rsidRPr="00AE6343">
        <w:t xml:space="preserve">” </w:t>
      </w:r>
      <w:r>
        <w:t>перечисляются типы параметров и текстовые поля</w:t>
      </w:r>
      <w:r w:rsidRPr="00AE6343">
        <w:t xml:space="preserve">, </w:t>
      </w:r>
      <w:r>
        <w:t>для их изменения (построчно)</w:t>
      </w:r>
      <w:r w:rsidRPr="00AE6343">
        <w:t xml:space="preserve">, </w:t>
      </w:r>
      <w:r>
        <w:t xml:space="preserve">и для сохранения настроек необходимо нажать на кнопку </w:t>
      </w:r>
      <w:r w:rsidRPr="00AE6343">
        <w:t>“</w:t>
      </w:r>
      <w:r>
        <w:t>Сохранить настройки</w:t>
      </w:r>
      <w:r w:rsidRPr="00AE6343">
        <w:t>”</w:t>
      </w:r>
      <w:r>
        <w:t xml:space="preserve"> после чего все последующее взаимодействие с информационной системой будет осуществляться с данными настройками.</w:t>
      </w:r>
    </w:p>
    <w:p w:rsidR="00A80D88" w:rsidRDefault="00A80D88" w:rsidP="00A80D88">
      <w:r w:rsidRPr="002E2759">
        <w:br w:type="page"/>
      </w:r>
    </w:p>
    <w:p w:rsidR="00165B71" w:rsidRDefault="00165B71" w:rsidP="00165B71">
      <w:pPr>
        <w:pStyle w:val="Style2"/>
        <w:outlineLvl w:val="1"/>
      </w:pPr>
      <w:bookmarkStart w:id="9" w:name="_Toc72358967"/>
      <w:r>
        <w:lastRenderedPageBreak/>
        <w:t xml:space="preserve">Проектирование модуля </w:t>
      </w:r>
      <w:r w:rsidRPr="000739B4">
        <w:t>“</w:t>
      </w:r>
      <w:r>
        <w:t>Камера</w:t>
      </w:r>
      <w:r w:rsidRPr="000739B4">
        <w:t>”</w:t>
      </w:r>
      <w:bookmarkEnd w:id="9"/>
    </w:p>
    <w:p w:rsidR="00165B71" w:rsidRDefault="00165B71" w:rsidP="00165B71">
      <w:pPr>
        <w:pStyle w:val="StyleText"/>
      </w:pPr>
      <w:r>
        <w:t>Данный модуль получает в виде входных данных изображение или видеопоток</w:t>
      </w:r>
      <w:r w:rsidRPr="00165B71">
        <w:t xml:space="preserve">, </w:t>
      </w:r>
      <w:r>
        <w:t>над которыми будет произведена работа алгоритма распознавания с целью определения номера полувагона. Модуль осуществляет взаимодействие с одной из таблиц в базе данных на сервере</w:t>
      </w:r>
      <w:r w:rsidRPr="00165B71">
        <w:t xml:space="preserve">, </w:t>
      </w:r>
      <w:r>
        <w:t xml:space="preserve">а именно – таблица </w:t>
      </w:r>
      <w:r>
        <w:rPr>
          <w:lang w:val="en-US"/>
        </w:rPr>
        <w:t>Wagons</w:t>
      </w:r>
      <w:r w:rsidRPr="00165B71">
        <w:t xml:space="preserve">. </w:t>
      </w:r>
      <w:r>
        <w:t>Данный модуль распознаёт номер полувагона и добавляет информацию о полувагоне в таблицу</w:t>
      </w:r>
      <w:r w:rsidRPr="00165B71">
        <w:t xml:space="preserve">, </w:t>
      </w:r>
      <w:r>
        <w:t>с загрузкой изображения полувагона</w:t>
      </w:r>
      <w:r w:rsidRPr="00165B71">
        <w:t xml:space="preserve">, </w:t>
      </w:r>
      <w:r>
        <w:t>номер которого был распознан.</w:t>
      </w:r>
    </w:p>
    <w:p w:rsidR="00165B71" w:rsidRDefault="00165B71" w:rsidP="00165B71">
      <w:pPr>
        <w:pStyle w:val="StyleText"/>
      </w:pPr>
      <w:r>
        <w:t>Модуль будет предоставлять интерфейс для взаимодействия с пользователем. Конечное распознанное изображение может быть получено как путём прямой загрузки изображения где расположен полувагон</w:t>
      </w:r>
      <w:r w:rsidRPr="00165B71">
        <w:t xml:space="preserve">, </w:t>
      </w:r>
      <w:r>
        <w:t>загрузки видео или получения информации из видеопотока в режиме реального времени (для этого необходимо иметь камеру).</w:t>
      </w:r>
    </w:p>
    <w:p w:rsidR="00165B71" w:rsidRPr="00E215A2" w:rsidRDefault="00165B71" w:rsidP="00165B71">
      <w:pPr>
        <w:pStyle w:val="StyleText"/>
        <w:rPr>
          <w:lang w:val="en-US"/>
        </w:rPr>
      </w:pPr>
      <w:r>
        <w:t>Пользовательский интерфейс должен позволять обрабатывать исключительные ситуации. Например</w:t>
      </w:r>
      <w:r w:rsidRPr="00165B71">
        <w:t xml:space="preserve">, </w:t>
      </w:r>
      <w:r>
        <w:t>когда номер распознан не верно</w:t>
      </w:r>
      <w:r w:rsidRPr="00165B71">
        <w:t xml:space="preserve">, </w:t>
      </w:r>
      <w:r>
        <w:t xml:space="preserve">пользователь должен иметь возможность выбора полувагона из всех возможных (номер полувагона в таком случае поставлен в соответствии определённой накладной). </w:t>
      </w:r>
      <w:r w:rsidR="00E215A2">
        <w:t xml:space="preserve">На рисунке 21 представлен </w:t>
      </w:r>
      <w:r w:rsidR="00412F2F">
        <w:t>макет</w:t>
      </w:r>
      <w:r w:rsidR="00E215A2">
        <w:t xml:space="preserve"> пользовательского интерфейса для модуля </w:t>
      </w:r>
      <w:r w:rsidR="00E215A2">
        <w:rPr>
          <w:lang w:val="en-US"/>
        </w:rPr>
        <w:t>“</w:t>
      </w:r>
      <w:r w:rsidR="00E215A2">
        <w:t>Камера</w:t>
      </w:r>
      <w:r w:rsidR="00E215A2">
        <w:rPr>
          <w:lang w:val="en-US"/>
        </w:rPr>
        <w:t>”.</w:t>
      </w:r>
    </w:p>
    <w:p w:rsidR="004519FD" w:rsidRDefault="004519FD" w:rsidP="00165B71">
      <w:pPr>
        <w:pStyle w:val="StyleText"/>
      </w:pPr>
    </w:p>
    <w:p w:rsidR="004519FD" w:rsidRDefault="004519FD" w:rsidP="004519FD">
      <w:pPr>
        <w:pStyle w:val="StyleImage"/>
      </w:pPr>
      <w:r>
        <w:rPr>
          <w:noProof/>
          <w:lang w:eastAsia="ru-RU"/>
        </w:rPr>
        <w:drawing>
          <wp:inline distT="0" distB="0" distL="0" distR="0">
            <wp:extent cx="5935980" cy="4777740"/>
            <wp:effectExtent l="0" t="0" r="7620" b="381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980" cy="4777740"/>
                    </a:xfrm>
                    <a:prstGeom prst="rect">
                      <a:avLst/>
                    </a:prstGeom>
                    <a:noFill/>
                    <a:ln>
                      <a:noFill/>
                    </a:ln>
                  </pic:spPr>
                </pic:pic>
              </a:graphicData>
            </a:graphic>
          </wp:inline>
        </w:drawing>
      </w:r>
    </w:p>
    <w:p w:rsidR="004519FD" w:rsidRDefault="004519FD" w:rsidP="004519FD">
      <w:pPr>
        <w:pStyle w:val="StyleImage"/>
      </w:pPr>
      <w:r>
        <w:t xml:space="preserve">Рисунок </w:t>
      </w:r>
      <w:r w:rsidR="00E215A2" w:rsidRPr="00E215A2">
        <w:t>21</w:t>
      </w:r>
      <w:r w:rsidRPr="004519FD">
        <w:t xml:space="preserve"> – </w:t>
      </w:r>
      <w:r w:rsidR="00412F2F">
        <w:t>Макет</w:t>
      </w:r>
      <w:r>
        <w:t xml:space="preserve"> интерфейса окна модуля </w:t>
      </w:r>
      <w:r w:rsidRPr="004519FD">
        <w:t>“</w:t>
      </w:r>
      <w:r>
        <w:t>Камера</w:t>
      </w:r>
      <w:r w:rsidRPr="004519FD">
        <w:t>”</w:t>
      </w:r>
    </w:p>
    <w:p w:rsidR="00E215A2" w:rsidRDefault="00E215A2" w:rsidP="00E215A2">
      <w:pPr>
        <w:pStyle w:val="StyleText"/>
      </w:pPr>
      <w:r>
        <w:lastRenderedPageBreak/>
        <w:t>Для начала</w:t>
      </w:r>
      <w:r w:rsidRPr="00E215A2">
        <w:t xml:space="preserve">, </w:t>
      </w:r>
      <w:r>
        <w:t>пользователю необходимо загрузить изображение полувагона для распознавания</w:t>
      </w:r>
      <w:r w:rsidRPr="00E215A2">
        <w:t xml:space="preserve">, </w:t>
      </w:r>
      <w:r>
        <w:t xml:space="preserve">посредством нажатия на кнопку </w:t>
      </w:r>
      <w:r w:rsidRPr="00E215A2">
        <w:t>“</w:t>
      </w:r>
      <w:r>
        <w:t>Загрузка изображения</w:t>
      </w:r>
      <w:r w:rsidRPr="00E215A2">
        <w:t xml:space="preserve">”. </w:t>
      </w:r>
      <w:r>
        <w:t>Затем</w:t>
      </w:r>
      <w:r w:rsidRPr="00E215A2">
        <w:t xml:space="preserve">, </w:t>
      </w:r>
      <w:r>
        <w:t>чтобы определить расположение номера полувагона</w:t>
      </w:r>
      <w:r w:rsidRPr="00E215A2">
        <w:t xml:space="preserve">, </w:t>
      </w:r>
      <w:r>
        <w:t>а также распознать этот номер</w:t>
      </w:r>
      <w:r w:rsidRPr="00E215A2">
        <w:t xml:space="preserve">, </w:t>
      </w:r>
      <w:r>
        <w:t xml:space="preserve">необходимо нажать на кнопку </w:t>
      </w:r>
      <w:r w:rsidRPr="00E215A2">
        <w:t>“</w:t>
      </w:r>
      <w:r>
        <w:t>Распознавание</w:t>
      </w:r>
      <w:r w:rsidRPr="00E215A2">
        <w:t xml:space="preserve">”, </w:t>
      </w:r>
      <w:r>
        <w:t xml:space="preserve">после чего будет добавлена (если номер полувагона корректно распознан и зарегистрирован под определённой накладной) запись в базу данных определённого полувагона. </w:t>
      </w:r>
      <w:r w:rsidR="00C5220D">
        <w:t>Интерфейс показывает распознанный номер полувагона</w:t>
      </w:r>
      <w:r w:rsidR="00C5220D" w:rsidRPr="00C5220D">
        <w:t xml:space="preserve">, </w:t>
      </w:r>
      <w:r w:rsidR="00C5220D">
        <w:t>уровень корректного распознования и изображение номера полувагона.</w:t>
      </w:r>
    </w:p>
    <w:p w:rsidR="00C5220D" w:rsidRPr="00477073" w:rsidRDefault="00C5220D" w:rsidP="00E215A2">
      <w:pPr>
        <w:pStyle w:val="StyleText"/>
      </w:pPr>
      <w:r>
        <w:t>В случае</w:t>
      </w:r>
      <w:r w:rsidRPr="00C5220D">
        <w:t xml:space="preserve">, </w:t>
      </w:r>
      <w:r>
        <w:t>когда неудалось распознать номер полувагона</w:t>
      </w:r>
      <w:r w:rsidRPr="00C5220D">
        <w:t xml:space="preserve">, </w:t>
      </w:r>
      <w:r>
        <w:t>необходимо выборать номер полувагона из уже существующих (которые есть в базе данных)</w:t>
      </w:r>
      <w:r w:rsidRPr="00C5220D">
        <w:t xml:space="preserve">, </w:t>
      </w:r>
      <w:r>
        <w:t>для этой цели на самом нижнем уровне расположены элементы управления</w:t>
      </w:r>
      <w:r w:rsidRPr="00C5220D">
        <w:t xml:space="preserve">, </w:t>
      </w:r>
      <w:r>
        <w:t>реализующие данный механизм.</w:t>
      </w:r>
    </w:p>
    <w:p w:rsidR="007F6184" w:rsidRPr="007F6184" w:rsidRDefault="007F6184" w:rsidP="00E215A2">
      <w:pPr>
        <w:pStyle w:val="StyleText"/>
      </w:pPr>
      <w:r>
        <w:t xml:space="preserve">На рисунке 22 представлена общая </w:t>
      </w:r>
      <w:r>
        <w:rPr>
          <w:lang w:val="en-US"/>
        </w:rPr>
        <w:t>UML</w:t>
      </w:r>
      <w:r w:rsidRPr="007F6184">
        <w:t>-</w:t>
      </w:r>
      <w:r>
        <w:t xml:space="preserve">диаграмма модуля </w:t>
      </w:r>
      <w:r w:rsidRPr="007F6184">
        <w:t>“</w:t>
      </w:r>
      <w:r>
        <w:t>Камера</w:t>
      </w:r>
      <w:r w:rsidRPr="007F6184">
        <w:t>”</w:t>
      </w:r>
    </w:p>
    <w:p w:rsidR="00C5220D" w:rsidRDefault="00C5220D" w:rsidP="00E215A2">
      <w:pPr>
        <w:pStyle w:val="StyleText"/>
      </w:pPr>
    </w:p>
    <w:p w:rsidR="00A517CD" w:rsidRDefault="00A517CD" w:rsidP="00A517CD">
      <w:pPr>
        <w:pStyle w:val="StyleImage"/>
      </w:pPr>
      <w:r>
        <w:rPr>
          <w:noProof/>
          <w:lang w:eastAsia="ru-RU"/>
        </w:rPr>
        <w:drawing>
          <wp:inline distT="0" distB="0" distL="0" distR="0">
            <wp:extent cx="5935980" cy="2202180"/>
            <wp:effectExtent l="19050" t="19050" r="26670" b="2667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80" cy="2202180"/>
                    </a:xfrm>
                    <a:prstGeom prst="rect">
                      <a:avLst/>
                    </a:prstGeom>
                    <a:noFill/>
                    <a:ln>
                      <a:solidFill>
                        <a:schemeClr val="tx1"/>
                      </a:solidFill>
                    </a:ln>
                  </pic:spPr>
                </pic:pic>
              </a:graphicData>
            </a:graphic>
          </wp:inline>
        </w:drawing>
      </w:r>
    </w:p>
    <w:p w:rsidR="00A517CD" w:rsidRPr="00A517CD" w:rsidRDefault="00A517CD" w:rsidP="00A517CD">
      <w:pPr>
        <w:pStyle w:val="StyleImage"/>
      </w:pPr>
      <w:r>
        <w:t xml:space="preserve">Рисунок 22 – Общая </w:t>
      </w:r>
      <w:r>
        <w:rPr>
          <w:lang w:val="en-US"/>
        </w:rPr>
        <w:t>UML</w:t>
      </w:r>
      <w:r w:rsidRPr="00A517CD">
        <w:t>-</w:t>
      </w:r>
      <w:r>
        <w:t xml:space="preserve">диаграмма классов модуля </w:t>
      </w:r>
      <w:r w:rsidRPr="00A517CD">
        <w:t>“</w:t>
      </w:r>
      <w:r>
        <w:t>Камера</w:t>
      </w:r>
      <w:r w:rsidRPr="00A517CD">
        <w:t>”</w:t>
      </w:r>
    </w:p>
    <w:p w:rsidR="00165B71" w:rsidRPr="002E2759" w:rsidRDefault="00165B71" w:rsidP="00A80D8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74780" w:rsidRDefault="00AB1E8B" w:rsidP="00AB1E8B">
      <w:pPr>
        <w:pStyle w:val="Style1"/>
      </w:pPr>
      <w:bookmarkStart w:id="10" w:name="_Toc72358968"/>
      <w:r>
        <w:lastRenderedPageBreak/>
        <w:t>Реализация приложения</w:t>
      </w:r>
      <w:bookmarkEnd w:id="10"/>
    </w:p>
    <w:p w:rsidR="00AB1E8B" w:rsidRDefault="00AB1E8B" w:rsidP="00AB1E8B">
      <w:pPr>
        <w:pStyle w:val="Style2"/>
        <w:outlineLvl w:val="1"/>
      </w:pPr>
      <w:bookmarkStart w:id="11" w:name="_Toc72358969"/>
      <w:r w:rsidRPr="00AB1E8B">
        <w:t>Реализация модуля “Центральный сервер”</w:t>
      </w:r>
      <w:bookmarkEnd w:id="11"/>
    </w:p>
    <w:p w:rsidR="00C900E4" w:rsidRDefault="00B208DE" w:rsidP="00117870">
      <w:pPr>
        <w:pStyle w:val="Style2"/>
        <w:outlineLvl w:val="2"/>
      </w:pPr>
      <w:bookmarkStart w:id="12" w:name="_Toc72358970"/>
      <w:r>
        <w:t>Описание реализованного модуля</w:t>
      </w:r>
      <w:bookmarkEnd w:id="12"/>
    </w:p>
    <w:p w:rsidR="00D86212" w:rsidRDefault="00D86212" w:rsidP="00D86212">
      <w:pPr>
        <w:pStyle w:val="StyleText"/>
      </w:pPr>
      <w:r>
        <w:t xml:space="preserve">Серверная часть была написана с использованием фреймворка </w:t>
      </w:r>
      <w:r>
        <w:rPr>
          <w:lang w:val="en-US"/>
        </w:rPr>
        <w:t>Spring</w:t>
      </w:r>
      <w:r>
        <w:t xml:space="preserve">. В серверной части была развернута база данных </w:t>
      </w:r>
      <w:r>
        <w:rPr>
          <w:lang w:val="en-US"/>
        </w:rPr>
        <w:t>MySQL</w:t>
      </w:r>
      <w:r w:rsidRPr="00D86212">
        <w:t xml:space="preserve">, </w:t>
      </w:r>
      <w:r>
        <w:t>с определёнными первоначальными настройками. Данный модуль единственный</w:t>
      </w:r>
      <w:r w:rsidRPr="00D86212">
        <w:t xml:space="preserve">, </w:t>
      </w:r>
      <w:r>
        <w:t xml:space="preserve">кто имеет прямой доступ к базе данных. </w:t>
      </w:r>
      <w:r w:rsidR="00EF49F2">
        <w:t>Клиентская часть приложения</w:t>
      </w:r>
      <w:r>
        <w:t xml:space="preserve"> осуществляет доступ к базе данных только через интерфейс</w:t>
      </w:r>
      <w:r w:rsidRPr="00D86212">
        <w:t xml:space="preserve">, </w:t>
      </w:r>
      <w:r>
        <w:t xml:space="preserve">который предоставляет сервер. Данный интерфейс состоит из </w:t>
      </w:r>
      <w:r>
        <w:rPr>
          <w:lang w:val="en-US"/>
        </w:rPr>
        <w:t>POST</w:t>
      </w:r>
      <w:r w:rsidRPr="00D86212">
        <w:t>/</w:t>
      </w:r>
      <w:r>
        <w:rPr>
          <w:lang w:val="en-US"/>
        </w:rPr>
        <w:t>GET</w:t>
      </w:r>
      <w:r w:rsidRPr="00D86212">
        <w:t xml:space="preserve"> запросов, </w:t>
      </w:r>
      <w:r>
        <w:t>которые посылаются из клиентской части приложения серверной</w:t>
      </w:r>
      <w:r w:rsidRPr="00D86212">
        <w:t xml:space="preserve">. </w:t>
      </w:r>
      <w:r>
        <w:t xml:space="preserve">Сервер обрабатывает входные данные в формате </w:t>
      </w:r>
      <w:r>
        <w:rPr>
          <w:lang w:val="en-US"/>
        </w:rPr>
        <w:t>JSON</w:t>
      </w:r>
      <w:r w:rsidRPr="00D86212">
        <w:t xml:space="preserve"> (</w:t>
      </w:r>
      <w:r>
        <w:t xml:space="preserve">или </w:t>
      </w:r>
      <w:r>
        <w:rPr>
          <w:lang w:val="en-US"/>
        </w:rPr>
        <w:t>MultipartFile</w:t>
      </w:r>
      <w:r w:rsidRPr="00D86212">
        <w:t xml:space="preserve">) </w:t>
      </w:r>
      <w:r>
        <w:t xml:space="preserve">при </w:t>
      </w:r>
      <w:r>
        <w:rPr>
          <w:lang w:val="en-US"/>
        </w:rPr>
        <w:t>POST</w:t>
      </w:r>
      <w:r w:rsidRPr="00D86212">
        <w:t xml:space="preserve"> </w:t>
      </w:r>
      <w:r>
        <w:t xml:space="preserve">запросах и возвращает данные в формате </w:t>
      </w:r>
      <w:r>
        <w:rPr>
          <w:lang w:val="en-US"/>
        </w:rPr>
        <w:t>JSON</w:t>
      </w:r>
      <w:r w:rsidRPr="00D86212">
        <w:t xml:space="preserve"> </w:t>
      </w:r>
      <w:r>
        <w:t xml:space="preserve">при </w:t>
      </w:r>
      <w:r>
        <w:rPr>
          <w:lang w:val="en-US"/>
        </w:rPr>
        <w:t>GET</w:t>
      </w:r>
      <w:r w:rsidRPr="00D86212">
        <w:t xml:space="preserve"> </w:t>
      </w:r>
      <w:r w:rsidR="00422C21">
        <w:t>запросах со стороны клиента.</w:t>
      </w:r>
    </w:p>
    <w:p w:rsidR="00422C21" w:rsidRPr="00422C21" w:rsidRDefault="00422C21" w:rsidP="00D86212">
      <w:pPr>
        <w:pStyle w:val="StyleText"/>
      </w:pPr>
      <w:r>
        <w:t xml:space="preserve">Взаимодействие с базой данных осуществляется с помощью реализованного абстрактного интерфейса </w:t>
      </w:r>
      <w:r>
        <w:rPr>
          <w:lang w:val="en-US"/>
        </w:rPr>
        <w:t>Data</w:t>
      </w:r>
      <w:r w:rsidRPr="00422C21">
        <w:t xml:space="preserve"> </w:t>
      </w:r>
      <w:r>
        <w:rPr>
          <w:lang w:val="en-US"/>
        </w:rPr>
        <w:t>Access</w:t>
      </w:r>
      <w:r w:rsidRPr="00422C21">
        <w:t xml:space="preserve"> </w:t>
      </w:r>
      <w:r>
        <w:rPr>
          <w:lang w:val="en-US"/>
        </w:rPr>
        <w:t>Object</w:t>
      </w:r>
      <w:r>
        <w:t xml:space="preserve">. Настройка и конфигурирование базы данных осуществляется с помощью высокопроизводительной библиотеки пула соединений </w:t>
      </w:r>
      <w:r>
        <w:rPr>
          <w:lang w:val="en-US"/>
        </w:rPr>
        <w:t>HikariCP</w:t>
      </w:r>
      <w:r w:rsidRPr="00422C21">
        <w:t xml:space="preserve">. </w:t>
      </w:r>
      <w:r>
        <w:t xml:space="preserve">Данная библиотека в основном используется в классе </w:t>
      </w:r>
      <w:r>
        <w:rPr>
          <w:lang w:val="en-US"/>
        </w:rPr>
        <w:t>DataBaseConfig</w:t>
      </w:r>
      <w:r w:rsidRPr="00422C21">
        <w:t>.</w:t>
      </w:r>
    </w:p>
    <w:p w:rsidR="00422C21" w:rsidRDefault="00422C21" w:rsidP="00D86212">
      <w:pPr>
        <w:pStyle w:val="StyleText"/>
      </w:pPr>
      <w:r>
        <w:t xml:space="preserve">База данных развёртывается на сервере автоматически. Для этого были использованы представления </w:t>
      </w:r>
      <w:r>
        <w:rPr>
          <w:lang w:val="en-US"/>
        </w:rPr>
        <w:t>SQL</w:t>
      </w:r>
      <w:r w:rsidRPr="00422C21">
        <w:t xml:space="preserve"> </w:t>
      </w:r>
      <w:r>
        <w:t xml:space="preserve">команд в виде строковых констант </w:t>
      </w:r>
      <w:r>
        <w:rPr>
          <w:lang w:val="en-US"/>
        </w:rPr>
        <w:t>Java</w:t>
      </w:r>
      <w:r w:rsidRPr="00422C21">
        <w:t xml:space="preserve">. </w:t>
      </w:r>
      <w:r>
        <w:t xml:space="preserve">Используя </w:t>
      </w:r>
      <w:r>
        <w:rPr>
          <w:lang w:val="en-US"/>
        </w:rPr>
        <w:t>SQL</w:t>
      </w:r>
      <w:r w:rsidRPr="00422C21">
        <w:t xml:space="preserve"> </w:t>
      </w:r>
      <w:r>
        <w:t>команды серверная часть создаёт таблицы реляционной базы данных даже если базы данных до этого не существовало. То есть</w:t>
      </w:r>
      <w:r w:rsidRPr="00422C21">
        <w:t xml:space="preserve">, </w:t>
      </w:r>
      <w:r>
        <w:t>достаточно запустить серверную часть на машине</w:t>
      </w:r>
      <w:r w:rsidRPr="00422C21">
        <w:t xml:space="preserve">, </w:t>
      </w:r>
      <w:r>
        <w:t xml:space="preserve">чтобы взаимодействовать с базой данных удалённо посредством интерфейса предоставленного серверной частью в виде </w:t>
      </w:r>
      <w:r>
        <w:rPr>
          <w:lang w:val="en-US"/>
        </w:rPr>
        <w:t>POST</w:t>
      </w:r>
      <w:r w:rsidRPr="00422C21">
        <w:t>/</w:t>
      </w:r>
      <w:r>
        <w:rPr>
          <w:lang w:val="en-US"/>
        </w:rPr>
        <w:t>GET</w:t>
      </w:r>
      <w:r w:rsidRPr="00422C21">
        <w:t xml:space="preserve"> </w:t>
      </w:r>
      <w:r>
        <w:t>запросов.</w:t>
      </w:r>
    </w:p>
    <w:p w:rsidR="00422C21" w:rsidRDefault="00422C21" w:rsidP="00422C21">
      <w:pPr>
        <w:pStyle w:val="StyleText"/>
      </w:pPr>
      <w:r>
        <w:t xml:space="preserve">Для считывания данных из базы данных используется интерфейс </w:t>
      </w:r>
      <w:r>
        <w:rPr>
          <w:lang w:val="en-US"/>
        </w:rPr>
        <w:t>RowMapper</w:t>
      </w:r>
      <w:r w:rsidRPr="00422C21">
        <w:t>&lt;</w:t>
      </w:r>
      <w:r>
        <w:rPr>
          <w:lang w:val="en-US"/>
        </w:rPr>
        <w:t>T</w:t>
      </w:r>
      <w:r w:rsidRPr="00422C21">
        <w:t xml:space="preserve">&gt;, </w:t>
      </w:r>
      <w:r>
        <w:t>который позволяет считать данные определённой структуры из таблицы.</w:t>
      </w:r>
    </w:p>
    <w:p w:rsidR="00422C21" w:rsidRDefault="00422C21" w:rsidP="00422C21">
      <w:pPr>
        <w:pStyle w:val="StyleText"/>
        <w:rPr>
          <w:b/>
          <w:lang w:val="en-US"/>
        </w:rPr>
      </w:pPr>
      <w:r>
        <w:t>Множество классов сервера были разделены на отдельные пакеты</w:t>
      </w:r>
      <w:r w:rsidRPr="00422C21">
        <w:t xml:space="preserve">, </w:t>
      </w:r>
      <w:r>
        <w:t>в которых содержатся классы, относящиеся к той или иной части серверного приложения. Например</w:t>
      </w:r>
      <w:r w:rsidRPr="00A72343">
        <w:t xml:space="preserve">, </w:t>
      </w:r>
      <w:r>
        <w:t xml:space="preserve">классы </w:t>
      </w:r>
      <w:r>
        <w:rPr>
          <w:lang w:val="en-US"/>
        </w:rPr>
        <w:t>DAO</w:t>
      </w:r>
      <w:r w:rsidRPr="00A72343">
        <w:t xml:space="preserve"> </w:t>
      </w:r>
      <w:r>
        <w:t>и классы</w:t>
      </w:r>
      <w:r w:rsidR="00A72343" w:rsidRPr="00A72343">
        <w:t>,</w:t>
      </w:r>
      <w:r w:rsidRPr="00A72343">
        <w:t xml:space="preserve"> </w:t>
      </w:r>
      <w:r>
        <w:t xml:space="preserve">экземпляры объектов </w:t>
      </w:r>
      <w:r w:rsidR="00A72343">
        <w:t xml:space="preserve">которых используются для десериализации данных из формата </w:t>
      </w:r>
      <w:r w:rsidR="00A72343">
        <w:rPr>
          <w:lang w:val="en-US"/>
        </w:rPr>
        <w:t>JSON</w:t>
      </w:r>
      <w:r w:rsidR="00A72343" w:rsidRPr="00A72343">
        <w:t xml:space="preserve">, </w:t>
      </w:r>
      <w:r w:rsidR="00A72343">
        <w:t xml:space="preserve">содержатся в различных пакетах. Полное деление классов серверной части представлено на рисунке </w:t>
      </w:r>
      <w:r w:rsidR="009E616F">
        <w:rPr>
          <w:lang w:val="en-US"/>
        </w:rPr>
        <w:t>23.</w:t>
      </w:r>
    </w:p>
    <w:p w:rsidR="00A72343" w:rsidRDefault="00D4228A" w:rsidP="00A72343">
      <w:pPr>
        <w:pStyle w:val="StyleImage"/>
        <w:rPr>
          <w:lang w:val="en-US"/>
        </w:rPr>
      </w:pPr>
      <w:r>
        <w:rPr>
          <w:noProof/>
          <w:lang w:eastAsia="ru-RU"/>
        </w:rPr>
        <w:lastRenderedPageBreak/>
        <w:drawing>
          <wp:inline distT="0" distB="0" distL="0" distR="0">
            <wp:extent cx="2720340" cy="6667500"/>
            <wp:effectExtent l="19050" t="19050" r="22860"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20340" cy="6667500"/>
                    </a:xfrm>
                    <a:prstGeom prst="rect">
                      <a:avLst/>
                    </a:prstGeom>
                    <a:noFill/>
                    <a:ln>
                      <a:solidFill>
                        <a:schemeClr val="tx1"/>
                      </a:solidFill>
                    </a:ln>
                  </pic:spPr>
                </pic:pic>
              </a:graphicData>
            </a:graphic>
          </wp:inline>
        </w:drawing>
      </w:r>
    </w:p>
    <w:p w:rsidR="00A72343" w:rsidRPr="00A72343" w:rsidRDefault="00A72343" w:rsidP="00A72343">
      <w:pPr>
        <w:pStyle w:val="StyleImage"/>
      </w:pPr>
      <w:r>
        <w:t xml:space="preserve">Рисунок </w:t>
      </w:r>
      <w:r w:rsidR="009E616F" w:rsidRPr="00477073">
        <w:t>23</w:t>
      </w:r>
      <w:r w:rsidRPr="00A72343">
        <w:t xml:space="preserve">– </w:t>
      </w:r>
      <w:r>
        <w:t>Пакеты серверной части приложения</w:t>
      </w:r>
    </w:p>
    <w:p w:rsidR="00C900E4" w:rsidRPr="00AB1E8B" w:rsidRDefault="00C900E4" w:rsidP="00C900E4">
      <w:pPr>
        <w:pStyle w:val="StyleText"/>
      </w:pPr>
    </w:p>
    <w:p w:rsidR="00E57487" w:rsidRPr="001254DA" w:rsidRDefault="006551C0" w:rsidP="004D129A">
      <w:pPr>
        <w:pStyle w:val="Style2"/>
        <w:outlineLvl w:val="2"/>
      </w:pPr>
      <w:bookmarkStart w:id="13" w:name="_Toc72358971"/>
      <w:r>
        <w:t>Описание реализованных классов</w:t>
      </w:r>
      <w:bookmarkEnd w:id="13"/>
    </w:p>
    <w:p w:rsidR="006551C0" w:rsidRPr="00E81066" w:rsidRDefault="00F30FC7" w:rsidP="007F61A4">
      <w:pPr>
        <w:pStyle w:val="StyleText"/>
        <w:tabs>
          <w:tab w:val="center" w:pos="5032"/>
        </w:tabs>
      </w:pPr>
      <w:r>
        <w:t xml:space="preserve">Класс </w:t>
      </w:r>
      <w:r w:rsidRPr="00F30FC7">
        <w:rPr>
          <w:b/>
          <w:lang w:val="en-US"/>
        </w:rPr>
        <w:t>FileLoadController</w:t>
      </w:r>
      <w:r w:rsidRPr="00F30FC7">
        <w:t xml:space="preserve"> является </w:t>
      </w:r>
      <w:r>
        <w:t>контроллером</w:t>
      </w:r>
      <w:r w:rsidRPr="00F30FC7">
        <w:t xml:space="preserve">, </w:t>
      </w:r>
      <w:r>
        <w:t xml:space="preserve">который обеспечивает обработку </w:t>
      </w:r>
      <w:r>
        <w:rPr>
          <w:lang w:val="en-US"/>
        </w:rPr>
        <w:t>POST</w:t>
      </w:r>
      <w:r w:rsidRPr="00F30FC7">
        <w:t>/</w:t>
      </w:r>
      <w:r>
        <w:rPr>
          <w:lang w:val="en-US"/>
        </w:rPr>
        <w:t>GET</w:t>
      </w:r>
      <w:r w:rsidRPr="00F30FC7">
        <w:t xml:space="preserve"> </w:t>
      </w:r>
      <w:r>
        <w:t>запросов к серверу для загрузки файла в локальное хранилище сервера</w:t>
      </w:r>
      <w:r w:rsidRPr="00F30FC7">
        <w:t xml:space="preserve">, </w:t>
      </w:r>
      <w:r>
        <w:t xml:space="preserve">так и его загрузки с сервера в локальное хранилище клиентского приложения (для обеспечения визуального контакта с распознанным изображением). </w:t>
      </w:r>
      <w:r w:rsidR="007F61A4">
        <w:t xml:space="preserve">Для передачи данных по протоколу </w:t>
      </w:r>
      <w:r w:rsidR="007F61A4">
        <w:rPr>
          <w:lang w:val="en-US"/>
        </w:rPr>
        <w:t>HTTP</w:t>
      </w:r>
      <w:r w:rsidR="007F61A4" w:rsidRPr="007F61A4">
        <w:t xml:space="preserve"> </w:t>
      </w:r>
      <w:r w:rsidR="007F61A4">
        <w:t xml:space="preserve">на сервер и с сервера был выбран формат </w:t>
      </w:r>
      <w:r w:rsidR="007F61A4">
        <w:rPr>
          <w:lang w:val="en-US"/>
        </w:rPr>
        <w:t>JSON</w:t>
      </w:r>
      <w:r w:rsidR="007F61A4">
        <w:t xml:space="preserve"> и подключены соответствующие библиотеки для </w:t>
      </w:r>
      <w:r w:rsidR="007F61A4" w:rsidRPr="007F61A4">
        <w:t>сериализации и десериализации</w:t>
      </w:r>
      <w:r w:rsidR="007F61A4">
        <w:t xml:space="preserve"> данных</w:t>
      </w:r>
      <w:r w:rsidR="007F61A4" w:rsidRPr="007F61A4">
        <w:t xml:space="preserve">, </w:t>
      </w:r>
      <w:r w:rsidR="007F61A4">
        <w:t>с помощью которых обеспечиваются взаимосвязи между серверной частью и клиентским приложением. Однако</w:t>
      </w:r>
      <w:r w:rsidR="007F61A4" w:rsidRPr="007F61A4">
        <w:t xml:space="preserve">, </w:t>
      </w:r>
      <w:r w:rsidR="007F61A4">
        <w:rPr>
          <w:lang w:val="en-US"/>
        </w:rPr>
        <w:t>POST</w:t>
      </w:r>
      <w:r w:rsidR="007F61A4" w:rsidRPr="007F61A4">
        <w:t>-</w:t>
      </w:r>
      <w:r w:rsidR="007F61A4">
        <w:t xml:space="preserve">запросы для контроллера </w:t>
      </w:r>
      <w:r w:rsidR="007F61A4">
        <w:rPr>
          <w:lang w:val="en-US"/>
        </w:rPr>
        <w:lastRenderedPageBreak/>
        <w:t>FileLoadController</w:t>
      </w:r>
      <w:r w:rsidR="007F61A4" w:rsidRPr="007F61A4">
        <w:t xml:space="preserve"> </w:t>
      </w:r>
      <w:r w:rsidR="007F61A4">
        <w:t xml:space="preserve">обладают уникальным поведением – они не поддерживают </w:t>
      </w:r>
      <w:r w:rsidR="007F61A4">
        <w:rPr>
          <w:lang w:val="en-US"/>
        </w:rPr>
        <w:t>JSON</w:t>
      </w:r>
      <w:r w:rsidR="007F61A4" w:rsidRPr="007F61A4">
        <w:t xml:space="preserve"> </w:t>
      </w:r>
      <w:r w:rsidR="007F61A4">
        <w:t>формат</w:t>
      </w:r>
      <w:r w:rsidR="007F61A4" w:rsidRPr="007F61A4">
        <w:t xml:space="preserve">, </w:t>
      </w:r>
      <w:r w:rsidR="007F61A4">
        <w:t xml:space="preserve">данные передаются в виде формата </w:t>
      </w:r>
      <w:r w:rsidR="007F61A4" w:rsidRPr="007F61A4">
        <w:rPr>
          <w:lang w:val="en-US"/>
        </w:rPr>
        <w:t>multipart</w:t>
      </w:r>
      <w:r w:rsidR="007F61A4" w:rsidRPr="007F61A4">
        <w:t>/</w:t>
      </w:r>
      <w:r w:rsidR="007F61A4" w:rsidRPr="007F61A4">
        <w:rPr>
          <w:lang w:val="en-US"/>
        </w:rPr>
        <w:t>form</w:t>
      </w:r>
      <w:r w:rsidR="007F61A4" w:rsidRPr="007F61A4">
        <w:t>-</w:t>
      </w:r>
      <w:r w:rsidR="007F61A4" w:rsidRPr="007F61A4">
        <w:rPr>
          <w:lang w:val="en-US"/>
        </w:rPr>
        <w:t>data</w:t>
      </w:r>
      <w:r w:rsidR="007F61A4" w:rsidRPr="007F61A4">
        <w:t xml:space="preserve">, </w:t>
      </w:r>
      <w:r w:rsidR="007F61A4">
        <w:t>который позволяет передавать файлы с сервера на клиентское приложение и обратно.</w:t>
      </w:r>
      <w:r w:rsidR="00E81066">
        <w:t xml:space="preserve"> Один </w:t>
      </w:r>
      <w:r w:rsidR="00E81066">
        <w:rPr>
          <w:lang w:val="en-US"/>
        </w:rPr>
        <w:t>GET</w:t>
      </w:r>
      <w:r w:rsidR="00E81066" w:rsidRPr="00E81066">
        <w:t>-</w:t>
      </w:r>
      <w:r w:rsidR="00E81066">
        <w:t xml:space="preserve">запрос всё же поддерживает </w:t>
      </w:r>
      <w:r w:rsidR="00E81066">
        <w:rPr>
          <w:lang w:val="en-US"/>
        </w:rPr>
        <w:t>JSON</w:t>
      </w:r>
      <w:r w:rsidR="00E81066">
        <w:t xml:space="preserve"> формат – это метод </w:t>
      </w:r>
      <w:r w:rsidR="00E81066" w:rsidRPr="00E81066">
        <w:t xml:space="preserve">getAbsoluteFilePath, </w:t>
      </w:r>
      <w:r w:rsidR="00E81066">
        <w:t xml:space="preserve">который возвращает абсолютный путь </w:t>
      </w:r>
      <w:r w:rsidR="00E57487">
        <w:t>к файлу,</w:t>
      </w:r>
      <w:r w:rsidR="00E81066">
        <w:t xml:space="preserve"> расположенному в локальном хранилище сервера.</w:t>
      </w:r>
    </w:p>
    <w:p w:rsidR="007F61A4" w:rsidRDefault="00984B50" w:rsidP="00F30FC7">
      <w:pPr>
        <w:pStyle w:val="StyleText"/>
        <w:tabs>
          <w:tab w:val="center" w:pos="5032"/>
        </w:tabs>
      </w:pPr>
      <w:r>
        <w:t xml:space="preserve">Поддерживаемые </w:t>
      </w:r>
      <w:r w:rsidR="007F61A4">
        <w:rPr>
          <w:lang w:val="en-US"/>
        </w:rPr>
        <w:t>POST</w:t>
      </w:r>
      <w:r w:rsidR="007F61A4" w:rsidRPr="007F61A4">
        <w:t>-</w:t>
      </w:r>
      <w:r>
        <w:t>запросы</w:t>
      </w:r>
      <w:r w:rsidR="007F61A4">
        <w:t xml:space="preserve">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00073D05" w:rsidRPr="00073D05">
        <w:rPr>
          <w:lang w:val="en-US"/>
        </w:rPr>
        <w:t>http</w:t>
      </w:r>
      <w:r w:rsidR="00073D05" w:rsidRPr="00073D05">
        <w:t>://</w:t>
      </w:r>
      <w:r w:rsidR="00073D05" w:rsidRPr="00073D05">
        <w:rPr>
          <w:lang w:val="en-US"/>
        </w:rPr>
        <w:t>localhost</w:t>
      </w:r>
      <w:r w:rsidR="00073D05" w:rsidRPr="00073D05">
        <w:t>:8080/</w:t>
      </w:r>
      <w:r w:rsidR="00073D05" w:rsidRPr="00073D05">
        <w:rPr>
          <w:lang w:val="en-US"/>
        </w:rPr>
        <w:t>upload</w:t>
      </w:r>
      <w:r w:rsidR="00073D05" w:rsidRPr="00073D05">
        <w:t xml:space="preserve"> </w:t>
      </w:r>
      <w:r w:rsidR="00073D05" w:rsidRPr="00105999">
        <w:rPr>
          <w:u w:val="single"/>
        </w:rPr>
        <w:t xml:space="preserve">(метод обработки: </w:t>
      </w:r>
      <w:r w:rsidR="00073D05" w:rsidRPr="00105999">
        <w:rPr>
          <w:u w:val="single"/>
          <w:lang w:val="en-US"/>
        </w:rPr>
        <w:t>handleFileUpload</w:t>
      </w:r>
      <w:r w:rsidR="00073D05" w:rsidRPr="00105999">
        <w:rPr>
          <w:u w:val="single"/>
        </w:rPr>
        <w:t>)</w:t>
      </w:r>
    </w:p>
    <w:p w:rsidR="007F61A4" w:rsidRDefault="00984B50" w:rsidP="007F61A4">
      <w:pPr>
        <w:pStyle w:val="StyleText"/>
        <w:tabs>
          <w:tab w:val="center" w:pos="5032"/>
        </w:tabs>
      </w:pPr>
      <w:r>
        <w:t xml:space="preserve">Поддерживаемые </w:t>
      </w:r>
      <w:r w:rsidR="007F61A4">
        <w:rPr>
          <w:lang w:val="en-US"/>
        </w:rPr>
        <w:t>GET</w:t>
      </w:r>
      <w:r w:rsidR="007F61A4" w:rsidRPr="007F61A4">
        <w:t>-</w:t>
      </w:r>
      <w:r w:rsidR="007F61A4">
        <w:t xml:space="preserve">запросов контроллером </w:t>
      </w:r>
      <w:r w:rsidR="007F61A4">
        <w:rPr>
          <w:lang w:val="en-US"/>
        </w:rPr>
        <w:t>FileLoadController</w:t>
      </w:r>
      <w:r w:rsidR="007F61A4" w:rsidRPr="007F61A4">
        <w:t>:</w:t>
      </w:r>
    </w:p>
    <w:p w:rsidR="007F61A4" w:rsidRPr="00073D05" w:rsidRDefault="007F61A4" w:rsidP="007F61A4">
      <w:pPr>
        <w:pStyle w:val="StyleText"/>
        <w:tabs>
          <w:tab w:val="center" w:pos="5032"/>
        </w:tabs>
      </w:pPr>
      <w:r w:rsidRPr="007F61A4">
        <w:t xml:space="preserve">1) </w:t>
      </w:r>
      <w:r w:rsidRPr="007F61A4">
        <w:rPr>
          <w:lang w:val="en-US"/>
        </w:rPr>
        <w:t>http</w:t>
      </w:r>
      <w:r w:rsidRPr="007F61A4">
        <w:t>://</w:t>
      </w:r>
      <w:r w:rsidRPr="007F61A4">
        <w:rPr>
          <w:lang w:val="en-US"/>
        </w:rPr>
        <w:t>localhost</w:t>
      </w:r>
      <w:r w:rsidRPr="007F61A4">
        <w:t>:8080/</w:t>
      </w:r>
      <w:r w:rsidRPr="007F61A4">
        <w:rPr>
          <w:lang w:val="en-US"/>
        </w:rPr>
        <w:t>load</w:t>
      </w:r>
      <w:r w:rsidRPr="007F61A4">
        <w:t>/?</w:t>
      </w:r>
      <w:r w:rsidRPr="007F61A4">
        <w:rPr>
          <w:lang w:val="en-US"/>
        </w:rPr>
        <w:t>fileName</w:t>
      </w:r>
      <w:r w:rsidRPr="007F61A4">
        <w:t>=</w:t>
      </w:r>
      <w:r w:rsidR="00105999" w:rsidRPr="002B58A6">
        <w:t>”</w:t>
      </w:r>
      <w:r w:rsidRPr="007F61A4">
        <w:t>название</w:t>
      </w:r>
      <w:r>
        <w:t xml:space="preserve"> файла</w:t>
      </w:r>
      <w:r w:rsidR="00105999" w:rsidRPr="002B58A6">
        <w:t>”</w:t>
      </w:r>
      <w:r w:rsidR="00073D05" w:rsidRPr="00073D05">
        <w:t xml:space="preserve"> </w:t>
      </w:r>
      <w:r w:rsidR="00073D05" w:rsidRPr="00105999">
        <w:rPr>
          <w:u w:val="single"/>
        </w:rPr>
        <w:t xml:space="preserve">(метод обработки: </w:t>
      </w:r>
      <w:r w:rsidR="00073D05" w:rsidRPr="00105999">
        <w:rPr>
          <w:u w:val="single"/>
          <w:lang w:val="en-US"/>
        </w:rPr>
        <w:t>getFile</w:t>
      </w:r>
      <w:r w:rsidR="00073D05" w:rsidRPr="00105999">
        <w:rPr>
          <w:u w:val="single"/>
        </w:rPr>
        <w:t>)</w:t>
      </w:r>
    </w:p>
    <w:p w:rsidR="007F61A4" w:rsidRPr="00073D05" w:rsidRDefault="007F61A4" w:rsidP="007F61A4">
      <w:pPr>
        <w:pStyle w:val="StyleText"/>
        <w:tabs>
          <w:tab w:val="center" w:pos="5032"/>
        </w:tabs>
        <w:rPr>
          <w:lang w:val="en-US"/>
        </w:rPr>
      </w:pPr>
      <w:r w:rsidRPr="00073D05">
        <w:rPr>
          <w:lang w:val="en-US"/>
        </w:rPr>
        <w:t xml:space="preserve">2) </w:t>
      </w:r>
      <w:r w:rsidR="00073D05" w:rsidRPr="00073D05">
        <w:rPr>
          <w:lang w:val="en-US"/>
        </w:rPr>
        <w:t xml:space="preserve">http://localhost:8080/load/filepath </w:t>
      </w:r>
      <w:r w:rsidR="00073D05" w:rsidRPr="00105999">
        <w:rPr>
          <w:u w:val="single"/>
          <w:lang w:val="en-US"/>
        </w:rPr>
        <w:t>(</w:t>
      </w:r>
      <w:r w:rsidR="00073D05" w:rsidRPr="00105999">
        <w:rPr>
          <w:u w:val="single"/>
        </w:rPr>
        <w:t>метод</w:t>
      </w:r>
      <w:r w:rsidR="00073D05" w:rsidRPr="00105999">
        <w:rPr>
          <w:u w:val="single"/>
          <w:lang w:val="en-US"/>
        </w:rPr>
        <w:t xml:space="preserve"> </w:t>
      </w:r>
      <w:r w:rsidR="00073D05" w:rsidRPr="00105999">
        <w:rPr>
          <w:u w:val="single"/>
        </w:rPr>
        <w:t>обработки</w:t>
      </w:r>
      <w:r w:rsidR="00073D05" w:rsidRPr="00105999">
        <w:rPr>
          <w:u w:val="single"/>
          <w:lang w:val="en-US"/>
        </w:rPr>
        <w:t>: getAbsoluteFilePath)</w:t>
      </w:r>
    </w:p>
    <w:p w:rsidR="00B85B98" w:rsidRPr="004056C1" w:rsidRDefault="004B6156" w:rsidP="00B85B98">
      <w:pPr>
        <w:pStyle w:val="StyleText"/>
        <w:tabs>
          <w:tab w:val="center" w:pos="5032"/>
        </w:tabs>
      </w:pPr>
      <w:r>
        <w:t xml:space="preserve">Для сериализации был создан класс </w:t>
      </w:r>
      <w:r w:rsidRPr="00073D05">
        <w:rPr>
          <w:b/>
        </w:rPr>
        <w:t>DataElementImageFilePath</w:t>
      </w:r>
      <w:r w:rsidR="00B85B98">
        <w:t xml:space="preserve"> (необходим для обработки одного </w:t>
      </w:r>
      <w:r w:rsidR="00B85B98">
        <w:rPr>
          <w:lang w:val="en-US"/>
        </w:rPr>
        <w:t>GET</w:t>
      </w:r>
      <w:r w:rsidR="00B85B98" w:rsidRPr="00B85B98">
        <w:t>-</w:t>
      </w:r>
      <w:r w:rsidR="00B85B98">
        <w:t>запроса</w:t>
      </w:r>
      <w:r w:rsidR="00B85B98" w:rsidRPr="00B85B98">
        <w:t xml:space="preserve">, </w:t>
      </w:r>
      <w:r w:rsidR="00B85B98">
        <w:t xml:space="preserve">с адресом </w:t>
      </w:r>
      <w:r w:rsidR="004056C1" w:rsidRPr="00D97BC8">
        <w:rPr>
          <w:lang w:val="en-US"/>
        </w:rPr>
        <w:t>http</w:t>
      </w:r>
      <w:r w:rsidR="004056C1" w:rsidRPr="00D97BC8">
        <w:t>://</w:t>
      </w:r>
      <w:r w:rsidR="004056C1" w:rsidRPr="00D97BC8">
        <w:rPr>
          <w:lang w:val="en-US"/>
        </w:rPr>
        <w:t>localhost</w:t>
      </w:r>
      <w:r w:rsidR="004056C1" w:rsidRPr="00D97BC8">
        <w:t>:8080/</w:t>
      </w:r>
      <w:r w:rsidR="004056C1" w:rsidRPr="00D97BC8">
        <w:rPr>
          <w:lang w:val="en-US"/>
        </w:rPr>
        <w:t>load</w:t>
      </w:r>
      <w:r w:rsidR="004056C1" w:rsidRPr="00D97BC8">
        <w:t>/</w:t>
      </w:r>
      <w:r w:rsidR="004056C1" w:rsidRPr="00D97BC8">
        <w:rPr>
          <w:lang w:val="en-US"/>
        </w:rPr>
        <w:t>filepath</w:t>
      </w:r>
      <w:r w:rsidR="004056C1">
        <w:t xml:space="preserve">). Для данного класса таблица спецификации не требуется. Данный класс содержит одно единственное поле с спецификатором доступа </w:t>
      </w:r>
      <w:r w:rsidR="004056C1">
        <w:rPr>
          <w:lang w:val="en-US"/>
        </w:rPr>
        <w:t>private</w:t>
      </w:r>
      <w:r w:rsidR="004056C1" w:rsidRPr="004056C1">
        <w:t xml:space="preserve"> </w:t>
      </w:r>
      <w:r w:rsidR="004056C1">
        <w:t>и геттеры/сеттеры для изменения значений</w:t>
      </w:r>
      <w:r w:rsidR="004056C1" w:rsidRPr="004056C1">
        <w:t xml:space="preserve">, </w:t>
      </w:r>
      <w:r w:rsidR="004056C1">
        <w:t>а также конструктор с одним параметром.</w:t>
      </w:r>
    </w:p>
    <w:p w:rsidR="004B6156" w:rsidRDefault="00D97BC8" w:rsidP="004B6156">
      <w:pPr>
        <w:pStyle w:val="StyleText"/>
        <w:tabs>
          <w:tab w:val="center" w:pos="5032"/>
        </w:tabs>
      </w:pPr>
      <w:r>
        <w:t>Таблица спецификации методов</w:t>
      </w:r>
      <w:r w:rsidR="004056C1">
        <w:t xml:space="preserve"> класса </w:t>
      </w:r>
      <w:r w:rsidR="004056C1">
        <w:rPr>
          <w:lang w:val="en-US"/>
        </w:rPr>
        <w:t>FileLoadController</w:t>
      </w:r>
      <w:r w:rsidR="00E57487" w:rsidRPr="00E57487">
        <w:t xml:space="preserve">, </w:t>
      </w:r>
      <w:r w:rsidR="00E57487">
        <w:t xml:space="preserve">способствующих обработке </w:t>
      </w:r>
      <w:r w:rsidR="00E57487">
        <w:rPr>
          <w:lang w:val="en-US"/>
        </w:rPr>
        <w:t>POST</w:t>
      </w:r>
      <w:r w:rsidR="00E57487" w:rsidRPr="00E57487">
        <w:t>/</w:t>
      </w:r>
      <w:r w:rsidR="00E57487">
        <w:rPr>
          <w:lang w:val="en-US"/>
        </w:rPr>
        <w:t>GET</w:t>
      </w:r>
      <w:r w:rsidR="00E57487" w:rsidRPr="00E57487">
        <w:t xml:space="preserve"> </w:t>
      </w:r>
      <w:r w:rsidR="00E57487">
        <w:t>запросов для загрузки файла на сервер</w:t>
      </w:r>
      <w:r w:rsidR="00E57487" w:rsidRPr="00E57487">
        <w:t xml:space="preserve">, </w:t>
      </w:r>
      <w:r w:rsidR="00E57487">
        <w:t>а также загрузки файла с сервера</w:t>
      </w:r>
      <w:r w:rsidR="00E57487" w:rsidRPr="00E57487">
        <w:t xml:space="preserve">, </w:t>
      </w:r>
      <w:r w:rsidR="004D129A">
        <w:t>представлена в таблице 1</w:t>
      </w:r>
      <w:r w:rsidR="00E57487">
        <w:t>.</w:t>
      </w:r>
    </w:p>
    <w:p w:rsidR="004D129A" w:rsidRDefault="004D129A" w:rsidP="004B6156">
      <w:pPr>
        <w:pStyle w:val="StyleText"/>
        <w:tabs>
          <w:tab w:val="center" w:pos="5032"/>
        </w:tabs>
      </w:pPr>
    </w:p>
    <w:p w:rsidR="004D129A" w:rsidRDefault="004D129A" w:rsidP="004D129A">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Invoices</w:t>
      </w:r>
      <w:r w:rsidRPr="00984B50">
        <w:t xml:space="preserve">, </w:t>
      </w:r>
      <w:r w:rsidRPr="00C52581">
        <w:rPr>
          <w:b/>
          <w:lang w:val="en-US"/>
        </w:rPr>
        <w:t>DataElementRegister</w:t>
      </w:r>
      <w:r w:rsidRPr="00C52581">
        <w:t xml:space="preserve"> </w:t>
      </w:r>
      <w:r>
        <w:t>и</w:t>
      </w:r>
      <w:r w:rsidRPr="00C52581">
        <w:t xml:space="preserve"> </w:t>
      </w:r>
      <w:r w:rsidRPr="00C52581">
        <w:rPr>
          <w:b/>
          <w:lang w:val="en-US"/>
        </w:rPr>
        <w:t>DataElementWagons</w:t>
      </w:r>
      <w:r>
        <w:t xml:space="preserve"> являются единицами данных в технологии программирования </w:t>
      </w:r>
      <w:r>
        <w:rPr>
          <w:lang w:val="en-US"/>
        </w:rPr>
        <w:t>ORM</w:t>
      </w:r>
      <w:r w:rsidRPr="00C52581">
        <w:t xml:space="preserve">, </w:t>
      </w:r>
      <w:r>
        <w:t xml:space="preserve">которая используется совместно с моделью </w:t>
      </w:r>
      <w:r w:rsidRPr="00C52581">
        <w:t xml:space="preserve">проектирования </w:t>
      </w:r>
      <w:r>
        <w:rPr>
          <w:lang w:val="en-US"/>
        </w:rPr>
        <w:t>DAO</w:t>
      </w:r>
      <w:r w:rsidRPr="00C52581">
        <w:t xml:space="preserve"> (</w:t>
      </w:r>
      <w:r>
        <w:rPr>
          <w:lang w:val="en-US"/>
        </w:rPr>
        <w:t>Data</w:t>
      </w:r>
      <w:r w:rsidRPr="00C52581">
        <w:t xml:space="preserve"> </w:t>
      </w:r>
      <w:r>
        <w:rPr>
          <w:lang w:val="en-US"/>
        </w:rPr>
        <w:t>Access</w:t>
      </w:r>
      <w:r w:rsidRPr="00C52581">
        <w:t xml:space="preserve"> </w:t>
      </w:r>
      <w:r>
        <w:rPr>
          <w:lang w:val="en-US"/>
        </w:rPr>
        <w:t>Object</w:t>
      </w:r>
      <w:r w:rsidRPr="00C52581">
        <w:t>)</w:t>
      </w:r>
      <w:r>
        <w:t>.</w:t>
      </w:r>
    </w:p>
    <w:p w:rsidR="004D129A" w:rsidRDefault="004D129A" w:rsidP="004D129A">
      <w:pPr>
        <w:pStyle w:val="StyleText"/>
        <w:tabs>
          <w:tab w:val="center" w:pos="5032"/>
        </w:tabs>
      </w:pPr>
      <w:r>
        <w:t>Для данных классов таблица спецификации не предусмотрена</w:t>
      </w:r>
      <w:r w:rsidRPr="00212A8E">
        <w:t xml:space="preserve">, </w:t>
      </w:r>
      <w:r>
        <w:t>так как функциональность данных классов не несёт в себе никакой смысловой нагрузки. В данных классах определены поля определённого типа</w:t>
      </w:r>
      <w:r w:rsidRPr="00212A8E">
        <w:t xml:space="preserve">, </w:t>
      </w:r>
      <w:r>
        <w:t xml:space="preserve">со спецификаторами доступа </w:t>
      </w:r>
      <w:r>
        <w:rPr>
          <w:lang w:val="en-US"/>
        </w:rPr>
        <w:t>private</w:t>
      </w:r>
      <w:r w:rsidRPr="00212A8E">
        <w:t xml:space="preserve">, </w:t>
      </w:r>
      <w:r>
        <w:t>а также конструктор</w:t>
      </w:r>
      <w:r w:rsidRPr="00212A8E">
        <w:t xml:space="preserve">, </w:t>
      </w:r>
      <w:r>
        <w:t>геттеры и сеттеры для соответствующих полей.</w:t>
      </w:r>
    </w:p>
    <w:p w:rsidR="004D129A" w:rsidRDefault="004D129A" w:rsidP="00C5702A">
      <w:pPr>
        <w:pStyle w:val="StyleText"/>
        <w:tabs>
          <w:tab w:val="center" w:pos="5032"/>
        </w:tabs>
      </w:pPr>
      <w:r>
        <w:t xml:space="preserve">В классе </w:t>
      </w:r>
      <w:r>
        <w:rPr>
          <w:lang w:val="en-US"/>
        </w:rPr>
        <w:t>DataElementInvoices</w:t>
      </w:r>
      <w:r w:rsidRPr="00212A8E">
        <w:t xml:space="preserve"> </w:t>
      </w:r>
      <w:r>
        <w:t>содержатся данные</w:t>
      </w:r>
      <w:r w:rsidRPr="00212A8E">
        <w:t xml:space="preserve">, </w:t>
      </w:r>
      <w:r>
        <w:t xml:space="preserve">которые были выделены для таблицы </w:t>
      </w:r>
      <w:r>
        <w:rPr>
          <w:lang w:val="en-US"/>
        </w:rPr>
        <w:t>Invoices</w:t>
      </w:r>
      <w:r w:rsidRPr="00212A8E">
        <w:t xml:space="preserve"> </w:t>
      </w:r>
      <w:r>
        <w:t xml:space="preserve">в базе данных (см. рис. 3). В классе </w:t>
      </w:r>
      <w:r>
        <w:rPr>
          <w:lang w:val="en-US"/>
        </w:rPr>
        <w:t>DataElementRegister</w:t>
      </w:r>
      <w:r w:rsidRPr="00212A8E">
        <w:t xml:space="preserve"> </w:t>
      </w:r>
      <w:r>
        <w:t>содержатся данные</w:t>
      </w:r>
      <w:r w:rsidRPr="00212A8E">
        <w:t xml:space="preserve">, </w:t>
      </w:r>
      <w:r>
        <w:t xml:space="preserve">которые были выделены для таблицы </w:t>
      </w:r>
      <w:r>
        <w:rPr>
          <w:lang w:val="en-US"/>
        </w:rPr>
        <w:t>Register</w:t>
      </w:r>
      <w:r w:rsidRPr="00212A8E">
        <w:t xml:space="preserve"> (</w:t>
      </w:r>
      <w:r>
        <w:t xml:space="preserve">см. рис. 3). В классе </w:t>
      </w:r>
      <w:r>
        <w:rPr>
          <w:lang w:val="en-US"/>
        </w:rPr>
        <w:t>DataElementWagons</w:t>
      </w:r>
      <w:r w:rsidRPr="00212A8E">
        <w:t xml:space="preserve"> </w:t>
      </w:r>
      <w:r>
        <w:t>содержатся данные</w:t>
      </w:r>
      <w:r w:rsidRPr="00212A8E">
        <w:t xml:space="preserve">, </w:t>
      </w:r>
      <w:r>
        <w:t xml:space="preserve">которые были выделены для таблицы </w:t>
      </w:r>
      <w:r>
        <w:rPr>
          <w:lang w:val="en-US"/>
        </w:rPr>
        <w:t>Wagons</w:t>
      </w:r>
      <w:r w:rsidRPr="00212A8E">
        <w:t xml:space="preserve"> </w:t>
      </w:r>
      <w:r>
        <w:t>в базе данных (см. рис. 3).</w:t>
      </w:r>
    </w:p>
    <w:p w:rsidR="002B58A6" w:rsidRDefault="002B58A6" w:rsidP="004B6156">
      <w:pPr>
        <w:pStyle w:val="StyleText"/>
        <w:tabs>
          <w:tab w:val="center" w:pos="5032"/>
        </w:tabs>
      </w:pPr>
    </w:p>
    <w:p w:rsidR="002B58A6" w:rsidRDefault="002B58A6" w:rsidP="004B6156">
      <w:pPr>
        <w:pStyle w:val="StyleText"/>
        <w:tabs>
          <w:tab w:val="center" w:pos="5032"/>
        </w:tabs>
      </w:pPr>
      <w:r>
        <w:t>Классы</w:t>
      </w:r>
      <w:r w:rsidRPr="002B58A6">
        <w:t xml:space="preserve"> </w:t>
      </w:r>
      <w:r w:rsidRPr="002B58A6">
        <w:rPr>
          <w:b/>
          <w:lang w:val="en-US"/>
        </w:rPr>
        <w:t>WagonNotFoundException</w:t>
      </w:r>
      <w:r w:rsidRPr="002B58A6">
        <w:t xml:space="preserve">, </w:t>
      </w:r>
      <w:r w:rsidRPr="002B58A6">
        <w:rPr>
          <w:b/>
          <w:lang w:val="en-US"/>
        </w:rPr>
        <w:t>RegisterNotFoundException</w:t>
      </w:r>
      <w:r w:rsidRPr="002B58A6">
        <w:t xml:space="preserve">, </w:t>
      </w:r>
      <w:r w:rsidRPr="002B58A6">
        <w:rPr>
          <w:b/>
          <w:lang w:val="en-US"/>
        </w:rPr>
        <w:t>InvoiceNotFoundException</w:t>
      </w:r>
      <w:r w:rsidRPr="002B58A6">
        <w:t xml:space="preserve">, </w:t>
      </w:r>
      <w:r w:rsidRPr="002B58A6">
        <w:rPr>
          <w:b/>
          <w:lang w:val="en-US"/>
        </w:rPr>
        <w:t>ErrorInformation</w:t>
      </w:r>
      <w:r w:rsidRPr="002B58A6">
        <w:t xml:space="preserve"> </w:t>
      </w:r>
      <w:r>
        <w:t>и</w:t>
      </w:r>
      <w:r w:rsidRPr="002B58A6">
        <w:t xml:space="preserve"> </w:t>
      </w:r>
      <w:r w:rsidRPr="002B58A6">
        <w:rPr>
          <w:b/>
          <w:lang w:val="en-US"/>
        </w:rPr>
        <w:t>LogErrorCo</w:t>
      </w:r>
      <w:r>
        <w:rPr>
          <w:b/>
          <w:lang w:val="en-US"/>
        </w:rPr>
        <w:t>ntroller</w:t>
      </w:r>
      <w:r w:rsidRPr="002B58A6">
        <w:t xml:space="preserve"> </w:t>
      </w:r>
      <w:r>
        <w:t>являются</w:t>
      </w:r>
      <w:r w:rsidRPr="002B58A6">
        <w:t xml:space="preserve"> </w:t>
      </w:r>
      <w:r>
        <w:t>серверной</w:t>
      </w:r>
      <w:r w:rsidRPr="002B58A6">
        <w:t xml:space="preserve"> </w:t>
      </w:r>
      <w:r>
        <w:t>частью</w:t>
      </w:r>
      <w:r w:rsidRPr="002B58A6">
        <w:t xml:space="preserve">, </w:t>
      </w:r>
      <w:r>
        <w:t>реализующие обработку ошибок</w:t>
      </w:r>
      <w:r w:rsidRPr="002B58A6">
        <w:t xml:space="preserve">, </w:t>
      </w:r>
      <w:r>
        <w:t>возникающие внутри сервера</w:t>
      </w:r>
      <w:r w:rsidRPr="002B58A6">
        <w:t xml:space="preserve">, </w:t>
      </w:r>
      <w:r>
        <w:t>а также трансляцию данных ошибок клиентской части приложения для уведомления пользователя о возникновении данных ошибок.</w:t>
      </w:r>
    </w:p>
    <w:p w:rsidR="0030162A" w:rsidRDefault="002B58A6" w:rsidP="004D129A">
      <w:pPr>
        <w:pStyle w:val="StyleText"/>
        <w:tabs>
          <w:tab w:val="center" w:pos="5032"/>
        </w:tabs>
      </w:pPr>
      <w:r>
        <w:lastRenderedPageBreak/>
        <w:t xml:space="preserve">Классы с постфиксом </w:t>
      </w:r>
      <w:r>
        <w:rPr>
          <w:lang w:val="en-US"/>
        </w:rPr>
        <w:t>NotFoundException</w:t>
      </w:r>
      <w:r w:rsidRPr="002B58A6">
        <w:t xml:space="preserve"> </w:t>
      </w:r>
      <w:r>
        <w:t>возникают тогда</w:t>
      </w:r>
      <w:r w:rsidRPr="002B58A6">
        <w:t xml:space="preserve">, </w:t>
      </w:r>
      <w:r>
        <w:t>когда не найдена определённая запись в базе данных по соответствующим уникальным идентификаторам соответствующих таблиц. Например</w:t>
      </w:r>
      <w:r w:rsidRPr="002B58A6">
        <w:t xml:space="preserve">, </w:t>
      </w:r>
      <w:r>
        <w:t xml:space="preserve">для таблицы </w:t>
      </w:r>
      <w:r>
        <w:rPr>
          <w:lang w:val="en-US"/>
        </w:rPr>
        <w:t>Wagons</w:t>
      </w:r>
      <w:r w:rsidRPr="002B58A6">
        <w:t xml:space="preserve"> </w:t>
      </w:r>
      <w:r>
        <w:t xml:space="preserve">уникальным идентификатором будет </w:t>
      </w:r>
      <w:r>
        <w:rPr>
          <w:lang w:val="en-US"/>
        </w:rPr>
        <w:t>numberWagon</w:t>
      </w:r>
      <w:r w:rsidRPr="002B58A6">
        <w:t xml:space="preserve">, </w:t>
      </w:r>
      <w:r>
        <w:t xml:space="preserve">и в случае, когда не было найдено записи с определённым </w:t>
      </w:r>
      <w:r>
        <w:rPr>
          <w:lang w:val="en-US"/>
        </w:rPr>
        <w:t>numberWagon</w:t>
      </w:r>
      <w:r w:rsidRPr="002B58A6">
        <w:t xml:space="preserve">, </w:t>
      </w:r>
      <w:r>
        <w:t>данное исключение (</w:t>
      </w:r>
      <w:r>
        <w:rPr>
          <w:lang w:val="en-US"/>
        </w:rPr>
        <w:t>WagonNotFoundException</w:t>
      </w:r>
      <w:r w:rsidRPr="002B58A6">
        <w:t xml:space="preserve">) </w:t>
      </w:r>
      <w:r>
        <w:t>возникает</w:t>
      </w:r>
      <w:r w:rsidRPr="002B58A6">
        <w:t xml:space="preserve">, </w:t>
      </w:r>
      <w:r>
        <w:t xml:space="preserve">а </w:t>
      </w:r>
      <w:r>
        <w:rPr>
          <w:lang w:val="en-US"/>
        </w:rPr>
        <w:t>LogErrorController</w:t>
      </w:r>
      <w:r w:rsidRPr="002B58A6">
        <w:t xml:space="preserve"> </w:t>
      </w:r>
      <w:r>
        <w:t>логгирует данную ошибку и отправляет сообщение об ошибке обратно клиентской части приложения</w:t>
      </w:r>
      <w:r w:rsidRPr="002B58A6">
        <w:t xml:space="preserve">, </w:t>
      </w:r>
      <w:r>
        <w:t>в случае</w:t>
      </w:r>
      <w:r w:rsidRPr="002B58A6">
        <w:t xml:space="preserve">, </w:t>
      </w:r>
      <w:r>
        <w:t xml:space="preserve">если клиентское приложение обратилось с </w:t>
      </w:r>
      <w:r>
        <w:rPr>
          <w:lang w:val="en-US"/>
        </w:rPr>
        <w:t>GET</w:t>
      </w:r>
      <w:r w:rsidRPr="002B58A6">
        <w:t xml:space="preserve"> </w:t>
      </w:r>
      <w:r>
        <w:t xml:space="preserve">или </w:t>
      </w:r>
      <w:r>
        <w:rPr>
          <w:lang w:val="en-US"/>
        </w:rPr>
        <w:t>POST</w:t>
      </w:r>
      <w:r w:rsidRPr="002B58A6">
        <w:t xml:space="preserve"> </w:t>
      </w:r>
      <w:r>
        <w:t>запросом к контроллеру</w:t>
      </w:r>
      <w:r w:rsidRPr="002B58A6">
        <w:t xml:space="preserve">, </w:t>
      </w:r>
      <w:r>
        <w:t>обеспечивающий взаимодействие с базой данных (</w:t>
      </w:r>
      <w:r>
        <w:rPr>
          <w:lang w:val="en-US"/>
        </w:rPr>
        <w:t>MainController</w:t>
      </w:r>
      <w:r w:rsidRPr="002B58A6">
        <w:t>).</w:t>
      </w:r>
    </w:p>
    <w:p w:rsidR="004D129A" w:rsidRDefault="004D129A" w:rsidP="004D129A">
      <w:pPr>
        <w:pStyle w:val="StyleText"/>
        <w:tabs>
          <w:tab w:val="center" w:pos="5032"/>
        </w:tabs>
      </w:pPr>
      <w:r>
        <w:t>Таблиц спецификаций для данных классов также не предусмотрено</w:t>
      </w:r>
      <w:r w:rsidRPr="004D129A">
        <w:t xml:space="preserve">, </w:t>
      </w:r>
      <w:r>
        <w:t xml:space="preserve">поскольку данные классы содержат лишь информацию об ошибке и геттеры с сеттерами. Информация об ошибках у всех классов разная. А контроллер </w:t>
      </w:r>
      <w:r>
        <w:rPr>
          <w:lang w:val="en-US"/>
        </w:rPr>
        <w:t>LogErrorController</w:t>
      </w:r>
      <w:r w:rsidRPr="004D129A">
        <w:t xml:space="preserve"> </w:t>
      </w:r>
      <w:r>
        <w:t xml:space="preserve">имеет один единственный метод </w:t>
      </w:r>
      <w:r>
        <w:rPr>
          <w:lang w:val="en-US"/>
        </w:rPr>
        <w:t>processException</w:t>
      </w:r>
      <w:r w:rsidRPr="004D129A">
        <w:t xml:space="preserve">, </w:t>
      </w:r>
      <w:r>
        <w:t>которые обрабатывает исключение и посылает клиентской части приложения информацию о внутренней ошибке сервера.</w:t>
      </w:r>
    </w:p>
    <w:p w:rsidR="004D129A" w:rsidRPr="004D129A" w:rsidRDefault="004D129A" w:rsidP="004D129A">
      <w:pPr>
        <w:pStyle w:val="StyleText"/>
        <w:tabs>
          <w:tab w:val="center" w:pos="5032"/>
        </w:tabs>
      </w:pPr>
    </w:p>
    <w:p w:rsidR="004D129A" w:rsidRPr="00A46A7E" w:rsidRDefault="004D129A" w:rsidP="004D129A">
      <w:pPr>
        <w:pStyle w:val="StyleText"/>
      </w:pPr>
      <w:r>
        <w:t xml:space="preserve">Классы </w:t>
      </w:r>
      <w:r w:rsidRPr="00F30FC7">
        <w:rPr>
          <w:b/>
          <w:lang w:val="en-US"/>
        </w:rPr>
        <w:t>DatabaseConfig</w:t>
      </w:r>
      <w:r w:rsidRPr="00AB1E8B">
        <w:t xml:space="preserve"> </w:t>
      </w:r>
      <w:r>
        <w:t xml:space="preserve">и </w:t>
      </w:r>
      <w:r w:rsidRPr="00F30FC7">
        <w:rPr>
          <w:b/>
          <w:lang w:val="en-US"/>
        </w:rPr>
        <w:t>ConnectionSettings</w:t>
      </w:r>
      <w:r w:rsidRPr="00AB1E8B">
        <w:t xml:space="preserve"> </w:t>
      </w:r>
      <w:r>
        <w:t>реализуют логику настройки и конфигурирования базы данных. Для упрощения конфигурирования</w:t>
      </w:r>
      <w:r w:rsidRPr="00AB1E8B">
        <w:t xml:space="preserve">, </w:t>
      </w:r>
      <w:r>
        <w:t xml:space="preserve">был использован встроенный в фреймворк </w:t>
      </w:r>
      <w:r>
        <w:rPr>
          <w:lang w:val="en-US"/>
        </w:rPr>
        <w:t>Spring</w:t>
      </w:r>
      <w:r w:rsidRPr="00AB1E8B">
        <w:t xml:space="preserve"> </w:t>
      </w:r>
      <w:r>
        <w:t xml:space="preserve">класс – </w:t>
      </w:r>
      <w:r>
        <w:rPr>
          <w:lang w:val="en-US"/>
        </w:rPr>
        <w:t>HikariConfig</w:t>
      </w:r>
      <w:r w:rsidRPr="00AB1E8B">
        <w:t xml:space="preserve">. </w:t>
      </w:r>
      <w:r>
        <w:t xml:space="preserve">Данный класс используется для инициализации источника данных, и его использование осуществляется в методе </w:t>
      </w:r>
      <w:r>
        <w:rPr>
          <w:lang w:val="en-US"/>
        </w:rPr>
        <w:t>dataSource</w:t>
      </w:r>
      <w:r w:rsidRPr="00AB1E8B">
        <w:t xml:space="preserve">() </w:t>
      </w:r>
      <w:r>
        <w:t xml:space="preserve">класса </w:t>
      </w:r>
      <w:r>
        <w:rPr>
          <w:lang w:val="en-US"/>
        </w:rPr>
        <w:t>DatabaseConfig</w:t>
      </w:r>
      <w:r w:rsidRPr="00AB1E8B">
        <w:t>.</w:t>
      </w:r>
      <w:r w:rsidR="00A46A7E" w:rsidRPr="00A46A7E">
        <w:t xml:space="preserve"> </w:t>
      </w:r>
      <w:r w:rsidR="00A46A7E">
        <w:t>Для данных классов таблица спецификации методов не предусмотрена</w:t>
      </w:r>
      <w:r w:rsidR="00A46A7E" w:rsidRPr="00A46A7E">
        <w:t xml:space="preserve">, </w:t>
      </w:r>
      <w:r w:rsidR="00A46A7E">
        <w:t>поскольку данные классы содержат лишь определённые поля с геттерами и сеттерами</w:t>
      </w:r>
      <w:r w:rsidR="00A46A7E" w:rsidRPr="00A46A7E">
        <w:t xml:space="preserve">, </w:t>
      </w:r>
      <w:r w:rsidR="00A46A7E">
        <w:t xml:space="preserve">исключением является лишь класс </w:t>
      </w:r>
      <w:r w:rsidR="00A46A7E">
        <w:rPr>
          <w:lang w:val="en-US"/>
        </w:rPr>
        <w:t>DatabaseConfig</w:t>
      </w:r>
      <w:r w:rsidR="00A46A7E" w:rsidRPr="00A46A7E">
        <w:t xml:space="preserve">, </w:t>
      </w:r>
      <w:r w:rsidR="00A46A7E">
        <w:t xml:space="preserve">который содержит один метод </w:t>
      </w:r>
      <w:r w:rsidR="00A46A7E">
        <w:rPr>
          <w:lang w:val="en-US"/>
        </w:rPr>
        <w:t>dataSource</w:t>
      </w:r>
      <w:r w:rsidR="00A46A7E" w:rsidRPr="00A46A7E">
        <w:t>()</w:t>
      </w:r>
      <w:r w:rsidR="00A46A7E">
        <w:t>, который также не несёт в себе большой смысловой нагрузки – он возвращает настройки подключения к базе данных (источник данных).</w:t>
      </w:r>
    </w:p>
    <w:p w:rsidR="00984B50" w:rsidRPr="00A46A7E" w:rsidRDefault="00984B50" w:rsidP="004B6156">
      <w:pPr>
        <w:pStyle w:val="StyleText"/>
        <w:tabs>
          <w:tab w:val="center" w:pos="5032"/>
        </w:tabs>
      </w:pPr>
    </w:p>
    <w:p w:rsidR="00C52581" w:rsidRDefault="00C52581" w:rsidP="00984B50">
      <w:pPr>
        <w:pStyle w:val="StyleText"/>
        <w:tabs>
          <w:tab w:val="center" w:pos="5032"/>
        </w:tabs>
      </w:pPr>
      <w:r>
        <w:t>Экземпляры</w:t>
      </w:r>
      <w:r w:rsidRPr="00C52581">
        <w:t xml:space="preserve"> </w:t>
      </w:r>
      <w:r>
        <w:t>объектов</w:t>
      </w:r>
      <w:r w:rsidRPr="00C52581">
        <w:t xml:space="preserve"> </w:t>
      </w:r>
      <w:r>
        <w:t>классов</w:t>
      </w:r>
      <w:r w:rsidRPr="00C52581">
        <w:t xml:space="preserve"> </w:t>
      </w:r>
      <w:r w:rsidRPr="00C52581">
        <w:rPr>
          <w:b/>
          <w:lang w:val="en-US"/>
        </w:rPr>
        <w:t>DataElementMapperInvoices</w:t>
      </w:r>
      <w:r w:rsidRPr="00C52581">
        <w:t xml:space="preserve">, </w:t>
      </w:r>
      <w:r w:rsidRPr="00C52581">
        <w:rPr>
          <w:b/>
          <w:lang w:val="en-US"/>
        </w:rPr>
        <w:t>DataElementMapperRegister</w:t>
      </w:r>
      <w:r w:rsidRPr="00C52581">
        <w:t xml:space="preserve"> </w:t>
      </w:r>
      <w:r>
        <w:t>и</w:t>
      </w:r>
      <w:r w:rsidRPr="00C52581">
        <w:t xml:space="preserve"> </w:t>
      </w:r>
      <w:r w:rsidRPr="00C52581">
        <w:rPr>
          <w:b/>
          <w:lang w:val="en-US"/>
        </w:rPr>
        <w:t>DataElementMapperWagons</w:t>
      </w:r>
      <w:r w:rsidRPr="00C52581">
        <w:t xml:space="preserve"> </w:t>
      </w:r>
      <w:r>
        <w:t xml:space="preserve">используются для чтения данных из базы данных с использованием технологии </w:t>
      </w:r>
      <w:r>
        <w:rPr>
          <w:lang w:val="en-US"/>
        </w:rPr>
        <w:t>ORM</w:t>
      </w:r>
      <w:r w:rsidRPr="00C52581">
        <w:t xml:space="preserve"> (</w:t>
      </w:r>
      <w:r>
        <w:t>осуществляется построчное чтение из</w:t>
      </w:r>
      <w:r w:rsidR="00984B50">
        <w:t xml:space="preserve"> каждой таблицы в базе данных). Данные классы реализуют интерфейс </w:t>
      </w:r>
      <w:r w:rsidR="00984B50">
        <w:rPr>
          <w:lang w:val="en-US"/>
        </w:rPr>
        <w:t>RowMapper</w:t>
      </w:r>
      <w:r w:rsidR="00984B50" w:rsidRPr="00984B50">
        <w:t>&lt;</w:t>
      </w:r>
      <w:r w:rsidR="00984B50">
        <w:rPr>
          <w:lang w:val="en-US"/>
        </w:rPr>
        <w:t>T</w:t>
      </w:r>
      <w:r w:rsidR="00984B50" w:rsidRPr="00984B50">
        <w:t>&gt; и переопределяют один единственный метод mapRow</w:t>
      </w:r>
      <w:r w:rsidR="00984B50">
        <w:t xml:space="preserve"> для чтения данных.</w:t>
      </w:r>
    </w:p>
    <w:p w:rsidR="00984B50" w:rsidRDefault="00984B50" w:rsidP="00984B50">
      <w:pPr>
        <w:pStyle w:val="StyleText"/>
        <w:tabs>
          <w:tab w:val="center" w:pos="5032"/>
        </w:tabs>
      </w:pPr>
      <w:r>
        <w:t>Таблица спецификаций для классов</w:t>
      </w:r>
      <w:r w:rsidRPr="00984B50">
        <w:t xml:space="preserve">, </w:t>
      </w:r>
      <w:r>
        <w:t xml:space="preserve">имплементирующие интерфейс </w:t>
      </w:r>
      <w:r>
        <w:rPr>
          <w:lang w:val="en-US"/>
        </w:rPr>
        <w:t>RowMapper</w:t>
      </w:r>
      <w:r w:rsidRPr="00984B50">
        <w:t xml:space="preserve"> </w:t>
      </w:r>
      <w:r>
        <w:t>пред</w:t>
      </w:r>
      <w:r w:rsidR="00A46A7E">
        <w:t>ставлена в таблице 2</w:t>
      </w:r>
      <w:r>
        <w:t>.</w:t>
      </w:r>
    </w:p>
    <w:p w:rsidR="00984B50" w:rsidRDefault="00984B50" w:rsidP="00984B50">
      <w:pPr>
        <w:pStyle w:val="StyleText"/>
        <w:tabs>
          <w:tab w:val="center" w:pos="5032"/>
        </w:tabs>
      </w:pPr>
    </w:p>
    <w:p w:rsidR="00984B50" w:rsidRDefault="00984B50" w:rsidP="00984B50">
      <w:pPr>
        <w:pStyle w:val="StyleText"/>
        <w:tabs>
          <w:tab w:val="center" w:pos="5032"/>
        </w:tabs>
      </w:pPr>
      <w:r>
        <w:t>Экземпляры</w:t>
      </w:r>
      <w:r w:rsidRPr="00984B50">
        <w:t xml:space="preserve"> </w:t>
      </w:r>
      <w:r>
        <w:t>объектов</w:t>
      </w:r>
      <w:r w:rsidRPr="00984B50">
        <w:t xml:space="preserve"> </w:t>
      </w:r>
      <w:r>
        <w:t>классов</w:t>
      </w:r>
      <w:r w:rsidRPr="00984B50">
        <w:t xml:space="preserve"> </w:t>
      </w:r>
      <w:r w:rsidRPr="00984B50">
        <w:rPr>
          <w:b/>
          <w:lang w:val="en-US"/>
        </w:rPr>
        <w:t>DataElementRequestDeleteInvoices</w:t>
      </w:r>
      <w:r w:rsidRPr="00984B50">
        <w:t xml:space="preserve">, </w:t>
      </w:r>
      <w:r w:rsidRPr="00984B50">
        <w:rPr>
          <w:b/>
          <w:lang w:val="en-US"/>
        </w:rPr>
        <w:t>DataElementRequestDeleteRegister</w:t>
      </w:r>
      <w:r w:rsidRPr="00984B50">
        <w:t>,</w:t>
      </w:r>
      <w:r w:rsidRPr="00984B50">
        <w:rPr>
          <w:b/>
        </w:rPr>
        <w:t xml:space="preserve"> </w:t>
      </w:r>
      <w:r w:rsidRPr="00984B50">
        <w:rPr>
          <w:b/>
          <w:lang w:val="en-US"/>
        </w:rPr>
        <w:t>DataElementRequestDeleteWagons</w:t>
      </w:r>
      <w:r w:rsidRPr="00984B50">
        <w:t xml:space="preserve">, </w:t>
      </w:r>
      <w:r w:rsidRPr="00984B50">
        <w:rPr>
          <w:b/>
          <w:lang w:val="en-US"/>
        </w:rPr>
        <w:t>DataElementRequestInsertInvoices</w:t>
      </w:r>
      <w:r w:rsidRPr="00984B50">
        <w:t>,</w:t>
      </w:r>
      <w:r w:rsidRPr="00984B50">
        <w:rPr>
          <w:b/>
        </w:rPr>
        <w:t xml:space="preserve"> </w:t>
      </w:r>
      <w:r w:rsidRPr="00984B50">
        <w:rPr>
          <w:b/>
          <w:lang w:val="en-US"/>
        </w:rPr>
        <w:t>DataElementRequestInsertRegister</w:t>
      </w:r>
      <w:r w:rsidRPr="00984B50">
        <w:rPr>
          <w:b/>
        </w:rPr>
        <w:t xml:space="preserve"> </w:t>
      </w:r>
      <w:r>
        <w:t>и</w:t>
      </w:r>
      <w:r w:rsidRPr="00984B50">
        <w:t xml:space="preserve"> </w:t>
      </w:r>
      <w:r w:rsidRPr="00984B50">
        <w:rPr>
          <w:b/>
          <w:lang w:val="en-US"/>
        </w:rPr>
        <w:t>DataElementRequestInsertWagons</w:t>
      </w:r>
      <w:r w:rsidRPr="00984B50">
        <w:t xml:space="preserve"> </w:t>
      </w:r>
      <w:r>
        <w:t>используются</w:t>
      </w:r>
      <w:r w:rsidRPr="00984B50">
        <w:t xml:space="preserve"> </w:t>
      </w:r>
      <w:r>
        <w:t>для</w:t>
      </w:r>
      <w:r w:rsidRPr="00984B50">
        <w:t xml:space="preserve"> </w:t>
      </w:r>
      <w:r>
        <w:t>обмена</w:t>
      </w:r>
      <w:r w:rsidRPr="00984B50">
        <w:t xml:space="preserve"> </w:t>
      </w:r>
      <w:r>
        <w:t xml:space="preserve">данными между клиентской и серверной частями приложения посредством использования формата </w:t>
      </w:r>
      <w:r>
        <w:rPr>
          <w:lang w:val="en-US"/>
        </w:rPr>
        <w:t>JSON</w:t>
      </w:r>
      <w:r w:rsidRPr="00984B50">
        <w:t xml:space="preserve">, </w:t>
      </w:r>
      <w:r>
        <w:t xml:space="preserve">по протоколу </w:t>
      </w:r>
      <w:r>
        <w:rPr>
          <w:lang w:val="en-US"/>
        </w:rPr>
        <w:t>HTTP</w:t>
      </w:r>
      <w:r w:rsidRPr="00984B50">
        <w:t xml:space="preserve">. </w:t>
      </w:r>
    </w:p>
    <w:p w:rsidR="00984B50" w:rsidRPr="006A0E05" w:rsidRDefault="006A0E05" w:rsidP="00984B50">
      <w:pPr>
        <w:pStyle w:val="StyleText"/>
        <w:tabs>
          <w:tab w:val="center" w:pos="5032"/>
        </w:tabs>
      </w:pPr>
      <w:r>
        <w:lastRenderedPageBreak/>
        <w:t>Для данных классов также не предусмотрена таблица спецификаций. Классы</w:t>
      </w:r>
      <w:r w:rsidRPr="006A0E05">
        <w:t xml:space="preserve"> </w:t>
      </w:r>
      <w:r>
        <w:t>с</w:t>
      </w:r>
      <w:r w:rsidRPr="006A0E05">
        <w:t xml:space="preserve"> </w:t>
      </w:r>
      <w:r>
        <w:t>постфиксом</w:t>
      </w:r>
      <w:r w:rsidRPr="006A0E05">
        <w:t xml:space="preserve"> </w:t>
      </w:r>
      <w:r>
        <w:rPr>
          <w:lang w:val="en-US"/>
        </w:rPr>
        <w:t>Delete</w:t>
      </w:r>
      <w:r w:rsidRPr="006A0E05">
        <w:t>(</w:t>
      </w:r>
      <w:r>
        <w:rPr>
          <w:lang w:val="en-US"/>
        </w:rPr>
        <w:t>Register</w:t>
      </w:r>
      <w:r w:rsidRPr="006A0E05">
        <w:t>/</w:t>
      </w:r>
      <w:r>
        <w:rPr>
          <w:lang w:val="en-US"/>
        </w:rPr>
        <w:t>Invoices</w:t>
      </w:r>
      <w:r w:rsidRPr="006A0E05">
        <w:t>/</w:t>
      </w:r>
      <w:r>
        <w:rPr>
          <w:lang w:val="en-US"/>
        </w:rPr>
        <w:t>Wagons</w:t>
      </w:r>
      <w:r w:rsidRPr="006A0E05">
        <w:t xml:space="preserve">) </w:t>
      </w:r>
      <w:r>
        <w:t>представляют данные</w:t>
      </w:r>
      <w:r w:rsidRPr="006A0E05">
        <w:t xml:space="preserve">, </w:t>
      </w:r>
      <w:r>
        <w:t>которые необходимо отправить с клиентской части приложение на сервер для удаления определённой записи</w:t>
      </w:r>
      <w:r w:rsidRPr="006A0E05">
        <w:t xml:space="preserve">, </w:t>
      </w:r>
      <w:r>
        <w:t xml:space="preserve">а классы с постфиксом </w:t>
      </w:r>
      <w:r>
        <w:rPr>
          <w:lang w:val="en-US"/>
        </w:rPr>
        <w:t>Insert</w:t>
      </w:r>
      <w:r w:rsidRPr="006A0E05">
        <w:t>(</w:t>
      </w:r>
      <w:r>
        <w:rPr>
          <w:lang w:val="en-US"/>
        </w:rPr>
        <w:t>Register</w:t>
      </w:r>
      <w:r w:rsidRPr="006A0E05">
        <w:t>/</w:t>
      </w:r>
      <w:r>
        <w:rPr>
          <w:lang w:val="en-US"/>
        </w:rPr>
        <w:t>Invoice</w:t>
      </w:r>
      <w:r w:rsidRPr="006A0E05">
        <w:t>/</w:t>
      </w:r>
      <w:r>
        <w:rPr>
          <w:lang w:val="en-US"/>
        </w:rPr>
        <w:t>Wagons</w:t>
      </w:r>
      <w:r w:rsidRPr="006A0E05">
        <w:t xml:space="preserve">) </w:t>
      </w:r>
      <w:r>
        <w:t>наоборот</w:t>
      </w:r>
      <w:r w:rsidRPr="006A0E05">
        <w:t xml:space="preserve">, </w:t>
      </w:r>
      <w:r>
        <w:t>для записи или обновления записей в базе данных.</w:t>
      </w:r>
    </w:p>
    <w:p w:rsidR="00984B50" w:rsidRDefault="00C659FA" w:rsidP="00984B50">
      <w:pPr>
        <w:pStyle w:val="StyleText"/>
        <w:tabs>
          <w:tab w:val="center" w:pos="5032"/>
        </w:tabs>
      </w:pPr>
      <w:r>
        <w:t>Классы</w:t>
      </w:r>
      <w:r w:rsidRPr="00C659FA">
        <w:rPr>
          <w:b/>
        </w:rPr>
        <w:t xml:space="preserve"> </w:t>
      </w:r>
      <w:r w:rsidRPr="00C659FA">
        <w:rPr>
          <w:b/>
          <w:lang w:val="en-US"/>
        </w:rPr>
        <w:t>DataElementDaoImpl</w:t>
      </w:r>
      <w:r w:rsidRPr="00C659FA">
        <w:t xml:space="preserve"> </w:t>
      </w:r>
      <w:r>
        <w:t xml:space="preserve">и </w:t>
      </w:r>
      <w:r w:rsidRPr="00C659FA">
        <w:rPr>
          <w:b/>
          <w:lang w:val="en-US"/>
        </w:rPr>
        <w:t>DataElementServiceImpl</w:t>
      </w:r>
      <w:r w:rsidRPr="00C659FA">
        <w:t xml:space="preserve"> </w:t>
      </w:r>
      <w:r>
        <w:t xml:space="preserve">в совокупности реализуют интерфейс </w:t>
      </w:r>
      <w:r>
        <w:rPr>
          <w:lang w:val="en-US"/>
        </w:rPr>
        <w:t>DAO</w:t>
      </w:r>
      <w:r>
        <w:t xml:space="preserve">. </w:t>
      </w:r>
    </w:p>
    <w:p w:rsidR="00C218C1" w:rsidRDefault="00C218C1" w:rsidP="00984B50">
      <w:pPr>
        <w:pStyle w:val="StyleText"/>
        <w:tabs>
          <w:tab w:val="center" w:pos="5032"/>
        </w:tabs>
      </w:pPr>
      <w:r>
        <w:t>Таблица спецификаций для данных классов представлена в таблице 3.</w:t>
      </w:r>
    </w:p>
    <w:p w:rsidR="00C218C1" w:rsidRPr="00C659FA" w:rsidRDefault="00C218C1" w:rsidP="00984B50">
      <w:pPr>
        <w:pStyle w:val="StyleText"/>
        <w:tabs>
          <w:tab w:val="center" w:pos="5032"/>
        </w:tabs>
      </w:pPr>
    </w:p>
    <w:p w:rsidR="00984B50" w:rsidRDefault="00984B50" w:rsidP="00984B50">
      <w:pPr>
        <w:pStyle w:val="StyleText"/>
        <w:tabs>
          <w:tab w:val="center" w:pos="5032"/>
        </w:tabs>
      </w:pPr>
      <w:r>
        <w:t xml:space="preserve">Класс </w:t>
      </w:r>
      <w:r w:rsidRPr="00005F2C">
        <w:rPr>
          <w:b/>
          <w:lang w:val="en-US"/>
        </w:rPr>
        <w:t>MainController</w:t>
      </w:r>
      <w:r w:rsidRPr="00005F2C">
        <w:rPr>
          <w:b/>
        </w:rPr>
        <w:t xml:space="preserve"> </w:t>
      </w:r>
      <w:r>
        <w:t>является контроллером</w:t>
      </w:r>
      <w:r w:rsidRPr="00984B50">
        <w:t xml:space="preserve">, </w:t>
      </w:r>
      <w:r>
        <w:t xml:space="preserve">который обеспечивает взаимодействие между серверной и клиентской частью приложения посредством обмена данными через </w:t>
      </w:r>
      <w:r>
        <w:rPr>
          <w:lang w:val="en-US"/>
        </w:rPr>
        <w:t>HTTP</w:t>
      </w:r>
      <w:r>
        <w:t xml:space="preserve"> протокол</w:t>
      </w:r>
      <w:r w:rsidRPr="00984B50">
        <w:t xml:space="preserve">, </w:t>
      </w:r>
      <w:r>
        <w:t xml:space="preserve">используя </w:t>
      </w:r>
      <w:r>
        <w:rPr>
          <w:lang w:val="en-US"/>
        </w:rPr>
        <w:t>POST</w:t>
      </w:r>
      <w:r w:rsidRPr="00984B50">
        <w:t>/</w:t>
      </w:r>
      <w:r>
        <w:rPr>
          <w:lang w:val="en-US"/>
        </w:rPr>
        <w:t>GET</w:t>
      </w:r>
      <w:r w:rsidRPr="00984B50">
        <w:t xml:space="preserve"> </w:t>
      </w:r>
      <w:r>
        <w:t xml:space="preserve">запросы. Данный класс является главным контроллером серверной части приложения и предоставляет интерфейс для взаимодействия с базой данных. Через </w:t>
      </w:r>
      <w:r>
        <w:rPr>
          <w:lang w:val="en-US"/>
        </w:rPr>
        <w:t>POST</w:t>
      </w:r>
      <w:r w:rsidRPr="00984B50">
        <w:t>/</w:t>
      </w:r>
      <w:r>
        <w:rPr>
          <w:lang w:val="en-US"/>
        </w:rPr>
        <w:t>GET</w:t>
      </w:r>
      <w:r w:rsidRPr="00984B50">
        <w:t xml:space="preserve"> </w:t>
      </w:r>
      <w:r>
        <w:t xml:space="preserve">запросы передаются данные в формате </w:t>
      </w:r>
      <w:r>
        <w:rPr>
          <w:lang w:val="en-US"/>
        </w:rPr>
        <w:t>JSON</w:t>
      </w:r>
      <w:r w:rsidRPr="00984B50">
        <w:t xml:space="preserve">. </w:t>
      </w:r>
      <w:r>
        <w:t xml:space="preserve">Абсолютно все адреса обрабатывают данные </w:t>
      </w:r>
      <w:r>
        <w:rPr>
          <w:lang w:val="en-US"/>
        </w:rPr>
        <w:t>JSON</w:t>
      </w:r>
      <w:r w:rsidRPr="00984B50">
        <w:t xml:space="preserve"> </w:t>
      </w:r>
      <w:r>
        <w:t>формата</w:t>
      </w:r>
      <w:r w:rsidRPr="00984B50">
        <w:t xml:space="preserve">, </w:t>
      </w:r>
      <w:r>
        <w:t>исключений нет. Например</w:t>
      </w:r>
      <w:r w:rsidRPr="00984B50">
        <w:t xml:space="preserve">, </w:t>
      </w:r>
      <w:r>
        <w:t xml:space="preserve">для добавления полувагона необходимо передать по адресу </w:t>
      </w:r>
      <w:r w:rsidRPr="00984B50">
        <w:rPr>
          <w:lang w:val="en-US"/>
        </w:rPr>
        <w:t>http</w:t>
      </w:r>
      <w:r w:rsidRPr="00984B50">
        <w:t>://</w:t>
      </w:r>
      <w:r w:rsidRPr="00984B50">
        <w:rPr>
          <w:lang w:val="en-US"/>
        </w:rPr>
        <w:t>localhost</w:t>
      </w:r>
      <w:r w:rsidRPr="00984B50">
        <w:t>:8080/</w:t>
      </w:r>
      <w:r w:rsidRPr="00984B50">
        <w:rPr>
          <w:lang w:val="en-US"/>
        </w:rPr>
        <w:t>database</w:t>
      </w:r>
      <w:r w:rsidRPr="00984B50">
        <w:t xml:space="preserve">/wagons/insert </w:t>
      </w:r>
      <w:r>
        <w:t xml:space="preserve">данные в формате </w:t>
      </w:r>
      <w:r>
        <w:rPr>
          <w:lang w:val="en-US"/>
        </w:rPr>
        <w:t>JSON</w:t>
      </w:r>
      <w:r w:rsidRPr="00984B50">
        <w:t xml:space="preserve">, </w:t>
      </w:r>
      <w:r>
        <w:t>таким образом</w:t>
      </w:r>
      <w:r w:rsidRPr="00984B50">
        <w:t xml:space="preserve">, </w:t>
      </w:r>
      <w:r>
        <w:t xml:space="preserve">чтобы можно было их десериализовать в экземпляры объекта класса </w:t>
      </w:r>
      <w:r>
        <w:rPr>
          <w:lang w:val="en-US"/>
        </w:rPr>
        <w:t>DataElementRequestInsertWagons</w:t>
      </w:r>
      <w:r w:rsidRPr="00984B50">
        <w:t>.</w:t>
      </w:r>
    </w:p>
    <w:p w:rsidR="00984B50" w:rsidRDefault="00984B50" w:rsidP="00984B50">
      <w:pPr>
        <w:pStyle w:val="StyleText"/>
        <w:tabs>
          <w:tab w:val="center" w:pos="5032"/>
        </w:tabs>
      </w:pPr>
      <w:r>
        <w:t xml:space="preserve">Поддерживаемые </w:t>
      </w:r>
      <w:r>
        <w:rPr>
          <w:lang w:val="en-US"/>
        </w:rPr>
        <w:t>POS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sizenumberwagon</w:t>
      </w:r>
      <w:r w:rsidRPr="00984B50">
        <w:t xml:space="preserve"> - </w:t>
      </w:r>
      <w:r>
        <w:t>задание длины номера полувагона</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settings</w:t>
      </w:r>
      <w:r w:rsidRPr="00984B50">
        <w:t>/</w:t>
      </w:r>
      <w:r w:rsidRPr="00984B50">
        <w:rPr>
          <w:lang w:val="en-US"/>
        </w:rPr>
        <w:t>minsizenumberinvoice</w:t>
      </w:r>
      <w:r w:rsidRPr="00984B50">
        <w:t xml:space="preserve"> - </w:t>
      </w:r>
      <w:r>
        <w:t>задание длины номера накладн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insert</w:t>
      </w:r>
      <w:r w:rsidRPr="00984B50">
        <w:t xml:space="preserve"> - </w:t>
      </w:r>
      <w:r>
        <w:t>добавление информации о полувагоне (после регистрации камерой)</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update</w:t>
      </w:r>
      <w:r w:rsidRPr="00984B50">
        <w:t xml:space="preserve"> - </w:t>
      </w:r>
      <w:r>
        <w:t>обновление определённой записи о полувагоне в базе данных</w:t>
      </w:r>
    </w:p>
    <w:p w:rsidR="00984B50" w:rsidRDefault="00984B50" w:rsidP="00984B50">
      <w:pPr>
        <w:pStyle w:val="StyleText"/>
        <w:tabs>
          <w:tab w:val="center" w:pos="5032"/>
        </w:tabs>
      </w:pPr>
      <w:r>
        <w:t>5)</w:t>
      </w:r>
      <w:r w:rsidRPr="00984B50">
        <w:t xml:space="preserve">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wagons</w:t>
      </w:r>
      <w:r w:rsidRPr="00984B50">
        <w:t>/</w:t>
      </w:r>
      <w:r>
        <w:rPr>
          <w:lang w:val="en-US"/>
        </w:rPr>
        <w:t>delete</w:t>
      </w:r>
      <w:r w:rsidRPr="00984B50">
        <w:t xml:space="preserve"> - </w:t>
      </w:r>
      <w:r>
        <w:t>удаление информации об определённом полувагоне</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insert</w:t>
      </w:r>
      <w:r w:rsidRPr="00984B50">
        <w:t xml:space="preserve"> - </w:t>
      </w:r>
      <w:r>
        <w:t>добавление информации об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update</w:t>
      </w:r>
      <w:r w:rsidRPr="00984B50">
        <w:t xml:space="preserve"> - </w:t>
      </w:r>
      <w:r>
        <w:t>обновление информации об определённой накладной</w:t>
      </w:r>
    </w:p>
    <w:p w:rsidR="00984B50" w:rsidRDefault="00984B50" w:rsidP="00984B50">
      <w:pPr>
        <w:pStyle w:val="StyleText"/>
        <w:tabs>
          <w:tab w:val="center" w:pos="5032"/>
        </w:tabs>
      </w:pPr>
      <w:r>
        <w:t xml:space="preserve">8)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invoices</w:t>
      </w:r>
      <w:r w:rsidRPr="00984B50">
        <w:t>/</w:t>
      </w:r>
      <w:r>
        <w:rPr>
          <w:lang w:val="en-US"/>
        </w:rPr>
        <w:t>delete</w:t>
      </w:r>
      <w:r w:rsidRPr="00984B50">
        <w:t xml:space="preserve"> - </w:t>
      </w:r>
      <w:r>
        <w:t>удаление информации об определённой накладной</w:t>
      </w:r>
    </w:p>
    <w:p w:rsidR="00984B50" w:rsidRDefault="00984B50" w:rsidP="00984B50">
      <w:pPr>
        <w:pStyle w:val="StyleText"/>
        <w:tabs>
          <w:tab w:val="center" w:pos="5032"/>
        </w:tabs>
      </w:pPr>
      <w:r>
        <w:t xml:space="preserve">9)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Pr>
          <w:lang w:val="en-US"/>
        </w:rPr>
        <w:t>register</w:t>
      </w:r>
      <w:r w:rsidRPr="00984B50">
        <w:t>/</w:t>
      </w:r>
      <w:r>
        <w:rPr>
          <w:lang w:val="en-US"/>
        </w:rPr>
        <w:t>insert</w:t>
      </w:r>
      <w:r w:rsidRPr="00984B50">
        <w:t xml:space="preserve"> - </w:t>
      </w:r>
      <w:r>
        <w:t>добавление информации о соответствии полувагона накладной</w:t>
      </w:r>
    </w:p>
    <w:p w:rsidR="00984B50" w:rsidRDefault="00984B50" w:rsidP="00984B50">
      <w:pPr>
        <w:pStyle w:val="StyleText"/>
        <w:tabs>
          <w:tab w:val="center" w:pos="5032"/>
        </w:tabs>
      </w:pPr>
      <w:r>
        <w:t xml:space="preserve">10)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update</w:t>
      </w:r>
      <w:r w:rsidRPr="00984B50">
        <w:t xml:space="preserve"> - </w:t>
      </w:r>
      <w:r>
        <w:t>обновление информации о соответствии полувагона накладной</w:t>
      </w:r>
    </w:p>
    <w:p w:rsidR="00347E15" w:rsidRPr="00347E15" w:rsidRDefault="00347E15" w:rsidP="00984B50">
      <w:pPr>
        <w:pStyle w:val="StyleText"/>
        <w:tabs>
          <w:tab w:val="center" w:pos="5032"/>
        </w:tabs>
      </w:pPr>
      <w:r>
        <w:t xml:space="preserve">11) </w:t>
      </w:r>
      <w:r w:rsidRPr="00984B50">
        <w:rPr>
          <w:lang w:val="en-US"/>
        </w:rPr>
        <w:t>http</w:t>
      </w:r>
      <w:r w:rsidRPr="00984B50">
        <w:t>://</w:t>
      </w:r>
      <w:r w:rsidRPr="00984B50">
        <w:rPr>
          <w:lang w:val="en-US"/>
        </w:rPr>
        <w:t>localhost</w:t>
      </w:r>
      <w:r w:rsidRPr="00984B50">
        <w:t>:8080/</w:t>
      </w:r>
      <w:r w:rsidRPr="00984B50">
        <w:rPr>
          <w:lang w:val="en-US"/>
        </w:rPr>
        <w:t>database</w:t>
      </w:r>
      <w:r w:rsidRPr="00347E15">
        <w:t>/</w:t>
      </w:r>
      <w:r>
        <w:rPr>
          <w:lang w:val="en-US"/>
        </w:rPr>
        <w:t>register</w:t>
      </w:r>
      <w:r w:rsidRPr="00347E15">
        <w:t>/</w:t>
      </w:r>
      <w:r>
        <w:rPr>
          <w:lang w:val="en-US"/>
        </w:rPr>
        <w:t>delete</w:t>
      </w:r>
      <w:r w:rsidRPr="00347E15">
        <w:t xml:space="preserve"> - </w:t>
      </w:r>
      <w:r>
        <w:t>удаление информации о соответствии полувагона накладной</w:t>
      </w:r>
    </w:p>
    <w:p w:rsidR="00347E15" w:rsidRPr="00984B50" w:rsidRDefault="00347E15" w:rsidP="00984B50">
      <w:pPr>
        <w:pStyle w:val="StyleText"/>
        <w:tabs>
          <w:tab w:val="center" w:pos="5032"/>
        </w:tabs>
      </w:pPr>
    </w:p>
    <w:p w:rsidR="00984B50" w:rsidRDefault="00984B50" w:rsidP="00984B50">
      <w:pPr>
        <w:pStyle w:val="StyleText"/>
        <w:tabs>
          <w:tab w:val="center" w:pos="5032"/>
        </w:tabs>
      </w:pPr>
      <w:r>
        <w:lastRenderedPageBreak/>
        <w:t xml:space="preserve">Поддерживаемые </w:t>
      </w:r>
      <w:r>
        <w:rPr>
          <w:lang w:val="en-US"/>
        </w:rPr>
        <w:t>GET</w:t>
      </w:r>
      <w:r w:rsidRPr="00984B50">
        <w:t>-</w:t>
      </w:r>
      <w:r>
        <w:t xml:space="preserve">запросы для контроллера </w:t>
      </w:r>
      <w:r>
        <w:rPr>
          <w:lang w:val="en-US"/>
        </w:rPr>
        <w:t>MainController</w:t>
      </w:r>
      <w:r w:rsidRPr="00984B50">
        <w:t>:</w:t>
      </w:r>
    </w:p>
    <w:p w:rsidR="00984B50" w:rsidRDefault="00984B50" w:rsidP="00984B50">
      <w:pPr>
        <w:pStyle w:val="StyleText"/>
        <w:tabs>
          <w:tab w:val="center" w:pos="5032"/>
        </w:tabs>
      </w:pPr>
      <w:r w:rsidRPr="00984B50">
        <w:t xml:space="preserve">1)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numberWagon</w:t>
      </w:r>
      <w:r w:rsidRPr="00984B50">
        <w:t>=(номер</w:t>
      </w:r>
      <w:r>
        <w:t xml:space="preserve"> полувагона) – информация о конкретном полувагоне с определённым номером.</w:t>
      </w:r>
    </w:p>
    <w:p w:rsidR="00984B50" w:rsidRDefault="00984B50" w:rsidP="00984B50">
      <w:pPr>
        <w:pStyle w:val="StyleText"/>
        <w:tabs>
          <w:tab w:val="center" w:pos="5032"/>
        </w:tabs>
      </w:pPr>
      <w:r>
        <w:t xml:space="preserve">2)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wagons</w:t>
      </w:r>
      <w:r w:rsidRPr="00984B50">
        <w:t>/</w:t>
      </w:r>
      <w:r w:rsidRPr="00984B50">
        <w:rPr>
          <w:lang w:val="en-US"/>
        </w:rPr>
        <w:t>get</w:t>
      </w:r>
      <w:r w:rsidRPr="00984B50">
        <w:t>/</w:t>
      </w:r>
      <w:r w:rsidRPr="00984B50">
        <w:rPr>
          <w:lang w:val="en-US"/>
        </w:rPr>
        <w:t>all</w:t>
      </w:r>
      <w:r w:rsidRPr="00984B50">
        <w:t xml:space="preserve"> - </w:t>
      </w:r>
      <w:r>
        <w:t>информация обо всех полувагонах</w:t>
      </w:r>
      <w:r w:rsidRPr="00984B50">
        <w:t xml:space="preserve">, </w:t>
      </w:r>
      <w:r>
        <w:t>которые были зарегистрированы камерой.</w:t>
      </w:r>
    </w:p>
    <w:p w:rsidR="00984B50" w:rsidRDefault="00984B50" w:rsidP="00984B50">
      <w:pPr>
        <w:pStyle w:val="StyleText"/>
        <w:tabs>
          <w:tab w:val="center" w:pos="5032"/>
        </w:tabs>
      </w:pPr>
      <w:r>
        <w:t xml:space="preserve">3)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numberInvoice</w:t>
      </w:r>
      <w:r w:rsidRPr="00984B50">
        <w:t>=”номер</w:t>
      </w:r>
      <w:r>
        <w:t xml:space="preserve"> накладной</w:t>
      </w:r>
      <w:r w:rsidRPr="00984B50">
        <w:t xml:space="preserve">” </w:t>
      </w:r>
      <w:r>
        <w:t>–</w:t>
      </w:r>
      <w:r w:rsidRPr="00984B50">
        <w:t xml:space="preserve"> </w:t>
      </w:r>
      <w:r>
        <w:t>информация об определённой накладной с уникальным идентификатором.</w:t>
      </w:r>
    </w:p>
    <w:p w:rsidR="00984B50" w:rsidRDefault="00984B50" w:rsidP="00984B50">
      <w:pPr>
        <w:pStyle w:val="StyleText"/>
        <w:tabs>
          <w:tab w:val="center" w:pos="5032"/>
        </w:tabs>
      </w:pPr>
      <w:r>
        <w:t xml:space="preserve">4)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invoices</w:t>
      </w:r>
      <w:r w:rsidRPr="00984B50">
        <w:t>/</w:t>
      </w:r>
      <w:r w:rsidRPr="00984B50">
        <w:rPr>
          <w:lang w:val="en-US"/>
        </w:rPr>
        <w:t>get</w:t>
      </w:r>
      <w:r w:rsidRPr="00984B50">
        <w:t>/</w:t>
      </w:r>
      <w:r w:rsidRPr="00984B50">
        <w:rPr>
          <w:lang w:val="en-US"/>
        </w:rPr>
        <w:t>all</w:t>
      </w:r>
      <w:r w:rsidRPr="00984B50">
        <w:t xml:space="preserve"> - </w:t>
      </w:r>
      <w:r>
        <w:t>информация обо всех накладных</w:t>
      </w:r>
      <w:r w:rsidRPr="00984B50">
        <w:t xml:space="preserve">, </w:t>
      </w:r>
      <w:r>
        <w:t>которые поступили на предприятие</w:t>
      </w:r>
    </w:p>
    <w:p w:rsidR="00984B50" w:rsidRDefault="00984B50" w:rsidP="00984B50">
      <w:pPr>
        <w:pStyle w:val="StyleText"/>
        <w:tabs>
          <w:tab w:val="center" w:pos="5032"/>
        </w:tabs>
      </w:pPr>
      <w:r w:rsidRPr="00984B50">
        <w:t xml:space="preserve">5)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numberInvoice</w:t>
      </w:r>
      <w:r w:rsidRPr="00984B50">
        <w:t xml:space="preserve">=”номер </w:t>
      </w:r>
      <w:r>
        <w:t>накладной</w:t>
      </w:r>
      <w:r w:rsidRPr="00984B50">
        <w:t>”&amp;</w:t>
      </w:r>
      <w:r>
        <w:rPr>
          <w:lang w:val="en-US"/>
        </w:rPr>
        <w:t>numberWagon</w:t>
      </w:r>
      <w:r w:rsidRPr="00984B50">
        <w:t>=(</w:t>
      </w:r>
      <w:r>
        <w:t>номер полувагона) – информация об определённом зарегистрированном по данной накладной полувагоне (о полувагоне</w:t>
      </w:r>
      <w:r w:rsidRPr="00984B50">
        <w:t xml:space="preserve">, </w:t>
      </w:r>
      <w:r>
        <w:t>соответствующем определённой накладной)</w:t>
      </w:r>
    </w:p>
    <w:p w:rsidR="00984B50" w:rsidRDefault="00984B50" w:rsidP="00984B50">
      <w:pPr>
        <w:pStyle w:val="StyleText"/>
        <w:tabs>
          <w:tab w:val="center" w:pos="5032"/>
        </w:tabs>
      </w:pPr>
      <w:r>
        <w:t xml:space="preserve">6)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get</w:t>
      </w:r>
      <w:r w:rsidRPr="00984B50">
        <w:t>/</w:t>
      </w:r>
      <w:r w:rsidRPr="00984B50">
        <w:rPr>
          <w:lang w:val="en-US"/>
        </w:rPr>
        <w:t>all</w:t>
      </w:r>
      <w:r w:rsidRPr="00984B50">
        <w:t xml:space="preserve"> - </w:t>
      </w:r>
      <w:r>
        <w:t>получение информации обо всех записях</w:t>
      </w:r>
      <w:r w:rsidRPr="00984B50">
        <w:t xml:space="preserve">, </w:t>
      </w:r>
      <w:r>
        <w:t>являющиеся соответствием полувагона определённой накладной</w:t>
      </w:r>
    </w:p>
    <w:p w:rsidR="00984B50" w:rsidRDefault="00984B50" w:rsidP="00984B50">
      <w:pPr>
        <w:pStyle w:val="StyleText"/>
        <w:tabs>
          <w:tab w:val="center" w:pos="5032"/>
        </w:tabs>
      </w:pPr>
      <w:r>
        <w:t xml:space="preserve">7) </w:t>
      </w:r>
      <w:r w:rsidRPr="00984B50">
        <w:rPr>
          <w:lang w:val="en-US"/>
        </w:rPr>
        <w:t>http</w:t>
      </w:r>
      <w:r w:rsidRPr="00984B50">
        <w:t>://</w:t>
      </w:r>
      <w:r w:rsidRPr="00984B50">
        <w:rPr>
          <w:lang w:val="en-US"/>
        </w:rPr>
        <w:t>localhost</w:t>
      </w:r>
      <w:r w:rsidRPr="00984B50">
        <w:t>:8080/</w:t>
      </w:r>
      <w:r w:rsidRPr="00984B50">
        <w:rPr>
          <w:lang w:val="en-US"/>
        </w:rPr>
        <w:t>database</w:t>
      </w:r>
      <w:r>
        <w:t>/</w:t>
      </w:r>
      <w:r>
        <w:rPr>
          <w:lang w:val="en-US"/>
        </w:rPr>
        <w:t>register</w:t>
      </w:r>
      <w:r w:rsidRPr="00984B50">
        <w:t>/</w:t>
      </w:r>
      <w:r>
        <w:rPr>
          <w:lang w:val="en-US"/>
        </w:rPr>
        <w:t>get</w:t>
      </w:r>
      <w:r w:rsidRPr="00984B50">
        <w:t>/</w:t>
      </w:r>
      <w:r>
        <w:rPr>
          <w:lang w:val="en-US"/>
        </w:rPr>
        <w:t>all</w:t>
      </w:r>
      <w:r w:rsidRPr="00984B50">
        <w:t>/</w:t>
      </w:r>
      <w:r>
        <w:rPr>
          <w:lang w:val="en-US"/>
        </w:rPr>
        <w:t>numbers</w:t>
      </w:r>
      <w:r w:rsidRPr="00984B50">
        <w:t xml:space="preserve"> - </w:t>
      </w:r>
      <w:r>
        <w:t>получение информации обо всех номерах полувагона</w:t>
      </w:r>
      <w:r w:rsidRPr="00984B50">
        <w:t xml:space="preserve">, </w:t>
      </w:r>
      <w:r>
        <w:t>которые зарегистрированы в таблице соответствия номера полувагона определённой накладной</w:t>
      </w:r>
    </w:p>
    <w:p w:rsidR="00984B50" w:rsidRDefault="00984B50" w:rsidP="00984B50">
      <w:pPr>
        <w:pStyle w:val="StyleText"/>
        <w:tabs>
          <w:tab w:val="center" w:pos="5032"/>
        </w:tabs>
      </w:pPr>
      <w:r w:rsidRPr="00984B50">
        <w:t xml:space="preserve">8) </w:t>
      </w:r>
      <w:r w:rsidRPr="00984B50">
        <w:rPr>
          <w:lang w:val="en-US"/>
        </w:rPr>
        <w:t>http</w:t>
      </w:r>
      <w:r w:rsidRPr="00984B50">
        <w:t>://</w:t>
      </w:r>
      <w:r w:rsidRPr="00984B50">
        <w:rPr>
          <w:lang w:val="en-US"/>
        </w:rPr>
        <w:t>localhost</w:t>
      </w:r>
      <w:r w:rsidRPr="00984B50">
        <w:t>:8080/</w:t>
      </w:r>
      <w:r w:rsidRPr="00984B50">
        <w:rPr>
          <w:lang w:val="en-US"/>
        </w:rPr>
        <w:t>database</w:t>
      </w:r>
      <w:r w:rsidRPr="00984B50">
        <w:t>/</w:t>
      </w:r>
      <w:r w:rsidRPr="00984B50">
        <w:rPr>
          <w:lang w:val="en-US"/>
        </w:rPr>
        <w:t>register</w:t>
      </w:r>
      <w:r w:rsidRPr="00984B50">
        <w:t>/</w:t>
      </w:r>
      <w:r w:rsidRPr="00984B50">
        <w:rPr>
          <w:lang w:val="en-US"/>
        </w:rPr>
        <w:t>numberwagon</w:t>
      </w:r>
      <w:r w:rsidRPr="00984B50">
        <w:t>/</w:t>
      </w:r>
      <w:r w:rsidRPr="00984B50">
        <w:rPr>
          <w:lang w:val="en-US"/>
        </w:rPr>
        <w:t>is</w:t>
      </w:r>
      <w:r w:rsidRPr="00984B50">
        <w:t xml:space="preserve"> - </w:t>
      </w:r>
      <w:r>
        <w:t>возвращает информацию о существовании (не существовании) в таблице соответствия определённого номера полувагона.</w:t>
      </w:r>
    </w:p>
    <w:p w:rsidR="00005F2C" w:rsidRDefault="00005F2C" w:rsidP="00984B50">
      <w:pPr>
        <w:pStyle w:val="StyleText"/>
        <w:tabs>
          <w:tab w:val="center" w:pos="5032"/>
        </w:tabs>
      </w:pPr>
      <w:r>
        <w:t xml:space="preserve">Таблица спецификации для данного класса представлена в таблице </w:t>
      </w:r>
      <w:r w:rsidR="00C218C1">
        <w:t>4</w:t>
      </w:r>
      <w:r w:rsidR="00852375">
        <w:t>.</w:t>
      </w:r>
    </w:p>
    <w:p w:rsidR="00005F2C" w:rsidRDefault="00005F2C" w:rsidP="00984B50">
      <w:pPr>
        <w:pStyle w:val="StyleText"/>
        <w:tabs>
          <w:tab w:val="center" w:pos="5032"/>
        </w:tabs>
      </w:pPr>
    </w:p>
    <w:p w:rsidR="00005F2C" w:rsidRDefault="00005F2C" w:rsidP="00984B50">
      <w:pPr>
        <w:pStyle w:val="StyleText"/>
        <w:tabs>
          <w:tab w:val="center" w:pos="5032"/>
        </w:tabs>
      </w:pPr>
      <w:r>
        <w:t xml:space="preserve">Класс </w:t>
      </w:r>
      <w:r w:rsidRPr="00005F2C">
        <w:rPr>
          <w:b/>
          <w:lang w:val="en-US"/>
        </w:rPr>
        <w:t>ServerApplication</w:t>
      </w:r>
      <w:r w:rsidRPr="00005F2C">
        <w:t xml:space="preserve"> </w:t>
      </w:r>
      <w:r>
        <w:t xml:space="preserve">содержит в себе главный метод запуска серверной части приложения </w:t>
      </w:r>
      <w:r>
        <w:rPr>
          <w:lang w:val="en-US"/>
        </w:rPr>
        <w:t>main</w:t>
      </w:r>
      <w:r w:rsidRPr="00005F2C">
        <w:t xml:space="preserve"> </w:t>
      </w:r>
      <w:r>
        <w:t>и в целом является классом</w:t>
      </w:r>
      <w:r w:rsidRPr="00005F2C">
        <w:t xml:space="preserve">, </w:t>
      </w:r>
      <w:r>
        <w:t>который настраивает общую конфигурацию сервера и руководит поиском и настройкой бинов. С данного класса начинается выполнения всей программы.</w:t>
      </w:r>
    </w:p>
    <w:p w:rsidR="00867617" w:rsidRPr="004D129A" w:rsidRDefault="00005F2C" w:rsidP="004D129A">
      <w:pPr>
        <w:pStyle w:val="StyleText"/>
        <w:tabs>
          <w:tab w:val="center" w:pos="5032"/>
        </w:tabs>
      </w:pPr>
      <w:r>
        <w:t xml:space="preserve">Таблица спецификации для данного класса представлена в таблице </w:t>
      </w:r>
      <w:r w:rsidR="00C218C1">
        <w:t>5</w:t>
      </w:r>
      <w:r>
        <w:t>.</w:t>
      </w:r>
    </w:p>
    <w:p w:rsidR="00212A8E" w:rsidRDefault="00212A8E" w:rsidP="00C773C0">
      <w:r>
        <w:br w:type="page"/>
      </w:r>
    </w:p>
    <w:p w:rsidR="004D129A" w:rsidRDefault="004D129A" w:rsidP="004D129A">
      <w:pPr>
        <w:pStyle w:val="Style2"/>
        <w:outlineLvl w:val="2"/>
      </w:pPr>
      <w:bookmarkStart w:id="14" w:name="_Toc72358972"/>
      <w:r>
        <w:lastRenderedPageBreak/>
        <w:t>Спецификация методов реализованных классов</w:t>
      </w:r>
      <w:bookmarkEnd w:id="14"/>
    </w:p>
    <w:p w:rsidR="004056C1" w:rsidRPr="00D97BC8" w:rsidRDefault="004056C1" w:rsidP="004056C1">
      <w:pPr>
        <w:pStyle w:val="StyleText"/>
      </w:pPr>
      <w:r>
        <w:t>Таблица 1 – Таблица спецификации</w:t>
      </w:r>
      <w:r w:rsidR="001D7675">
        <w:t xml:space="preserve"> методов</w:t>
      </w:r>
      <w:r>
        <w:t xml:space="preserve"> для </w:t>
      </w:r>
      <w:r w:rsidR="00D97BC8">
        <w:t xml:space="preserve">класса </w:t>
      </w:r>
      <w:r w:rsidR="00D97BC8">
        <w:rPr>
          <w:lang w:val="en-US"/>
        </w:rPr>
        <w:t>FileLoadController</w:t>
      </w:r>
    </w:p>
    <w:tbl>
      <w:tblPr>
        <w:tblStyle w:val="ab"/>
        <w:tblW w:w="0" w:type="auto"/>
        <w:tblLook w:val="04A0" w:firstRow="1" w:lastRow="0" w:firstColumn="1" w:lastColumn="0" w:noHBand="0" w:noVBand="1"/>
      </w:tblPr>
      <w:tblGrid>
        <w:gridCol w:w="1565"/>
        <w:gridCol w:w="1056"/>
        <w:gridCol w:w="1101"/>
        <w:gridCol w:w="1611"/>
        <w:gridCol w:w="1056"/>
        <w:gridCol w:w="1141"/>
        <w:gridCol w:w="2041"/>
      </w:tblGrid>
      <w:tr w:rsidR="007171D1" w:rsidTr="007171D1">
        <w:tc>
          <w:tcPr>
            <w:tcW w:w="1565" w:type="dxa"/>
          </w:tcPr>
          <w:p w:rsidR="004056C1" w:rsidRPr="00D97BC8" w:rsidRDefault="00D97BC8" w:rsidP="00D97BC8">
            <w:pPr>
              <w:pStyle w:val="StyleText"/>
              <w:ind w:firstLine="0"/>
              <w:jc w:val="center"/>
              <w:rPr>
                <w:b/>
              </w:rPr>
            </w:pPr>
            <w:r w:rsidRPr="00D97BC8">
              <w:rPr>
                <w:b/>
              </w:rPr>
              <w:t>Название</w:t>
            </w:r>
          </w:p>
        </w:tc>
        <w:tc>
          <w:tcPr>
            <w:tcW w:w="1056" w:type="dxa"/>
          </w:tcPr>
          <w:p w:rsidR="004056C1" w:rsidRPr="00D97BC8" w:rsidRDefault="00D97BC8" w:rsidP="00D97BC8">
            <w:pPr>
              <w:pStyle w:val="StyleText"/>
              <w:ind w:firstLine="0"/>
              <w:jc w:val="center"/>
              <w:rPr>
                <w:b/>
              </w:rPr>
            </w:pPr>
            <w:r w:rsidRPr="00D97BC8">
              <w:rPr>
                <w:b/>
              </w:rPr>
              <w:t>Входные параметры</w:t>
            </w:r>
          </w:p>
        </w:tc>
        <w:tc>
          <w:tcPr>
            <w:tcW w:w="1101" w:type="dxa"/>
          </w:tcPr>
          <w:p w:rsidR="004056C1" w:rsidRPr="00D97BC8" w:rsidRDefault="00D97BC8" w:rsidP="00D97BC8">
            <w:pPr>
              <w:pStyle w:val="StyleText"/>
              <w:ind w:firstLine="0"/>
              <w:jc w:val="center"/>
              <w:rPr>
                <w:b/>
              </w:rPr>
            </w:pPr>
            <w:r w:rsidRPr="00D97BC8">
              <w:rPr>
                <w:b/>
              </w:rPr>
              <w:t>Назначение</w:t>
            </w:r>
          </w:p>
        </w:tc>
        <w:tc>
          <w:tcPr>
            <w:tcW w:w="1611" w:type="dxa"/>
          </w:tcPr>
          <w:p w:rsidR="004056C1" w:rsidRPr="00D97BC8" w:rsidRDefault="00D97BC8" w:rsidP="00D97BC8">
            <w:pPr>
              <w:pStyle w:val="StyleText"/>
              <w:ind w:firstLine="0"/>
              <w:jc w:val="center"/>
              <w:rPr>
                <w:b/>
              </w:rPr>
            </w:pPr>
            <w:r w:rsidRPr="00D97BC8">
              <w:rPr>
                <w:b/>
              </w:rPr>
              <w:t>Тип данных</w:t>
            </w:r>
          </w:p>
        </w:tc>
        <w:tc>
          <w:tcPr>
            <w:tcW w:w="1056" w:type="dxa"/>
          </w:tcPr>
          <w:p w:rsidR="004056C1" w:rsidRPr="00D97BC8" w:rsidRDefault="00D97BC8" w:rsidP="00D97BC8">
            <w:pPr>
              <w:pStyle w:val="StyleText"/>
              <w:ind w:firstLine="0"/>
              <w:jc w:val="center"/>
              <w:rPr>
                <w:b/>
              </w:rPr>
            </w:pPr>
            <w:r w:rsidRPr="00D97BC8">
              <w:rPr>
                <w:b/>
              </w:rPr>
              <w:t>Выходные параметры</w:t>
            </w:r>
          </w:p>
        </w:tc>
        <w:tc>
          <w:tcPr>
            <w:tcW w:w="1141" w:type="dxa"/>
          </w:tcPr>
          <w:p w:rsidR="004056C1" w:rsidRPr="00D97BC8" w:rsidRDefault="00D97BC8" w:rsidP="00D97BC8">
            <w:pPr>
              <w:pStyle w:val="StyleText"/>
              <w:ind w:firstLine="0"/>
              <w:jc w:val="center"/>
              <w:rPr>
                <w:b/>
              </w:rPr>
            </w:pPr>
            <w:r w:rsidRPr="00D97BC8">
              <w:rPr>
                <w:b/>
              </w:rPr>
              <w:t>Назначение</w:t>
            </w:r>
          </w:p>
        </w:tc>
        <w:tc>
          <w:tcPr>
            <w:tcW w:w="2041" w:type="dxa"/>
          </w:tcPr>
          <w:p w:rsidR="004056C1" w:rsidRPr="00D97BC8" w:rsidRDefault="00D97BC8" w:rsidP="00D97BC8">
            <w:pPr>
              <w:pStyle w:val="StyleText"/>
              <w:ind w:firstLine="0"/>
              <w:jc w:val="center"/>
              <w:rPr>
                <w:b/>
              </w:rPr>
            </w:pPr>
            <w:r w:rsidRPr="00D97BC8">
              <w:rPr>
                <w:b/>
              </w:rPr>
              <w:t>Тип данных</w:t>
            </w:r>
          </w:p>
        </w:tc>
      </w:tr>
      <w:tr w:rsidR="007171D1" w:rsidTr="007171D1">
        <w:tc>
          <w:tcPr>
            <w:tcW w:w="1565" w:type="dxa"/>
          </w:tcPr>
          <w:p w:rsidR="004056C1" w:rsidRPr="00D97BC8" w:rsidRDefault="00D97BC8" w:rsidP="00D97BC8">
            <w:pPr>
              <w:pStyle w:val="StyleText"/>
              <w:ind w:firstLine="0"/>
              <w:jc w:val="center"/>
              <w:rPr>
                <w:lang w:val="en-US"/>
              </w:rPr>
            </w:pPr>
            <w:r>
              <w:rPr>
                <w:lang w:val="en-US"/>
              </w:rPr>
              <w:t>handleFileUpload</w:t>
            </w:r>
          </w:p>
        </w:tc>
        <w:tc>
          <w:tcPr>
            <w:tcW w:w="1056" w:type="dxa"/>
          </w:tcPr>
          <w:p w:rsidR="004056C1" w:rsidRDefault="00D97BC8" w:rsidP="00D97BC8">
            <w:pPr>
              <w:pStyle w:val="StyleText"/>
              <w:ind w:firstLine="0"/>
              <w:jc w:val="center"/>
              <w:rPr>
                <w:lang w:val="en-US"/>
              </w:rPr>
            </w:pPr>
            <w:r>
              <w:rPr>
                <w:lang w:val="en-US"/>
              </w:rPr>
              <w:t>name</w:t>
            </w:r>
          </w:p>
          <w:p w:rsidR="00D97BC8" w:rsidRPr="00D97BC8" w:rsidRDefault="00D97BC8" w:rsidP="00D97BC8">
            <w:pPr>
              <w:pStyle w:val="StyleText"/>
              <w:ind w:firstLine="0"/>
              <w:jc w:val="center"/>
              <w:rPr>
                <w:lang w:val="en-US"/>
              </w:rPr>
            </w:pPr>
            <w:r>
              <w:rPr>
                <w:lang w:val="en-US"/>
              </w:rPr>
              <w:t>file</w:t>
            </w:r>
          </w:p>
        </w:tc>
        <w:tc>
          <w:tcPr>
            <w:tcW w:w="1101" w:type="dxa"/>
          </w:tcPr>
          <w:p w:rsidR="004056C1" w:rsidRDefault="00D97BC8" w:rsidP="00D97BC8">
            <w:pPr>
              <w:pStyle w:val="StyleText"/>
              <w:ind w:firstLine="0"/>
              <w:jc w:val="center"/>
            </w:pPr>
            <w:r>
              <w:t>Имя файла</w:t>
            </w:r>
          </w:p>
          <w:p w:rsidR="00D97BC8" w:rsidRDefault="00D97BC8" w:rsidP="00D97BC8">
            <w:pPr>
              <w:pStyle w:val="StyleText"/>
              <w:ind w:firstLine="0"/>
              <w:jc w:val="center"/>
            </w:pPr>
            <w:r>
              <w:t>Данные файла</w:t>
            </w:r>
          </w:p>
        </w:tc>
        <w:tc>
          <w:tcPr>
            <w:tcW w:w="1611" w:type="dxa"/>
          </w:tcPr>
          <w:p w:rsidR="004056C1" w:rsidRDefault="00D97BC8" w:rsidP="00D97BC8">
            <w:pPr>
              <w:pStyle w:val="StyleText"/>
              <w:ind w:firstLine="0"/>
              <w:jc w:val="center"/>
              <w:rPr>
                <w:lang w:val="en-US"/>
              </w:rPr>
            </w:pPr>
            <w:r>
              <w:rPr>
                <w:lang w:val="en-US"/>
              </w:rPr>
              <w:t>String</w:t>
            </w:r>
          </w:p>
          <w:p w:rsidR="00D97BC8" w:rsidRPr="00D97BC8" w:rsidRDefault="00D97BC8" w:rsidP="00D97BC8">
            <w:pPr>
              <w:pStyle w:val="StyleText"/>
              <w:ind w:firstLine="0"/>
              <w:jc w:val="center"/>
              <w:rPr>
                <w:lang w:val="en-US"/>
              </w:rPr>
            </w:pPr>
            <w:r>
              <w:rPr>
                <w:lang w:val="en-US"/>
              </w:rPr>
              <w:t>MultipartFile</w:t>
            </w:r>
          </w:p>
        </w:tc>
        <w:tc>
          <w:tcPr>
            <w:tcW w:w="1056" w:type="dxa"/>
          </w:tcPr>
          <w:p w:rsidR="004056C1" w:rsidRPr="00D97BC8" w:rsidRDefault="00D97BC8" w:rsidP="00D97BC8">
            <w:pPr>
              <w:pStyle w:val="StyleText"/>
              <w:ind w:firstLine="0"/>
              <w:jc w:val="center"/>
              <w:rPr>
                <w:lang w:val="en-US"/>
              </w:rPr>
            </w:pPr>
            <w:r>
              <w:rPr>
                <w:lang w:val="en-US"/>
              </w:rPr>
              <w:t>path</w:t>
            </w:r>
          </w:p>
        </w:tc>
        <w:tc>
          <w:tcPr>
            <w:tcW w:w="1141" w:type="dxa"/>
          </w:tcPr>
          <w:p w:rsidR="004056C1" w:rsidRDefault="00D97BC8" w:rsidP="00D97BC8">
            <w:pPr>
              <w:pStyle w:val="StyleText"/>
              <w:ind w:firstLine="0"/>
              <w:jc w:val="center"/>
            </w:pPr>
            <w:r>
              <w:t>Абсолютный путь к файлу в локальном хранилище сервера</w:t>
            </w:r>
          </w:p>
        </w:tc>
        <w:tc>
          <w:tcPr>
            <w:tcW w:w="2041" w:type="dxa"/>
          </w:tcPr>
          <w:p w:rsidR="004056C1" w:rsidRPr="00D97BC8" w:rsidRDefault="00D97BC8" w:rsidP="00D97BC8">
            <w:pPr>
              <w:pStyle w:val="StyleText"/>
              <w:ind w:firstLine="0"/>
              <w:jc w:val="center"/>
              <w:rPr>
                <w:lang w:val="en-US"/>
              </w:rPr>
            </w:pPr>
            <w:r>
              <w:rPr>
                <w:lang w:val="en-US"/>
              </w:rPr>
              <w:t>String</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File</w:t>
            </w:r>
          </w:p>
        </w:tc>
        <w:tc>
          <w:tcPr>
            <w:tcW w:w="1056" w:type="dxa"/>
          </w:tcPr>
          <w:p w:rsidR="004056C1" w:rsidRDefault="007171D1" w:rsidP="00D97BC8">
            <w:pPr>
              <w:pStyle w:val="StyleText"/>
              <w:ind w:firstLine="0"/>
              <w:jc w:val="center"/>
              <w:rPr>
                <w:lang w:val="en-US"/>
              </w:rPr>
            </w:pPr>
            <w:r>
              <w:rPr>
                <w:lang w:val="en-US"/>
              </w:rPr>
              <w:t>fileName</w:t>
            </w:r>
          </w:p>
          <w:p w:rsidR="007171D1" w:rsidRPr="007171D1" w:rsidRDefault="007171D1" w:rsidP="00D97BC8">
            <w:pPr>
              <w:pStyle w:val="StyleText"/>
              <w:ind w:firstLine="0"/>
              <w:jc w:val="center"/>
              <w:rPr>
                <w:lang w:val="en-US"/>
              </w:rPr>
            </w:pPr>
            <w:r>
              <w:rPr>
                <w:lang w:val="en-US"/>
              </w:rPr>
              <w:t>response</w:t>
            </w:r>
          </w:p>
        </w:tc>
        <w:tc>
          <w:tcPr>
            <w:tcW w:w="1101" w:type="dxa"/>
          </w:tcPr>
          <w:p w:rsidR="004056C1" w:rsidRDefault="007171D1" w:rsidP="00D97BC8">
            <w:pPr>
              <w:pStyle w:val="StyleText"/>
              <w:ind w:firstLine="0"/>
              <w:jc w:val="center"/>
            </w:pPr>
            <w:r>
              <w:t>Имя файла</w:t>
            </w:r>
          </w:p>
          <w:p w:rsidR="007171D1" w:rsidRDefault="007171D1" w:rsidP="00D97BC8">
            <w:pPr>
              <w:pStyle w:val="StyleText"/>
              <w:ind w:firstLine="0"/>
              <w:jc w:val="center"/>
            </w:pPr>
            <w:r>
              <w:t>Данные файла</w:t>
            </w:r>
          </w:p>
        </w:tc>
        <w:tc>
          <w:tcPr>
            <w:tcW w:w="1611" w:type="dxa"/>
          </w:tcPr>
          <w:p w:rsidR="004056C1" w:rsidRDefault="007171D1" w:rsidP="00D97BC8">
            <w:pPr>
              <w:pStyle w:val="StyleText"/>
              <w:ind w:firstLine="0"/>
              <w:jc w:val="center"/>
              <w:rPr>
                <w:lang w:val="en-US"/>
              </w:rPr>
            </w:pPr>
            <w:r>
              <w:rPr>
                <w:lang w:val="en-US"/>
              </w:rPr>
              <w:t>String</w:t>
            </w:r>
          </w:p>
          <w:p w:rsidR="007171D1" w:rsidRPr="007171D1" w:rsidRDefault="007171D1" w:rsidP="00D97BC8">
            <w:pPr>
              <w:pStyle w:val="StyleText"/>
              <w:ind w:firstLine="0"/>
              <w:jc w:val="center"/>
              <w:rPr>
                <w:lang w:val="en-US"/>
              </w:rPr>
            </w:pPr>
            <w:r>
              <w:rPr>
                <w:lang w:val="en-US"/>
              </w:rPr>
              <w:t>HttpResponseServlet</w:t>
            </w:r>
          </w:p>
        </w:tc>
        <w:tc>
          <w:tcPr>
            <w:tcW w:w="1056" w:type="dxa"/>
          </w:tcPr>
          <w:p w:rsidR="004056C1" w:rsidRPr="007171D1" w:rsidRDefault="007171D1" w:rsidP="00D97BC8">
            <w:pPr>
              <w:pStyle w:val="StyleText"/>
              <w:ind w:firstLine="0"/>
              <w:jc w:val="center"/>
              <w:rPr>
                <w:lang w:val="en-US"/>
              </w:rPr>
            </w:pPr>
            <w:r>
              <w:rPr>
                <w:lang w:val="en-US"/>
              </w:rPr>
              <w:t>-</w:t>
            </w:r>
          </w:p>
        </w:tc>
        <w:tc>
          <w:tcPr>
            <w:tcW w:w="1141" w:type="dxa"/>
          </w:tcPr>
          <w:p w:rsidR="004056C1" w:rsidRPr="007171D1" w:rsidRDefault="007171D1" w:rsidP="00D97BC8">
            <w:pPr>
              <w:pStyle w:val="StyleText"/>
              <w:ind w:firstLine="0"/>
              <w:jc w:val="center"/>
              <w:rPr>
                <w:lang w:val="en-US"/>
              </w:rPr>
            </w:pPr>
            <w:r>
              <w:rPr>
                <w:lang w:val="en-US"/>
              </w:rPr>
              <w:t>-</w:t>
            </w:r>
          </w:p>
        </w:tc>
        <w:tc>
          <w:tcPr>
            <w:tcW w:w="2041" w:type="dxa"/>
          </w:tcPr>
          <w:p w:rsidR="004056C1" w:rsidRPr="007171D1" w:rsidRDefault="007171D1" w:rsidP="00D97BC8">
            <w:pPr>
              <w:pStyle w:val="StyleText"/>
              <w:ind w:firstLine="0"/>
              <w:jc w:val="center"/>
              <w:rPr>
                <w:lang w:val="en-US"/>
              </w:rPr>
            </w:pPr>
            <w:r>
              <w:rPr>
                <w:lang w:val="en-US"/>
              </w:rPr>
              <w:t>-</w:t>
            </w:r>
          </w:p>
        </w:tc>
      </w:tr>
      <w:tr w:rsidR="007171D1" w:rsidTr="007171D1">
        <w:tc>
          <w:tcPr>
            <w:tcW w:w="1565" w:type="dxa"/>
          </w:tcPr>
          <w:p w:rsidR="004056C1" w:rsidRPr="007171D1" w:rsidRDefault="007171D1" w:rsidP="00D97BC8">
            <w:pPr>
              <w:pStyle w:val="StyleText"/>
              <w:ind w:firstLine="0"/>
              <w:jc w:val="center"/>
              <w:rPr>
                <w:lang w:val="en-US"/>
              </w:rPr>
            </w:pPr>
            <w:r>
              <w:rPr>
                <w:lang w:val="en-US"/>
              </w:rPr>
              <w:t>getAbsoluteFilePath</w:t>
            </w:r>
          </w:p>
        </w:tc>
        <w:tc>
          <w:tcPr>
            <w:tcW w:w="1056" w:type="dxa"/>
          </w:tcPr>
          <w:p w:rsidR="004056C1" w:rsidRPr="007171D1" w:rsidRDefault="007171D1" w:rsidP="00D97BC8">
            <w:pPr>
              <w:pStyle w:val="StyleText"/>
              <w:ind w:firstLine="0"/>
              <w:jc w:val="center"/>
              <w:rPr>
                <w:lang w:val="en-US"/>
              </w:rPr>
            </w:pPr>
            <w:r>
              <w:rPr>
                <w:lang w:val="en-US"/>
              </w:rPr>
              <w:t>fileName</w:t>
            </w:r>
          </w:p>
        </w:tc>
        <w:tc>
          <w:tcPr>
            <w:tcW w:w="1101" w:type="dxa"/>
          </w:tcPr>
          <w:p w:rsidR="004056C1" w:rsidRDefault="007171D1" w:rsidP="00D97BC8">
            <w:pPr>
              <w:pStyle w:val="StyleText"/>
              <w:ind w:firstLine="0"/>
              <w:jc w:val="center"/>
            </w:pPr>
            <w:r>
              <w:t>Имя файла</w:t>
            </w:r>
          </w:p>
        </w:tc>
        <w:tc>
          <w:tcPr>
            <w:tcW w:w="1611" w:type="dxa"/>
          </w:tcPr>
          <w:p w:rsidR="004056C1" w:rsidRPr="007171D1" w:rsidRDefault="007171D1" w:rsidP="00D97BC8">
            <w:pPr>
              <w:pStyle w:val="StyleText"/>
              <w:ind w:firstLine="0"/>
              <w:jc w:val="center"/>
              <w:rPr>
                <w:lang w:val="en-US"/>
              </w:rPr>
            </w:pPr>
            <w:r>
              <w:rPr>
                <w:lang w:val="en-US"/>
              </w:rPr>
              <w:t>String</w:t>
            </w:r>
          </w:p>
        </w:tc>
        <w:tc>
          <w:tcPr>
            <w:tcW w:w="1056" w:type="dxa"/>
          </w:tcPr>
          <w:p w:rsidR="004056C1" w:rsidRPr="007171D1" w:rsidRDefault="007171D1" w:rsidP="00D97BC8">
            <w:pPr>
              <w:pStyle w:val="StyleText"/>
              <w:ind w:firstLine="0"/>
              <w:jc w:val="center"/>
              <w:rPr>
                <w:lang w:val="en-US"/>
              </w:rPr>
            </w:pPr>
            <w:r>
              <w:rPr>
                <w:lang w:val="en-US"/>
              </w:rPr>
              <w:t>data</w:t>
            </w:r>
          </w:p>
        </w:tc>
        <w:tc>
          <w:tcPr>
            <w:tcW w:w="1141" w:type="dxa"/>
          </w:tcPr>
          <w:p w:rsidR="004056C1" w:rsidRDefault="007171D1" w:rsidP="00D97BC8">
            <w:pPr>
              <w:pStyle w:val="StyleText"/>
              <w:ind w:firstLine="0"/>
              <w:jc w:val="center"/>
            </w:pPr>
            <w:r>
              <w:t>Абсолютный путь к файлу в локальном хранилище сервера</w:t>
            </w:r>
          </w:p>
        </w:tc>
        <w:tc>
          <w:tcPr>
            <w:tcW w:w="2041" w:type="dxa"/>
          </w:tcPr>
          <w:p w:rsidR="004056C1" w:rsidRPr="007171D1" w:rsidRDefault="007171D1" w:rsidP="00D97BC8">
            <w:pPr>
              <w:pStyle w:val="StyleText"/>
              <w:ind w:firstLine="0"/>
              <w:jc w:val="center"/>
              <w:rPr>
                <w:lang w:val="en-US"/>
              </w:rPr>
            </w:pPr>
            <w:r>
              <w:rPr>
                <w:lang w:val="en-US"/>
              </w:rPr>
              <w:t>DataElementImageFilePath</w:t>
            </w:r>
          </w:p>
        </w:tc>
      </w:tr>
    </w:tbl>
    <w:p w:rsidR="004D129A" w:rsidRDefault="004D129A">
      <w:r>
        <w:br w:type="page"/>
      </w:r>
    </w:p>
    <w:p w:rsidR="00A46A7E" w:rsidRPr="008975D7" w:rsidRDefault="00A46A7E" w:rsidP="00A46A7E">
      <w:pPr>
        <w:pStyle w:val="StyleText"/>
      </w:pPr>
      <w:r>
        <w:lastRenderedPageBreak/>
        <w:t>Т</w:t>
      </w:r>
      <w:r w:rsidR="008975D7">
        <w:t>аблица 2</w:t>
      </w:r>
      <w:r>
        <w:t xml:space="preserve"> – Таблица спецификации</w:t>
      </w:r>
      <w:r w:rsidR="001D7675">
        <w:t xml:space="preserve"> методов</w:t>
      </w:r>
      <w:r>
        <w:t xml:space="preserve"> для </w:t>
      </w:r>
      <w:r w:rsidR="008975D7">
        <w:t>классов</w:t>
      </w:r>
      <w:r w:rsidR="008975D7" w:rsidRPr="008975D7">
        <w:t xml:space="preserve">, </w:t>
      </w:r>
      <w:r w:rsidR="008975D7">
        <w:t xml:space="preserve">реализующих интерфейс </w:t>
      </w:r>
      <w:r w:rsidR="008975D7">
        <w:rPr>
          <w:lang w:val="en-US"/>
        </w:rPr>
        <w:t>RowMapper</w:t>
      </w:r>
      <w:r w:rsidR="008975D7" w:rsidRPr="008975D7">
        <w:t>&lt;</w:t>
      </w:r>
      <w:r w:rsidR="008975D7">
        <w:rPr>
          <w:lang w:val="en-US"/>
        </w:rPr>
        <w:t>T</w:t>
      </w:r>
      <w:r w:rsidR="008975D7" w:rsidRPr="008975D7">
        <w:t xml:space="preserve">&gt; </w:t>
      </w:r>
      <w:r w:rsidR="008975D7">
        <w:t xml:space="preserve">для чтения данных из таблиц в базе данных </w:t>
      </w:r>
      <w:r w:rsidR="008975D7">
        <w:rPr>
          <w:lang w:val="en-US"/>
        </w:rPr>
        <w:t>MySQL</w:t>
      </w:r>
      <w:r w:rsidR="008975D7" w:rsidRPr="008975D7">
        <w:t xml:space="preserve"> </w:t>
      </w:r>
      <w:r w:rsidR="008975D7">
        <w:t xml:space="preserve">согласно технологии </w:t>
      </w:r>
      <w:r w:rsidR="008975D7">
        <w:rPr>
          <w:lang w:val="en-US"/>
        </w:rPr>
        <w:t>ORM</w:t>
      </w:r>
    </w:p>
    <w:tbl>
      <w:tblPr>
        <w:tblStyle w:val="ab"/>
        <w:tblW w:w="0" w:type="auto"/>
        <w:tblLook w:val="04A0" w:firstRow="1" w:lastRow="0" w:firstColumn="1" w:lastColumn="0" w:noHBand="0" w:noVBand="1"/>
      </w:tblPr>
      <w:tblGrid>
        <w:gridCol w:w="1142"/>
        <w:gridCol w:w="1306"/>
        <w:gridCol w:w="1365"/>
        <w:gridCol w:w="1038"/>
        <w:gridCol w:w="1306"/>
        <w:gridCol w:w="1365"/>
        <w:gridCol w:w="2049"/>
      </w:tblGrid>
      <w:tr w:rsidR="006D47E9" w:rsidTr="006D47E9">
        <w:tc>
          <w:tcPr>
            <w:tcW w:w="1142" w:type="dxa"/>
          </w:tcPr>
          <w:p w:rsidR="00A46A7E" w:rsidRPr="00D97BC8" w:rsidRDefault="00A46A7E" w:rsidP="008975D7">
            <w:pPr>
              <w:pStyle w:val="StyleText"/>
              <w:ind w:firstLine="0"/>
              <w:jc w:val="center"/>
              <w:rPr>
                <w:b/>
              </w:rPr>
            </w:pPr>
            <w:r w:rsidRPr="00D97BC8">
              <w:rPr>
                <w:b/>
              </w:rPr>
              <w:t>Название</w:t>
            </w:r>
          </w:p>
        </w:tc>
        <w:tc>
          <w:tcPr>
            <w:tcW w:w="1306" w:type="dxa"/>
          </w:tcPr>
          <w:p w:rsidR="00A46A7E" w:rsidRPr="00D97BC8" w:rsidRDefault="00A46A7E" w:rsidP="008975D7">
            <w:pPr>
              <w:pStyle w:val="StyleText"/>
              <w:ind w:firstLine="0"/>
              <w:jc w:val="center"/>
              <w:rPr>
                <w:b/>
              </w:rPr>
            </w:pPr>
            <w:r w:rsidRPr="00D97BC8">
              <w:rPr>
                <w:b/>
              </w:rPr>
              <w:t>В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1038" w:type="dxa"/>
          </w:tcPr>
          <w:p w:rsidR="00A46A7E" w:rsidRPr="00D97BC8" w:rsidRDefault="00A46A7E" w:rsidP="008975D7">
            <w:pPr>
              <w:pStyle w:val="StyleText"/>
              <w:ind w:firstLine="0"/>
              <w:jc w:val="center"/>
              <w:rPr>
                <w:b/>
              </w:rPr>
            </w:pPr>
            <w:r w:rsidRPr="00D97BC8">
              <w:rPr>
                <w:b/>
              </w:rPr>
              <w:t>Тип данных</w:t>
            </w:r>
          </w:p>
        </w:tc>
        <w:tc>
          <w:tcPr>
            <w:tcW w:w="1306" w:type="dxa"/>
          </w:tcPr>
          <w:p w:rsidR="00A46A7E" w:rsidRPr="00D97BC8" w:rsidRDefault="00A46A7E" w:rsidP="008975D7">
            <w:pPr>
              <w:pStyle w:val="StyleText"/>
              <w:ind w:firstLine="0"/>
              <w:jc w:val="center"/>
              <w:rPr>
                <w:b/>
              </w:rPr>
            </w:pPr>
            <w:r w:rsidRPr="00D97BC8">
              <w:rPr>
                <w:b/>
              </w:rPr>
              <w:t>Выходные параметры</w:t>
            </w:r>
          </w:p>
        </w:tc>
        <w:tc>
          <w:tcPr>
            <w:tcW w:w="1365" w:type="dxa"/>
          </w:tcPr>
          <w:p w:rsidR="00A46A7E" w:rsidRPr="00D97BC8" w:rsidRDefault="00A46A7E" w:rsidP="008975D7">
            <w:pPr>
              <w:pStyle w:val="StyleText"/>
              <w:ind w:firstLine="0"/>
              <w:jc w:val="center"/>
              <w:rPr>
                <w:b/>
              </w:rPr>
            </w:pPr>
            <w:r w:rsidRPr="00D97BC8">
              <w:rPr>
                <w:b/>
              </w:rPr>
              <w:t>Назначение</w:t>
            </w:r>
          </w:p>
        </w:tc>
        <w:tc>
          <w:tcPr>
            <w:tcW w:w="2049" w:type="dxa"/>
          </w:tcPr>
          <w:p w:rsidR="00A46A7E" w:rsidRPr="00D97BC8" w:rsidRDefault="00A46A7E" w:rsidP="008975D7">
            <w:pPr>
              <w:pStyle w:val="StyleText"/>
              <w:ind w:firstLine="0"/>
              <w:jc w:val="center"/>
              <w:rPr>
                <w:b/>
              </w:rPr>
            </w:pPr>
            <w:r w:rsidRPr="00D97BC8">
              <w:rPr>
                <w:b/>
              </w:rPr>
              <w:t>Тип данных</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Invoices</w:t>
            </w:r>
          </w:p>
        </w:tc>
      </w:tr>
      <w:tr w:rsidR="006D47E9" w:rsidTr="006D47E9">
        <w:tc>
          <w:tcPr>
            <w:tcW w:w="1142" w:type="dxa"/>
          </w:tcPr>
          <w:p w:rsidR="00A46A7E" w:rsidRPr="007171D1" w:rsidRDefault="008975D7" w:rsidP="008975D7">
            <w:pPr>
              <w:pStyle w:val="StyleText"/>
              <w:ind w:firstLine="0"/>
              <w:jc w:val="center"/>
              <w:rPr>
                <w:lang w:val="en-US"/>
              </w:rPr>
            </w:pPr>
            <w:r>
              <w:rPr>
                <w:lang w:val="en-US"/>
              </w:rPr>
              <w:t>mapRow</w:t>
            </w:r>
          </w:p>
        </w:tc>
        <w:tc>
          <w:tcPr>
            <w:tcW w:w="1306" w:type="dxa"/>
          </w:tcPr>
          <w:p w:rsidR="008975D7" w:rsidRDefault="008975D7" w:rsidP="008975D7">
            <w:pPr>
              <w:pStyle w:val="StyleText"/>
              <w:ind w:firstLine="0"/>
              <w:jc w:val="center"/>
              <w:rPr>
                <w:lang w:val="en-US"/>
              </w:rPr>
            </w:pPr>
            <w:r>
              <w:rPr>
                <w:lang w:val="en-US"/>
              </w:rPr>
              <w:t>rs</w:t>
            </w:r>
          </w:p>
          <w:p w:rsidR="008975D7" w:rsidRPr="007171D1" w:rsidRDefault="008975D7" w:rsidP="008975D7">
            <w:pPr>
              <w:pStyle w:val="StyleText"/>
              <w:ind w:firstLine="0"/>
              <w:jc w:val="center"/>
              <w:rPr>
                <w:lang w:val="en-US"/>
              </w:rPr>
            </w:pPr>
            <w:r>
              <w:rPr>
                <w:lang w:val="en-US"/>
              </w:rPr>
              <w:t>rowNum</w:t>
            </w:r>
          </w:p>
        </w:tc>
        <w:tc>
          <w:tcPr>
            <w:tcW w:w="1365" w:type="dxa"/>
          </w:tcPr>
          <w:p w:rsidR="00A46A7E" w:rsidRDefault="008975D7" w:rsidP="008975D7">
            <w:pPr>
              <w:pStyle w:val="StyleText"/>
              <w:ind w:firstLine="0"/>
              <w:jc w:val="center"/>
            </w:pPr>
            <w:r>
              <w:t>Результат считывания одной строки</w:t>
            </w:r>
          </w:p>
          <w:p w:rsidR="008975D7" w:rsidRDefault="008975D7" w:rsidP="008975D7">
            <w:pPr>
              <w:pStyle w:val="StyleText"/>
              <w:ind w:firstLine="0"/>
              <w:jc w:val="center"/>
            </w:pPr>
            <w:r>
              <w:t>Номер строки</w:t>
            </w:r>
          </w:p>
        </w:tc>
        <w:tc>
          <w:tcPr>
            <w:tcW w:w="1038" w:type="dxa"/>
          </w:tcPr>
          <w:p w:rsidR="00A46A7E" w:rsidRDefault="008975D7" w:rsidP="008975D7">
            <w:pPr>
              <w:pStyle w:val="StyleText"/>
              <w:ind w:firstLine="0"/>
              <w:jc w:val="center"/>
              <w:rPr>
                <w:lang w:val="en-US"/>
              </w:rPr>
            </w:pPr>
            <w:r>
              <w:rPr>
                <w:lang w:val="en-US"/>
              </w:rPr>
              <w:t>ResultSet</w:t>
            </w:r>
          </w:p>
          <w:p w:rsidR="008975D7" w:rsidRPr="008975D7" w:rsidRDefault="008975D7" w:rsidP="008975D7">
            <w:pPr>
              <w:pStyle w:val="StyleText"/>
              <w:ind w:firstLine="0"/>
              <w:jc w:val="center"/>
              <w:rPr>
                <w:lang w:val="en-US"/>
              </w:rPr>
            </w:pPr>
            <w:r>
              <w:rPr>
                <w:lang w:val="en-US"/>
              </w:rPr>
              <w:t>int</w:t>
            </w:r>
          </w:p>
        </w:tc>
        <w:tc>
          <w:tcPr>
            <w:tcW w:w="1306" w:type="dxa"/>
          </w:tcPr>
          <w:p w:rsidR="00A46A7E" w:rsidRPr="007171D1" w:rsidRDefault="008975D7" w:rsidP="008975D7">
            <w:pPr>
              <w:pStyle w:val="StyleText"/>
              <w:ind w:firstLine="0"/>
              <w:jc w:val="center"/>
              <w:rPr>
                <w:lang w:val="en-US"/>
              </w:rPr>
            </w:pPr>
            <w:r>
              <w:rPr>
                <w:lang w:val="en-US"/>
              </w:rPr>
              <w:t>data</w:t>
            </w:r>
          </w:p>
        </w:tc>
        <w:tc>
          <w:tcPr>
            <w:tcW w:w="1365" w:type="dxa"/>
          </w:tcPr>
          <w:p w:rsidR="00A46A7E" w:rsidRPr="008975D7" w:rsidRDefault="008975D7" w:rsidP="008975D7">
            <w:pPr>
              <w:pStyle w:val="StyleText"/>
              <w:ind w:firstLine="0"/>
              <w:jc w:val="center"/>
            </w:pPr>
            <w:r>
              <w:t>Считанные данные в виде экземпляра объекта класса</w:t>
            </w:r>
          </w:p>
        </w:tc>
        <w:tc>
          <w:tcPr>
            <w:tcW w:w="2049" w:type="dxa"/>
          </w:tcPr>
          <w:p w:rsidR="00A46A7E" w:rsidRPr="007171D1" w:rsidRDefault="008975D7" w:rsidP="008975D7">
            <w:pPr>
              <w:pStyle w:val="StyleText"/>
              <w:ind w:firstLine="0"/>
              <w:jc w:val="center"/>
              <w:rPr>
                <w:lang w:val="en-US"/>
              </w:rPr>
            </w:pPr>
            <w:r>
              <w:rPr>
                <w:lang w:val="en-US"/>
              </w:rPr>
              <w:t>DataElementInvoice</w:t>
            </w:r>
          </w:p>
        </w:tc>
      </w:tr>
      <w:tr w:rsidR="008975D7" w:rsidTr="008975D7">
        <w:tc>
          <w:tcPr>
            <w:tcW w:w="9571" w:type="dxa"/>
            <w:gridSpan w:val="7"/>
          </w:tcPr>
          <w:p w:rsidR="008975D7" w:rsidRPr="008975D7" w:rsidRDefault="008975D7" w:rsidP="008975D7">
            <w:pPr>
              <w:pStyle w:val="StyleText"/>
              <w:ind w:firstLine="0"/>
              <w:jc w:val="center"/>
              <w:rPr>
                <w:b/>
                <w:lang w:val="en-US"/>
              </w:rPr>
            </w:pPr>
            <w:r w:rsidRPr="008975D7">
              <w:rPr>
                <w:b/>
              </w:rPr>
              <w:t xml:space="preserve">Класс </w:t>
            </w:r>
            <w:r w:rsidRPr="008975D7">
              <w:rPr>
                <w:b/>
                <w:lang w:val="en-US"/>
              </w:rPr>
              <w:t>DataElementMapperRegister</w:t>
            </w:r>
          </w:p>
        </w:tc>
      </w:tr>
      <w:tr w:rsidR="006D47E9" w:rsidTr="006D47E9">
        <w:tc>
          <w:tcPr>
            <w:tcW w:w="1142" w:type="dxa"/>
          </w:tcPr>
          <w:p w:rsidR="008975D7" w:rsidRPr="007171D1" w:rsidRDefault="008975D7"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8975D7" w:rsidRPr="007171D1"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8975D7"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8975D7" w:rsidRPr="007171D1" w:rsidRDefault="006D47E9" w:rsidP="006D47E9">
            <w:pPr>
              <w:pStyle w:val="StyleText"/>
              <w:ind w:firstLine="0"/>
              <w:jc w:val="center"/>
              <w:rPr>
                <w:lang w:val="en-US"/>
              </w:rPr>
            </w:pPr>
            <w:r>
              <w:rPr>
                <w:lang w:val="en-US"/>
              </w:rPr>
              <w:t>int</w:t>
            </w:r>
          </w:p>
        </w:tc>
        <w:tc>
          <w:tcPr>
            <w:tcW w:w="1306" w:type="dxa"/>
          </w:tcPr>
          <w:p w:rsidR="008975D7" w:rsidRPr="007171D1" w:rsidRDefault="006D47E9" w:rsidP="008975D7">
            <w:pPr>
              <w:pStyle w:val="StyleText"/>
              <w:ind w:firstLine="0"/>
              <w:jc w:val="center"/>
              <w:rPr>
                <w:lang w:val="en-US"/>
              </w:rPr>
            </w:pPr>
            <w:r>
              <w:rPr>
                <w:lang w:val="en-US"/>
              </w:rPr>
              <w:t>data</w:t>
            </w:r>
          </w:p>
        </w:tc>
        <w:tc>
          <w:tcPr>
            <w:tcW w:w="1365" w:type="dxa"/>
          </w:tcPr>
          <w:p w:rsidR="008975D7" w:rsidRDefault="006D47E9" w:rsidP="008975D7">
            <w:pPr>
              <w:pStyle w:val="StyleText"/>
              <w:ind w:firstLine="0"/>
              <w:jc w:val="center"/>
            </w:pPr>
            <w:r>
              <w:t>Считанные данные в виде экземпляра объекта класса</w:t>
            </w:r>
          </w:p>
        </w:tc>
        <w:tc>
          <w:tcPr>
            <w:tcW w:w="2049" w:type="dxa"/>
          </w:tcPr>
          <w:p w:rsidR="008975D7" w:rsidRPr="006D47E9" w:rsidRDefault="006D47E9" w:rsidP="008975D7">
            <w:pPr>
              <w:pStyle w:val="StyleText"/>
              <w:ind w:firstLine="0"/>
              <w:jc w:val="center"/>
              <w:rPr>
                <w:lang w:val="en-US"/>
              </w:rPr>
            </w:pPr>
            <w:r>
              <w:rPr>
                <w:lang w:val="en-US"/>
              </w:rPr>
              <w:t>DataElementRegister</w:t>
            </w:r>
          </w:p>
        </w:tc>
      </w:tr>
      <w:tr w:rsidR="006D47E9" w:rsidTr="002F59E6">
        <w:tc>
          <w:tcPr>
            <w:tcW w:w="9571" w:type="dxa"/>
            <w:gridSpan w:val="7"/>
          </w:tcPr>
          <w:p w:rsidR="006D47E9" w:rsidRPr="006D47E9" w:rsidRDefault="006D47E9" w:rsidP="008975D7">
            <w:pPr>
              <w:pStyle w:val="StyleText"/>
              <w:ind w:firstLine="0"/>
              <w:jc w:val="center"/>
              <w:rPr>
                <w:b/>
                <w:lang w:val="en-US"/>
              </w:rPr>
            </w:pPr>
            <w:r w:rsidRPr="006D47E9">
              <w:rPr>
                <w:b/>
              </w:rPr>
              <w:t xml:space="preserve">Класс </w:t>
            </w:r>
            <w:r w:rsidRPr="006D47E9">
              <w:rPr>
                <w:b/>
                <w:lang w:val="en-US"/>
              </w:rPr>
              <w:t>DataElementMapperWagons</w:t>
            </w:r>
          </w:p>
        </w:tc>
      </w:tr>
      <w:tr w:rsidR="006D47E9" w:rsidTr="006D47E9">
        <w:tc>
          <w:tcPr>
            <w:tcW w:w="1142" w:type="dxa"/>
          </w:tcPr>
          <w:p w:rsidR="006D47E9" w:rsidRDefault="006D47E9" w:rsidP="008975D7">
            <w:pPr>
              <w:pStyle w:val="StyleText"/>
              <w:ind w:firstLine="0"/>
              <w:jc w:val="center"/>
              <w:rPr>
                <w:lang w:val="en-US"/>
              </w:rPr>
            </w:pPr>
            <w:r>
              <w:rPr>
                <w:lang w:val="en-US"/>
              </w:rPr>
              <w:t>mapRow</w:t>
            </w:r>
          </w:p>
        </w:tc>
        <w:tc>
          <w:tcPr>
            <w:tcW w:w="1306" w:type="dxa"/>
          </w:tcPr>
          <w:p w:rsidR="006D47E9" w:rsidRDefault="006D47E9" w:rsidP="006D47E9">
            <w:pPr>
              <w:pStyle w:val="StyleText"/>
              <w:ind w:firstLine="0"/>
              <w:jc w:val="center"/>
              <w:rPr>
                <w:lang w:val="en-US"/>
              </w:rPr>
            </w:pPr>
            <w:r>
              <w:rPr>
                <w:lang w:val="en-US"/>
              </w:rPr>
              <w:t>rs</w:t>
            </w:r>
          </w:p>
          <w:p w:rsidR="006D47E9" w:rsidRDefault="006D47E9" w:rsidP="006D47E9">
            <w:pPr>
              <w:pStyle w:val="StyleText"/>
              <w:ind w:firstLine="0"/>
              <w:jc w:val="center"/>
              <w:rPr>
                <w:lang w:val="en-US"/>
              </w:rPr>
            </w:pPr>
            <w:r>
              <w:rPr>
                <w:lang w:val="en-US"/>
              </w:rPr>
              <w:t>rowNum</w:t>
            </w:r>
          </w:p>
        </w:tc>
        <w:tc>
          <w:tcPr>
            <w:tcW w:w="1365" w:type="dxa"/>
          </w:tcPr>
          <w:p w:rsidR="006D47E9" w:rsidRDefault="006D47E9" w:rsidP="006D47E9">
            <w:pPr>
              <w:pStyle w:val="StyleText"/>
              <w:ind w:firstLine="0"/>
              <w:jc w:val="center"/>
            </w:pPr>
            <w:r>
              <w:t>Результат считывания одной строки</w:t>
            </w:r>
          </w:p>
          <w:p w:rsidR="006D47E9" w:rsidRDefault="006D47E9" w:rsidP="006D47E9">
            <w:pPr>
              <w:pStyle w:val="StyleText"/>
              <w:ind w:firstLine="0"/>
              <w:jc w:val="center"/>
            </w:pPr>
            <w:r>
              <w:t>Номер строки</w:t>
            </w:r>
          </w:p>
        </w:tc>
        <w:tc>
          <w:tcPr>
            <w:tcW w:w="1038" w:type="dxa"/>
          </w:tcPr>
          <w:p w:rsidR="006D47E9" w:rsidRDefault="006D47E9" w:rsidP="006D47E9">
            <w:pPr>
              <w:pStyle w:val="StyleText"/>
              <w:ind w:firstLine="0"/>
              <w:jc w:val="center"/>
              <w:rPr>
                <w:lang w:val="en-US"/>
              </w:rPr>
            </w:pPr>
            <w:r>
              <w:rPr>
                <w:lang w:val="en-US"/>
              </w:rPr>
              <w:t>ResultSet</w:t>
            </w:r>
          </w:p>
          <w:p w:rsidR="006D47E9" w:rsidRDefault="006D47E9" w:rsidP="006D47E9">
            <w:pPr>
              <w:pStyle w:val="StyleText"/>
              <w:ind w:firstLine="0"/>
              <w:jc w:val="center"/>
              <w:rPr>
                <w:lang w:val="en-US"/>
              </w:rPr>
            </w:pPr>
            <w:r>
              <w:rPr>
                <w:lang w:val="en-US"/>
              </w:rPr>
              <w:t>int</w:t>
            </w:r>
          </w:p>
        </w:tc>
        <w:tc>
          <w:tcPr>
            <w:tcW w:w="1306" w:type="dxa"/>
          </w:tcPr>
          <w:p w:rsidR="006D47E9" w:rsidRDefault="006D47E9" w:rsidP="008975D7">
            <w:pPr>
              <w:pStyle w:val="StyleText"/>
              <w:ind w:firstLine="0"/>
              <w:jc w:val="center"/>
              <w:rPr>
                <w:lang w:val="en-US"/>
              </w:rPr>
            </w:pPr>
            <w:r>
              <w:rPr>
                <w:lang w:val="en-US"/>
              </w:rPr>
              <w:t>data</w:t>
            </w:r>
          </w:p>
        </w:tc>
        <w:tc>
          <w:tcPr>
            <w:tcW w:w="1365" w:type="dxa"/>
          </w:tcPr>
          <w:p w:rsidR="006D47E9" w:rsidRDefault="006D47E9" w:rsidP="008975D7">
            <w:pPr>
              <w:pStyle w:val="StyleText"/>
              <w:ind w:firstLine="0"/>
              <w:jc w:val="center"/>
            </w:pPr>
            <w:r>
              <w:t>Считанные данные в виде экземпляра объекта класса</w:t>
            </w:r>
          </w:p>
        </w:tc>
        <w:tc>
          <w:tcPr>
            <w:tcW w:w="2049" w:type="dxa"/>
          </w:tcPr>
          <w:p w:rsidR="006D47E9" w:rsidRPr="006D47E9" w:rsidRDefault="006D47E9" w:rsidP="008975D7">
            <w:pPr>
              <w:pStyle w:val="StyleText"/>
              <w:ind w:firstLine="0"/>
              <w:jc w:val="center"/>
              <w:rPr>
                <w:lang w:val="en-US"/>
              </w:rPr>
            </w:pPr>
            <w:r>
              <w:rPr>
                <w:lang w:val="en-US"/>
              </w:rPr>
              <w:t>DataElementWagons</w:t>
            </w:r>
          </w:p>
        </w:tc>
      </w:tr>
    </w:tbl>
    <w:p w:rsidR="004D129A" w:rsidRDefault="008975D7" w:rsidP="00C773C0">
      <w:r>
        <w:br w:type="page"/>
      </w:r>
    </w:p>
    <w:p w:rsidR="00C659FA" w:rsidRPr="00C218C1" w:rsidRDefault="00C659FA" w:rsidP="00C659FA">
      <w:pPr>
        <w:pStyle w:val="StyleText"/>
      </w:pPr>
      <w:r>
        <w:lastRenderedPageBreak/>
        <w:t xml:space="preserve">Таблица 3 – Таблица спецификации </w:t>
      </w:r>
      <w:r w:rsidR="001D7675">
        <w:t xml:space="preserve">методов </w:t>
      </w:r>
      <w:r w:rsidR="00C218C1">
        <w:t xml:space="preserve">для классов, реализующих интерфейс </w:t>
      </w:r>
      <w:r w:rsidR="00C218C1">
        <w:rPr>
          <w:lang w:val="en-US"/>
        </w:rPr>
        <w:t>Data</w:t>
      </w:r>
      <w:r w:rsidR="00C218C1" w:rsidRPr="00C218C1">
        <w:t xml:space="preserve"> </w:t>
      </w:r>
      <w:r w:rsidR="00C218C1">
        <w:rPr>
          <w:lang w:val="en-US"/>
        </w:rPr>
        <w:t>Access</w:t>
      </w:r>
      <w:r w:rsidR="00C218C1" w:rsidRPr="00C218C1">
        <w:t xml:space="preserve"> </w:t>
      </w:r>
      <w:r w:rsidR="00C218C1">
        <w:rPr>
          <w:lang w:val="en-US"/>
        </w:rPr>
        <w:t>Object</w:t>
      </w:r>
    </w:p>
    <w:tbl>
      <w:tblPr>
        <w:tblStyle w:val="ab"/>
        <w:tblW w:w="0" w:type="auto"/>
        <w:tblLook w:val="04A0" w:firstRow="1" w:lastRow="0" w:firstColumn="1" w:lastColumn="0" w:noHBand="0" w:noVBand="1"/>
      </w:tblPr>
      <w:tblGrid>
        <w:gridCol w:w="2010"/>
        <w:gridCol w:w="860"/>
        <w:gridCol w:w="921"/>
        <w:gridCol w:w="1806"/>
        <w:gridCol w:w="860"/>
        <w:gridCol w:w="895"/>
        <w:gridCol w:w="2219"/>
      </w:tblGrid>
      <w:tr w:rsidR="00C218C1" w:rsidTr="00C218C1">
        <w:tc>
          <w:tcPr>
            <w:tcW w:w="2010" w:type="dxa"/>
          </w:tcPr>
          <w:p w:rsidR="00C659FA" w:rsidRPr="00D97BC8" w:rsidRDefault="00C659FA" w:rsidP="002F59E6">
            <w:pPr>
              <w:pStyle w:val="StyleText"/>
              <w:ind w:firstLine="0"/>
              <w:jc w:val="center"/>
              <w:rPr>
                <w:b/>
              </w:rPr>
            </w:pPr>
            <w:r w:rsidRPr="00D97BC8">
              <w:rPr>
                <w:b/>
              </w:rPr>
              <w:t>Название</w:t>
            </w:r>
          </w:p>
        </w:tc>
        <w:tc>
          <w:tcPr>
            <w:tcW w:w="860" w:type="dxa"/>
          </w:tcPr>
          <w:p w:rsidR="00C659FA" w:rsidRPr="00D97BC8" w:rsidRDefault="00C659FA" w:rsidP="002F59E6">
            <w:pPr>
              <w:pStyle w:val="StyleText"/>
              <w:ind w:firstLine="0"/>
              <w:jc w:val="center"/>
              <w:rPr>
                <w:b/>
              </w:rPr>
            </w:pPr>
            <w:r w:rsidRPr="00D97BC8">
              <w:rPr>
                <w:b/>
              </w:rPr>
              <w:t>Входные параметры</w:t>
            </w:r>
          </w:p>
        </w:tc>
        <w:tc>
          <w:tcPr>
            <w:tcW w:w="921" w:type="dxa"/>
          </w:tcPr>
          <w:p w:rsidR="00C659FA" w:rsidRPr="00D97BC8" w:rsidRDefault="00C659FA" w:rsidP="002F59E6">
            <w:pPr>
              <w:pStyle w:val="StyleText"/>
              <w:ind w:firstLine="0"/>
              <w:jc w:val="center"/>
              <w:rPr>
                <w:b/>
              </w:rPr>
            </w:pPr>
            <w:r w:rsidRPr="00D97BC8">
              <w:rPr>
                <w:b/>
              </w:rPr>
              <w:t>Назначение</w:t>
            </w:r>
          </w:p>
        </w:tc>
        <w:tc>
          <w:tcPr>
            <w:tcW w:w="1806" w:type="dxa"/>
          </w:tcPr>
          <w:p w:rsidR="00C659FA" w:rsidRPr="00D97BC8" w:rsidRDefault="00C659FA" w:rsidP="002F59E6">
            <w:pPr>
              <w:pStyle w:val="StyleText"/>
              <w:ind w:firstLine="0"/>
              <w:jc w:val="center"/>
              <w:rPr>
                <w:b/>
              </w:rPr>
            </w:pPr>
            <w:r w:rsidRPr="00D97BC8">
              <w:rPr>
                <w:b/>
              </w:rPr>
              <w:t>Тип данных</w:t>
            </w:r>
          </w:p>
        </w:tc>
        <w:tc>
          <w:tcPr>
            <w:tcW w:w="860" w:type="dxa"/>
          </w:tcPr>
          <w:p w:rsidR="00C659FA" w:rsidRPr="00D97BC8" w:rsidRDefault="00C659FA" w:rsidP="002F59E6">
            <w:pPr>
              <w:pStyle w:val="StyleText"/>
              <w:ind w:firstLine="0"/>
              <w:jc w:val="center"/>
              <w:rPr>
                <w:b/>
              </w:rPr>
            </w:pPr>
            <w:r w:rsidRPr="00D97BC8">
              <w:rPr>
                <w:b/>
              </w:rPr>
              <w:t>Выходные параметры</w:t>
            </w:r>
          </w:p>
        </w:tc>
        <w:tc>
          <w:tcPr>
            <w:tcW w:w="895" w:type="dxa"/>
          </w:tcPr>
          <w:p w:rsidR="00C659FA" w:rsidRPr="00D97BC8" w:rsidRDefault="00C659FA" w:rsidP="002F59E6">
            <w:pPr>
              <w:pStyle w:val="StyleText"/>
              <w:ind w:firstLine="0"/>
              <w:jc w:val="center"/>
              <w:rPr>
                <w:b/>
              </w:rPr>
            </w:pPr>
            <w:r w:rsidRPr="00D97BC8">
              <w:rPr>
                <w:b/>
              </w:rPr>
              <w:t>Назначение</w:t>
            </w:r>
          </w:p>
        </w:tc>
        <w:tc>
          <w:tcPr>
            <w:tcW w:w="2219" w:type="dxa"/>
          </w:tcPr>
          <w:p w:rsidR="00C659FA" w:rsidRPr="00D97BC8" w:rsidRDefault="00C659FA" w:rsidP="002F59E6">
            <w:pPr>
              <w:pStyle w:val="StyleText"/>
              <w:ind w:firstLine="0"/>
              <w:jc w:val="center"/>
              <w:rPr>
                <w:b/>
              </w:rPr>
            </w:pPr>
            <w:r w:rsidRPr="00D97BC8">
              <w:rPr>
                <w:b/>
              </w:rPr>
              <w:t>Тип данных</w:t>
            </w:r>
          </w:p>
        </w:tc>
      </w:tr>
      <w:tr w:rsidR="00C218C1" w:rsidTr="002F59E6">
        <w:tc>
          <w:tcPr>
            <w:tcW w:w="9571" w:type="dxa"/>
            <w:gridSpan w:val="7"/>
          </w:tcPr>
          <w:p w:rsidR="00C218C1" w:rsidRPr="00C218C1" w:rsidRDefault="00C218C1" w:rsidP="002F59E6">
            <w:pPr>
              <w:pStyle w:val="StyleText"/>
              <w:ind w:firstLine="0"/>
              <w:jc w:val="center"/>
              <w:rPr>
                <w:b/>
                <w:lang w:val="en-US"/>
              </w:rPr>
            </w:pPr>
            <w:r w:rsidRPr="00C218C1">
              <w:rPr>
                <w:b/>
              </w:rPr>
              <w:t xml:space="preserve">Класс </w:t>
            </w:r>
            <w:r w:rsidRPr="00C218C1">
              <w:rPr>
                <w:b/>
                <w:lang w:val="en-US"/>
              </w:rPr>
              <w:t>DataElementDaoImpl</w:t>
            </w:r>
          </w:p>
        </w:tc>
      </w:tr>
      <w:tr w:rsidR="00C218C1" w:rsidTr="00C218C1">
        <w:tc>
          <w:tcPr>
            <w:tcW w:w="2010" w:type="dxa"/>
          </w:tcPr>
          <w:p w:rsidR="00C659FA" w:rsidRPr="007171D1" w:rsidRDefault="00C218C1" w:rsidP="002F59E6">
            <w:pPr>
              <w:pStyle w:val="StyleText"/>
              <w:ind w:firstLine="0"/>
              <w:jc w:val="center"/>
              <w:rPr>
                <w:lang w:val="en-US"/>
              </w:rPr>
            </w:pPr>
            <w:r>
              <w:rPr>
                <w:lang w:val="en-US"/>
              </w:rPr>
              <w:t>DataElementDaoImpl</w:t>
            </w:r>
          </w:p>
        </w:tc>
        <w:tc>
          <w:tcPr>
            <w:tcW w:w="860" w:type="dxa"/>
          </w:tcPr>
          <w:p w:rsidR="00C659FA" w:rsidRDefault="00C218C1" w:rsidP="00C218C1">
            <w:pPr>
              <w:pStyle w:val="StyleText"/>
              <w:ind w:firstLine="0"/>
              <w:jc w:val="center"/>
              <w:rPr>
                <w:lang w:val="en-US"/>
              </w:rPr>
            </w:pPr>
            <w:r>
              <w:rPr>
                <w:lang w:val="en-US"/>
              </w:rPr>
              <w:t>MapW</w:t>
            </w:r>
          </w:p>
          <w:p w:rsidR="00C218C1" w:rsidRDefault="00C218C1" w:rsidP="00C218C1">
            <w:pPr>
              <w:pStyle w:val="StyleText"/>
              <w:ind w:firstLine="0"/>
              <w:jc w:val="center"/>
              <w:rPr>
                <w:lang w:val="en-US"/>
              </w:rPr>
            </w:pPr>
            <w:r>
              <w:rPr>
                <w:lang w:val="en-US"/>
              </w:rPr>
              <w:t>MapI</w:t>
            </w:r>
          </w:p>
          <w:p w:rsidR="00C218C1" w:rsidRDefault="00C218C1" w:rsidP="00C218C1">
            <w:pPr>
              <w:pStyle w:val="StyleText"/>
              <w:ind w:firstLine="0"/>
              <w:jc w:val="center"/>
              <w:rPr>
                <w:lang w:val="en-US"/>
              </w:rPr>
            </w:pPr>
            <w:r>
              <w:rPr>
                <w:lang w:val="en-US"/>
              </w:rPr>
              <w:t>MapR</w:t>
            </w:r>
          </w:p>
          <w:p w:rsidR="00C218C1" w:rsidRPr="007171D1" w:rsidRDefault="00C218C1" w:rsidP="00C218C1">
            <w:pPr>
              <w:pStyle w:val="StyleText"/>
              <w:ind w:firstLine="0"/>
              <w:jc w:val="center"/>
              <w:rPr>
                <w:lang w:val="en-US"/>
              </w:rPr>
            </w:pPr>
            <w:r>
              <w:rPr>
                <w:lang w:val="en-US"/>
              </w:rPr>
              <w:t>jTempl</w:t>
            </w:r>
          </w:p>
        </w:tc>
        <w:tc>
          <w:tcPr>
            <w:tcW w:w="921" w:type="dxa"/>
          </w:tcPr>
          <w:p w:rsidR="00C659FA" w:rsidRDefault="00C218C1" w:rsidP="002F59E6">
            <w:pPr>
              <w:pStyle w:val="StyleText"/>
              <w:ind w:firstLine="0"/>
              <w:jc w:val="center"/>
            </w:pPr>
            <w:r>
              <w:t>Считыватель полувагонов</w:t>
            </w:r>
          </w:p>
          <w:p w:rsidR="00C218C1" w:rsidRDefault="00C218C1" w:rsidP="002F59E6">
            <w:pPr>
              <w:pStyle w:val="StyleText"/>
              <w:ind w:firstLine="0"/>
              <w:jc w:val="center"/>
            </w:pPr>
            <w:r>
              <w:t>Считыватель накладных</w:t>
            </w:r>
          </w:p>
          <w:p w:rsidR="00C218C1" w:rsidRDefault="00C218C1" w:rsidP="002F59E6">
            <w:pPr>
              <w:pStyle w:val="StyleText"/>
              <w:ind w:firstLine="0"/>
              <w:jc w:val="center"/>
            </w:pPr>
            <w:r>
              <w:t>Считыватель из таблицы регистрации</w:t>
            </w:r>
          </w:p>
          <w:p w:rsidR="00C218C1" w:rsidRPr="00C218C1" w:rsidRDefault="00C218C1" w:rsidP="002F59E6">
            <w:pPr>
              <w:pStyle w:val="StyleText"/>
              <w:ind w:firstLine="0"/>
              <w:jc w:val="center"/>
            </w:pPr>
            <w:r>
              <w:t>Параметр шаблона</w:t>
            </w:r>
          </w:p>
        </w:tc>
        <w:tc>
          <w:tcPr>
            <w:tcW w:w="1806" w:type="dxa"/>
          </w:tcPr>
          <w:p w:rsidR="00C659FA" w:rsidRDefault="00C218C1" w:rsidP="002F59E6">
            <w:pPr>
              <w:pStyle w:val="StyleText"/>
              <w:ind w:firstLine="0"/>
              <w:jc w:val="center"/>
              <w:rPr>
                <w:lang w:val="en-US"/>
              </w:rPr>
            </w:pPr>
            <w:r>
              <w:rPr>
                <w:lang w:val="en-US"/>
              </w:rPr>
              <w:t>DataElementMapperWagons</w:t>
            </w:r>
          </w:p>
          <w:p w:rsidR="00C218C1" w:rsidRDefault="00C218C1" w:rsidP="002F59E6">
            <w:pPr>
              <w:pStyle w:val="StyleText"/>
              <w:ind w:firstLine="0"/>
              <w:jc w:val="center"/>
              <w:rPr>
                <w:lang w:val="en-US"/>
              </w:rPr>
            </w:pPr>
            <w:r>
              <w:rPr>
                <w:lang w:val="en-US"/>
              </w:rPr>
              <w:t>DataElementMapperInvoices</w:t>
            </w:r>
          </w:p>
          <w:p w:rsidR="00C218C1" w:rsidRDefault="00C218C1" w:rsidP="002F59E6">
            <w:pPr>
              <w:pStyle w:val="StyleText"/>
              <w:ind w:firstLine="0"/>
              <w:jc w:val="center"/>
              <w:rPr>
                <w:lang w:val="en-US"/>
              </w:rPr>
            </w:pPr>
            <w:r>
              <w:rPr>
                <w:lang w:val="en-US"/>
              </w:rPr>
              <w:t>DataElementMapperRegister</w:t>
            </w:r>
          </w:p>
          <w:p w:rsidR="00C218C1" w:rsidRPr="007171D1" w:rsidRDefault="00C218C1" w:rsidP="002F59E6">
            <w:pPr>
              <w:pStyle w:val="StyleText"/>
              <w:ind w:firstLine="0"/>
              <w:jc w:val="center"/>
              <w:rPr>
                <w:lang w:val="en-US"/>
              </w:rPr>
            </w:pPr>
            <w:r>
              <w:rPr>
                <w:lang w:val="en-US"/>
              </w:rPr>
              <w:t>NamedParameterJdbcTemplate</w:t>
            </w:r>
          </w:p>
        </w:tc>
        <w:tc>
          <w:tcPr>
            <w:tcW w:w="860" w:type="dxa"/>
          </w:tcPr>
          <w:p w:rsidR="00C659FA" w:rsidRPr="007171D1" w:rsidRDefault="00C659FA" w:rsidP="002F59E6">
            <w:pPr>
              <w:pStyle w:val="StyleText"/>
              <w:ind w:firstLine="0"/>
              <w:jc w:val="center"/>
              <w:rPr>
                <w:lang w:val="en-US"/>
              </w:rPr>
            </w:pPr>
            <w:r>
              <w:rPr>
                <w:lang w:val="en-US"/>
              </w:rPr>
              <w:t>-</w:t>
            </w:r>
          </w:p>
        </w:tc>
        <w:tc>
          <w:tcPr>
            <w:tcW w:w="895" w:type="dxa"/>
          </w:tcPr>
          <w:p w:rsidR="00C659FA" w:rsidRPr="007171D1" w:rsidRDefault="00C659FA" w:rsidP="002F59E6">
            <w:pPr>
              <w:pStyle w:val="StyleText"/>
              <w:ind w:firstLine="0"/>
              <w:jc w:val="center"/>
              <w:rPr>
                <w:lang w:val="en-US"/>
              </w:rPr>
            </w:pPr>
            <w:r>
              <w:rPr>
                <w:lang w:val="en-US"/>
              </w:rPr>
              <w:t>-</w:t>
            </w:r>
          </w:p>
        </w:tc>
        <w:tc>
          <w:tcPr>
            <w:tcW w:w="2219" w:type="dxa"/>
          </w:tcPr>
          <w:p w:rsidR="00C659FA" w:rsidRPr="007171D1" w:rsidRDefault="00C659FA" w:rsidP="002F59E6">
            <w:pPr>
              <w:pStyle w:val="StyleText"/>
              <w:ind w:firstLine="0"/>
              <w:jc w:val="center"/>
              <w:rPr>
                <w:lang w:val="en-US"/>
              </w:rPr>
            </w:pPr>
            <w:r>
              <w:rPr>
                <w:lang w:val="en-US"/>
              </w:rPr>
              <w: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ByNumber</w:t>
            </w:r>
          </w:p>
        </w:tc>
        <w:tc>
          <w:tcPr>
            <w:tcW w:w="860" w:type="dxa"/>
          </w:tcPr>
          <w:p w:rsidR="00C218C1" w:rsidRDefault="00C218C1" w:rsidP="00C218C1">
            <w:pPr>
              <w:pStyle w:val="StyleText"/>
              <w:ind w:firstLine="0"/>
              <w:jc w:val="center"/>
              <w:rPr>
                <w:lang w:val="en-US"/>
              </w:rPr>
            </w:pPr>
            <w:r>
              <w:rPr>
                <w:lang w:val="en-US"/>
              </w:rPr>
              <w:t>number</w:t>
            </w:r>
          </w:p>
        </w:tc>
        <w:tc>
          <w:tcPr>
            <w:tcW w:w="921" w:type="dxa"/>
          </w:tcPr>
          <w:p w:rsidR="00C218C1" w:rsidRDefault="00C218C1" w:rsidP="002F59E6">
            <w:pPr>
              <w:pStyle w:val="StyleText"/>
              <w:ind w:firstLine="0"/>
              <w:jc w:val="center"/>
            </w:pPr>
            <w:r>
              <w:t>Номер полувагона</w:t>
            </w:r>
          </w:p>
        </w:tc>
        <w:tc>
          <w:tcPr>
            <w:tcW w:w="1806" w:type="dxa"/>
          </w:tcPr>
          <w:p w:rsidR="00C218C1" w:rsidRDefault="00C218C1" w:rsidP="002F59E6">
            <w:pPr>
              <w:pStyle w:val="StyleText"/>
              <w:ind w:firstLine="0"/>
              <w:jc w:val="center"/>
              <w:rPr>
                <w:lang w:val="en-US"/>
              </w:rPr>
            </w:pPr>
            <w:r>
              <w:rPr>
                <w:lang w:val="en-US"/>
              </w:rPr>
              <w:t>in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Pr="00C218C1" w:rsidRDefault="00C218C1" w:rsidP="002F59E6">
            <w:pPr>
              <w:pStyle w:val="StyleText"/>
              <w:ind w:firstLine="0"/>
              <w:jc w:val="center"/>
            </w:pPr>
            <w:r>
              <w:t>Данные о полувагоне</w:t>
            </w:r>
          </w:p>
        </w:tc>
        <w:tc>
          <w:tcPr>
            <w:tcW w:w="2219" w:type="dxa"/>
          </w:tcPr>
          <w:p w:rsidR="00C218C1" w:rsidRDefault="00C218C1" w:rsidP="002F59E6">
            <w:pPr>
              <w:pStyle w:val="StyleText"/>
              <w:ind w:firstLine="0"/>
              <w:jc w:val="center"/>
              <w:rPr>
                <w:lang w:val="en-US"/>
              </w:rPr>
            </w:pPr>
            <w:r>
              <w:rPr>
                <w:lang w:val="en-US"/>
              </w:rPr>
              <w:t>Optional&lt;DataElementWagons&gt;</w:t>
            </w:r>
          </w:p>
        </w:tc>
      </w:tr>
      <w:tr w:rsidR="00C218C1" w:rsidTr="00C218C1">
        <w:tc>
          <w:tcPr>
            <w:tcW w:w="2010" w:type="dxa"/>
          </w:tcPr>
          <w:p w:rsidR="00C218C1" w:rsidRDefault="00C218C1" w:rsidP="002F59E6">
            <w:pPr>
              <w:pStyle w:val="StyleText"/>
              <w:ind w:firstLine="0"/>
              <w:jc w:val="center"/>
              <w:rPr>
                <w:lang w:val="en-US"/>
              </w:rPr>
            </w:pPr>
            <w:r>
              <w:rPr>
                <w:lang w:val="en-US"/>
              </w:rPr>
              <w:t>getDataElementWagonsAll</w:t>
            </w:r>
          </w:p>
        </w:tc>
        <w:tc>
          <w:tcPr>
            <w:tcW w:w="860" w:type="dxa"/>
          </w:tcPr>
          <w:p w:rsidR="00C218C1" w:rsidRDefault="00C218C1" w:rsidP="00C218C1">
            <w:pPr>
              <w:pStyle w:val="StyleText"/>
              <w:ind w:firstLine="0"/>
              <w:jc w:val="center"/>
              <w:rPr>
                <w:lang w:val="en-US"/>
              </w:rPr>
            </w:pPr>
            <w:r>
              <w:rPr>
                <w:lang w:val="en-US"/>
              </w:rPr>
              <w:t>-</w:t>
            </w:r>
          </w:p>
        </w:tc>
        <w:tc>
          <w:tcPr>
            <w:tcW w:w="921" w:type="dxa"/>
          </w:tcPr>
          <w:p w:rsidR="00C218C1" w:rsidRPr="00C218C1" w:rsidRDefault="00C218C1" w:rsidP="002F59E6">
            <w:pPr>
              <w:pStyle w:val="StyleText"/>
              <w:ind w:firstLine="0"/>
              <w:jc w:val="center"/>
              <w:rPr>
                <w:lang w:val="en-US"/>
              </w:rPr>
            </w:pPr>
            <w:r>
              <w:rPr>
                <w:lang w:val="en-US"/>
              </w:rPr>
              <w:t>-</w:t>
            </w:r>
          </w:p>
        </w:tc>
        <w:tc>
          <w:tcPr>
            <w:tcW w:w="1806" w:type="dxa"/>
          </w:tcPr>
          <w:p w:rsidR="00C218C1" w:rsidRDefault="00C218C1" w:rsidP="002F59E6">
            <w:pPr>
              <w:pStyle w:val="StyleText"/>
              <w:ind w:firstLine="0"/>
              <w:jc w:val="center"/>
              <w:rPr>
                <w:lang w:val="en-US"/>
              </w:rPr>
            </w:pPr>
            <w:r>
              <w:rPr>
                <w:lang w:val="en-US"/>
              </w:rPr>
              <w:t>-</w:t>
            </w:r>
          </w:p>
        </w:tc>
        <w:tc>
          <w:tcPr>
            <w:tcW w:w="860" w:type="dxa"/>
          </w:tcPr>
          <w:p w:rsidR="00C218C1" w:rsidRDefault="00C218C1" w:rsidP="002F59E6">
            <w:pPr>
              <w:pStyle w:val="StyleText"/>
              <w:ind w:firstLine="0"/>
              <w:jc w:val="center"/>
              <w:rPr>
                <w:lang w:val="en-US"/>
              </w:rPr>
            </w:pPr>
            <w:r>
              <w:rPr>
                <w:lang w:val="en-US"/>
              </w:rPr>
              <w:t>data</w:t>
            </w:r>
          </w:p>
        </w:tc>
        <w:tc>
          <w:tcPr>
            <w:tcW w:w="895" w:type="dxa"/>
          </w:tcPr>
          <w:p w:rsidR="00C218C1" w:rsidRDefault="00C218C1" w:rsidP="002F59E6">
            <w:pPr>
              <w:pStyle w:val="StyleText"/>
              <w:ind w:firstLine="0"/>
              <w:jc w:val="center"/>
            </w:pPr>
            <w:r>
              <w:t>Данные о полувагонах</w:t>
            </w:r>
          </w:p>
        </w:tc>
        <w:tc>
          <w:tcPr>
            <w:tcW w:w="2219" w:type="dxa"/>
          </w:tcPr>
          <w:p w:rsidR="00C218C1" w:rsidRDefault="00C218C1" w:rsidP="002F59E6">
            <w:pPr>
              <w:pStyle w:val="StyleText"/>
              <w:ind w:firstLine="0"/>
              <w:jc w:val="center"/>
              <w:rPr>
                <w:lang w:val="en-US"/>
              </w:rPr>
            </w:pPr>
            <w:r>
              <w:rPr>
                <w:lang w:val="en-US"/>
              </w:rPr>
              <w:t>List&lt;Optional&lt;DataElementWagons&gt;&gt;</w:t>
            </w:r>
          </w:p>
        </w:tc>
      </w:tr>
    </w:tbl>
    <w:p w:rsidR="00C659FA" w:rsidRDefault="00C659FA" w:rsidP="00C773C0">
      <w:r>
        <w:br w:type="page"/>
      </w:r>
    </w:p>
    <w:p w:rsidR="00C218C1" w:rsidRPr="00C218C1" w:rsidRDefault="00C218C1" w:rsidP="00C218C1">
      <w:pPr>
        <w:pStyle w:val="StyleText"/>
      </w:pPr>
      <w:r>
        <w:lastRenderedPageBreak/>
        <w:t>Продолжение таблицы 3</w:t>
      </w:r>
    </w:p>
    <w:tbl>
      <w:tblPr>
        <w:tblStyle w:val="ab"/>
        <w:tblW w:w="0" w:type="auto"/>
        <w:tblLook w:val="04A0" w:firstRow="1" w:lastRow="0" w:firstColumn="1" w:lastColumn="0" w:noHBand="0" w:noVBand="1"/>
      </w:tblPr>
      <w:tblGrid>
        <w:gridCol w:w="2110"/>
        <w:gridCol w:w="1247"/>
        <w:gridCol w:w="1216"/>
        <w:gridCol w:w="652"/>
        <w:gridCol w:w="483"/>
        <w:gridCol w:w="1099"/>
        <w:gridCol w:w="2764"/>
      </w:tblGrid>
      <w:tr w:rsidR="00C218C1" w:rsidTr="00C218C1">
        <w:tc>
          <w:tcPr>
            <w:tcW w:w="1758" w:type="dxa"/>
          </w:tcPr>
          <w:p w:rsidR="00C218C1" w:rsidRPr="007171D1" w:rsidRDefault="00C218C1" w:rsidP="002F59E6">
            <w:pPr>
              <w:pStyle w:val="StyleText"/>
              <w:ind w:firstLine="0"/>
              <w:jc w:val="center"/>
              <w:rPr>
                <w:lang w:val="en-US"/>
              </w:rPr>
            </w:pPr>
            <w:r>
              <w:rPr>
                <w:lang w:val="en-US"/>
              </w:rPr>
              <w:t>insertDataElementWagons</w:t>
            </w:r>
          </w:p>
        </w:tc>
        <w:tc>
          <w:tcPr>
            <w:tcW w:w="1110" w:type="dxa"/>
          </w:tcPr>
          <w:p w:rsidR="00C218C1" w:rsidRDefault="00C218C1" w:rsidP="002F59E6">
            <w:pPr>
              <w:pStyle w:val="StyleText"/>
              <w:ind w:firstLine="0"/>
              <w:jc w:val="center"/>
              <w:rPr>
                <w:lang w:val="en-US"/>
              </w:rPr>
            </w:pPr>
            <w:r>
              <w:rPr>
                <w:lang w:val="en-US"/>
              </w:rPr>
              <w:t>numberWagon</w:t>
            </w:r>
          </w:p>
          <w:p w:rsidR="00C218C1" w:rsidRDefault="00C218C1" w:rsidP="002F59E6">
            <w:pPr>
              <w:pStyle w:val="StyleText"/>
              <w:ind w:firstLine="0"/>
              <w:jc w:val="center"/>
              <w:rPr>
                <w:lang w:val="en-US"/>
              </w:rPr>
            </w:pPr>
            <w:r>
              <w:rPr>
                <w:lang w:val="en-US"/>
              </w:rPr>
              <w:t>arrivalDate</w:t>
            </w:r>
          </w:p>
          <w:p w:rsidR="00C218C1" w:rsidRDefault="00C218C1" w:rsidP="002F59E6">
            <w:pPr>
              <w:pStyle w:val="StyleText"/>
              <w:ind w:firstLine="0"/>
              <w:jc w:val="center"/>
              <w:rPr>
                <w:lang w:val="en-US"/>
              </w:rPr>
            </w:pPr>
            <w:r>
              <w:rPr>
                <w:lang w:val="en-US"/>
              </w:rPr>
              <w:t>imagePath</w:t>
            </w:r>
          </w:p>
          <w:p w:rsidR="00C218C1" w:rsidRDefault="00C218C1" w:rsidP="002F59E6">
            <w:pPr>
              <w:pStyle w:val="StyleText"/>
              <w:ind w:firstLine="0"/>
              <w:jc w:val="center"/>
              <w:rPr>
                <w:lang w:val="en-US"/>
              </w:rPr>
            </w:pPr>
            <w:r>
              <w:rPr>
                <w:lang w:val="en-US"/>
              </w:rPr>
              <w:t>levelCorrect</w:t>
            </w:r>
          </w:p>
          <w:p w:rsidR="00C218C1" w:rsidRDefault="00C218C1" w:rsidP="002F59E6">
            <w:pPr>
              <w:pStyle w:val="StyleText"/>
              <w:ind w:firstLine="0"/>
              <w:jc w:val="center"/>
              <w:rPr>
                <w:lang w:val="en-US"/>
              </w:rPr>
            </w:pPr>
          </w:p>
          <w:p w:rsidR="00C218C1" w:rsidRPr="007171D1" w:rsidRDefault="00C218C1" w:rsidP="002F59E6">
            <w:pPr>
              <w:pStyle w:val="StyleText"/>
              <w:ind w:firstLine="0"/>
              <w:jc w:val="center"/>
              <w:rPr>
                <w:lang w:val="en-US"/>
              </w:rPr>
            </w:pPr>
          </w:p>
        </w:tc>
        <w:tc>
          <w:tcPr>
            <w:tcW w:w="1194" w:type="dxa"/>
          </w:tcPr>
          <w:p w:rsidR="00C218C1" w:rsidRDefault="00C218C1" w:rsidP="002F59E6">
            <w:pPr>
              <w:pStyle w:val="StyleText"/>
              <w:ind w:firstLine="0"/>
              <w:jc w:val="center"/>
            </w:pPr>
            <w:r>
              <w:t>Номер полувагона</w:t>
            </w:r>
          </w:p>
          <w:p w:rsidR="00C218C1" w:rsidRDefault="00C218C1" w:rsidP="002F59E6">
            <w:pPr>
              <w:pStyle w:val="StyleText"/>
              <w:ind w:firstLine="0"/>
              <w:jc w:val="center"/>
            </w:pPr>
            <w:r>
              <w:t>Дата прибытия</w:t>
            </w:r>
          </w:p>
          <w:p w:rsidR="00C218C1" w:rsidRDefault="00C218C1" w:rsidP="002F59E6">
            <w:pPr>
              <w:pStyle w:val="StyleText"/>
              <w:ind w:firstLine="0"/>
              <w:jc w:val="center"/>
            </w:pPr>
            <w:r>
              <w:t>Путь к изображению</w:t>
            </w:r>
          </w:p>
          <w:p w:rsidR="00C218C1" w:rsidRPr="00C218C1" w:rsidRDefault="00C218C1" w:rsidP="002F59E6">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C218C1" w:rsidRDefault="00C218C1" w:rsidP="00C218C1">
            <w:pPr>
              <w:pStyle w:val="StyleText"/>
              <w:ind w:firstLine="0"/>
              <w:jc w:val="center"/>
              <w:rPr>
                <w:lang w:val="en-US"/>
              </w:rPr>
            </w:pPr>
            <w:r>
              <w:rPr>
                <w:lang w:val="en-US"/>
              </w:rPr>
              <w:t>double</w:t>
            </w:r>
          </w:p>
        </w:tc>
        <w:tc>
          <w:tcPr>
            <w:tcW w:w="1110" w:type="dxa"/>
          </w:tcPr>
          <w:p w:rsidR="00C218C1" w:rsidRPr="007171D1" w:rsidRDefault="00C218C1" w:rsidP="002F59E6">
            <w:pPr>
              <w:pStyle w:val="StyleText"/>
              <w:ind w:firstLine="0"/>
              <w:jc w:val="center"/>
              <w:rPr>
                <w:lang w:val="en-US"/>
              </w:rPr>
            </w:pPr>
            <w:r>
              <w:rPr>
                <w:lang w:val="en-US"/>
              </w:rPr>
              <w:t>-</w:t>
            </w:r>
          </w:p>
        </w:tc>
        <w:tc>
          <w:tcPr>
            <w:tcW w:w="1158" w:type="dxa"/>
          </w:tcPr>
          <w:p w:rsidR="00C218C1" w:rsidRPr="007171D1" w:rsidRDefault="00C218C1" w:rsidP="002F59E6">
            <w:pPr>
              <w:pStyle w:val="StyleText"/>
              <w:ind w:firstLine="0"/>
              <w:jc w:val="center"/>
              <w:rPr>
                <w:lang w:val="en-US"/>
              </w:rPr>
            </w:pPr>
            <w:r>
              <w:rPr>
                <w:lang w:val="en-US"/>
              </w:rPr>
              <w:t>-</w:t>
            </w:r>
          </w:p>
        </w:tc>
        <w:tc>
          <w:tcPr>
            <w:tcW w:w="820" w:type="dxa"/>
          </w:tcPr>
          <w:p w:rsidR="00C218C1" w:rsidRPr="007171D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updateDataElementWagons</w:t>
            </w:r>
          </w:p>
        </w:tc>
        <w:tc>
          <w:tcPr>
            <w:tcW w:w="1110" w:type="dxa"/>
          </w:tcPr>
          <w:p w:rsidR="00C218C1" w:rsidRDefault="00C218C1" w:rsidP="00C218C1">
            <w:pPr>
              <w:pStyle w:val="StyleText"/>
              <w:ind w:firstLine="0"/>
              <w:jc w:val="center"/>
              <w:rPr>
                <w:lang w:val="en-US"/>
              </w:rPr>
            </w:pPr>
            <w:r>
              <w:rPr>
                <w:lang w:val="en-US"/>
              </w:rPr>
              <w:t>numberWagon</w:t>
            </w:r>
          </w:p>
          <w:p w:rsidR="00C218C1" w:rsidRDefault="00C218C1" w:rsidP="00C218C1">
            <w:pPr>
              <w:pStyle w:val="StyleText"/>
              <w:ind w:firstLine="0"/>
              <w:jc w:val="center"/>
              <w:rPr>
                <w:lang w:val="en-US"/>
              </w:rPr>
            </w:pPr>
            <w:r>
              <w:rPr>
                <w:lang w:val="en-US"/>
              </w:rPr>
              <w:t>arrivalDate</w:t>
            </w:r>
          </w:p>
          <w:p w:rsidR="00C218C1" w:rsidRDefault="00C218C1" w:rsidP="00C218C1">
            <w:pPr>
              <w:pStyle w:val="StyleText"/>
              <w:ind w:firstLine="0"/>
              <w:jc w:val="center"/>
              <w:rPr>
                <w:lang w:val="en-US"/>
              </w:rPr>
            </w:pPr>
            <w:r>
              <w:rPr>
                <w:lang w:val="en-US"/>
              </w:rPr>
              <w:t>imagePath</w:t>
            </w:r>
          </w:p>
          <w:p w:rsidR="00C218C1" w:rsidRDefault="00C218C1" w:rsidP="00C218C1">
            <w:pPr>
              <w:pStyle w:val="StyleText"/>
              <w:ind w:firstLine="0"/>
              <w:jc w:val="center"/>
              <w:rPr>
                <w:lang w:val="en-US"/>
              </w:rPr>
            </w:pPr>
            <w:r>
              <w:rPr>
                <w:lang w:val="en-US"/>
              </w:rPr>
              <w:t>levelCorrect</w:t>
            </w:r>
          </w:p>
          <w:p w:rsidR="00C218C1" w:rsidRPr="007171D1" w:rsidRDefault="00C218C1" w:rsidP="00C218C1">
            <w:pPr>
              <w:pStyle w:val="StyleText"/>
              <w:ind w:firstLine="0"/>
              <w:jc w:val="center"/>
              <w:rPr>
                <w:lang w:val="en-US"/>
              </w:rPr>
            </w:pPr>
          </w:p>
        </w:tc>
        <w:tc>
          <w:tcPr>
            <w:tcW w:w="1194" w:type="dxa"/>
          </w:tcPr>
          <w:p w:rsidR="00C218C1" w:rsidRDefault="00C218C1" w:rsidP="00C218C1">
            <w:pPr>
              <w:pStyle w:val="StyleText"/>
              <w:ind w:firstLine="0"/>
              <w:jc w:val="center"/>
            </w:pPr>
            <w:r>
              <w:t>Номер полувагона</w:t>
            </w:r>
          </w:p>
          <w:p w:rsidR="00C218C1" w:rsidRDefault="00C218C1" w:rsidP="00C218C1">
            <w:pPr>
              <w:pStyle w:val="StyleText"/>
              <w:ind w:firstLine="0"/>
              <w:jc w:val="center"/>
            </w:pPr>
            <w:r>
              <w:t>Дата прибытия</w:t>
            </w:r>
          </w:p>
          <w:p w:rsidR="00C218C1" w:rsidRDefault="00C218C1" w:rsidP="00C218C1">
            <w:pPr>
              <w:pStyle w:val="StyleText"/>
              <w:ind w:firstLine="0"/>
              <w:jc w:val="center"/>
            </w:pPr>
            <w:r>
              <w:t>Путь к изображению</w:t>
            </w:r>
          </w:p>
          <w:p w:rsidR="00C218C1" w:rsidRPr="00C218C1" w:rsidRDefault="00C218C1" w:rsidP="00C218C1">
            <w:pPr>
              <w:pStyle w:val="StyleText"/>
              <w:ind w:firstLine="0"/>
              <w:jc w:val="center"/>
            </w:pPr>
            <w:r>
              <w:t>Уровень корректного распознавания</w:t>
            </w:r>
          </w:p>
        </w:tc>
        <w:tc>
          <w:tcPr>
            <w:tcW w:w="2421" w:type="dxa"/>
          </w:tcPr>
          <w:p w:rsidR="00C218C1" w:rsidRDefault="00C218C1" w:rsidP="00C218C1">
            <w:pPr>
              <w:pStyle w:val="StyleText"/>
              <w:ind w:firstLine="0"/>
              <w:jc w:val="center"/>
              <w:rPr>
                <w:lang w:val="en-US"/>
              </w:rPr>
            </w:pPr>
            <w:r>
              <w:rPr>
                <w:lang w:val="en-US"/>
              </w:rPr>
              <w:t>int</w:t>
            </w:r>
          </w:p>
          <w:p w:rsidR="00C218C1" w:rsidRDefault="00C218C1" w:rsidP="00C218C1">
            <w:pPr>
              <w:pStyle w:val="StyleText"/>
              <w:ind w:firstLine="0"/>
              <w:jc w:val="center"/>
              <w:rPr>
                <w:lang w:val="en-US"/>
              </w:rPr>
            </w:pPr>
            <w:r>
              <w:rPr>
                <w:lang w:val="en-US"/>
              </w:rPr>
              <w:t>String</w:t>
            </w:r>
          </w:p>
          <w:p w:rsidR="00C218C1" w:rsidRDefault="00C218C1" w:rsidP="00C218C1">
            <w:pPr>
              <w:pStyle w:val="StyleText"/>
              <w:ind w:firstLine="0"/>
              <w:jc w:val="center"/>
              <w:rPr>
                <w:lang w:val="en-US"/>
              </w:rPr>
            </w:pPr>
            <w:r>
              <w:rPr>
                <w:lang w:val="en-US"/>
              </w:rPr>
              <w:t>String</w:t>
            </w:r>
          </w:p>
          <w:p w:rsidR="00C218C1" w:rsidRPr="007171D1" w:rsidRDefault="00C218C1" w:rsidP="00C218C1">
            <w:pPr>
              <w:pStyle w:val="StyleText"/>
              <w:ind w:firstLine="0"/>
              <w:jc w:val="center"/>
              <w:rPr>
                <w:lang w:val="en-US"/>
              </w:rPr>
            </w:pPr>
            <w:r>
              <w:rPr>
                <w:lang w:val="en-US"/>
              </w:rPr>
              <w:t>double</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7171D1" w:rsidRDefault="00C218C1" w:rsidP="002F59E6">
            <w:pPr>
              <w:pStyle w:val="StyleText"/>
              <w:ind w:firstLine="0"/>
              <w:jc w:val="center"/>
              <w:rPr>
                <w:lang w:val="en-US"/>
              </w:rPr>
            </w:pPr>
            <w:r>
              <w:rPr>
                <w:lang w:val="en-US"/>
              </w:rPr>
              <w:t>deleteDataElementWagons</w:t>
            </w:r>
          </w:p>
        </w:tc>
        <w:tc>
          <w:tcPr>
            <w:tcW w:w="1110" w:type="dxa"/>
          </w:tcPr>
          <w:p w:rsidR="00C218C1" w:rsidRPr="007171D1" w:rsidRDefault="00C218C1" w:rsidP="002F59E6">
            <w:pPr>
              <w:pStyle w:val="StyleText"/>
              <w:ind w:firstLine="0"/>
              <w:jc w:val="center"/>
              <w:rPr>
                <w:lang w:val="en-US"/>
              </w:rPr>
            </w:pPr>
            <w:r>
              <w:rPr>
                <w:lang w:val="en-US"/>
              </w:rPr>
              <w:t>numberWagon</w:t>
            </w:r>
          </w:p>
        </w:tc>
        <w:tc>
          <w:tcPr>
            <w:tcW w:w="1194" w:type="dxa"/>
          </w:tcPr>
          <w:p w:rsidR="00C218C1" w:rsidRPr="00C218C1" w:rsidRDefault="00C218C1" w:rsidP="002F59E6">
            <w:pPr>
              <w:pStyle w:val="StyleText"/>
              <w:ind w:firstLine="0"/>
              <w:jc w:val="center"/>
            </w:pPr>
            <w:r>
              <w:t>Номер полувагона</w:t>
            </w:r>
          </w:p>
        </w:tc>
        <w:tc>
          <w:tcPr>
            <w:tcW w:w="2421" w:type="dxa"/>
          </w:tcPr>
          <w:p w:rsidR="00C218C1" w:rsidRPr="007171D1" w:rsidRDefault="00C218C1" w:rsidP="002F59E6">
            <w:pPr>
              <w:pStyle w:val="StyleText"/>
              <w:ind w:firstLine="0"/>
              <w:jc w:val="center"/>
              <w:rPr>
                <w:lang w:val="en-US"/>
              </w:rPr>
            </w:pPr>
            <w:r>
              <w:rPr>
                <w:lang w:val="en-US"/>
              </w:rPr>
              <w:t>int</w:t>
            </w:r>
          </w:p>
        </w:tc>
        <w:tc>
          <w:tcPr>
            <w:tcW w:w="1110" w:type="dxa"/>
          </w:tcPr>
          <w:p w:rsidR="00C218C1" w:rsidRDefault="00C218C1" w:rsidP="002F59E6">
            <w:pPr>
              <w:pStyle w:val="StyleText"/>
              <w:ind w:firstLine="0"/>
              <w:jc w:val="center"/>
              <w:rPr>
                <w:lang w:val="en-US"/>
              </w:rPr>
            </w:pPr>
            <w:r>
              <w:rPr>
                <w:lang w:val="en-US"/>
              </w:rPr>
              <w:t>-</w:t>
            </w:r>
          </w:p>
        </w:tc>
        <w:tc>
          <w:tcPr>
            <w:tcW w:w="1158" w:type="dxa"/>
          </w:tcPr>
          <w:p w:rsidR="00C218C1" w:rsidRDefault="00C218C1" w:rsidP="002F59E6">
            <w:pPr>
              <w:pStyle w:val="StyleText"/>
              <w:ind w:firstLine="0"/>
              <w:jc w:val="center"/>
              <w:rPr>
                <w:lang w:val="en-US"/>
              </w:rPr>
            </w:pPr>
            <w:r>
              <w:rPr>
                <w:lang w:val="en-US"/>
              </w:rPr>
              <w:t>-</w:t>
            </w:r>
          </w:p>
        </w:tc>
        <w:tc>
          <w:tcPr>
            <w:tcW w:w="820" w:type="dxa"/>
          </w:tcPr>
          <w:p w:rsidR="00C218C1" w:rsidRDefault="00C218C1" w:rsidP="002F59E6">
            <w:pPr>
              <w:pStyle w:val="StyleText"/>
              <w:ind w:firstLine="0"/>
              <w:jc w:val="center"/>
              <w:rPr>
                <w:lang w:val="en-US"/>
              </w:rPr>
            </w:pPr>
            <w:r>
              <w:rPr>
                <w:lang w:val="en-US"/>
              </w:rPr>
              <w:t>-</w:t>
            </w:r>
          </w:p>
        </w:tc>
      </w:tr>
      <w:tr w:rsidR="00C218C1" w:rsidTr="00C218C1">
        <w:tc>
          <w:tcPr>
            <w:tcW w:w="1758" w:type="dxa"/>
          </w:tcPr>
          <w:p w:rsidR="00C218C1" w:rsidRPr="00C218C1" w:rsidRDefault="007A350F" w:rsidP="002F59E6">
            <w:pPr>
              <w:pStyle w:val="StyleText"/>
              <w:ind w:firstLine="0"/>
              <w:jc w:val="center"/>
              <w:rPr>
                <w:lang w:val="en-US"/>
              </w:rPr>
            </w:pPr>
            <w:r>
              <w:rPr>
                <w:lang w:val="en-US"/>
              </w:rPr>
              <w:t>g</w:t>
            </w:r>
            <w:r w:rsidR="00C218C1">
              <w:rPr>
                <w:lang w:val="en-US"/>
              </w:rPr>
              <w:t>etDataElementInvoicesById</w:t>
            </w:r>
          </w:p>
        </w:tc>
        <w:tc>
          <w:tcPr>
            <w:tcW w:w="1110" w:type="dxa"/>
          </w:tcPr>
          <w:p w:rsidR="00C218C1" w:rsidRPr="007171D1" w:rsidRDefault="00C218C1" w:rsidP="002F59E6">
            <w:pPr>
              <w:pStyle w:val="StyleText"/>
              <w:ind w:firstLine="0"/>
              <w:jc w:val="center"/>
              <w:rPr>
                <w:lang w:val="en-US"/>
              </w:rPr>
            </w:pPr>
            <w:r>
              <w:rPr>
                <w:lang w:val="en-US"/>
              </w:rPr>
              <w:t>numberInvoices</w:t>
            </w:r>
          </w:p>
        </w:tc>
        <w:tc>
          <w:tcPr>
            <w:tcW w:w="1194" w:type="dxa"/>
          </w:tcPr>
          <w:p w:rsidR="00C218C1" w:rsidRPr="00C218C1" w:rsidRDefault="00C218C1" w:rsidP="002F59E6">
            <w:pPr>
              <w:pStyle w:val="StyleText"/>
              <w:ind w:firstLine="0"/>
              <w:jc w:val="center"/>
            </w:pPr>
            <w:r>
              <w:t>Номер накладной</w:t>
            </w:r>
          </w:p>
        </w:tc>
        <w:tc>
          <w:tcPr>
            <w:tcW w:w="2421" w:type="dxa"/>
          </w:tcPr>
          <w:p w:rsidR="00C218C1" w:rsidRPr="00C218C1" w:rsidRDefault="00C218C1" w:rsidP="002F59E6">
            <w:pPr>
              <w:pStyle w:val="StyleText"/>
              <w:ind w:firstLine="0"/>
              <w:jc w:val="center"/>
              <w:rPr>
                <w:lang w:val="en-US"/>
              </w:rPr>
            </w:pPr>
            <w:r>
              <w:rPr>
                <w:lang w:val="en-US"/>
              </w:rPr>
              <w:t>String</w:t>
            </w:r>
          </w:p>
        </w:tc>
        <w:tc>
          <w:tcPr>
            <w:tcW w:w="1110" w:type="dxa"/>
          </w:tcPr>
          <w:p w:rsidR="00C218C1" w:rsidRDefault="00C218C1" w:rsidP="002F59E6">
            <w:pPr>
              <w:pStyle w:val="StyleText"/>
              <w:ind w:firstLine="0"/>
              <w:jc w:val="center"/>
              <w:rPr>
                <w:lang w:val="en-US"/>
              </w:rPr>
            </w:pPr>
            <w:r>
              <w:rPr>
                <w:lang w:val="en-US"/>
              </w:rPr>
              <w:t>data</w:t>
            </w:r>
          </w:p>
        </w:tc>
        <w:tc>
          <w:tcPr>
            <w:tcW w:w="1158" w:type="dxa"/>
          </w:tcPr>
          <w:p w:rsidR="00C218C1" w:rsidRPr="00C218C1" w:rsidRDefault="00C218C1" w:rsidP="002F59E6">
            <w:pPr>
              <w:pStyle w:val="StyleText"/>
              <w:ind w:firstLine="0"/>
              <w:jc w:val="center"/>
            </w:pPr>
            <w:r>
              <w:t>Информация о накладной</w:t>
            </w:r>
          </w:p>
        </w:tc>
        <w:tc>
          <w:tcPr>
            <w:tcW w:w="820" w:type="dxa"/>
          </w:tcPr>
          <w:p w:rsidR="00C218C1" w:rsidRDefault="00C218C1" w:rsidP="002F59E6">
            <w:pPr>
              <w:pStyle w:val="StyleText"/>
              <w:ind w:firstLine="0"/>
              <w:jc w:val="center"/>
              <w:rPr>
                <w:lang w:val="en-US"/>
              </w:rPr>
            </w:pPr>
            <w:r>
              <w:rPr>
                <w:lang w:val="en-US"/>
              </w:rPr>
              <w:t>Optional&lt;DataElementInvoices&gt;</w:t>
            </w:r>
          </w:p>
        </w:tc>
      </w:tr>
      <w:tr w:rsidR="00C218C1" w:rsidTr="00C218C1">
        <w:tc>
          <w:tcPr>
            <w:tcW w:w="1758" w:type="dxa"/>
          </w:tcPr>
          <w:p w:rsidR="00C218C1" w:rsidRPr="007171D1" w:rsidRDefault="007A350F" w:rsidP="002F59E6">
            <w:pPr>
              <w:pStyle w:val="StyleText"/>
              <w:ind w:firstLine="0"/>
              <w:jc w:val="center"/>
              <w:rPr>
                <w:lang w:val="en-US"/>
              </w:rPr>
            </w:pPr>
            <w:r>
              <w:rPr>
                <w:lang w:val="en-US"/>
              </w:rPr>
              <w:t>getDataElementInvoicesAll</w:t>
            </w:r>
          </w:p>
        </w:tc>
        <w:tc>
          <w:tcPr>
            <w:tcW w:w="1110" w:type="dxa"/>
          </w:tcPr>
          <w:p w:rsidR="00C218C1" w:rsidRPr="007171D1" w:rsidRDefault="007A350F" w:rsidP="002F59E6">
            <w:pPr>
              <w:pStyle w:val="StyleText"/>
              <w:ind w:firstLine="0"/>
              <w:jc w:val="center"/>
              <w:rPr>
                <w:lang w:val="en-US"/>
              </w:rPr>
            </w:pPr>
            <w:r>
              <w:rPr>
                <w:lang w:val="en-US"/>
              </w:rPr>
              <w:t>-</w:t>
            </w:r>
          </w:p>
        </w:tc>
        <w:tc>
          <w:tcPr>
            <w:tcW w:w="1194" w:type="dxa"/>
          </w:tcPr>
          <w:p w:rsidR="00C218C1" w:rsidRPr="007A350F" w:rsidRDefault="007A350F" w:rsidP="002F59E6">
            <w:pPr>
              <w:pStyle w:val="StyleText"/>
              <w:ind w:firstLine="0"/>
              <w:jc w:val="center"/>
              <w:rPr>
                <w:lang w:val="en-US"/>
              </w:rPr>
            </w:pPr>
            <w:r>
              <w:rPr>
                <w:lang w:val="en-US"/>
              </w:rPr>
              <w:t>-</w:t>
            </w:r>
          </w:p>
        </w:tc>
        <w:tc>
          <w:tcPr>
            <w:tcW w:w="2421" w:type="dxa"/>
          </w:tcPr>
          <w:p w:rsidR="00C218C1" w:rsidRPr="007171D1" w:rsidRDefault="007A350F" w:rsidP="002F59E6">
            <w:pPr>
              <w:pStyle w:val="StyleText"/>
              <w:ind w:firstLine="0"/>
              <w:jc w:val="center"/>
              <w:rPr>
                <w:lang w:val="en-US"/>
              </w:rPr>
            </w:pPr>
            <w:r>
              <w:rPr>
                <w:lang w:val="en-US"/>
              </w:rPr>
              <w:t>-</w:t>
            </w:r>
          </w:p>
        </w:tc>
        <w:tc>
          <w:tcPr>
            <w:tcW w:w="1110" w:type="dxa"/>
          </w:tcPr>
          <w:p w:rsidR="00C218C1" w:rsidRDefault="007A350F" w:rsidP="002F59E6">
            <w:pPr>
              <w:pStyle w:val="StyleText"/>
              <w:ind w:firstLine="0"/>
              <w:jc w:val="center"/>
              <w:rPr>
                <w:lang w:val="en-US"/>
              </w:rPr>
            </w:pPr>
            <w:r>
              <w:rPr>
                <w:lang w:val="en-US"/>
              </w:rPr>
              <w:t>data</w:t>
            </w:r>
          </w:p>
        </w:tc>
        <w:tc>
          <w:tcPr>
            <w:tcW w:w="1158" w:type="dxa"/>
          </w:tcPr>
          <w:p w:rsidR="00C218C1" w:rsidRPr="007A350F" w:rsidRDefault="007A350F" w:rsidP="002F59E6">
            <w:pPr>
              <w:pStyle w:val="StyleText"/>
              <w:ind w:firstLine="0"/>
              <w:jc w:val="center"/>
            </w:pPr>
            <w:r>
              <w:t>Информация о накладных</w:t>
            </w:r>
          </w:p>
        </w:tc>
        <w:tc>
          <w:tcPr>
            <w:tcW w:w="820" w:type="dxa"/>
          </w:tcPr>
          <w:p w:rsidR="00C218C1" w:rsidRDefault="007A350F" w:rsidP="002F59E6">
            <w:pPr>
              <w:pStyle w:val="StyleText"/>
              <w:ind w:firstLine="0"/>
              <w:jc w:val="center"/>
              <w:rPr>
                <w:lang w:val="en-US"/>
              </w:rPr>
            </w:pPr>
            <w:r>
              <w:rPr>
                <w:lang w:val="en-US"/>
              </w:rPr>
              <w:t>List&lt;Optional&lt;DataElementInvoices&gt;&gt;</w:t>
            </w:r>
          </w:p>
        </w:tc>
      </w:tr>
    </w:tbl>
    <w:p w:rsidR="00C218C1" w:rsidRDefault="00C218C1" w:rsidP="00C773C0"/>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373"/>
        <w:gridCol w:w="2409"/>
        <w:gridCol w:w="1719"/>
        <w:gridCol w:w="901"/>
        <w:gridCol w:w="454"/>
        <w:gridCol w:w="405"/>
        <w:gridCol w:w="310"/>
      </w:tblGrid>
      <w:tr w:rsidR="002F59E6" w:rsidTr="002F59E6">
        <w:tc>
          <w:tcPr>
            <w:tcW w:w="3313" w:type="dxa"/>
          </w:tcPr>
          <w:p w:rsidR="002F59E6" w:rsidRPr="007171D1" w:rsidRDefault="002F59E6" w:rsidP="002F59E6">
            <w:pPr>
              <w:pStyle w:val="StyleText"/>
              <w:ind w:firstLine="0"/>
              <w:jc w:val="center"/>
              <w:rPr>
                <w:lang w:val="en-US"/>
              </w:rPr>
            </w:pPr>
            <w:r>
              <w:rPr>
                <w:lang w:val="en-US"/>
              </w:rPr>
              <w:t>insert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2F59E6"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String</w:t>
            </w:r>
          </w:p>
        </w:tc>
        <w:tc>
          <w:tcPr>
            <w:tcW w:w="655" w:type="dxa"/>
          </w:tcPr>
          <w:p w:rsidR="002F59E6" w:rsidRPr="007171D1" w:rsidRDefault="002F59E6" w:rsidP="002F59E6">
            <w:pPr>
              <w:pStyle w:val="StyleText"/>
              <w:ind w:firstLine="0"/>
              <w:jc w:val="center"/>
              <w:rPr>
                <w:lang w:val="en-US"/>
              </w:rPr>
            </w:pPr>
            <w:r>
              <w:rPr>
                <w:lang w:val="en-US"/>
              </w:rPr>
              <w:t>-</w:t>
            </w:r>
          </w:p>
        </w:tc>
        <w:tc>
          <w:tcPr>
            <w:tcW w:w="538" w:type="dxa"/>
          </w:tcPr>
          <w:p w:rsidR="002F59E6" w:rsidRPr="007171D1" w:rsidRDefault="002F59E6" w:rsidP="002F59E6">
            <w:pPr>
              <w:pStyle w:val="StyleText"/>
              <w:ind w:firstLine="0"/>
              <w:jc w:val="center"/>
              <w:rPr>
                <w:lang w:val="en-US"/>
              </w:rPr>
            </w:pPr>
            <w:r>
              <w:rPr>
                <w:lang w:val="en-US"/>
              </w:rPr>
              <w:t>-</w:t>
            </w:r>
          </w:p>
        </w:tc>
        <w:tc>
          <w:tcPr>
            <w:tcW w:w="304" w:type="dxa"/>
          </w:tcPr>
          <w:p w:rsidR="002F59E6" w:rsidRPr="007171D1" w:rsidRDefault="002F59E6" w:rsidP="002F59E6">
            <w:pPr>
              <w:pStyle w:val="StyleText"/>
              <w:ind w:firstLine="0"/>
              <w:jc w:val="center"/>
              <w:rPr>
                <w:lang w:val="en-US"/>
              </w:rPr>
            </w:pPr>
            <w:r>
              <w:rPr>
                <w:lang w:val="en-US"/>
              </w:rPr>
              <w:t>-</w:t>
            </w:r>
          </w:p>
        </w:tc>
      </w:tr>
      <w:tr w:rsidR="002F59E6" w:rsidTr="002F59E6">
        <w:tc>
          <w:tcPr>
            <w:tcW w:w="3313" w:type="dxa"/>
          </w:tcPr>
          <w:p w:rsidR="002F59E6" w:rsidRPr="007171D1" w:rsidRDefault="002F59E6" w:rsidP="002F59E6">
            <w:pPr>
              <w:pStyle w:val="StyleText"/>
              <w:ind w:firstLine="0"/>
              <w:jc w:val="center"/>
              <w:rPr>
                <w:lang w:val="en-US"/>
              </w:rPr>
            </w:pPr>
            <w:r>
              <w:rPr>
                <w:lang w:val="en-US"/>
              </w:rPr>
              <w:t>updateDataElementInvoices</w:t>
            </w:r>
          </w:p>
        </w:tc>
        <w:tc>
          <w:tcPr>
            <w:tcW w:w="2275"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ameSupplier</w:t>
            </w:r>
          </w:p>
          <w:p w:rsidR="002F59E6" w:rsidRDefault="002F59E6" w:rsidP="002F59E6">
            <w:pPr>
              <w:pStyle w:val="StyleText"/>
              <w:ind w:firstLine="0"/>
              <w:jc w:val="center"/>
              <w:rPr>
                <w:lang w:val="en-US"/>
              </w:rPr>
            </w:pPr>
            <w:r>
              <w:rPr>
                <w:lang w:val="en-US"/>
              </w:rPr>
              <w:t>totalWagons</w:t>
            </w:r>
          </w:p>
          <w:p w:rsidR="002F59E6" w:rsidRDefault="002F59E6" w:rsidP="002F59E6">
            <w:pPr>
              <w:pStyle w:val="StyleText"/>
              <w:ind w:firstLine="0"/>
              <w:jc w:val="center"/>
              <w:rPr>
                <w:lang w:val="en-US"/>
              </w:rPr>
            </w:pPr>
            <w:r>
              <w:rPr>
                <w:lang w:val="en-US"/>
              </w:rPr>
              <w:t>arrivalTrainDate</w:t>
            </w:r>
          </w:p>
          <w:p w:rsidR="002F59E6" w:rsidRDefault="002F59E6" w:rsidP="002F59E6">
            <w:pPr>
              <w:pStyle w:val="StyleText"/>
              <w:ind w:firstLine="0"/>
              <w:jc w:val="center"/>
              <w:rPr>
                <w:lang w:val="en-US"/>
              </w:rPr>
            </w:pPr>
            <w:r>
              <w:rPr>
                <w:lang w:val="en-US"/>
              </w:rPr>
              <w:t>departureTrainDate</w:t>
            </w:r>
          </w:p>
          <w:p w:rsidR="002F59E6" w:rsidRPr="007171D1" w:rsidRDefault="002F59E6" w:rsidP="002F59E6">
            <w:pPr>
              <w:pStyle w:val="StyleText"/>
              <w:ind w:firstLine="0"/>
              <w:jc w:val="center"/>
              <w:rPr>
                <w:lang w:val="en-US"/>
              </w:rPr>
            </w:pPr>
          </w:p>
        </w:tc>
        <w:tc>
          <w:tcPr>
            <w:tcW w:w="1627"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азвание поставщика</w:t>
            </w:r>
          </w:p>
          <w:p w:rsidR="002F59E6" w:rsidRDefault="002F59E6" w:rsidP="002F59E6">
            <w:pPr>
              <w:pStyle w:val="StyleText"/>
              <w:ind w:firstLine="0"/>
              <w:jc w:val="center"/>
            </w:pPr>
            <w:r>
              <w:t>Общее число полувагонов</w:t>
            </w:r>
          </w:p>
          <w:p w:rsidR="002F59E6" w:rsidRDefault="002F59E6" w:rsidP="002F59E6">
            <w:pPr>
              <w:pStyle w:val="StyleText"/>
              <w:ind w:firstLine="0"/>
              <w:jc w:val="center"/>
            </w:pPr>
            <w:r>
              <w:t>Дата прибытия полувагонов</w:t>
            </w:r>
          </w:p>
          <w:p w:rsidR="002F59E6" w:rsidRPr="00C218C1" w:rsidRDefault="002F59E6" w:rsidP="002F59E6">
            <w:pPr>
              <w:pStyle w:val="StyleText"/>
              <w:ind w:firstLine="0"/>
              <w:jc w:val="center"/>
            </w:pPr>
            <w:r>
              <w:t>Дата отправки полувагонов</w:t>
            </w:r>
          </w:p>
        </w:tc>
        <w:tc>
          <w:tcPr>
            <w:tcW w:w="859"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Short</w:t>
            </w:r>
          </w:p>
          <w:p w:rsidR="002F59E6" w:rsidRDefault="002F59E6" w:rsidP="002F59E6">
            <w:pPr>
              <w:pStyle w:val="StyleText"/>
              <w:ind w:firstLine="0"/>
              <w:jc w:val="center"/>
              <w:rPr>
                <w:lang w:val="en-US"/>
              </w:rPr>
            </w:pPr>
            <w:r>
              <w:rPr>
                <w:lang w:val="en-US"/>
              </w:rPr>
              <w:t>String</w:t>
            </w:r>
          </w:p>
          <w:p w:rsidR="002F59E6" w:rsidRPr="007171D1"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r w:rsidR="002F59E6" w:rsidTr="002F59E6">
        <w:tc>
          <w:tcPr>
            <w:tcW w:w="3313" w:type="dxa"/>
          </w:tcPr>
          <w:p w:rsidR="002F59E6" w:rsidRDefault="002F59E6" w:rsidP="002F59E6">
            <w:pPr>
              <w:pStyle w:val="StyleText"/>
              <w:ind w:firstLine="0"/>
              <w:jc w:val="center"/>
              <w:rPr>
                <w:lang w:val="en-US"/>
              </w:rPr>
            </w:pPr>
            <w:r>
              <w:rPr>
                <w:lang w:val="en-US"/>
              </w:rPr>
              <w:t>deleteDataElementInvoices</w:t>
            </w:r>
          </w:p>
        </w:tc>
        <w:tc>
          <w:tcPr>
            <w:tcW w:w="2275" w:type="dxa"/>
          </w:tcPr>
          <w:p w:rsidR="002F59E6" w:rsidRDefault="002F59E6" w:rsidP="002F59E6">
            <w:pPr>
              <w:pStyle w:val="StyleText"/>
              <w:ind w:firstLine="0"/>
              <w:jc w:val="center"/>
              <w:rPr>
                <w:lang w:val="en-US"/>
              </w:rPr>
            </w:pPr>
            <w:r>
              <w:rPr>
                <w:lang w:val="en-US"/>
              </w:rPr>
              <w:t>numberInvoice</w:t>
            </w:r>
          </w:p>
        </w:tc>
        <w:tc>
          <w:tcPr>
            <w:tcW w:w="1627" w:type="dxa"/>
          </w:tcPr>
          <w:p w:rsidR="002F59E6" w:rsidRDefault="002F59E6" w:rsidP="002F59E6">
            <w:pPr>
              <w:pStyle w:val="StyleText"/>
              <w:ind w:firstLine="0"/>
              <w:jc w:val="center"/>
            </w:pPr>
            <w:r>
              <w:t>Номер накладной</w:t>
            </w:r>
          </w:p>
        </w:tc>
        <w:tc>
          <w:tcPr>
            <w:tcW w:w="859" w:type="dxa"/>
          </w:tcPr>
          <w:p w:rsidR="002F59E6" w:rsidRDefault="002F59E6" w:rsidP="002F59E6">
            <w:pPr>
              <w:pStyle w:val="StyleText"/>
              <w:ind w:firstLine="0"/>
              <w:jc w:val="center"/>
              <w:rPr>
                <w:lang w:val="en-US"/>
              </w:rPr>
            </w:pPr>
            <w:r>
              <w:rPr>
                <w:lang w:val="en-US"/>
              </w:rPr>
              <w:t>String</w:t>
            </w:r>
          </w:p>
        </w:tc>
        <w:tc>
          <w:tcPr>
            <w:tcW w:w="655" w:type="dxa"/>
          </w:tcPr>
          <w:p w:rsidR="002F59E6" w:rsidRDefault="002F59E6" w:rsidP="002F59E6">
            <w:pPr>
              <w:pStyle w:val="StyleText"/>
              <w:ind w:firstLine="0"/>
              <w:jc w:val="center"/>
              <w:rPr>
                <w:lang w:val="en-US"/>
              </w:rPr>
            </w:pPr>
            <w:r>
              <w:rPr>
                <w:lang w:val="en-US"/>
              </w:rPr>
              <w:t>-</w:t>
            </w:r>
          </w:p>
        </w:tc>
        <w:tc>
          <w:tcPr>
            <w:tcW w:w="538" w:type="dxa"/>
          </w:tcPr>
          <w:p w:rsidR="002F59E6" w:rsidRDefault="002F59E6" w:rsidP="002F59E6">
            <w:pPr>
              <w:pStyle w:val="StyleText"/>
              <w:ind w:firstLine="0"/>
              <w:jc w:val="center"/>
              <w:rPr>
                <w:lang w:val="en-US"/>
              </w:rPr>
            </w:pPr>
            <w:r>
              <w:rPr>
                <w:lang w:val="en-US"/>
              </w:rPr>
              <w:t>-</w:t>
            </w:r>
          </w:p>
        </w:tc>
        <w:tc>
          <w:tcPr>
            <w:tcW w:w="304" w:type="dxa"/>
          </w:tcPr>
          <w:p w:rsidR="002F59E6" w:rsidRDefault="002F59E6" w:rsidP="002F59E6">
            <w:pPr>
              <w:pStyle w:val="StyleText"/>
              <w:ind w:firstLine="0"/>
              <w:jc w:val="center"/>
              <w:rPr>
                <w:lang w:val="en-US"/>
              </w:rPr>
            </w:pPr>
            <w:r>
              <w:rPr>
                <w:lang w:val="en-US"/>
              </w:rPr>
              <w:t>-</w:t>
            </w:r>
          </w:p>
        </w:tc>
      </w:tr>
    </w:tbl>
    <w:p w:rsidR="00C218C1" w:rsidRDefault="00C218C1" w:rsidP="00C773C0">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2143"/>
        <w:gridCol w:w="1207"/>
        <w:gridCol w:w="1093"/>
        <w:gridCol w:w="616"/>
        <w:gridCol w:w="489"/>
        <w:gridCol w:w="1211"/>
        <w:gridCol w:w="2812"/>
      </w:tblGrid>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ById</w:t>
            </w:r>
          </w:p>
        </w:tc>
        <w:tc>
          <w:tcPr>
            <w:tcW w:w="1207" w:type="dxa"/>
          </w:tcPr>
          <w:p w:rsidR="002F59E6" w:rsidRDefault="002F59E6" w:rsidP="002F59E6">
            <w:pPr>
              <w:pStyle w:val="StyleText"/>
              <w:ind w:firstLine="0"/>
              <w:jc w:val="center"/>
              <w:rPr>
                <w:lang w:val="en-US"/>
              </w:rPr>
            </w:pPr>
            <w:r>
              <w:rPr>
                <w:lang w:val="en-US"/>
              </w:rPr>
              <w:t>numberInvoice</w:t>
            </w:r>
          </w:p>
          <w:p w:rsidR="002F59E6" w:rsidRPr="007171D1" w:rsidRDefault="002F59E6" w:rsidP="002F59E6">
            <w:pPr>
              <w:pStyle w:val="StyleText"/>
              <w:ind w:firstLine="0"/>
              <w:jc w:val="center"/>
              <w:rPr>
                <w:lang w:val="en-US"/>
              </w:rPr>
            </w:pPr>
            <w:r>
              <w:rPr>
                <w:lang w:val="en-US"/>
              </w:rPr>
              <w:t>numberWagon</w:t>
            </w:r>
          </w:p>
        </w:tc>
        <w:tc>
          <w:tcPr>
            <w:tcW w:w="1093" w:type="dxa"/>
          </w:tcPr>
          <w:p w:rsidR="002F59E6" w:rsidRDefault="002F59E6" w:rsidP="002F59E6">
            <w:pPr>
              <w:pStyle w:val="StyleText"/>
              <w:ind w:firstLine="0"/>
              <w:jc w:val="center"/>
            </w:pPr>
            <w:r>
              <w:t>Номер накладной</w:t>
            </w:r>
          </w:p>
          <w:p w:rsidR="002F59E6" w:rsidRPr="002F59E6" w:rsidRDefault="002F59E6" w:rsidP="002F59E6">
            <w:pPr>
              <w:pStyle w:val="StyleText"/>
              <w:ind w:firstLine="0"/>
              <w:jc w:val="center"/>
            </w:pPr>
            <w:r>
              <w:t>Номер полувагона</w:t>
            </w:r>
          </w:p>
        </w:tc>
        <w:tc>
          <w:tcPr>
            <w:tcW w:w="616" w:type="dxa"/>
          </w:tcPr>
          <w:p w:rsidR="002F59E6" w:rsidRDefault="002F59E6" w:rsidP="002F59E6">
            <w:pPr>
              <w:pStyle w:val="StyleText"/>
              <w:ind w:firstLine="0"/>
              <w:jc w:val="center"/>
              <w:rPr>
                <w:lang w:val="en-US"/>
              </w:rPr>
            </w:pPr>
            <w:r>
              <w:rPr>
                <w:lang w:val="en-US"/>
              </w:rPr>
              <w:t>String</w:t>
            </w:r>
          </w:p>
          <w:p w:rsidR="002F59E6" w:rsidRPr="00C218C1" w:rsidRDefault="002F59E6" w:rsidP="002F59E6">
            <w:pPr>
              <w:pStyle w:val="StyleText"/>
              <w:ind w:firstLine="0"/>
              <w:jc w:val="center"/>
              <w:rPr>
                <w:lang w:val="en-US"/>
              </w:rPr>
            </w:pPr>
            <w:r>
              <w:rPr>
                <w:lang w:val="en-US"/>
              </w:rPr>
              <w:t>int</w:t>
            </w:r>
          </w:p>
        </w:tc>
        <w:tc>
          <w:tcPr>
            <w:tcW w:w="489" w:type="dxa"/>
          </w:tcPr>
          <w:p w:rsidR="002F59E6" w:rsidRPr="007171D1"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соответствии полувагона накладной</w:t>
            </w:r>
          </w:p>
        </w:tc>
        <w:tc>
          <w:tcPr>
            <w:tcW w:w="2812" w:type="dxa"/>
          </w:tcPr>
          <w:p w:rsidR="002F59E6" w:rsidRPr="007171D1" w:rsidRDefault="002F59E6" w:rsidP="002F59E6">
            <w:pPr>
              <w:pStyle w:val="StyleText"/>
              <w:ind w:firstLine="0"/>
              <w:jc w:val="center"/>
              <w:rPr>
                <w:lang w:val="en-US"/>
              </w:rPr>
            </w:pPr>
            <w:r>
              <w:rPr>
                <w:lang w:val="en-US"/>
              </w:rPr>
              <w:t>Optional&lt;DataElementRegister&gt;</w:t>
            </w:r>
          </w:p>
        </w:tc>
      </w:tr>
      <w:tr w:rsidR="002F59E6" w:rsidTr="002F59E6">
        <w:tc>
          <w:tcPr>
            <w:tcW w:w="2143" w:type="dxa"/>
          </w:tcPr>
          <w:p w:rsidR="002F59E6" w:rsidRPr="007171D1" w:rsidRDefault="002F59E6" w:rsidP="002F59E6">
            <w:pPr>
              <w:pStyle w:val="StyleText"/>
              <w:ind w:firstLine="0"/>
              <w:jc w:val="center"/>
              <w:rPr>
                <w:lang w:val="en-US"/>
              </w:rPr>
            </w:pPr>
            <w:r>
              <w:rPr>
                <w:lang w:val="en-US"/>
              </w:rPr>
              <w:t>getDataElementRegisterAll</w:t>
            </w:r>
          </w:p>
        </w:tc>
        <w:tc>
          <w:tcPr>
            <w:tcW w:w="1207" w:type="dxa"/>
          </w:tcPr>
          <w:p w:rsidR="002F59E6" w:rsidRPr="007171D1" w:rsidRDefault="002F59E6" w:rsidP="002F59E6">
            <w:pPr>
              <w:pStyle w:val="StyleText"/>
              <w:ind w:firstLine="0"/>
              <w:jc w:val="center"/>
              <w:rPr>
                <w:lang w:val="en-US"/>
              </w:rPr>
            </w:pPr>
            <w:r>
              <w:rPr>
                <w:lang w:val="en-US"/>
              </w:rPr>
              <w:t>-</w:t>
            </w:r>
          </w:p>
        </w:tc>
        <w:tc>
          <w:tcPr>
            <w:tcW w:w="1093" w:type="dxa"/>
          </w:tcPr>
          <w:p w:rsidR="002F59E6" w:rsidRPr="002F59E6" w:rsidRDefault="002F59E6" w:rsidP="002F59E6">
            <w:pPr>
              <w:pStyle w:val="StyleText"/>
              <w:ind w:firstLine="0"/>
              <w:jc w:val="center"/>
              <w:rPr>
                <w:lang w:val="en-US"/>
              </w:rPr>
            </w:pPr>
            <w:r>
              <w:rPr>
                <w:lang w:val="en-US"/>
              </w:rPr>
              <w:t>-</w:t>
            </w:r>
          </w:p>
        </w:tc>
        <w:tc>
          <w:tcPr>
            <w:tcW w:w="616" w:type="dxa"/>
          </w:tcPr>
          <w:p w:rsidR="002F59E6" w:rsidRPr="007171D1" w:rsidRDefault="002F59E6" w:rsidP="002F59E6">
            <w:pPr>
              <w:pStyle w:val="StyleText"/>
              <w:ind w:firstLine="0"/>
              <w:jc w:val="center"/>
              <w:rPr>
                <w:lang w:val="en-US"/>
              </w:rPr>
            </w:pPr>
            <w:r>
              <w:rPr>
                <w:lang w:val="en-US"/>
              </w:rPr>
              <w:t>-</w:t>
            </w:r>
          </w:p>
        </w:tc>
        <w:tc>
          <w:tcPr>
            <w:tcW w:w="489" w:type="dxa"/>
          </w:tcPr>
          <w:p w:rsidR="002F59E6" w:rsidRDefault="002F59E6" w:rsidP="002F59E6">
            <w:pPr>
              <w:pStyle w:val="StyleText"/>
              <w:ind w:firstLine="0"/>
              <w:jc w:val="center"/>
              <w:rPr>
                <w:lang w:val="en-US"/>
              </w:rPr>
            </w:pPr>
            <w:r>
              <w:rPr>
                <w:lang w:val="en-US"/>
              </w:rPr>
              <w:t>data</w:t>
            </w:r>
          </w:p>
        </w:tc>
        <w:tc>
          <w:tcPr>
            <w:tcW w:w="1211" w:type="dxa"/>
          </w:tcPr>
          <w:p w:rsidR="002F59E6" w:rsidRPr="002F59E6" w:rsidRDefault="002F59E6" w:rsidP="002F59E6">
            <w:pPr>
              <w:pStyle w:val="StyleText"/>
              <w:ind w:firstLine="0"/>
              <w:jc w:val="center"/>
            </w:pPr>
            <w:r>
              <w:t>Данные о всех соответствиях полувагонов накладным</w:t>
            </w:r>
          </w:p>
        </w:tc>
        <w:tc>
          <w:tcPr>
            <w:tcW w:w="2812" w:type="dxa"/>
          </w:tcPr>
          <w:p w:rsidR="002F59E6" w:rsidRPr="002F59E6" w:rsidRDefault="002F59E6" w:rsidP="002F59E6">
            <w:pPr>
              <w:pStyle w:val="StyleText"/>
              <w:ind w:firstLine="0"/>
              <w:jc w:val="center"/>
              <w:rPr>
                <w:lang w:val="en-US"/>
              </w:rPr>
            </w:pPr>
            <w:r>
              <w:rPr>
                <w:lang w:val="en-US"/>
              </w:rPr>
              <w:t>List&lt;Optional&lt;DataElementRegister&gt;&gt;</w:t>
            </w:r>
          </w:p>
        </w:tc>
      </w:tr>
      <w:tr w:rsidR="002F59E6" w:rsidTr="002F59E6">
        <w:tc>
          <w:tcPr>
            <w:tcW w:w="2143" w:type="dxa"/>
          </w:tcPr>
          <w:p w:rsidR="002F59E6" w:rsidRPr="002F59E6" w:rsidRDefault="002F59E6" w:rsidP="002F59E6">
            <w:pPr>
              <w:pStyle w:val="StyleText"/>
              <w:ind w:firstLine="0"/>
              <w:jc w:val="center"/>
              <w:rPr>
                <w:lang w:val="en-US"/>
              </w:rPr>
            </w:pPr>
            <w:r>
              <w:rPr>
                <w:lang w:val="en-US"/>
              </w:rPr>
              <w:t>insertDataElementRegister</w:t>
            </w:r>
          </w:p>
        </w:tc>
        <w:tc>
          <w:tcPr>
            <w:tcW w:w="120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2F59E6" w:rsidRDefault="002F59E6" w:rsidP="002F59E6">
            <w:pPr>
              <w:pStyle w:val="StyleText"/>
              <w:ind w:firstLine="0"/>
              <w:jc w:val="center"/>
              <w:rPr>
                <w:lang w:val="en-US"/>
              </w:rPr>
            </w:pPr>
            <w:r>
              <w:rPr>
                <w:lang w:val="en-US"/>
              </w:rPr>
              <w:t>sD</w:t>
            </w:r>
          </w:p>
        </w:tc>
        <w:tc>
          <w:tcPr>
            <w:tcW w:w="109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C218C1" w:rsidRDefault="002F59E6" w:rsidP="002F59E6">
            <w:pPr>
              <w:pStyle w:val="StyleText"/>
              <w:ind w:firstLine="0"/>
              <w:jc w:val="center"/>
            </w:pPr>
            <w:r>
              <w:t>Процент сыпучести вещества</w:t>
            </w:r>
          </w:p>
        </w:tc>
        <w:tc>
          <w:tcPr>
            <w:tcW w:w="616"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2F59E6" w:rsidRDefault="002F59E6" w:rsidP="002F59E6">
            <w:pPr>
              <w:pStyle w:val="StyleText"/>
              <w:ind w:firstLine="0"/>
              <w:jc w:val="center"/>
              <w:rPr>
                <w:lang w:val="en-US"/>
              </w:rPr>
            </w:pPr>
            <w:r>
              <w:rPr>
                <w:lang w:val="en-US"/>
              </w:rPr>
              <w:t>float</w:t>
            </w:r>
          </w:p>
        </w:tc>
        <w:tc>
          <w:tcPr>
            <w:tcW w:w="489" w:type="dxa"/>
          </w:tcPr>
          <w:p w:rsidR="002F59E6" w:rsidRPr="002F59E6" w:rsidRDefault="002F59E6" w:rsidP="002F59E6">
            <w:pPr>
              <w:pStyle w:val="StyleText"/>
              <w:ind w:firstLine="0"/>
              <w:jc w:val="center"/>
              <w:rPr>
                <w:lang w:val="en-US"/>
              </w:rPr>
            </w:pPr>
            <w:r>
              <w:rPr>
                <w:lang w:val="en-US"/>
              </w:rPr>
              <w:t>-</w:t>
            </w:r>
          </w:p>
        </w:tc>
        <w:tc>
          <w:tcPr>
            <w:tcW w:w="1211" w:type="dxa"/>
          </w:tcPr>
          <w:p w:rsidR="002F59E6" w:rsidRPr="002F59E6" w:rsidRDefault="002F59E6" w:rsidP="002F59E6">
            <w:pPr>
              <w:pStyle w:val="StyleText"/>
              <w:ind w:firstLine="0"/>
              <w:jc w:val="center"/>
              <w:rPr>
                <w:lang w:val="en-US"/>
              </w:rPr>
            </w:pPr>
            <w:r>
              <w:rPr>
                <w:lang w:val="en-US"/>
              </w:rPr>
              <w:t>-</w:t>
            </w:r>
          </w:p>
        </w:tc>
        <w:tc>
          <w:tcPr>
            <w:tcW w:w="2812" w:type="dxa"/>
          </w:tcPr>
          <w:p w:rsidR="002F59E6" w:rsidRPr="002F59E6" w:rsidRDefault="002F59E6" w:rsidP="002F59E6">
            <w:pPr>
              <w:pStyle w:val="StyleText"/>
              <w:ind w:firstLine="0"/>
              <w:jc w:val="center"/>
              <w:rPr>
                <w:lang w:val="en-US"/>
              </w:rPr>
            </w:pPr>
            <w:r>
              <w:rPr>
                <w:lang w:val="en-US"/>
              </w:rPr>
              <w:t>-</w:t>
            </w:r>
          </w:p>
        </w:tc>
      </w:tr>
    </w:tbl>
    <w:p w:rsidR="002F59E6" w:rsidRDefault="002F59E6">
      <w:r>
        <w:br w:type="page"/>
      </w:r>
    </w:p>
    <w:p w:rsidR="002F59E6" w:rsidRPr="00C218C1" w:rsidRDefault="002F59E6" w:rsidP="002F59E6">
      <w:pPr>
        <w:pStyle w:val="StyleText"/>
      </w:pPr>
      <w:r>
        <w:lastRenderedPageBreak/>
        <w:t>Продолжение таблицы 3</w:t>
      </w:r>
    </w:p>
    <w:tbl>
      <w:tblPr>
        <w:tblStyle w:val="ab"/>
        <w:tblW w:w="0" w:type="auto"/>
        <w:tblLook w:val="04A0" w:firstRow="1" w:lastRow="0" w:firstColumn="1" w:lastColumn="0" w:noHBand="0" w:noVBand="1"/>
      </w:tblPr>
      <w:tblGrid>
        <w:gridCol w:w="3739"/>
        <w:gridCol w:w="1859"/>
        <w:gridCol w:w="1487"/>
        <w:gridCol w:w="1631"/>
        <w:gridCol w:w="285"/>
        <w:gridCol w:w="285"/>
        <w:gridCol w:w="285"/>
      </w:tblGrid>
      <w:tr w:rsidR="00BE411B" w:rsidTr="00AD77D5">
        <w:tc>
          <w:tcPr>
            <w:tcW w:w="4228" w:type="dxa"/>
          </w:tcPr>
          <w:p w:rsidR="002F59E6" w:rsidRPr="007171D1" w:rsidRDefault="002F59E6" w:rsidP="002F59E6">
            <w:pPr>
              <w:pStyle w:val="StyleText"/>
              <w:ind w:firstLine="0"/>
              <w:jc w:val="center"/>
              <w:rPr>
                <w:lang w:val="en-US"/>
              </w:rPr>
            </w:pPr>
            <w:r>
              <w:rPr>
                <w:lang w:val="en-US"/>
              </w:rPr>
              <w:t>insertDataElementRegister</w:t>
            </w:r>
          </w:p>
        </w:tc>
        <w:tc>
          <w:tcPr>
            <w:tcW w:w="2087" w:type="dxa"/>
          </w:tcPr>
          <w:p w:rsidR="002F59E6" w:rsidRDefault="002F59E6" w:rsidP="002F59E6">
            <w:pPr>
              <w:pStyle w:val="StyleText"/>
              <w:ind w:firstLine="0"/>
              <w:jc w:val="center"/>
              <w:rPr>
                <w:lang w:val="en-US"/>
              </w:rPr>
            </w:pPr>
            <w:r>
              <w:rPr>
                <w:lang w:val="en-US"/>
              </w:rPr>
              <w:t>numberInvoice</w:t>
            </w:r>
          </w:p>
          <w:p w:rsidR="002F59E6" w:rsidRDefault="002F59E6" w:rsidP="002F59E6">
            <w:pPr>
              <w:pStyle w:val="StyleText"/>
              <w:ind w:firstLine="0"/>
              <w:jc w:val="center"/>
              <w:rPr>
                <w:lang w:val="en-US"/>
              </w:rPr>
            </w:pPr>
            <w:r>
              <w:rPr>
                <w:lang w:val="en-US"/>
              </w:rPr>
              <w:t>numberWagon</w:t>
            </w:r>
          </w:p>
          <w:p w:rsidR="002F59E6" w:rsidRDefault="002F59E6" w:rsidP="002F59E6">
            <w:pPr>
              <w:pStyle w:val="StyleText"/>
              <w:ind w:firstLine="0"/>
              <w:jc w:val="center"/>
              <w:rPr>
                <w:lang w:val="en-US"/>
              </w:rPr>
            </w:pPr>
            <w:r>
              <w:rPr>
                <w:lang w:val="en-US"/>
              </w:rPr>
              <w:t>serialNumber</w:t>
            </w:r>
          </w:p>
          <w:p w:rsidR="002F59E6" w:rsidRPr="007171D1" w:rsidRDefault="002F59E6" w:rsidP="002F59E6">
            <w:pPr>
              <w:pStyle w:val="StyleText"/>
              <w:ind w:firstLine="0"/>
              <w:jc w:val="center"/>
              <w:rPr>
                <w:lang w:val="en-US"/>
              </w:rPr>
            </w:pPr>
            <w:r>
              <w:rPr>
                <w:lang w:val="en-US"/>
              </w:rPr>
              <w:t>sD</w:t>
            </w:r>
          </w:p>
        </w:tc>
        <w:tc>
          <w:tcPr>
            <w:tcW w:w="1583" w:type="dxa"/>
          </w:tcPr>
          <w:p w:rsidR="002F59E6" w:rsidRDefault="002F59E6" w:rsidP="002F59E6">
            <w:pPr>
              <w:pStyle w:val="StyleText"/>
              <w:ind w:firstLine="0"/>
              <w:jc w:val="center"/>
            </w:pPr>
            <w:r>
              <w:t>Номер накладной</w:t>
            </w:r>
          </w:p>
          <w:p w:rsidR="002F59E6" w:rsidRDefault="002F59E6" w:rsidP="002F59E6">
            <w:pPr>
              <w:pStyle w:val="StyleText"/>
              <w:ind w:firstLine="0"/>
              <w:jc w:val="center"/>
            </w:pPr>
            <w:r>
              <w:t>Номер полувагона</w:t>
            </w:r>
          </w:p>
          <w:p w:rsidR="002F59E6" w:rsidRDefault="002F59E6" w:rsidP="002F59E6">
            <w:pPr>
              <w:pStyle w:val="StyleText"/>
              <w:ind w:firstLine="0"/>
              <w:jc w:val="center"/>
            </w:pPr>
            <w:r>
              <w:t>Порядковый номер в составе на момент отправки</w:t>
            </w:r>
          </w:p>
          <w:p w:rsidR="002F59E6" w:rsidRPr="002F59E6" w:rsidRDefault="002F59E6" w:rsidP="002F59E6">
            <w:pPr>
              <w:pStyle w:val="StyleText"/>
              <w:ind w:firstLine="0"/>
              <w:jc w:val="center"/>
            </w:pPr>
            <w:r>
              <w:t>Процент сыпучести вещества</w:t>
            </w:r>
          </w:p>
        </w:tc>
        <w:tc>
          <w:tcPr>
            <w:tcW w:w="788" w:type="dxa"/>
          </w:tcPr>
          <w:p w:rsidR="002F59E6" w:rsidRDefault="002F59E6" w:rsidP="002F59E6">
            <w:pPr>
              <w:pStyle w:val="StyleText"/>
              <w:ind w:firstLine="0"/>
              <w:jc w:val="center"/>
              <w:rPr>
                <w:lang w:val="en-US"/>
              </w:rPr>
            </w:pPr>
            <w:r>
              <w:rPr>
                <w:lang w:val="en-US"/>
              </w:rPr>
              <w:t>String</w:t>
            </w:r>
          </w:p>
          <w:p w:rsidR="002F59E6" w:rsidRDefault="002F59E6" w:rsidP="002F59E6">
            <w:pPr>
              <w:pStyle w:val="StyleText"/>
              <w:ind w:firstLine="0"/>
              <w:jc w:val="center"/>
              <w:rPr>
                <w:lang w:val="en-US"/>
              </w:rPr>
            </w:pPr>
            <w:r>
              <w:rPr>
                <w:lang w:val="en-US"/>
              </w:rPr>
              <w:t>int</w:t>
            </w:r>
          </w:p>
          <w:p w:rsidR="002F59E6" w:rsidRDefault="002F59E6" w:rsidP="002F59E6">
            <w:pPr>
              <w:pStyle w:val="StyleText"/>
              <w:ind w:firstLine="0"/>
              <w:jc w:val="center"/>
              <w:rPr>
                <w:lang w:val="en-US"/>
              </w:rPr>
            </w:pPr>
            <w:r>
              <w:rPr>
                <w:lang w:val="en-US"/>
              </w:rPr>
              <w:t>Short</w:t>
            </w:r>
          </w:p>
          <w:p w:rsidR="002F59E6" w:rsidRPr="00C218C1" w:rsidRDefault="002F59E6" w:rsidP="002F59E6">
            <w:pPr>
              <w:pStyle w:val="StyleText"/>
              <w:ind w:firstLine="0"/>
              <w:jc w:val="center"/>
              <w:rPr>
                <w:lang w:val="en-US"/>
              </w:rPr>
            </w:pPr>
            <w:r>
              <w:rPr>
                <w:lang w:val="en-US"/>
              </w:rPr>
              <w:t>float</w:t>
            </w:r>
          </w:p>
        </w:tc>
        <w:tc>
          <w:tcPr>
            <w:tcW w:w="295" w:type="dxa"/>
          </w:tcPr>
          <w:p w:rsidR="002F59E6" w:rsidRPr="007171D1" w:rsidRDefault="002F59E6" w:rsidP="002F59E6">
            <w:pPr>
              <w:pStyle w:val="StyleText"/>
              <w:ind w:firstLine="0"/>
              <w:jc w:val="center"/>
              <w:rPr>
                <w:lang w:val="en-US"/>
              </w:rPr>
            </w:pPr>
            <w:r>
              <w:rPr>
                <w:lang w:val="en-US"/>
              </w:rPr>
              <w:t>-</w:t>
            </w:r>
          </w:p>
        </w:tc>
        <w:tc>
          <w:tcPr>
            <w:tcW w:w="295" w:type="dxa"/>
          </w:tcPr>
          <w:p w:rsidR="002F59E6" w:rsidRPr="002F59E6" w:rsidRDefault="002F59E6" w:rsidP="002F59E6">
            <w:pPr>
              <w:pStyle w:val="StyleText"/>
              <w:ind w:firstLine="0"/>
              <w:jc w:val="center"/>
              <w:rPr>
                <w:lang w:val="en-US"/>
              </w:rPr>
            </w:pPr>
            <w:r>
              <w:rPr>
                <w:lang w:val="en-US"/>
              </w:rPr>
              <w:t>-</w:t>
            </w:r>
          </w:p>
        </w:tc>
        <w:tc>
          <w:tcPr>
            <w:tcW w:w="295" w:type="dxa"/>
          </w:tcPr>
          <w:p w:rsidR="002F59E6" w:rsidRPr="007171D1" w:rsidRDefault="002F59E6" w:rsidP="002F59E6">
            <w:pPr>
              <w:pStyle w:val="StyleText"/>
              <w:ind w:firstLine="0"/>
              <w:jc w:val="center"/>
              <w:rPr>
                <w:lang w:val="en-US"/>
              </w:rPr>
            </w:pPr>
            <w:r>
              <w:rPr>
                <w:lang w:val="en-US"/>
              </w:rPr>
              <w:t>-</w:t>
            </w:r>
          </w:p>
        </w:tc>
      </w:tr>
      <w:tr w:rsidR="00BE411B" w:rsidTr="00AD77D5">
        <w:tc>
          <w:tcPr>
            <w:tcW w:w="4228" w:type="dxa"/>
          </w:tcPr>
          <w:p w:rsidR="002F59E6" w:rsidRPr="007171D1" w:rsidRDefault="00BE411B" w:rsidP="002F59E6">
            <w:pPr>
              <w:pStyle w:val="StyleText"/>
              <w:ind w:firstLine="0"/>
              <w:jc w:val="center"/>
              <w:rPr>
                <w:lang w:val="en-US"/>
              </w:rPr>
            </w:pPr>
            <w:r>
              <w:rPr>
                <w:lang w:val="en-US"/>
              </w:rPr>
              <w:t>deleteDataElementRegister</w:t>
            </w:r>
          </w:p>
        </w:tc>
        <w:tc>
          <w:tcPr>
            <w:tcW w:w="2087" w:type="dxa"/>
          </w:tcPr>
          <w:p w:rsidR="00BE411B" w:rsidRDefault="00BE411B" w:rsidP="00BE411B">
            <w:pPr>
              <w:pStyle w:val="StyleText"/>
              <w:ind w:firstLine="0"/>
              <w:jc w:val="center"/>
              <w:rPr>
                <w:lang w:val="en-US"/>
              </w:rPr>
            </w:pPr>
            <w:r>
              <w:rPr>
                <w:lang w:val="en-US"/>
              </w:rPr>
              <w:t>numberInvoice</w:t>
            </w:r>
          </w:p>
          <w:p w:rsidR="002F59E6" w:rsidRPr="007171D1" w:rsidRDefault="00BE411B" w:rsidP="00BE411B">
            <w:pPr>
              <w:pStyle w:val="StyleText"/>
              <w:ind w:firstLine="0"/>
              <w:jc w:val="center"/>
              <w:rPr>
                <w:lang w:val="en-US"/>
              </w:rPr>
            </w:pPr>
            <w:r>
              <w:rPr>
                <w:lang w:val="en-US"/>
              </w:rPr>
              <w:t>numberWagon</w:t>
            </w:r>
          </w:p>
        </w:tc>
        <w:tc>
          <w:tcPr>
            <w:tcW w:w="1583" w:type="dxa"/>
          </w:tcPr>
          <w:p w:rsidR="00BE411B" w:rsidRDefault="00BE411B" w:rsidP="00BE411B">
            <w:pPr>
              <w:pStyle w:val="StyleText"/>
              <w:ind w:firstLine="0"/>
              <w:jc w:val="center"/>
            </w:pPr>
            <w:r>
              <w:t>Номер накладной</w:t>
            </w:r>
          </w:p>
          <w:p w:rsidR="002F59E6" w:rsidRPr="002F59E6" w:rsidRDefault="00BE411B" w:rsidP="00BE411B">
            <w:pPr>
              <w:pStyle w:val="StyleText"/>
              <w:ind w:firstLine="0"/>
              <w:jc w:val="center"/>
              <w:rPr>
                <w:lang w:val="en-US"/>
              </w:rPr>
            </w:pPr>
            <w:r>
              <w:t>Номер полувагона</w:t>
            </w:r>
          </w:p>
        </w:tc>
        <w:tc>
          <w:tcPr>
            <w:tcW w:w="788" w:type="dxa"/>
          </w:tcPr>
          <w:p w:rsidR="002F59E6" w:rsidRDefault="00BE411B" w:rsidP="002F59E6">
            <w:pPr>
              <w:pStyle w:val="StyleText"/>
              <w:ind w:firstLine="0"/>
              <w:jc w:val="center"/>
              <w:rPr>
                <w:lang w:val="en-US"/>
              </w:rPr>
            </w:pPr>
            <w:r>
              <w:rPr>
                <w:lang w:val="en-US"/>
              </w:rPr>
              <w:t>String</w:t>
            </w:r>
          </w:p>
          <w:p w:rsidR="00BE411B" w:rsidRPr="007171D1" w:rsidRDefault="00BE411B" w:rsidP="002F59E6">
            <w:pPr>
              <w:pStyle w:val="StyleText"/>
              <w:ind w:firstLine="0"/>
              <w:jc w:val="center"/>
              <w:rPr>
                <w:lang w:val="en-US"/>
              </w:rPr>
            </w:pPr>
            <w:r>
              <w:rPr>
                <w:lang w:val="en-US"/>
              </w:rPr>
              <w:t>int</w:t>
            </w:r>
          </w:p>
        </w:tc>
        <w:tc>
          <w:tcPr>
            <w:tcW w:w="295" w:type="dxa"/>
          </w:tcPr>
          <w:p w:rsidR="002F59E6" w:rsidRDefault="00BE411B" w:rsidP="002F59E6">
            <w:pPr>
              <w:pStyle w:val="StyleText"/>
              <w:ind w:firstLine="0"/>
              <w:jc w:val="center"/>
              <w:rPr>
                <w:lang w:val="en-US"/>
              </w:rPr>
            </w:pPr>
            <w:r>
              <w:rPr>
                <w:lang w:val="en-US"/>
              </w:rPr>
              <w:t>-</w:t>
            </w:r>
          </w:p>
        </w:tc>
        <w:tc>
          <w:tcPr>
            <w:tcW w:w="295" w:type="dxa"/>
          </w:tcPr>
          <w:p w:rsidR="002F59E6" w:rsidRPr="00BE411B" w:rsidRDefault="00BE411B" w:rsidP="002F59E6">
            <w:pPr>
              <w:pStyle w:val="StyleText"/>
              <w:ind w:firstLine="0"/>
              <w:jc w:val="center"/>
              <w:rPr>
                <w:lang w:val="en-US"/>
              </w:rPr>
            </w:pPr>
            <w:r>
              <w:rPr>
                <w:lang w:val="en-US"/>
              </w:rPr>
              <w:t>-</w:t>
            </w:r>
          </w:p>
        </w:tc>
        <w:tc>
          <w:tcPr>
            <w:tcW w:w="295" w:type="dxa"/>
          </w:tcPr>
          <w:p w:rsidR="002F59E6" w:rsidRPr="002F59E6" w:rsidRDefault="00BE411B" w:rsidP="002F59E6">
            <w:pPr>
              <w:pStyle w:val="StyleText"/>
              <w:ind w:firstLine="0"/>
              <w:jc w:val="center"/>
              <w:rPr>
                <w:lang w:val="en-US"/>
              </w:rPr>
            </w:pPr>
            <w:r>
              <w:rPr>
                <w:lang w:val="en-US"/>
              </w:rPr>
              <w:t>-</w:t>
            </w:r>
          </w:p>
        </w:tc>
      </w:tr>
      <w:tr w:rsidR="00BE411B" w:rsidTr="00AD77D5">
        <w:tc>
          <w:tcPr>
            <w:tcW w:w="4228" w:type="dxa"/>
          </w:tcPr>
          <w:p w:rsidR="00BE411B" w:rsidRDefault="00BE411B" w:rsidP="002F59E6">
            <w:pPr>
              <w:pStyle w:val="StyleText"/>
              <w:ind w:firstLine="0"/>
              <w:jc w:val="center"/>
              <w:rPr>
                <w:lang w:val="en-US"/>
              </w:rPr>
            </w:pPr>
            <w:r>
              <w:rPr>
                <w:lang w:val="en-US"/>
              </w:rPr>
              <w:t>updateDataElementRegisterActualNumber</w:t>
            </w:r>
          </w:p>
        </w:tc>
        <w:tc>
          <w:tcPr>
            <w:tcW w:w="2087" w:type="dxa"/>
          </w:tcPr>
          <w:p w:rsidR="00BE411B" w:rsidRDefault="00BE411B" w:rsidP="00BE411B">
            <w:pPr>
              <w:pStyle w:val="StyleText"/>
              <w:ind w:firstLine="0"/>
              <w:jc w:val="center"/>
              <w:rPr>
                <w:lang w:val="en-US"/>
              </w:rPr>
            </w:pPr>
            <w:r>
              <w:rPr>
                <w:lang w:val="en-US"/>
              </w:rPr>
              <w:t>numberInvoice</w:t>
            </w:r>
          </w:p>
          <w:p w:rsidR="00BE411B" w:rsidRDefault="00BE411B" w:rsidP="00BE411B">
            <w:pPr>
              <w:pStyle w:val="StyleText"/>
              <w:ind w:firstLine="0"/>
              <w:jc w:val="center"/>
              <w:rPr>
                <w:lang w:val="en-US"/>
              </w:rPr>
            </w:pPr>
            <w:r>
              <w:rPr>
                <w:lang w:val="en-US"/>
              </w:rPr>
              <w:t>numberWagon</w:t>
            </w:r>
          </w:p>
          <w:p w:rsidR="00BE411B" w:rsidRDefault="00BE411B" w:rsidP="00BE411B">
            <w:pPr>
              <w:pStyle w:val="StyleText"/>
              <w:ind w:firstLine="0"/>
              <w:jc w:val="center"/>
              <w:rPr>
                <w:lang w:val="en-US"/>
              </w:rPr>
            </w:pPr>
            <w:r>
              <w:rPr>
                <w:lang w:val="en-US"/>
              </w:rPr>
              <w:t>actualSerialNumber</w:t>
            </w:r>
          </w:p>
        </w:tc>
        <w:tc>
          <w:tcPr>
            <w:tcW w:w="1583" w:type="dxa"/>
          </w:tcPr>
          <w:p w:rsidR="00BE411B" w:rsidRDefault="00BE411B" w:rsidP="00BE411B">
            <w:pPr>
              <w:pStyle w:val="StyleText"/>
              <w:ind w:firstLine="0"/>
              <w:jc w:val="center"/>
            </w:pPr>
            <w:r>
              <w:t>Номер накладной</w:t>
            </w:r>
          </w:p>
          <w:p w:rsidR="00BE411B" w:rsidRDefault="00BE411B" w:rsidP="00BE411B">
            <w:pPr>
              <w:pStyle w:val="StyleText"/>
              <w:ind w:firstLine="0"/>
              <w:jc w:val="center"/>
            </w:pPr>
            <w:r>
              <w:t>Номер полувагона</w:t>
            </w:r>
          </w:p>
          <w:p w:rsidR="00BE411B" w:rsidRPr="00BE411B" w:rsidRDefault="00BE411B" w:rsidP="00BE411B">
            <w:pPr>
              <w:pStyle w:val="StyleText"/>
              <w:ind w:firstLine="0"/>
              <w:jc w:val="center"/>
            </w:pPr>
            <w:r>
              <w:t>Фактический порядковый номер полувагона в составе</w:t>
            </w:r>
            <w:r w:rsidRPr="00BE411B">
              <w:t xml:space="preserve">, </w:t>
            </w:r>
            <w:r>
              <w:t>вычисленный при регистрации камерой</w:t>
            </w:r>
          </w:p>
        </w:tc>
        <w:tc>
          <w:tcPr>
            <w:tcW w:w="788" w:type="dxa"/>
          </w:tcPr>
          <w:p w:rsidR="00BE411B" w:rsidRDefault="00BE411B" w:rsidP="002F59E6">
            <w:pPr>
              <w:pStyle w:val="StyleText"/>
              <w:ind w:firstLine="0"/>
              <w:jc w:val="center"/>
              <w:rPr>
                <w:lang w:val="en-US"/>
              </w:rPr>
            </w:pPr>
            <w:r>
              <w:rPr>
                <w:lang w:val="en-US"/>
              </w:rPr>
              <w:t>String</w:t>
            </w:r>
          </w:p>
          <w:p w:rsidR="00BE411B" w:rsidRDefault="00BE411B" w:rsidP="002F59E6">
            <w:pPr>
              <w:pStyle w:val="StyleText"/>
              <w:ind w:firstLine="0"/>
              <w:jc w:val="center"/>
              <w:rPr>
                <w:lang w:val="en-US"/>
              </w:rPr>
            </w:pPr>
            <w:r>
              <w:rPr>
                <w:lang w:val="en-US"/>
              </w:rPr>
              <w:t>int</w:t>
            </w:r>
          </w:p>
          <w:p w:rsidR="00BE411B" w:rsidRPr="00BE411B" w:rsidRDefault="00BE411B" w:rsidP="002F59E6">
            <w:pPr>
              <w:pStyle w:val="StyleText"/>
              <w:ind w:firstLine="0"/>
              <w:jc w:val="center"/>
              <w:rPr>
                <w:lang w:val="en-US"/>
              </w:rPr>
            </w:pPr>
            <w:r>
              <w:rPr>
                <w:lang w:val="en-US"/>
              </w:rPr>
              <w:t>shor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c>
          <w:tcPr>
            <w:tcW w:w="295" w:type="dxa"/>
          </w:tcPr>
          <w:p w:rsidR="00BE411B" w:rsidRPr="00BE411B" w:rsidRDefault="00BE411B" w:rsidP="002F59E6">
            <w:pPr>
              <w:pStyle w:val="StyleText"/>
              <w:ind w:firstLine="0"/>
              <w:jc w:val="center"/>
              <w:rPr>
                <w:lang w:val="en-US"/>
              </w:rPr>
            </w:pPr>
            <w:r>
              <w:rPr>
                <w:lang w:val="en-US"/>
              </w:rPr>
              <w:t>-</w:t>
            </w:r>
          </w:p>
        </w:tc>
      </w:tr>
      <w:tr w:rsidR="00AD77D5" w:rsidTr="00B237C2">
        <w:tc>
          <w:tcPr>
            <w:tcW w:w="9571" w:type="dxa"/>
            <w:gridSpan w:val="7"/>
          </w:tcPr>
          <w:p w:rsidR="00AD77D5" w:rsidRPr="00AD77D5" w:rsidRDefault="00AD77D5" w:rsidP="002F59E6">
            <w:pPr>
              <w:pStyle w:val="StyleText"/>
              <w:ind w:firstLine="0"/>
              <w:jc w:val="center"/>
              <w:rPr>
                <w:b/>
                <w:lang w:val="en-US"/>
              </w:rPr>
            </w:pPr>
            <w:r w:rsidRPr="00AD77D5">
              <w:rPr>
                <w:b/>
              </w:rPr>
              <w:t xml:space="preserve">Класс </w:t>
            </w:r>
            <w:r w:rsidRPr="00AD77D5">
              <w:rPr>
                <w:b/>
                <w:lang w:val="en-US"/>
              </w:rPr>
              <w:t>DataElementServiceImpl</w:t>
            </w:r>
          </w:p>
        </w:tc>
      </w:tr>
      <w:tr w:rsidR="00AD77D5" w:rsidTr="00AD77D5">
        <w:tc>
          <w:tcPr>
            <w:tcW w:w="4228" w:type="dxa"/>
          </w:tcPr>
          <w:p w:rsidR="00AD77D5" w:rsidRDefault="00AD77D5" w:rsidP="002F59E6">
            <w:pPr>
              <w:pStyle w:val="StyleText"/>
              <w:ind w:firstLine="0"/>
              <w:jc w:val="center"/>
              <w:rPr>
                <w:lang w:val="en-US"/>
              </w:rPr>
            </w:pPr>
            <w:r>
              <w:rPr>
                <w:lang w:val="en-US"/>
              </w:rPr>
              <w:t>DataElementServiceImpl</w:t>
            </w:r>
          </w:p>
        </w:tc>
        <w:tc>
          <w:tcPr>
            <w:tcW w:w="2087" w:type="dxa"/>
          </w:tcPr>
          <w:p w:rsidR="00AD77D5" w:rsidRDefault="00AD77D5" w:rsidP="00BE411B">
            <w:pPr>
              <w:pStyle w:val="StyleText"/>
              <w:ind w:firstLine="0"/>
              <w:jc w:val="center"/>
              <w:rPr>
                <w:lang w:val="en-US"/>
              </w:rPr>
            </w:pPr>
            <w:r>
              <w:rPr>
                <w:lang w:val="en-US"/>
              </w:rPr>
              <w:t>dDao</w:t>
            </w:r>
          </w:p>
        </w:tc>
        <w:tc>
          <w:tcPr>
            <w:tcW w:w="1583" w:type="dxa"/>
          </w:tcPr>
          <w:p w:rsidR="00AD77D5" w:rsidRPr="00AD77D5" w:rsidRDefault="00AD77D5" w:rsidP="00BE411B">
            <w:pPr>
              <w:pStyle w:val="StyleText"/>
              <w:ind w:firstLine="0"/>
              <w:jc w:val="center"/>
            </w:pPr>
            <w:r>
              <w:t>Экземпляр объекта</w:t>
            </w:r>
            <w:r w:rsidRPr="00AD77D5">
              <w:t xml:space="preserve"> </w:t>
            </w:r>
            <w:r>
              <w:t xml:space="preserve">реализующего интерфейс </w:t>
            </w:r>
            <w:r>
              <w:rPr>
                <w:lang w:val="en-US"/>
              </w:rPr>
              <w:t>DAO</w:t>
            </w:r>
          </w:p>
        </w:tc>
        <w:tc>
          <w:tcPr>
            <w:tcW w:w="788" w:type="dxa"/>
          </w:tcPr>
          <w:p w:rsidR="00AD77D5" w:rsidRPr="00AD77D5" w:rsidRDefault="00AD77D5" w:rsidP="002F59E6">
            <w:pPr>
              <w:pStyle w:val="StyleText"/>
              <w:ind w:firstLine="0"/>
              <w:jc w:val="center"/>
              <w:rPr>
                <w:lang w:val="en-US"/>
              </w:rPr>
            </w:pPr>
            <w:r>
              <w:rPr>
                <w:lang w:val="en-US"/>
              </w:rPr>
              <w:t>DataElementDao</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c>
          <w:tcPr>
            <w:tcW w:w="295" w:type="dxa"/>
          </w:tcPr>
          <w:p w:rsidR="00AD77D5" w:rsidRPr="00AD77D5" w:rsidRDefault="00AD77D5" w:rsidP="002F59E6">
            <w:pPr>
              <w:pStyle w:val="StyleText"/>
              <w:ind w:firstLine="0"/>
              <w:jc w:val="center"/>
              <w:rPr>
                <w:lang w:val="en-US"/>
              </w:rPr>
            </w:pPr>
            <w:r>
              <w:rPr>
                <w:lang w:val="en-US"/>
              </w:rPr>
              <w:t>-</w:t>
            </w:r>
          </w:p>
        </w:tc>
      </w:tr>
    </w:tbl>
    <w:p w:rsidR="002F59E6" w:rsidRDefault="002F59E6">
      <w:r>
        <w:br w:type="page"/>
      </w:r>
    </w:p>
    <w:p w:rsidR="00AD77D5" w:rsidRPr="00C218C1" w:rsidRDefault="00AD77D5" w:rsidP="00AD77D5">
      <w:pPr>
        <w:pStyle w:val="StyleText"/>
      </w:pPr>
      <w:r>
        <w:lastRenderedPageBreak/>
        <w:t>Продолжение таблицы 3</w:t>
      </w:r>
    </w:p>
    <w:tbl>
      <w:tblPr>
        <w:tblStyle w:val="ab"/>
        <w:tblW w:w="0" w:type="auto"/>
        <w:tblLook w:val="04A0" w:firstRow="1" w:lastRow="0" w:firstColumn="1" w:lastColumn="0" w:noHBand="0" w:noVBand="1"/>
      </w:tblPr>
      <w:tblGrid>
        <w:gridCol w:w="2084"/>
        <w:gridCol w:w="1235"/>
        <w:gridCol w:w="1267"/>
        <w:gridCol w:w="675"/>
        <w:gridCol w:w="497"/>
        <w:gridCol w:w="1697"/>
        <w:gridCol w:w="2116"/>
      </w:tblGrid>
      <w:tr w:rsidR="00FF2B84" w:rsidTr="00FF2B84">
        <w:tc>
          <w:tcPr>
            <w:tcW w:w="2152" w:type="dxa"/>
          </w:tcPr>
          <w:p w:rsidR="00AD77D5" w:rsidRPr="007171D1" w:rsidRDefault="00AD77D5" w:rsidP="00B237C2">
            <w:pPr>
              <w:pStyle w:val="StyleText"/>
              <w:ind w:firstLine="0"/>
              <w:jc w:val="center"/>
              <w:rPr>
                <w:lang w:val="en-US"/>
              </w:rPr>
            </w:pPr>
            <w:r>
              <w:rPr>
                <w:lang w:val="en-US"/>
              </w:rPr>
              <w:t>getDataElementWagonsAll</w:t>
            </w:r>
          </w:p>
        </w:tc>
        <w:tc>
          <w:tcPr>
            <w:tcW w:w="1272" w:type="dxa"/>
          </w:tcPr>
          <w:p w:rsidR="00AD77D5" w:rsidRPr="007171D1" w:rsidRDefault="00AD77D5" w:rsidP="00B237C2">
            <w:pPr>
              <w:pStyle w:val="StyleText"/>
              <w:ind w:firstLine="0"/>
              <w:jc w:val="center"/>
              <w:rPr>
                <w:lang w:val="en-US"/>
              </w:rPr>
            </w:pPr>
            <w:r>
              <w:rPr>
                <w:lang w:val="en-US"/>
              </w:rPr>
              <w:t>-</w:t>
            </w:r>
          </w:p>
        </w:tc>
        <w:tc>
          <w:tcPr>
            <w:tcW w:w="1061" w:type="dxa"/>
          </w:tcPr>
          <w:p w:rsidR="00AD77D5" w:rsidRPr="00AD77D5" w:rsidRDefault="00AD77D5" w:rsidP="00B237C2">
            <w:pPr>
              <w:pStyle w:val="StyleText"/>
              <w:ind w:firstLine="0"/>
              <w:jc w:val="center"/>
              <w:rPr>
                <w:lang w:val="en-US"/>
              </w:rPr>
            </w:pPr>
            <w:r>
              <w:rPr>
                <w:lang w:val="en-US"/>
              </w:rPr>
              <w:t>-</w:t>
            </w:r>
          </w:p>
        </w:tc>
        <w:tc>
          <w:tcPr>
            <w:tcW w:w="643" w:type="dxa"/>
          </w:tcPr>
          <w:p w:rsidR="00AD77D5" w:rsidRPr="00C218C1" w:rsidRDefault="00AD77D5" w:rsidP="00B237C2">
            <w:pPr>
              <w:pStyle w:val="StyleText"/>
              <w:ind w:firstLine="0"/>
              <w:jc w:val="center"/>
              <w:rPr>
                <w:lang w:val="en-US"/>
              </w:rPr>
            </w:pPr>
            <w:r>
              <w:rPr>
                <w:lang w:val="en-US"/>
              </w:rPr>
              <w:t>-</w:t>
            </w:r>
          </w:p>
        </w:tc>
        <w:tc>
          <w:tcPr>
            <w:tcW w:w="507" w:type="dxa"/>
          </w:tcPr>
          <w:p w:rsidR="00AD77D5" w:rsidRPr="007171D1" w:rsidRDefault="00AD77D5" w:rsidP="00B237C2">
            <w:pPr>
              <w:pStyle w:val="StyleText"/>
              <w:ind w:firstLine="0"/>
              <w:jc w:val="center"/>
              <w:rPr>
                <w:lang w:val="en-US"/>
              </w:rPr>
            </w:pPr>
            <w:r>
              <w:rPr>
                <w:lang w:val="en-US"/>
              </w:rPr>
              <w:t>data</w:t>
            </w:r>
          </w:p>
        </w:tc>
        <w:tc>
          <w:tcPr>
            <w:tcW w:w="1751" w:type="dxa"/>
          </w:tcPr>
          <w:p w:rsidR="00AD77D5" w:rsidRPr="00AD77D5" w:rsidRDefault="00AD77D5" w:rsidP="00B237C2">
            <w:pPr>
              <w:pStyle w:val="StyleText"/>
              <w:ind w:firstLine="0"/>
              <w:jc w:val="center"/>
            </w:pPr>
            <w:r>
              <w:t>Информация обо всех полувагонах зарегистрированных камерой</w:t>
            </w:r>
          </w:p>
        </w:tc>
        <w:tc>
          <w:tcPr>
            <w:tcW w:w="2185" w:type="dxa"/>
          </w:tcPr>
          <w:p w:rsidR="00AD77D5" w:rsidRPr="00AD77D5" w:rsidRDefault="00AD77D5" w:rsidP="00B237C2">
            <w:pPr>
              <w:pStyle w:val="StyleText"/>
              <w:ind w:firstLine="0"/>
              <w:jc w:val="center"/>
            </w:pPr>
            <w:r>
              <w:rPr>
                <w:lang w:val="en-US"/>
              </w:rPr>
              <w:t>List&lt;DataElementWagons&gt;</w:t>
            </w:r>
          </w:p>
        </w:tc>
      </w:tr>
      <w:tr w:rsidR="00FF2B84" w:rsidTr="00FF2B84">
        <w:tc>
          <w:tcPr>
            <w:tcW w:w="2152" w:type="dxa"/>
          </w:tcPr>
          <w:p w:rsidR="00AD77D5" w:rsidRPr="00FF2B84" w:rsidRDefault="00FF2B84" w:rsidP="00B237C2">
            <w:pPr>
              <w:pStyle w:val="StyleText"/>
              <w:ind w:firstLine="0"/>
              <w:jc w:val="center"/>
              <w:rPr>
                <w:lang w:val="en-US"/>
              </w:rPr>
            </w:pPr>
            <w:r>
              <w:rPr>
                <w:lang w:val="en-US"/>
              </w:rPr>
              <w:t>getDataElementInvoicesAll</w:t>
            </w:r>
          </w:p>
        </w:tc>
        <w:tc>
          <w:tcPr>
            <w:tcW w:w="1272" w:type="dxa"/>
          </w:tcPr>
          <w:p w:rsidR="00AD77D5" w:rsidRPr="00FF2B84" w:rsidRDefault="00FF2B84" w:rsidP="00B237C2">
            <w:pPr>
              <w:pStyle w:val="StyleText"/>
              <w:ind w:firstLine="0"/>
              <w:jc w:val="center"/>
              <w:rPr>
                <w:lang w:val="en-US"/>
              </w:rPr>
            </w:pPr>
            <w:r>
              <w:rPr>
                <w:lang w:val="en-US"/>
              </w:rPr>
              <w:t>-</w:t>
            </w:r>
          </w:p>
        </w:tc>
        <w:tc>
          <w:tcPr>
            <w:tcW w:w="1061" w:type="dxa"/>
          </w:tcPr>
          <w:p w:rsidR="00AD77D5" w:rsidRPr="00FF2B84" w:rsidRDefault="00FF2B84" w:rsidP="00B237C2">
            <w:pPr>
              <w:pStyle w:val="StyleText"/>
              <w:ind w:firstLine="0"/>
              <w:jc w:val="center"/>
              <w:rPr>
                <w:lang w:val="en-US"/>
              </w:rPr>
            </w:pPr>
            <w:r>
              <w:rPr>
                <w:lang w:val="en-US"/>
              </w:rPr>
              <w:t>-</w:t>
            </w:r>
          </w:p>
        </w:tc>
        <w:tc>
          <w:tcPr>
            <w:tcW w:w="643" w:type="dxa"/>
          </w:tcPr>
          <w:p w:rsidR="00AD77D5" w:rsidRPr="00FF2B84" w:rsidRDefault="00FF2B84" w:rsidP="00B237C2">
            <w:pPr>
              <w:pStyle w:val="StyleText"/>
              <w:ind w:firstLine="0"/>
              <w:jc w:val="center"/>
              <w:rPr>
                <w:lang w:val="en-US"/>
              </w:rPr>
            </w:pPr>
            <w:r>
              <w:rPr>
                <w:lang w:val="en-US"/>
              </w:rPr>
              <w:t>-</w:t>
            </w:r>
          </w:p>
        </w:tc>
        <w:tc>
          <w:tcPr>
            <w:tcW w:w="507" w:type="dxa"/>
          </w:tcPr>
          <w:p w:rsidR="00AD77D5" w:rsidRDefault="00FF2B84" w:rsidP="00B237C2">
            <w:pPr>
              <w:pStyle w:val="StyleText"/>
              <w:ind w:firstLine="0"/>
              <w:jc w:val="center"/>
              <w:rPr>
                <w:lang w:val="en-US"/>
              </w:rPr>
            </w:pPr>
            <w:r>
              <w:rPr>
                <w:lang w:val="en-US"/>
              </w:rPr>
              <w:t>data</w:t>
            </w:r>
          </w:p>
        </w:tc>
        <w:tc>
          <w:tcPr>
            <w:tcW w:w="1751" w:type="dxa"/>
          </w:tcPr>
          <w:p w:rsidR="00AD77D5" w:rsidRPr="00FF2B84" w:rsidRDefault="00FF2B84" w:rsidP="00B237C2">
            <w:pPr>
              <w:pStyle w:val="StyleText"/>
              <w:ind w:firstLine="0"/>
              <w:jc w:val="center"/>
            </w:pPr>
            <w:r>
              <w:t>Информация обо всех накладных</w:t>
            </w:r>
          </w:p>
        </w:tc>
        <w:tc>
          <w:tcPr>
            <w:tcW w:w="2185" w:type="dxa"/>
          </w:tcPr>
          <w:p w:rsidR="00AD77D5" w:rsidRPr="002F59E6" w:rsidRDefault="00FF2B84" w:rsidP="00B237C2">
            <w:pPr>
              <w:pStyle w:val="StyleText"/>
              <w:ind w:firstLine="0"/>
              <w:jc w:val="center"/>
              <w:rPr>
                <w:lang w:val="en-US"/>
              </w:rPr>
            </w:pPr>
            <w:r>
              <w:rPr>
                <w:lang w:val="en-US"/>
              </w:rPr>
              <w:t>List&lt;DataElementInvoices&gt;</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All</w:t>
            </w:r>
          </w:p>
        </w:tc>
        <w:tc>
          <w:tcPr>
            <w:tcW w:w="1272" w:type="dxa"/>
          </w:tcPr>
          <w:p w:rsidR="00FF2B84" w:rsidRDefault="00FF2B84" w:rsidP="00B237C2">
            <w:pPr>
              <w:pStyle w:val="StyleText"/>
              <w:ind w:firstLine="0"/>
              <w:jc w:val="center"/>
              <w:rPr>
                <w:lang w:val="en-US"/>
              </w:rPr>
            </w:pPr>
            <w:r>
              <w:rPr>
                <w:lang w:val="en-US"/>
              </w:rPr>
              <w:t>-</w:t>
            </w:r>
          </w:p>
        </w:tc>
        <w:tc>
          <w:tcPr>
            <w:tcW w:w="1061" w:type="dxa"/>
          </w:tcPr>
          <w:p w:rsidR="00FF2B84" w:rsidRDefault="00FF2B84" w:rsidP="00B237C2">
            <w:pPr>
              <w:pStyle w:val="StyleText"/>
              <w:ind w:firstLine="0"/>
              <w:jc w:val="center"/>
              <w:rPr>
                <w:lang w:val="en-US"/>
              </w:rPr>
            </w:pPr>
            <w:r>
              <w:rPr>
                <w:lang w:val="en-US"/>
              </w:rPr>
              <w:t>-</w:t>
            </w:r>
          </w:p>
        </w:tc>
        <w:tc>
          <w:tcPr>
            <w:tcW w:w="643" w:type="dxa"/>
          </w:tcPr>
          <w:p w:rsidR="00FF2B84" w:rsidRDefault="00FF2B84" w:rsidP="00B237C2">
            <w:pPr>
              <w:pStyle w:val="StyleText"/>
              <w:ind w:firstLine="0"/>
              <w:jc w:val="center"/>
              <w:rPr>
                <w:lang w:val="en-US"/>
              </w:rPr>
            </w:pPr>
            <w:r>
              <w:rPr>
                <w:lang w:val="en-US"/>
              </w:rPr>
              <w: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бо всех соответствиях полувагонов накладным</w:t>
            </w:r>
          </w:p>
        </w:tc>
        <w:tc>
          <w:tcPr>
            <w:tcW w:w="2185" w:type="dxa"/>
          </w:tcPr>
          <w:p w:rsidR="00FF2B84" w:rsidRPr="00FF2B84" w:rsidRDefault="00FF2B84" w:rsidP="00B237C2">
            <w:pPr>
              <w:pStyle w:val="StyleText"/>
              <w:ind w:firstLine="0"/>
              <w:jc w:val="center"/>
              <w:rPr>
                <w:lang w:val="en-US"/>
              </w:rPr>
            </w:pPr>
            <w:r>
              <w:rPr>
                <w:lang w:val="en-US"/>
              </w:rPr>
              <w:t>List&lt;DataElementRegister&gt;</w:t>
            </w:r>
          </w:p>
        </w:tc>
      </w:tr>
      <w:tr w:rsidR="00FF2B84" w:rsidTr="00FF2B84">
        <w:tc>
          <w:tcPr>
            <w:tcW w:w="2152" w:type="dxa"/>
          </w:tcPr>
          <w:p w:rsidR="00FF2B84" w:rsidRDefault="00FF2B84" w:rsidP="00B237C2">
            <w:pPr>
              <w:pStyle w:val="StyleText"/>
              <w:ind w:firstLine="0"/>
              <w:jc w:val="center"/>
              <w:rPr>
                <w:lang w:val="en-US"/>
              </w:rPr>
            </w:pPr>
            <w:r>
              <w:rPr>
                <w:lang w:val="en-US"/>
              </w:rPr>
              <w:t>getDataElementWagons</w:t>
            </w:r>
          </w:p>
        </w:tc>
        <w:tc>
          <w:tcPr>
            <w:tcW w:w="1272" w:type="dxa"/>
          </w:tcPr>
          <w:p w:rsidR="00FF2B84" w:rsidRDefault="00FF2B84" w:rsidP="00B237C2">
            <w:pPr>
              <w:pStyle w:val="StyleText"/>
              <w:ind w:firstLine="0"/>
              <w:jc w:val="center"/>
              <w:rPr>
                <w:lang w:val="en-US"/>
              </w:rPr>
            </w:pPr>
            <w:r>
              <w:rPr>
                <w:lang w:val="en-US"/>
              </w:rPr>
              <w:t>numberWagon</w:t>
            </w:r>
          </w:p>
        </w:tc>
        <w:tc>
          <w:tcPr>
            <w:tcW w:w="1061" w:type="dxa"/>
          </w:tcPr>
          <w:p w:rsidR="00FF2B84" w:rsidRP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полувагоне</w:t>
            </w:r>
          </w:p>
        </w:tc>
        <w:tc>
          <w:tcPr>
            <w:tcW w:w="2185" w:type="dxa"/>
          </w:tcPr>
          <w:p w:rsidR="00FF2B84" w:rsidRDefault="00FF2B84" w:rsidP="00B237C2">
            <w:pPr>
              <w:pStyle w:val="StyleText"/>
              <w:ind w:firstLine="0"/>
              <w:jc w:val="center"/>
              <w:rPr>
                <w:lang w:val="en-US"/>
              </w:rPr>
            </w:pPr>
            <w:r>
              <w:rPr>
                <w:lang w:val="en-US"/>
              </w:rPr>
              <w:t>DataElementWagons</w:t>
            </w:r>
          </w:p>
        </w:tc>
      </w:tr>
      <w:tr w:rsidR="00FF2B84" w:rsidTr="00FF2B84">
        <w:tc>
          <w:tcPr>
            <w:tcW w:w="2152" w:type="dxa"/>
          </w:tcPr>
          <w:p w:rsidR="00FF2B84" w:rsidRDefault="00FF2B84" w:rsidP="00B237C2">
            <w:pPr>
              <w:pStyle w:val="StyleText"/>
              <w:ind w:firstLine="0"/>
              <w:jc w:val="center"/>
              <w:rPr>
                <w:lang w:val="en-US"/>
              </w:rPr>
            </w:pPr>
            <w:r>
              <w:rPr>
                <w:lang w:val="en-US"/>
              </w:rPr>
              <w:t>getDataElementInvoices</w:t>
            </w:r>
          </w:p>
        </w:tc>
        <w:tc>
          <w:tcPr>
            <w:tcW w:w="1272" w:type="dxa"/>
          </w:tcPr>
          <w:p w:rsidR="00FF2B84" w:rsidRDefault="00FF2B84" w:rsidP="00B237C2">
            <w:pPr>
              <w:pStyle w:val="StyleText"/>
              <w:ind w:firstLine="0"/>
              <w:jc w:val="center"/>
              <w:rPr>
                <w:lang w:val="en-US"/>
              </w:rPr>
            </w:pPr>
            <w:r>
              <w:rPr>
                <w:lang w:val="en-US"/>
              </w:rPr>
              <w:t>numberInvoice</w:t>
            </w:r>
          </w:p>
        </w:tc>
        <w:tc>
          <w:tcPr>
            <w:tcW w:w="1061" w:type="dxa"/>
          </w:tcPr>
          <w:p w:rsidR="00FF2B84" w:rsidRPr="00FF2B84" w:rsidRDefault="00FF2B84" w:rsidP="00B237C2">
            <w:pPr>
              <w:pStyle w:val="StyleText"/>
              <w:ind w:firstLine="0"/>
              <w:jc w:val="center"/>
            </w:pPr>
            <w:r>
              <w:t>Номер накладной</w:t>
            </w:r>
          </w:p>
        </w:tc>
        <w:tc>
          <w:tcPr>
            <w:tcW w:w="643" w:type="dxa"/>
          </w:tcPr>
          <w:p w:rsidR="00FF2B84" w:rsidRDefault="00FF2B84" w:rsidP="00B237C2">
            <w:pPr>
              <w:pStyle w:val="StyleText"/>
              <w:ind w:firstLine="0"/>
              <w:jc w:val="center"/>
              <w:rPr>
                <w:lang w:val="en-US"/>
              </w:rPr>
            </w:pPr>
            <w:r>
              <w:rPr>
                <w:lang w:val="en-US"/>
              </w:rPr>
              <w:t>String</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я о накладной</w:t>
            </w:r>
          </w:p>
        </w:tc>
        <w:tc>
          <w:tcPr>
            <w:tcW w:w="2185" w:type="dxa"/>
          </w:tcPr>
          <w:p w:rsidR="00FF2B84" w:rsidRDefault="00FF2B84" w:rsidP="00B237C2">
            <w:pPr>
              <w:pStyle w:val="StyleText"/>
              <w:ind w:firstLine="0"/>
              <w:jc w:val="center"/>
              <w:rPr>
                <w:lang w:val="en-US"/>
              </w:rPr>
            </w:pPr>
            <w:r>
              <w:rPr>
                <w:lang w:val="en-US"/>
              </w:rPr>
              <w:t>DataElementInvoices</w:t>
            </w:r>
          </w:p>
        </w:tc>
      </w:tr>
      <w:tr w:rsidR="00FF2B84" w:rsidTr="00FF2B84">
        <w:tc>
          <w:tcPr>
            <w:tcW w:w="2152" w:type="dxa"/>
          </w:tcPr>
          <w:p w:rsidR="00FF2B84" w:rsidRDefault="00FF2B84" w:rsidP="00B237C2">
            <w:pPr>
              <w:pStyle w:val="StyleText"/>
              <w:ind w:firstLine="0"/>
              <w:jc w:val="center"/>
              <w:rPr>
                <w:lang w:val="en-US"/>
              </w:rPr>
            </w:pPr>
            <w:r>
              <w:rPr>
                <w:lang w:val="en-US"/>
              </w:rPr>
              <w:t>getDataElementRegister</w:t>
            </w:r>
          </w:p>
        </w:tc>
        <w:tc>
          <w:tcPr>
            <w:tcW w:w="1272" w:type="dxa"/>
          </w:tcPr>
          <w:p w:rsidR="00FF2B84" w:rsidRDefault="00FF2B84" w:rsidP="00B237C2">
            <w:pPr>
              <w:pStyle w:val="StyleText"/>
              <w:ind w:firstLine="0"/>
              <w:jc w:val="center"/>
              <w:rPr>
                <w:lang w:val="en-US"/>
              </w:rPr>
            </w:pPr>
            <w:r>
              <w:rPr>
                <w:lang w:val="en-US"/>
              </w:rPr>
              <w:t>numberInvoice</w:t>
            </w:r>
          </w:p>
          <w:p w:rsidR="00FF2B84" w:rsidRDefault="00FF2B84" w:rsidP="00B237C2">
            <w:pPr>
              <w:pStyle w:val="StyleText"/>
              <w:ind w:firstLine="0"/>
              <w:jc w:val="center"/>
              <w:rPr>
                <w:lang w:val="en-US"/>
              </w:rPr>
            </w:pPr>
            <w:r>
              <w:rPr>
                <w:lang w:val="en-US"/>
              </w:rPr>
              <w:t>numberWagon</w:t>
            </w:r>
          </w:p>
        </w:tc>
        <w:tc>
          <w:tcPr>
            <w:tcW w:w="1061" w:type="dxa"/>
          </w:tcPr>
          <w:p w:rsidR="00FF2B84" w:rsidRDefault="00FF2B84" w:rsidP="00B237C2">
            <w:pPr>
              <w:pStyle w:val="StyleText"/>
              <w:ind w:firstLine="0"/>
              <w:jc w:val="center"/>
            </w:pPr>
            <w:r>
              <w:t>Номер накладной</w:t>
            </w:r>
          </w:p>
          <w:p w:rsidR="00FF2B84" w:rsidRDefault="00FF2B84" w:rsidP="00B237C2">
            <w:pPr>
              <w:pStyle w:val="StyleText"/>
              <w:ind w:firstLine="0"/>
              <w:jc w:val="center"/>
            </w:pPr>
            <w:r>
              <w:t>Номер полувагона</w:t>
            </w:r>
          </w:p>
        </w:tc>
        <w:tc>
          <w:tcPr>
            <w:tcW w:w="643" w:type="dxa"/>
          </w:tcPr>
          <w:p w:rsidR="00FF2B84" w:rsidRDefault="00FF2B84" w:rsidP="00B237C2">
            <w:pPr>
              <w:pStyle w:val="StyleText"/>
              <w:ind w:firstLine="0"/>
              <w:jc w:val="center"/>
              <w:rPr>
                <w:lang w:val="en-US"/>
              </w:rPr>
            </w:pPr>
            <w:r>
              <w:rPr>
                <w:lang w:val="en-US"/>
              </w:rPr>
              <w:t>String</w:t>
            </w:r>
          </w:p>
          <w:p w:rsidR="00FF2B84" w:rsidRDefault="00FF2B84" w:rsidP="00B237C2">
            <w:pPr>
              <w:pStyle w:val="StyleText"/>
              <w:ind w:firstLine="0"/>
              <w:jc w:val="center"/>
              <w:rPr>
                <w:lang w:val="en-US"/>
              </w:rPr>
            </w:pPr>
            <w:r>
              <w:rPr>
                <w:lang w:val="en-US"/>
              </w:rPr>
              <w:t>int</w:t>
            </w:r>
          </w:p>
        </w:tc>
        <w:tc>
          <w:tcPr>
            <w:tcW w:w="507" w:type="dxa"/>
          </w:tcPr>
          <w:p w:rsidR="00FF2B84" w:rsidRDefault="00FF2B84" w:rsidP="00B237C2">
            <w:pPr>
              <w:pStyle w:val="StyleText"/>
              <w:ind w:firstLine="0"/>
              <w:jc w:val="center"/>
              <w:rPr>
                <w:lang w:val="en-US"/>
              </w:rPr>
            </w:pPr>
            <w:r>
              <w:rPr>
                <w:lang w:val="en-US"/>
              </w:rPr>
              <w:t>data</w:t>
            </w:r>
          </w:p>
        </w:tc>
        <w:tc>
          <w:tcPr>
            <w:tcW w:w="1751" w:type="dxa"/>
          </w:tcPr>
          <w:p w:rsidR="00FF2B84" w:rsidRDefault="00FF2B84" w:rsidP="00B237C2">
            <w:pPr>
              <w:pStyle w:val="StyleText"/>
              <w:ind w:firstLine="0"/>
              <w:jc w:val="center"/>
            </w:pPr>
            <w:r>
              <w:t>Информации о соответствии полувагона накладной</w:t>
            </w:r>
          </w:p>
        </w:tc>
        <w:tc>
          <w:tcPr>
            <w:tcW w:w="2185" w:type="dxa"/>
          </w:tcPr>
          <w:p w:rsidR="00FF2B84" w:rsidRPr="00FF2B84" w:rsidRDefault="00FF2B84" w:rsidP="00B237C2">
            <w:pPr>
              <w:pStyle w:val="StyleText"/>
              <w:ind w:firstLine="0"/>
              <w:jc w:val="center"/>
              <w:rPr>
                <w:lang w:val="en-US"/>
              </w:rPr>
            </w:pPr>
            <w:r>
              <w:rPr>
                <w:lang w:val="en-US"/>
              </w:rPr>
              <w:t>DataElementRegister</w:t>
            </w:r>
          </w:p>
        </w:tc>
      </w:tr>
      <w:tr w:rsidR="00FF2B84" w:rsidTr="00FF2B84">
        <w:tc>
          <w:tcPr>
            <w:tcW w:w="2152" w:type="dxa"/>
          </w:tcPr>
          <w:p w:rsidR="00FF2B84" w:rsidRPr="00FF2B84" w:rsidRDefault="00FF2B84" w:rsidP="00B237C2">
            <w:pPr>
              <w:pStyle w:val="StyleText"/>
              <w:ind w:firstLine="0"/>
              <w:jc w:val="center"/>
              <w:rPr>
                <w:lang w:val="en-US"/>
              </w:rPr>
            </w:pPr>
            <w:r>
              <w:rPr>
                <w:lang w:val="en-US"/>
              </w:rPr>
              <w:t>insertDataElementWagons</w:t>
            </w:r>
          </w:p>
        </w:tc>
        <w:tc>
          <w:tcPr>
            <w:tcW w:w="1272" w:type="dxa"/>
          </w:tcPr>
          <w:p w:rsidR="00FF2B84" w:rsidRDefault="00FF2B84" w:rsidP="00B237C2">
            <w:pPr>
              <w:pStyle w:val="StyleText"/>
              <w:ind w:firstLine="0"/>
              <w:jc w:val="center"/>
              <w:rPr>
                <w:lang w:val="en-US"/>
              </w:rPr>
            </w:pPr>
            <w:r>
              <w:rPr>
                <w:lang w:val="en-US"/>
              </w:rPr>
              <w:t>numberWagon</w:t>
            </w:r>
          </w:p>
          <w:p w:rsidR="00FF2B84" w:rsidRDefault="00FF2B84" w:rsidP="00B237C2">
            <w:pPr>
              <w:pStyle w:val="StyleText"/>
              <w:ind w:firstLine="0"/>
              <w:jc w:val="center"/>
              <w:rPr>
                <w:lang w:val="en-US"/>
              </w:rPr>
            </w:pPr>
            <w:r>
              <w:rPr>
                <w:lang w:val="en-US"/>
              </w:rPr>
              <w:t>arrivalDate</w:t>
            </w:r>
          </w:p>
          <w:p w:rsidR="00FF2B84" w:rsidRDefault="00FF2B84" w:rsidP="00B237C2">
            <w:pPr>
              <w:pStyle w:val="StyleText"/>
              <w:ind w:firstLine="0"/>
              <w:jc w:val="center"/>
              <w:rPr>
                <w:lang w:val="en-US"/>
              </w:rPr>
            </w:pPr>
            <w:r>
              <w:rPr>
                <w:lang w:val="en-US"/>
              </w:rPr>
              <w:t>imagePath</w:t>
            </w:r>
          </w:p>
          <w:p w:rsidR="00FF2B84" w:rsidRPr="00FF2B84" w:rsidRDefault="00FF2B84" w:rsidP="00B237C2">
            <w:pPr>
              <w:pStyle w:val="StyleText"/>
              <w:ind w:firstLine="0"/>
              <w:jc w:val="center"/>
              <w:rPr>
                <w:lang w:val="en-US"/>
              </w:rPr>
            </w:pPr>
            <w:r>
              <w:rPr>
                <w:lang w:val="en-US"/>
              </w:rPr>
              <w:t>levelCorrect</w:t>
            </w:r>
          </w:p>
        </w:tc>
        <w:tc>
          <w:tcPr>
            <w:tcW w:w="1061" w:type="dxa"/>
          </w:tcPr>
          <w:p w:rsidR="00FF2B84" w:rsidRDefault="00FF2B84" w:rsidP="00FF2B84">
            <w:pPr>
              <w:pStyle w:val="StyleText"/>
              <w:ind w:firstLine="0"/>
              <w:jc w:val="center"/>
            </w:pPr>
            <w:r>
              <w:t>Номер полувагона</w:t>
            </w:r>
          </w:p>
          <w:p w:rsidR="00FF2B84" w:rsidRDefault="00FF2B84" w:rsidP="00FF2B84">
            <w:pPr>
              <w:pStyle w:val="StyleText"/>
              <w:ind w:firstLine="0"/>
              <w:jc w:val="center"/>
            </w:pPr>
            <w:r>
              <w:t>Дата прибытия</w:t>
            </w:r>
          </w:p>
          <w:p w:rsidR="00FF2B84" w:rsidRDefault="00FF2B84" w:rsidP="00FF2B84">
            <w:pPr>
              <w:pStyle w:val="StyleText"/>
              <w:ind w:firstLine="0"/>
              <w:jc w:val="center"/>
            </w:pPr>
            <w:r>
              <w:t>Путь к изображению</w:t>
            </w:r>
          </w:p>
          <w:p w:rsidR="00FF2B84" w:rsidRDefault="00FF2B84" w:rsidP="00FF2B84">
            <w:pPr>
              <w:pStyle w:val="StyleText"/>
              <w:ind w:firstLine="0"/>
              <w:jc w:val="center"/>
            </w:pPr>
            <w:r>
              <w:t>Уровень корректного распознавания</w:t>
            </w:r>
          </w:p>
        </w:tc>
        <w:tc>
          <w:tcPr>
            <w:tcW w:w="643" w:type="dxa"/>
          </w:tcPr>
          <w:p w:rsidR="00FF2B84" w:rsidRDefault="00FF2B84" w:rsidP="00FF2B84">
            <w:pPr>
              <w:pStyle w:val="StyleText"/>
              <w:ind w:firstLine="0"/>
              <w:jc w:val="center"/>
              <w:rPr>
                <w:lang w:val="en-US"/>
              </w:rPr>
            </w:pPr>
            <w:r>
              <w:rPr>
                <w:lang w:val="en-US"/>
              </w:rPr>
              <w:t>int</w:t>
            </w:r>
          </w:p>
          <w:p w:rsidR="00FF2B84" w:rsidRDefault="00FF2B84" w:rsidP="00FF2B84">
            <w:pPr>
              <w:pStyle w:val="StyleText"/>
              <w:ind w:firstLine="0"/>
              <w:jc w:val="center"/>
              <w:rPr>
                <w:lang w:val="en-US"/>
              </w:rPr>
            </w:pPr>
            <w:r>
              <w:rPr>
                <w:lang w:val="en-US"/>
              </w:rPr>
              <w:t>String</w:t>
            </w:r>
          </w:p>
          <w:p w:rsidR="00FF2B84" w:rsidRDefault="00FF2B84" w:rsidP="00FF2B84">
            <w:pPr>
              <w:pStyle w:val="StyleText"/>
              <w:ind w:firstLine="0"/>
              <w:jc w:val="center"/>
              <w:rPr>
                <w:lang w:val="en-US"/>
              </w:rPr>
            </w:pPr>
            <w:r>
              <w:rPr>
                <w:lang w:val="en-US"/>
              </w:rPr>
              <w:t>String</w:t>
            </w:r>
          </w:p>
          <w:p w:rsidR="00FF2B84" w:rsidRPr="00FF2B84" w:rsidRDefault="00FF2B84" w:rsidP="00FF2B84">
            <w:pPr>
              <w:pStyle w:val="StyleText"/>
              <w:ind w:firstLine="0"/>
              <w:jc w:val="center"/>
              <w:rPr>
                <w:lang w:val="en-US"/>
              </w:rPr>
            </w:pPr>
            <w:r>
              <w:rPr>
                <w:lang w:val="en-US"/>
              </w:rPr>
              <w:t>double</w:t>
            </w:r>
          </w:p>
        </w:tc>
        <w:tc>
          <w:tcPr>
            <w:tcW w:w="507" w:type="dxa"/>
          </w:tcPr>
          <w:p w:rsidR="00FF2B84" w:rsidRPr="00FF2B84" w:rsidRDefault="00FF2B84" w:rsidP="00B237C2">
            <w:pPr>
              <w:pStyle w:val="StyleText"/>
              <w:ind w:firstLine="0"/>
              <w:jc w:val="center"/>
              <w:rPr>
                <w:lang w:val="en-US"/>
              </w:rPr>
            </w:pPr>
            <w:r>
              <w:rPr>
                <w:lang w:val="en-US"/>
              </w:rPr>
              <w:t>-</w:t>
            </w:r>
          </w:p>
        </w:tc>
        <w:tc>
          <w:tcPr>
            <w:tcW w:w="1751" w:type="dxa"/>
          </w:tcPr>
          <w:p w:rsidR="00FF2B84" w:rsidRPr="00FF2B84" w:rsidRDefault="00FF2B84" w:rsidP="00B237C2">
            <w:pPr>
              <w:pStyle w:val="StyleText"/>
              <w:ind w:firstLine="0"/>
              <w:jc w:val="center"/>
              <w:rPr>
                <w:lang w:val="en-US"/>
              </w:rPr>
            </w:pPr>
            <w:r>
              <w:rPr>
                <w:lang w:val="en-US"/>
              </w:rPr>
              <w:t>-</w:t>
            </w:r>
          </w:p>
        </w:tc>
        <w:tc>
          <w:tcPr>
            <w:tcW w:w="2185" w:type="dxa"/>
          </w:tcPr>
          <w:p w:rsidR="00FF2B84" w:rsidRPr="00FF2B84" w:rsidRDefault="00FF2B84" w:rsidP="00B237C2">
            <w:pPr>
              <w:pStyle w:val="StyleText"/>
              <w:ind w:firstLine="0"/>
              <w:jc w:val="center"/>
              <w:rPr>
                <w:lang w:val="en-US"/>
              </w:rPr>
            </w:pPr>
            <w:r>
              <w:rPr>
                <w:lang w:val="en-US"/>
              </w:rPr>
              <w:t>-</w:t>
            </w:r>
          </w:p>
        </w:tc>
      </w:tr>
    </w:tbl>
    <w:p w:rsidR="00AD77D5" w:rsidRDefault="00AD77D5"/>
    <w:p w:rsidR="0050783B" w:rsidRPr="00C218C1" w:rsidRDefault="0050783B" w:rsidP="0050783B">
      <w:pPr>
        <w:pStyle w:val="StyleText"/>
      </w:pPr>
      <w:r>
        <w:lastRenderedPageBreak/>
        <w:t>Продолжение таблицы 3</w:t>
      </w:r>
    </w:p>
    <w:tbl>
      <w:tblPr>
        <w:tblStyle w:val="ab"/>
        <w:tblW w:w="0" w:type="auto"/>
        <w:tblLook w:val="04A0" w:firstRow="1" w:lastRow="0" w:firstColumn="1" w:lastColumn="0" w:noHBand="0" w:noVBand="1"/>
      </w:tblPr>
      <w:tblGrid>
        <w:gridCol w:w="3340"/>
        <w:gridCol w:w="2386"/>
        <w:gridCol w:w="1947"/>
        <w:gridCol w:w="971"/>
        <w:gridCol w:w="309"/>
        <w:gridCol w:w="309"/>
        <w:gridCol w:w="309"/>
      </w:tblGrid>
      <w:tr w:rsidR="007F61C6" w:rsidTr="00B237C2">
        <w:tc>
          <w:tcPr>
            <w:tcW w:w="2152" w:type="dxa"/>
          </w:tcPr>
          <w:p w:rsidR="0050783B" w:rsidRPr="007171D1" w:rsidRDefault="007F61C6" w:rsidP="00B237C2">
            <w:pPr>
              <w:pStyle w:val="StyleText"/>
              <w:ind w:firstLine="0"/>
              <w:jc w:val="center"/>
              <w:rPr>
                <w:lang w:val="en-US"/>
              </w:rPr>
            </w:pPr>
            <w:r>
              <w:rPr>
                <w:lang w:val="en-US"/>
              </w:rPr>
              <w:t>insertDataElementInvoices</w:t>
            </w:r>
          </w:p>
        </w:tc>
        <w:tc>
          <w:tcPr>
            <w:tcW w:w="1272" w:type="dxa"/>
          </w:tcPr>
          <w:p w:rsidR="007F61C6"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ameSupplier</w:t>
            </w:r>
          </w:p>
          <w:p w:rsidR="007F61C6" w:rsidRDefault="007F61C6" w:rsidP="00B237C2">
            <w:pPr>
              <w:pStyle w:val="StyleText"/>
              <w:ind w:firstLine="0"/>
              <w:jc w:val="center"/>
              <w:rPr>
                <w:lang w:val="en-US"/>
              </w:rPr>
            </w:pPr>
            <w:r>
              <w:rPr>
                <w:lang w:val="en-US"/>
              </w:rPr>
              <w:t>totalWagons</w:t>
            </w:r>
          </w:p>
          <w:p w:rsidR="007F61C6" w:rsidRDefault="007F61C6" w:rsidP="00B237C2">
            <w:pPr>
              <w:pStyle w:val="StyleText"/>
              <w:ind w:firstLine="0"/>
              <w:jc w:val="center"/>
              <w:rPr>
                <w:lang w:val="en-US"/>
              </w:rPr>
            </w:pPr>
            <w:r>
              <w:rPr>
                <w:lang w:val="en-US"/>
              </w:rPr>
              <w:t>arrivalTrainDate</w:t>
            </w:r>
          </w:p>
          <w:p w:rsidR="007F61C6" w:rsidRPr="007171D1" w:rsidRDefault="007F61C6" w:rsidP="00B237C2">
            <w:pPr>
              <w:pStyle w:val="StyleText"/>
              <w:ind w:firstLine="0"/>
              <w:jc w:val="center"/>
              <w:rPr>
                <w:lang w:val="en-US"/>
              </w:rPr>
            </w:pPr>
            <w:r>
              <w:rPr>
                <w:lang w:val="en-US"/>
              </w:rPr>
              <w:t>departureTrainDate</w:t>
            </w:r>
          </w:p>
        </w:tc>
        <w:tc>
          <w:tcPr>
            <w:tcW w:w="1061" w:type="dxa"/>
          </w:tcPr>
          <w:p w:rsidR="007F61C6" w:rsidRDefault="007F61C6" w:rsidP="00B237C2">
            <w:pPr>
              <w:pStyle w:val="StyleText"/>
              <w:ind w:firstLine="0"/>
              <w:jc w:val="center"/>
            </w:pPr>
            <w:r>
              <w:t>Номер накладной</w:t>
            </w:r>
          </w:p>
          <w:p w:rsidR="007F61C6" w:rsidRDefault="007F61C6" w:rsidP="00B237C2">
            <w:pPr>
              <w:pStyle w:val="StyleText"/>
              <w:ind w:firstLine="0"/>
              <w:jc w:val="center"/>
            </w:pPr>
            <w:r>
              <w:t>Название поставщика</w:t>
            </w:r>
          </w:p>
          <w:p w:rsidR="007F61C6" w:rsidRDefault="007F61C6" w:rsidP="00B237C2">
            <w:pPr>
              <w:pStyle w:val="StyleText"/>
              <w:ind w:firstLine="0"/>
              <w:jc w:val="center"/>
            </w:pPr>
            <w:r>
              <w:t>Общее число полувагонов</w:t>
            </w:r>
          </w:p>
          <w:p w:rsidR="007F61C6" w:rsidRDefault="007F61C6" w:rsidP="00B237C2">
            <w:pPr>
              <w:pStyle w:val="StyleText"/>
              <w:ind w:firstLine="0"/>
              <w:jc w:val="center"/>
            </w:pPr>
            <w:r>
              <w:t>Дата прибытия состава</w:t>
            </w:r>
          </w:p>
          <w:p w:rsidR="007F61C6" w:rsidRPr="007F61C6" w:rsidRDefault="007F61C6" w:rsidP="00B237C2">
            <w:pPr>
              <w:pStyle w:val="StyleText"/>
              <w:ind w:firstLine="0"/>
              <w:jc w:val="center"/>
            </w:pPr>
            <w:r>
              <w:t>Дата отправки состава</w:t>
            </w:r>
          </w:p>
        </w:tc>
        <w:tc>
          <w:tcPr>
            <w:tcW w:w="643" w:type="dxa"/>
          </w:tcPr>
          <w:p w:rsidR="0050783B"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Pr="00C218C1" w:rsidRDefault="007F61C6" w:rsidP="007F61C6">
            <w:pPr>
              <w:pStyle w:val="StyleText"/>
              <w:ind w:firstLine="0"/>
              <w:jc w:val="center"/>
              <w:rPr>
                <w:lang w:val="en-US"/>
              </w:rPr>
            </w:pPr>
            <w:r>
              <w:rPr>
                <w:lang w:val="en-US"/>
              </w:rPr>
              <w:t>String</w:t>
            </w:r>
          </w:p>
        </w:tc>
        <w:tc>
          <w:tcPr>
            <w:tcW w:w="507" w:type="dxa"/>
          </w:tcPr>
          <w:p w:rsidR="0050783B" w:rsidRPr="007171D1"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7F61C6" w:rsidRDefault="007F61C6" w:rsidP="00B237C2">
            <w:pPr>
              <w:pStyle w:val="StyleText"/>
              <w:ind w:firstLine="0"/>
              <w:jc w:val="center"/>
              <w:rPr>
                <w:lang w:val="en-US"/>
              </w:rPr>
            </w:pPr>
            <w:r>
              <w:rPr>
                <w:lang w:val="en-US"/>
              </w:rPr>
              <w:t>-</w:t>
            </w:r>
          </w:p>
        </w:tc>
      </w:tr>
      <w:tr w:rsidR="007F61C6" w:rsidTr="00B237C2">
        <w:tc>
          <w:tcPr>
            <w:tcW w:w="2152" w:type="dxa"/>
          </w:tcPr>
          <w:p w:rsidR="0050783B" w:rsidRPr="00FF2B84" w:rsidRDefault="007F61C6" w:rsidP="00B237C2">
            <w:pPr>
              <w:pStyle w:val="StyleText"/>
              <w:ind w:firstLine="0"/>
              <w:jc w:val="center"/>
              <w:rPr>
                <w:lang w:val="en-US"/>
              </w:rPr>
            </w:pPr>
            <w:r>
              <w:rPr>
                <w:lang w:val="en-US"/>
              </w:rPr>
              <w:t>insertDataElementRegister</w:t>
            </w:r>
          </w:p>
        </w:tc>
        <w:tc>
          <w:tcPr>
            <w:tcW w:w="1272" w:type="dxa"/>
          </w:tcPr>
          <w:p w:rsidR="0050783B" w:rsidRDefault="007F61C6" w:rsidP="00B237C2">
            <w:pPr>
              <w:pStyle w:val="StyleText"/>
              <w:ind w:firstLine="0"/>
              <w:jc w:val="center"/>
              <w:rPr>
                <w:lang w:val="en-US"/>
              </w:rPr>
            </w:pPr>
            <w:r>
              <w:rPr>
                <w:lang w:val="en-US"/>
              </w:rPr>
              <w:t>numberInvoice</w:t>
            </w:r>
          </w:p>
          <w:p w:rsidR="007F61C6" w:rsidRDefault="007F61C6" w:rsidP="00B237C2">
            <w:pPr>
              <w:pStyle w:val="StyleText"/>
              <w:ind w:firstLine="0"/>
              <w:jc w:val="center"/>
              <w:rPr>
                <w:lang w:val="en-US"/>
              </w:rPr>
            </w:pPr>
            <w:r>
              <w:rPr>
                <w:lang w:val="en-US"/>
              </w:rPr>
              <w:t>numberWagon</w:t>
            </w:r>
          </w:p>
          <w:p w:rsidR="007F61C6" w:rsidRDefault="007F61C6" w:rsidP="00B237C2">
            <w:pPr>
              <w:pStyle w:val="StyleText"/>
              <w:ind w:firstLine="0"/>
              <w:jc w:val="center"/>
              <w:rPr>
                <w:lang w:val="en-US"/>
              </w:rPr>
            </w:pPr>
            <w:r>
              <w:rPr>
                <w:lang w:val="en-US"/>
              </w:rPr>
              <w:t>serialNumber</w:t>
            </w:r>
          </w:p>
          <w:p w:rsidR="007F61C6" w:rsidRPr="00FF2B84" w:rsidRDefault="007F61C6" w:rsidP="00B237C2">
            <w:pPr>
              <w:pStyle w:val="StyleText"/>
              <w:ind w:firstLine="0"/>
              <w:jc w:val="center"/>
              <w:rPr>
                <w:lang w:val="en-US"/>
              </w:rPr>
            </w:pPr>
            <w:r>
              <w:rPr>
                <w:lang w:val="en-US"/>
              </w:rPr>
              <w:t>sD</w:t>
            </w:r>
          </w:p>
        </w:tc>
        <w:tc>
          <w:tcPr>
            <w:tcW w:w="1061" w:type="dxa"/>
          </w:tcPr>
          <w:p w:rsidR="0050783B" w:rsidRDefault="007F61C6" w:rsidP="00B237C2">
            <w:pPr>
              <w:pStyle w:val="StyleText"/>
              <w:ind w:firstLine="0"/>
              <w:jc w:val="center"/>
            </w:pPr>
            <w:r>
              <w:t>Номер накладной</w:t>
            </w:r>
          </w:p>
          <w:p w:rsidR="007F61C6" w:rsidRDefault="007F61C6" w:rsidP="00B237C2">
            <w:pPr>
              <w:pStyle w:val="StyleText"/>
              <w:ind w:firstLine="0"/>
              <w:jc w:val="center"/>
            </w:pPr>
            <w:r>
              <w:t>Номер полувагона</w:t>
            </w:r>
          </w:p>
          <w:p w:rsidR="007F61C6" w:rsidRDefault="007F61C6" w:rsidP="00B237C2">
            <w:pPr>
              <w:pStyle w:val="StyleText"/>
              <w:ind w:firstLine="0"/>
              <w:jc w:val="center"/>
            </w:pPr>
            <w:r>
              <w:t>Порядковый номер в составе</w:t>
            </w:r>
          </w:p>
          <w:p w:rsidR="007F61C6" w:rsidRPr="007F61C6" w:rsidRDefault="007F61C6" w:rsidP="00B237C2">
            <w:pPr>
              <w:pStyle w:val="StyleText"/>
              <w:ind w:firstLine="0"/>
              <w:jc w:val="center"/>
            </w:pPr>
            <w:r>
              <w:t>Процент сыпучести вещества</w:t>
            </w:r>
          </w:p>
        </w:tc>
        <w:tc>
          <w:tcPr>
            <w:tcW w:w="643" w:type="dxa"/>
          </w:tcPr>
          <w:p w:rsidR="0050783B" w:rsidRDefault="007F61C6" w:rsidP="00B237C2">
            <w:pPr>
              <w:pStyle w:val="StyleText"/>
              <w:ind w:firstLine="0"/>
              <w:jc w:val="center"/>
              <w:rPr>
                <w:lang w:val="en-US"/>
              </w:rPr>
            </w:pPr>
            <w:r>
              <w:rPr>
                <w:lang w:val="en-US"/>
              </w:rPr>
              <w:t>String</w:t>
            </w:r>
          </w:p>
          <w:p w:rsidR="007F61C6" w:rsidRDefault="007F61C6" w:rsidP="00B237C2">
            <w:pPr>
              <w:pStyle w:val="StyleText"/>
              <w:ind w:firstLine="0"/>
              <w:jc w:val="center"/>
              <w:rPr>
                <w:lang w:val="en-US"/>
              </w:rPr>
            </w:pPr>
            <w:r>
              <w:rPr>
                <w:lang w:val="en-US"/>
              </w:rPr>
              <w:t>int</w:t>
            </w:r>
          </w:p>
          <w:p w:rsidR="007F61C6" w:rsidRDefault="007F61C6" w:rsidP="00B237C2">
            <w:pPr>
              <w:pStyle w:val="StyleText"/>
              <w:ind w:firstLine="0"/>
              <w:jc w:val="center"/>
              <w:rPr>
                <w:lang w:val="en-US"/>
              </w:rPr>
            </w:pPr>
            <w:r>
              <w:rPr>
                <w:lang w:val="en-US"/>
              </w:rPr>
              <w:t>short</w:t>
            </w:r>
          </w:p>
          <w:p w:rsidR="007F61C6" w:rsidRPr="00FF2B84" w:rsidRDefault="007F61C6" w:rsidP="00B237C2">
            <w:pPr>
              <w:pStyle w:val="StyleText"/>
              <w:ind w:firstLine="0"/>
              <w:jc w:val="center"/>
              <w:rPr>
                <w:lang w:val="en-US"/>
              </w:rPr>
            </w:pPr>
            <w:r>
              <w:rPr>
                <w:lang w:val="en-US"/>
              </w:rPr>
              <w:t>float</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2F59E6" w:rsidRDefault="007F61C6" w:rsidP="00B237C2">
            <w:pPr>
              <w:pStyle w:val="StyleText"/>
              <w:ind w:firstLine="0"/>
              <w:jc w:val="center"/>
              <w:rPr>
                <w:lang w:val="en-US"/>
              </w:rPr>
            </w:pPr>
            <w:r>
              <w:rPr>
                <w:lang w:val="en-US"/>
              </w:rPr>
              <w:t>-</w:t>
            </w:r>
          </w:p>
        </w:tc>
      </w:tr>
      <w:tr w:rsidR="007F61C6" w:rsidTr="00B237C2">
        <w:tc>
          <w:tcPr>
            <w:tcW w:w="2152" w:type="dxa"/>
          </w:tcPr>
          <w:p w:rsidR="0050783B" w:rsidRDefault="007F61C6" w:rsidP="00B237C2">
            <w:pPr>
              <w:pStyle w:val="StyleText"/>
              <w:ind w:firstLine="0"/>
              <w:jc w:val="center"/>
              <w:rPr>
                <w:lang w:val="en-US"/>
              </w:rPr>
            </w:pPr>
            <w:r>
              <w:rPr>
                <w:lang w:val="en-US"/>
              </w:rPr>
              <w:t>updateDataElementWagons</w:t>
            </w:r>
          </w:p>
        </w:tc>
        <w:tc>
          <w:tcPr>
            <w:tcW w:w="1272" w:type="dxa"/>
          </w:tcPr>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arrivalDate</w:t>
            </w:r>
          </w:p>
          <w:p w:rsidR="007F61C6" w:rsidRDefault="007F61C6" w:rsidP="007F61C6">
            <w:pPr>
              <w:pStyle w:val="StyleText"/>
              <w:ind w:firstLine="0"/>
              <w:jc w:val="center"/>
              <w:rPr>
                <w:lang w:val="en-US"/>
              </w:rPr>
            </w:pPr>
            <w:r>
              <w:rPr>
                <w:lang w:val="en-US"/>
              </w:rPr>
              <w:t>imagePath</w:t>
            </w:r>
          </w:p>
          <w:p w:rsidR="0050783B" w:rsidRDefault="007F61C6" w:rsidP="007F61C6">
            <w:pPr>
              <w:pStyle w:val="StyleText"/>
              <w:ind w:firstLine="0"/>
              <w:jc w:val="center"/>
              <w:rPr>
                <w:lang w:val="en-US"/>
              </w:rPr>
            </w:pPr>
            <w:r>
              <w:rPr>
                <w:lang w:val="en-US"/>
              </w:rPr>
              <w:t>levelCorrect</w:t>
            </w:r>
          </w:p>
        </w:tc>
        <w:tc>
          <w:tcPr>
            <w:tcW w:w="1061" w:type="dxa"/>
          </w:tcPr>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Дата прибытия</w:t>
            </w:r>
          </w:p>
          <w:p w:rsidR="007F61C6" w:rsidRDefault="007F61C6" w:rsidP="007F61C6">
            <w:pPr>
              <w:pStyle w:val="StyleText"/>
              <w:ind w:firstLine="0"/>
              <w:jc w:val="center"/>
            </w:pPr>
            <w:r>
              <w:t>Путь к изображению</w:t>
            </w:r>
          </w:p>
          <w:p w:rsidR="0050783B" w:rsidRDefault="007F61C6" w:rsidP="007F61C6">
            <w:pPr>
              <w:pStyle w:val="StyleText"/>
              <w:ind w:firstLine="0"/>
              <w:jc w:val="center"/>
              <w:rPr>
                <w:lang w:val="en-US"/>
              </w:rPr>
            </w:pPr>
            <w:r>
              <w:t>Уровень корректного распознавания</w:t>
            </w:r>
          </w:p>
        </w:tc>
        <w:tc>
          <w:tcPr>
            <w:tcW w:w="643" w:type="dxa"/>
          </w:tcPr>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50783B" w:rsidRDefault="007F61C6" w:rsidP="007F61C6">
            <w:pPr>
              <w:pStyle w:val="StyleText"/>
              <w:ind w:firstLine="0"/>
              <w:jc w:val="center"/>
              <w:rPr>
                <w:lang w:val="en-US"/>
              </w:rPr>
            </w:pPr>
            <w:r>
              <w:rPr>
                <w:lang w:val="en-US"/>
              </w:rPr>
              <w:t>double</w:t>
            </w:r>
          </w:p>
        </w:tc>
        <w:tc>
          <w:tcPr>
            <w:tcW w:w="507" w:type="dxa"/>
          </w:tcPr>
          <w:p w:rsidR="0050783B" w:rsidRDefault="007F61C6" w:rsidP="00B237C2">
            <w:pPr>
              <w:pStyle w:val="StyleText"/>
              <w:ind w:firstLine="0"/>
              <w:jc w:val="center"/>
              <w:rPr>
                <w:lang w:val="en-US"/>
              </w:rPr>
            </w:pPr>
            <w:r>
              <w:rPr>
                <w:lang w:val="en-US"/>
              </w:rPr>
              <w:t>-</w:t>
            </w:r>
          </w:p>
        </w:tc>
        <w:tc>
          <w:tcPr>
            <w:tcW w:w="1751" w:type="dxa"/>
          </w:tcPr>
          <w:p w:rsidR="0050783B" w:rsidRPr="007F61C6" w:rsidRDefault="007F61C6" w:rsidP="00B237C2">
            <w:pPr>
              <w:pStyle w:val="StyleText"/>
              <w:ind w:firstLine="0"/>
              <w:jc w:val="center"/>
              <w:rPr>
                <w:lang w:val="en-US"/>
              </w:rPr>
            </w:pPr>
            <w:r>
              <w:rPr>
                <w:lang w:val="en-US"/>
              </w:rPr>
              <w:t>-</w:t>
            </w:r>
          </w:p>
        </w:tc>
        <w:tc>
          <w:tcPr>
            <w:tcW w:w="2185" w:type="dxa"/>
          </w:tcPr>
          <w:p w:rsidR="0050783B" w:rsidRPr="00FF2B84" w:rsidRDefault="007F61C6" w:rsidP="00B237C2">
            <w:pPr>
              <w:pStyle w:val="StyleText"/>
              <w:ind w:firstLine="0"/>
              <w:jc w:val="center"/>
              <w:rPr>
                <w:lang w:val="en-US"/>
              </w:rPr>
            </w:pPr>
            <w:r>
              <w:rPr>
                <w:lang w:val="en-US"/>
              </w:rPr>
              <w:t>-</w:t>
            </w:r>
          </w:p>
        </w:tc>
      </w:tr>
      <w:tr w:rsidR="007F61C6" w:rsidTr="00B237C2">
        <w:tc>
          <w:tcPr>
            <w:tcW w:w="2152" w:type="dxa"/>
          </w:tcPr>
          <w:p w:rsidR="007F61C6" w:rsidRDefault="007F61C6" w:rsidP="00B237C2">
            <w:pPr>
              <w:pStyle w:val="StyleText"/>
              <w:ind w:firstLine="0"/>
              <w:jc w:val="center"/>
              <w:rPr>
                <w:lang w:val="en-US"/>
              </w:rPr>
            </w:pPr>
            <w:r w:rsidRPr="007F61C6">
              <w:rPr>
                <w:lang w:val="en-US"/>
              </w:rPr>
              <w:t>updateDataElementInvoices</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ameSupplier</w:t>
            </w:r>
          </w:p>
          <w:p w:rsidR="007F61C6" w:rsidRDefault="007F61C6" w:rsidP="007F61C6">
            <w:pPr>
              <w:pStyle w:val="StyleText"/>
              <w:ind w:firstLine="0"/>
              <w:jc w:val="center"/>
              <w:rPr>
                <w:lang w:val="en-US"/>
              </w:rPr>
            </w:pPr>
            <w:r>
              <w:rPr>
                <w:lang w:val="en-US"/>
              </w:rPr>
              <w:t>totalWagons</w:t>
            </w:r>
          </w:p>
          <w:p w:rsidR="007F61C6" w:rsidRDefault="007F61C6" w:rsidP="007F61C6">
            <w:pPr>
              <w:pStyle w:val="StyleText"/>
              <w:ind w:firstLine="0"/>
              <w:jc w:val="center"/>
              <w:rPr>
                <w:lang w:val="en-US"/>
              </w:rPr>
            </w:pPr>
            <w:r>
              <w:rPr>
                <w:lang w:val="en-US"/>
              </w:rPr>
              <w:t>arrivalTrainDate</w:t>
            </w:r>
          </w:p>
          <w:p w:rsidR="007F61C6" w:rsidRDefault="007F61C6" w:rsidP="007F61C6">
            <w:pPr>
              <w:pStyle w:val="StyleText"/>
              <w:ind w:firstLine="0"/>
              <w:jc w:val="center"/>
              <w:rPr>
                <w:lang w:val="en-US"/>
              </w:rPr>
            </w:pPr>
            <w:r>
              <w:rPr>
                <w:lang w:val="en-US"/>
              </w:rPr>
              <w:t>departureTrainDate</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азвание поставщика</w:t>
            </w:r>
          </w:p>
          <w:p w:rsidR="007F61C6" w:rsidRDefault="007F61C6" w:rsidP="007F61C6">
            <w:pPr>
              <w:pStyle w:val="StyleText"/>
              <w:ind w:firstLine="0"/>
              <w:jc w:val="center"/>
            </w:pPr>
            <w:r>
              <w:t>Общее число полувагонов</w:t>
            </w:r>
          </w:p>
          <w:p w:rsidR="007F61C6" w:rsidRDefault="007F61C6" w:rsidP="007F61C6">
            <w:pPr>
              <w:pStyle w:val="StyleText"/>
              <w:ind w:firstLine="0"/>
              <w:jc w:val="center"/>
            </w:pPr>
            <w:r>
              <w:t>Дата прибытия состава</w:t>
            </w:r>
          </w:p>
          <w:p w:rsidR="007F61C6" w:rsidRDefault="007F61C6" w:rsidP="007F61C6">
            <w:pPr>
              <w:pStyle w:val="StyleText"/>
              <w:ind w:firstLine="0"/>
              <w:jc w:val="center"/>
            </w:pPr>
            <w:r>
              <w:t>Дата отправки соста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hort</w:t>
            </w:r>
          </w:p>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String</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Default="007F61C6" w:rsidP="00B237C2">
            <w:pPr>
              <w:pStyle w:val="StyleText"/>
              <w:ind w:firstLine="0"/>
              <w:jc w:val="center"/>
              <w:rPr>
                <w:lang w:val="en-US"/>
              </w:rPr>
            </w:pPr>
            <w:r>
              <w:rPr>
                <w:lang w:val="en-US"/>
              </w:rPr>
              <w:t>-</w:t>
            </w:r>
          </w:p>
        </w:tc>
        <w:tc>
          <w:tcPr>
            <w:tcW w:w="2185" w:type="dxa"/>
          </w:tcPr>
          <w:p w:rsidR="007F61C6" w:rsidRDefault="007F61C6" w:rsidP="00B237C2">
            <w:pPr>
              <w:pStyle w:val="StyleText"/>
              <w:ind w:firstLine="0"/>
              <w:jc w:val="center"/>
              <w:rPr>
                <w:lang w:val="en-US"/>
              </w:rPr>
            </w:pPr>
            <w:r>
              <w:rPr>
                <w:lang w:val="en-US"/>
              </w:rPr>
              <w:t>-</w:t>
            </w:r>
          </w:p>
        </w:tc>
      </w:tr>
    </w:tbl>
    <w:p w:rsidR="0050783B" w:rsidRDefault="0050783B"/>
    <w:p w:rsidR="007F61C6" w:rsidRPr="00C218C1" w:rsidRDefault="007F61C6" w:rsidP="007F61C6">
      <w:pPr>
        <w:pStyle w:val="StyleText"/>
      </w:pPr>
      <w:r>
        <w:lastRenderedPageBreak/>
        <w:t>Продолжение таблицы 3</w:t>
      </w:r>
    </w:p>
    <w:tbl>
      <w:tblPr>
        <w:tblStyle w:val="ab"/>
        <w:tblW w:w="0" w:type="auto"/>
        <w:tblLook w:val="04A0" w:firstRow="1" w:lastRow="0" w:firstColumn="1" w:lastColumn="0" w:noHBand="0" w:noVBand="1"/>
      </w:tblPr>
      <w:tblGrid>
        <w:gridCol w:w="4253"/>
        <w:gridCol w:w="2098"/>
        <w:gridCol w:w="1543"/>
        <w:gridCol w:w="792"/>
        <w:gridCol w:w="295"/>
        <w:gridCol w:w="295"/>
        <w:gridCol w:w="295"/>
      </w:tblGrid>
      <w:tr w:rsidR="00691ED7" w:rsidTr="00B237C2">
        <w:tc>
          <w:tcPr>
            <w:tcW w:w="2152" w:type="dxa"/>
          </w:tcPr>
          <w:p w:rsidR="007F61C6" w:rsidRPr="007171D1" w:rsidRDefault="007F61C6" w:rsidP="00B237C2">
            <w:pPr>
              <w:pStyle w:val="StyleText"/>
              <w:ind w:firstLine="0"/>
              <w:jc w:val="center"/>
              <w:rPr>
                <w:lang w:val="en-US"/>
              </w:rPr>
            </w:pPr>
            <w:r>
              <w:rPr>
                <w:lang w:val="en-US"/>
              </w:rPr>
              <w:t>updateDataElementRegister</w:t>
            </w:r>
          </w:p>
        </w:tc>
        <w:tc>
          <w:tcPr>
            <w:tcW w:w="1272" w:type="dxa"/>
          </w:tcPr>
          <w:p w:rsidR="007F61C6" w:rsidRDefault="007F61C6" w:rsidP="007F61C6">
            <w:pPr>
              <w:pStyle w:val="StyleText"/>
              <w:ind w:firstLine="0"/>
              <w:jc w:val="center"/>
              <w:rPr>
                <w:lang w:val="en-US"/>
              </w:rPr>
            </w:pPr>
            <w:r>
              <w:rPr>
                <w:lang w:val="en-US"/>
              </w:rPr>
              <w:t>numberInvoice</w:t>
            </w:r>
          </w:p>
          <w:p w:rsidR="007F61C6" w:rsidRDefault="007F61C6" w:rsidP="007F61C6">
            <w:pPr>
              <w:pStyle w:val="StyleText"/>
              <w:ind w:firstLine="0"/>
              <w:jc w:val="center"/>
              <w:rPr>
                <w:lang w:val="en-US"/>
              </w:rPr>
            </w:pPr>
            <w:r>
              <w:rPr>
                <w:lang w:val="en-US"/>
              </w:rPr>
              <w:t>numberWagon</w:t>
            </w:r>
          </w:p>
          <w:p w:rsidR="007F61C6" w:rsidRDefault="007F61C6" w:rsidP="007F61C6">
            <w:pPr>
              <w:pStyle w:val="StyleText"/>
              <w:ind w:firstLine="0"/>
              <w:jc w:val="center"/>
              <w:rPr>
                <w:lang w:val="en-US"/>
              </w:rPr>
            </w:pPr>
            <w:r>
              <w:rPr>
                <w:lang w:val="en-US"/>
              </w:rPr>
              <w:t>serialNumber</w:t>
            </w:r>
          </w:p>
          <w:p w:rsidR="007F61C6" w:rsidRPr="007171D1" w:rsidRDefault="007F61C6" w:rsidP="007F61C6">
            <w:pPr>
              <w:pStyle w:val="StyleText"/>
              <w:ind w:firstLine="0"/>
              <w:jc w:val="center"/>
              <w:rPr>
                <w:lang w:val="en-US"/>
              </w:rPr>
            </w:pPr>
            <w:r>
              <w:rPr>
                <w:lang w:val="en-US"/>
              </w:rPr>
              <w:t>sD</w:t>
            </w:r>
          </w:p>
        </w:tc>
        <w:tc>
          <w:tcPr>
            <w:tcW w:w="1061" w:type="dxa"/>
          </w:tcPr>
          <w:p w:rsidR="007F61C6" w:rsidRDefault="007F61C6" w:rsidP="007F61C6">
            <w:pPr>
              <w:pStyle w:val="StyleText"/>
              <w:ind w:firstLine="0"/>
              <w:jc w:val="center"/>
            </w:pPr>
            <w:r>
              <w:t>Номер накладной</w:t>
            </w:r>
          </w:p>
          <w:p w:rsidR="007F61C6" w:rsidRDefault="007F61C6" w:rsidP="007F61C6">
            <w:pPr>
              <w:pStyle w:val="StyleText"/>
              <w:ind w:firstLine="0"/>
              <w:jc w:val="center"/>
            </w:pPr>
            <w:r>
              <w:t>Номер полувагона</w:t>
            </w:r>
          </w:p>
          <w:p w:rsidR="007F61C6" w:rsidRDefault="007F61C6" w:rsidP="007F61C6">
            <w:pPr>
              <w:pStyle w:val="StyleText"/>
              <w:ind w:firstLine="0"/>
              <w:jc w:val="center"/>
            </w:pPr>
            <w:r>
              <w:t>Порядковый номер в составе</w:t>
            </w:r>
          </w:p>
          <w:p w:rsidR="007F61C6" w:rsidRPr="007F61C6" w:rsidRDefault="007F61C6" w:rsidP="007F61C6">
            <w:pPr>
              <w:pStyle w:val="StyleText"/>
              <w:ind w:firstLine="0"/>
              <w:jc w:val="center"/>
            </w:pPr>
            <w:r>
              <w:t>Процент сыпучести вещества</w:t>
            </w:r>
          </w:p>
        </w:tc>
        <w:tc>
          <w:tcPr>
            <w:tcW w:w="643" w:type="dxa"/>
          </w:tcPr>
          <w:p w:rsidR="007F61C6" w:rsidRDefault="007F61C6" w:rsidP="007F61C6">
            <w:pPr>
              <w:pStyle w:val="StyleText"/>
              <w:ind w:firstLine="0"/>
              <w:jc w:val="center"/>
              <w:rPr>
                <w:lang w:val="en-US"/>
              </w:rPr>
            </w:pPr>
            <w:r>
              <w:rPr>
                <w:lang w:val="en-US"/>
              </w:rPr>
              <w:t>String</w:t>
            </w:r>
          </w:p>
          <w:p w:rsidR="007F61C6" w:rsidRDefault="007F61C6" w:rsidP="007F61C6">
            <w:pPr>
              <w:pStyle w:val="StyleText"/>
              <w:ind w:firstLine="0"/>
              <w:jc w:val="center"/>
              <w:rPr>
                <w:lang w:val="en-US"/>
              </w:rPr>
            </w:pPr>
            <w:r>
              <w:rPr>
                <w:lang w:val="en-US"/>
              </w:rPr>
              <w:t>int</w:t>
            </w:r>
          </w:p>
          <w:p w:rsidR="007F61C6" w:rsidRDefault="007F61C6" w:rsidP="007F61C6">
            <w:pPr>
              <w:pStyle w:val="StyleText"/>
              <w:ind w:firstLine="0"/>
              <w:jc w:val="center"/>
              <w:rPr>
                <w:lang w:val="en-US"/>
              </w:rPr>
            </w:pPr>
            <w:r>
              <w:rPr>
                <w:lang w:val="en-US"/>
              </w:rPr>
              <w:t>short</w:t>
            </w:r>
          </w:p>
          <w:p w:rsidR="007F61C6" w:rsidRPr="00C218C1" w:rsidRDefault="007F61C6" w:rsidP="007F61C6">
            <w:pPr>
              <w:pStyle w:val="StyleText"/>
              <w:ind w:firstLine="0"/>
              <w:jc w:val="center"/>
              <w:rPr>
                <w:lang w:val="en-US"/>
              </w:rPr>
            </w:pPr>
            <w:r>
              <w:rPr>
                <w:lang w:val="en-US"/>
              </w:rPr>
              <w:t>float</w:t>
            </w:r>
          </w:p>
        </w:tc>
        <w:tc>
          <w:tcPr>
            <w:tcW w:w="507" w:type="dxa"/>
          </w:tcPr>
          <w:p w:rsidR="007F61C6" w:rsidRPr="007171D1"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7F61C6" w:rsidRDefault="007F61C6" w:rsidP="00B237C2">
            <w:pPr>
              <w:pStyle w:val="StyleText"/>
              <w:ind w:firstLine="0"/>
              <w:jc w:val="center"/>
              <w:rPr>
                <w:lang w:val="en-US"/>
              </w:rPr>
            </w:pPr>
            <w:r>
              <w:rPr>
                <w:lang w:val="en-US"/>
              </w:rPr>
              <w:t>-</w:t>
            </w:r>
          </w:p>
        </w:tc>
      </w:tr>
      <w:tr w:rsidR="00691ED7" w:rsidTr="00B237C2">
        <w:tc>
          <w:tcPr>
            <w:tcW w:w="2152" w:type="dxa"/>
          </w:tcPr>
          <w:p w:rsidR="007F61C6" w:rsidRPr="00FF2B84" w:rsidRDefault="007F61C6" w:rsidP="00B237C2">
            <w:pPr>
              <w:pStyle w:val="StyleText"/>
              <w:ind w:firstLine="0"/>
              <w:jc w:val="center"/>
              <w:rPr>
                <w:lang w:val="en-US"/>
              </w:rPr>
            </w:pPr>
            <w:r>
              <w:rPr>
                <w:lang w:val="en-US"/>
              </w:rPr>
              <w:t>deleteDataElementWagons</w:t>
            </w:r>
          </w:p>
        </w:tc>
        <w:tc>
          <w:tcPr>
            <w:tcW w:w="1272" w:type="dxa"/>
          </w:tcPr>
          <w:p w:rsidR="007F61C6" w:rsidRPr="00FF2B84" w:rsidRDefault="00691ED7" w:rsidP="00B237C2">
            <w:pPr>
              <w:pStyle w:val="StyleText"/>
              <w:ind w:firstLine="0"/>
              <w:jc w:val="center"/>
              <w:rPr>
                <w:lang w:val="en-US"/>
              </w:rPr>
            </w:pPr>
            <w:r>
              <w:rPr>
                <w:lang w:val="en-US"/>
              </w:rPr>
              <w:t>numberWagon</w:t>
            </w:r>
          </w:p>
        </w:tc>
        <w:tc>
          <w:tcPr>
            <w:tcW w:w="1061" w:type="dxa"/>
          </w:tcPr>
          <w:p w:rsidR="007F61C6" w:rsidRPr="007F61C6" w:rsidRDefault="00691ED7" w:rsidP="00B237C2">
            <w:pPr>
              <w:pStyle w:val="StyleText"/>
              <w:ind w:firstLine="0"/>
              <w:jc w:val="center"/>
            </w:pPr>
            <w:r>
              <w:t>Номер полувагона</w:t>
            </w:r>
          </w:p>
        </w:tc>
        <w:tc>
          <w:tcPr>
            <w:tcW w:w="643" w:type="dxa"/>
          </w:tcPr>
          <w:p w:rsidR="007F61C6" w:rsidRPr="00FF2B84" w:rsidRDefault="00691ED7" w:rsidP="00B237C2">
            <w:pPr>
              <w:pStyle w:val="StyleText"/>
              <w:ind w:firstLine="0"/>
              <w:jc w:val="center"/>
              <w:rPr>
                <w:lang w:val="en-US"/>
              </w:rPr>
            </w:pPr>
            <w:r>
              <w:rPr>
                <w:lang w:val="en-US"/>
              </w:rPr>
              <w:t>int</w:t>
            </w:r>
          </w:p>
        </w:tc>
        <w:tc>
          <w:tcPr>
            <w:tcW w:w="507" w:type="dxa"/>
          </w:tcPr>
          <w:p w:rsidR="007F61C6" w:rsidRDefault="007F61C6" w:rsidP="00B237C2">
            <w:pPr>
              <w:pStyle w:val="StyleText"/>
              <w:ind w:firstLine="0"/>
              <w:jc w:val="center"/>
              <w:rPr>
                <w:lang w:val="en-US"/>
              </w:rPr>
            </w:pPr>
            <w:r>
              <w:rPr>
                <w:lang w:val="en-US"/>
              </w:rPr>
              <w:t>-</w:t>
            </w:r>
          </w:p>
        </w:tc>
        <w:tc>
          <w:tcPr>
            <w:tcW w:w="1751" w:type="dxa"/>
          </w:tcPr>
          <w:p w:rsidR="007F61C6" w:rsidRPr="007F61C6" w:rsidRDefault="007F61C6" w:rsidP="00B237C2">
            <w:pPr>
              <w:pStyle w:val="StyleText"/>
              <w:ind w:firstLine="0"/>
              <w:jc w:val="center"/>
              <w:rPr>
                <w:lang w:val="en-US"/>
              </w:rPr>
            </w:pPr>
            <w:r>
              <w:rPr>
                <w:lang w:val="en-US"/>
              </w:rPr>
              <w:t>-</w:t>
            </w:r>
          </w:p>
        </w:tc>
        <w:tc>
          <w:tcPr>
            <w:tcW w:w="2185" w:type="dxa"/>
          </w:tcPr>
          <w:p w:rsidR="007F61C6" w:rsidRPr="002F59E6" w:rsidRDefault="007F61C6"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Invoices</w:t>
            </w:r>
          </w:p>
        </w:tc>
        <w:tc>
          <w:tcPr>
            <w:tcW w:w="1272" w:type="dxa"/>
          </w:tcPr>
          <w:p w:rsidR="00691ED7" w:rsidRDefault="00691ED7" w:rsidP="00B237C2">
            <w:pPr>
              <w:pStyle w:val="StyleText"/>
              <w:ind w:firstLine="0"/>
              <w:jc w:val="center"/>
              <w:rPr>
                <w:lang w:val="en-US"/>
              </w:rPr>
            </w:pPr>
            <w:r>
              <w:rPr>
                <w:lang w:val="en-US"/>
              </w:rPr>
              <w:t>numberInvoice</w:t>
            </w:r>
          </w:p>
        </w:tc>
        <w:tc>
          <w:tcPr>
            <w:tcW w:w="1061" w:type="dxa"/>
          </w:tcPr>
          <w:p w:rsidR="00691ED7" w:rsidRDefault="00691ED7" w:rsidP="00B237C2">
            <w:pPr>
              <w:pStyle w:val="StyleText"/>
              <w:ind w:firstLine="0"/>
              <w:jc w:val="center"/>
            </w:pPr>
            <w:r>
              <w:t>Номер накладной</w:t>
            </w:r>
          </w:p>
        </w:tc>
        <w:tc>
          <w:tcPr>
            <w:tcW w:w="643" w:type="dxa"/>
          </w:tcPr>
          <w:p w:rsidR="00691ED7" w:rsidRDefault="00691ED7" w:rsidP="00B237C2">
            <w:pPr>
              <w:pStyle w:val="StyleText"/>
              <w:ind w:firstLine="0"/>
              <w:jc w:val="center"/>
              <w:rPr>
                <w:lang w:val="en-US"/>
              </w:rPr>
            </w:pPr>
            <w:r>
              <w:rPr>
                <w:lang w:val="en-US"/>
              </w:rPr>
              <w:t>String</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deleteDataElementRegist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tc>
        <w:tc>
          <w:tcPr>
            <w:tcW w:w="643" w:type="dxa"/>
          </w:tcPr>
          <w:p w:rsidR="00691ED7" w:rsidRDefault="00691ED7" w:rsidP="00B237C2">
            <w:pPr>
              <w:pStyle w:val="StyleText"/>
              <w:ind w:firstLine="0"/>
              <w:jc w:val="center"/>
              <w:rPr>
                <w:lang w:val="en-US"/>
              </w:rPr>
            </w:pPr>
            <w:r>
              <w:rPr>
                <w:lang w:val="en-US"/>
              </w:rPr>
              <w:t>String</w:t>
            </w:r>
          </w:p>
          <w:p w:rsidR="00691ED7" w:rsidRDefault="00691ED7" w:rsidP="00B237C2">
            <w:pPr>
              <w:pStyle w:val="StyleText"/>
              <w:ind w:firstLine="0"/>
              <w:jc w:val="center"/>
              <w:rPr>
                <w:lang w:val="en-US"/>
              </w:rPr>
            </w:pPr>
            <w:r>
              <w:rPr>
                <w:lang w:val="en-US"/>
              </w:rPr>
              <w:t>int</w:t>
            </w:r>
          </w:p>
        </w:tc>
        <w:tc>
          <w:tcPr>
            <w:tcW w:w="507" w:type="dxa"/>
          </w:tcPr>
          <w:p w:rsidR="00691ED7" w:rsidRDefault="00691ED7" w:rsidP="00B237C2">
            <w:pPr>
              <w:pStyle w:val="StyleText"/>
              <w:ind w:firstLine="0"/>
              <w:jc w:val="center"/>
              <w:rPr>
                <w:lang w:val="en-US"/>
              </w:rPr>
            </w:pPr>
            <w:r>
              <w:rPr>
                <w:lang w:val="en-US"/>
              </w:rPr>
              <w:t>-</w:t>
            </w:r>
          </w:p>
        </w:tc>
        <w:tc>
          <w:tcPr>
            <w:tcW w:w="1751" w:type="dxa"/>
          </w:tcPr>
          <w:p w:rsidR="00691ED7" w:rsidRDefault="00691ED7" w:rsidP="00B237C2">
            <w:pPr>
              <w:pStyle w:val="StyleText"/>
              <w:ind w:firstLine="0"/>
              <w:jc w:val="center"/>
              <w:rPr>
                <w:lang w:val="en-US"/>
              </w:rPr>
            </w:pPr>
            <w:r>
              <w:rPr>
                <w:lang w:val="en-US"/>
              </w:rPr>
              <w:t>-</w:t>
            </w:r>
          </w:p>
        </w:tc>
        <w:tc>
          <w:tcPr>
            <w:tcW w:w="2185" w:type="dxa"/>
          </w:tcPr>
          <w:p w:rsidR="00691ED7" w:rsidRDefault="00691ED7" w:rsidP="00B237C2">
            <w:pPr>
              <w:pStyle w:val="StyleText"/>
              <w:ind w:firstLine="0"/>
              <w:jc w:val="center"/>
              <w:rPr>
                <w:lang w:val="en-US"/>
              </w:rPr>
            </w:pPr>
            <w:r>
              <w:rPr>
                <w:lang w:val="en-US"/>
              </w:rPr>
              <w:t>-</w:t>
            </w:r>
          </w:p>
        </w:tc>
      </w:tr>
      <w:tr w:rsidR="00691ED7" w:rsidTr="00B237C2">
        <w:tc>
          <w:tcPr>
            <w:tcW w:w="2152" w:type="dxa"/>
          </w:tcPr>
          <w:p w:rsidR="00691ED7" w:rsidRDefault="00691ED7" w:rsidP="00B237C2">
            <w:pPr>
              <w:pStyle w:val="StyleText"/>
              <w:ind w:firstLine="0"/>
              <w:jc w:val="center"/>
              <w:rPr>
                <w:lang w:val="en-US"/>
              </w:rPr>
            </w:pPr>
            <w:r>
              <w:rPr>
                <w:lang w:val="en-US"/>
              </w:rPr>
              <w:t>updateDataElementRegisterActualNumber</w:t>
            </w:r>
          </w:p>
        </w:tc>
        <w:tc>
          <w:tcPr>
            <w:tcW w:w="1272" w:type="dxa"/>
          </w:tcPr>
          <w:p w:rsidR="00691ED7" w:rsidRDefault="00691ED7" w:rsidP="00B237C2">
            <w:pPr>
              <w:pStyle w:val="StyleText"/>
              <w:ind w:firstLine="0"/>
              <w:jc w:val="center"/>
              <w:rPr>
                <w:lang w:val="en-US"/>
              </w:rPr>
            </w:pPr>
            <w:r>
              <w:rPr>
                <w:lang w:val="en-US"/>
              </w:rPr>
              <w:t>numberInvoice</w:t>
            </w:r>
          </w:p>
          <w:p w:rsidR="00691ED7" w:rsidRDefault="00691ED7" w:rsidP="00B237C2">
            <w:pPr>
              <w:pStyle w:val="StyleText"/>
              <w:ind w:firstLine="0"/>
              <w:jc w:val="center"/>
              <w:rPr>
                <w:lang w:val="en-US"/>
              </w:rPr>
            </w:pPr>
            <w:r>
              <w:rPr>
                <w:lang w:val="en-US"/>
              </w:rPr>
              <w:t>numberWagon</w:t>
            </w:r>
          </w:p>
          <w:p w:rsidR="00691ED7" w:rsidRDefault="00691ED7" w:rsidP="00B237C2">
            <w:pPr>
              <w:pStyle w:val="StyleText"/>
              <w:ind w:firstLine="0"/>
              <w:jc w:val="center"/>
              <w:rPr>
                <w:lang w:val="en-US"/>
              </w:rPr>
            </w:pPr>
            <w:r>
              <w:rPr>
                <w:lang w:val="en-US"/>
              </w:rPr>
              <w:t>actualSerialNumber</w:t>
            </w:r>
          </w:p>
          <w:p w:rsidR="00691ED7" w:rsidRDefault="00691ED7" w:rsidP="00B237C2">
            <w:pPr>
              <w:pStyle w:val="StyleText"/>
              <w:ind w:firstLine="0"/>
              <w:jc w:val="center"/>
              <w:rPr>
                <w:lang w:val="en-US"/>
              </w:rPr>
            </w:pPr>
          </w:p>
        </w:tc>
        <w:tc>
          <w:tcPr>
            <w:tcW w:w="1061" w:type="dxa"/>
          </w:tcPr>
          <w:p w:rsidR="00691ED7" w:rsidRDefault="00691ED7" w:rsidP="00B237C2">
            <w:pPr>
              <w:pStyle w:val="StyleText"/>
              <w:ind w:firstLine="0"/>
              <w:jc w:val="center"/>
            </w:pPr>
            <w:r>
              <w:t>Номер накладной</w:t>
            </w:r>
          </w:p>
          <w:p w:rsidR="00691ED7" w:rsidRDefault="00691ED7" w:rsidP="00B237C2">
            <w:pPr>
              <w:pStyle w:val="StyleText"/>
              <w:ind w:firstLine="0"/>
              <w:jc w:val="center"/>
            </w:pPr>
            <w:r>
              <w:t>Номер полувагона</w:t>
            </w:r>
          </w:p>
          <w:p w:rsidR="00691ED7" w:rsidRDefault="00691ED7" w:rsidP="00B237C2">
            <w:pPr>
              <w:pStyle w:val="StyleText"/>
              <w:ind w:firstLine="0"/>
              <w:jc w:val="center"/>
            </w:pPr>
            <w:r>
              <w:t>Фактический порядковый номер полувагона в составе</w:t>
            </w:r>
          </w:p>
        </w:tc>
        <w:tc>
          <w:tcPr>
            <w:tcW w:w="643" w:type="dxa"/>
          </w:tcPr>
          <w:p w:rsidR="00691ED7" w:rsidRDefault="00FE4313" w:rsidP="00B237C2">
            <w:pPr>
              <w:pStyle w:val="StyleText"/>
              <w:ind w:firstLine="0"/>
              <w:jc w:val="center"/>
              <w:rPr>
                <w:lang w:val="en-US"/>
              </w:rPr>
            </w:pPr>
            <w:r>
              <w:rPr>
                <w:lang w:val="en-US"/>
              </w:rPr>
              <w:t>String</w:t>
            </w:r>
          </w:p>
          <w:p w:rsidR="00FE4313" w:rsidRDefault="00FE4313" w:rsidP="00B237C2">
            <w:pPr>
              <w:pStyle w:val="StyleText"/>
              <w:ind w:firstLine="0"/>
              <w:jc w:val="center"/>
              <w:rPr>
                <w:lang w:val="en-US"/>
              </w:rPr>
            </w:pPr>
            <w:r>
              <w:rPr>
                <w:lang w:val="en-US"/>
              </w:rPr>
              <w:t>Int</w:t>
            </w:r>
          </w:p>
          <w:p w:rsidR="00FE4313" w:rsidRPr="00FE4313" w:rsidRDefault="00FE4313" w:rsidP="00B237C2">
            <w:pPr>
              <w:pStyle w:val="StyleText"/>
              <w:ind w:firstLine="0"/>
              <w:jc w:val="center"/>
              <w:rPr>
                <w:lang w:val="en-US"/>
              </w:rPr>
            </w:pPr>
            <w:r>
              <w:rPr>
                <w:lang w:val="en-US"/>
              </w:rPr>
              <w:t>short</w:t>
            </w:r>
          </w:p>
        </w:tc>
        <w:tc>
          <w:tcPr>
            <w:tcW w:w="507" w:type="dxa"/>
          </w:tcPr>
          <w:p w:rsidR="00691ED7" w:rsidRPr="00FE4313" w:rsidRDefault="00FE4313" w:rsidP="00B237C2">
            <w:pPr>
              <w:pStyle w:val="StyleText"/>
              <w:ind w:firstLine="0"/>
              <w:jc w:val="center"/>
              <w:rPr>
                <w:lang w:val="en-US"/>
              </w:rPr>
            </w:pPr>
            <w:r>
              <w:rPr>
                <w:lang w:val="en-US"/>
              </w:rPr>
              <w:t>-</w:t>
            </w:r>
          </w:p>
        </w:tc>
        <w:tc>
          <w:tcPr>
            <w:tcW w:w="1751" w:type="dxa"/>
          </w:tcPr>
          <w:p w:rsidR="00691ED7" w:rsidRPr="00FE4313" w:rsidRDefault="00FE4313" w:rsidP="00B237C2">
            <w:pPr>
              <w:pStyle w:val="StyleText"/>
              <w:ind w:firstLine="0"/>
              <w:jc w:val="center"/>
              <w:rPr>
                <w:lang w:val="en-US"/>
              </w:rPr>
            </w:pPr>
            <w:r>
              <w:rPr>
                <w:lang w:val="en-US"/>
              </w:rPr>
              <w:t>-</w:t>
            </w:r>
          </w:p>
        </w:tc>
        <w:tc>
          <w:tcPr>
            <w:tcW w:w="2185" w:type="dxa"/>
          </w:tcPr>
          <w:p w:rsidR="00691ED7" w:rsidRPr="00FE4313" w:rsidRDefault="00FE4313" w:rsidP="00B237C2">
            <w:pPr>
              <w:pStyle w:val="StyleText"/>
              <w:ind w:firstLine="0"/>
              <w:jc w:val="center"/>
              <w:rPr>
                <w:lang w:val="en-US"/>
              </w:rPr>
            </w:pPr>
            <w:r>
              <w:rPr>
                <w:lang w:val="en-US"/>
              </w:rPr>
              <w:t>-</w:t>
            </w:r>
          </w:p>
        </w:tc>
      </w:tr>
    </w:tbl>
    <w:p w:rsidR="001D7675" w:rsidRDefault="001D7675">
      <w:r>
        <w:br w:type="page"/>
      </w:r>
    </w:p>
    <w:p w:rsidR="001D7675" w:rsidRPr="001D7675" w:rsidRDefault="001D7675" w:rsidP="001D7675">
      <w:pPr>
        <w:pStyle w:val="StyleText"/>
      </w:pPr>
      <w:r>
        <w:lastRenderedPageBreak/>
        <w:t>Таблица 4 – Таблица спецификации</w:t>
      </w:r>
      <w:r w:rsidRPr="001D7675">
        <w:t xml:space="preserve"> </w:t>
      </w:r>
      <w:r>
        <w:t xml:space="preserve">методов для класса </w:t>
      </w:r>
      <w:r>
        <w:rPr>
          <w:lang w:val="en-US"/>
        </w:rPr>
        <w:t>MainController</w:t>
      </w:r>
    </w:p>
    <w:tbl>
      <w:tblPr>
        <w:tblStyle w:val="ab"/>
        <w:tblW w:w="0" w:type="auto"/>
        <w:tblLook w:val="04A0" w:firstRow="1" w:lastRow="0" w:firstColumn="1" w:lastColumn="0" w:noHBand="0" w:noVBand="1"/>
      </w:tblPr>
      <w:tblGrid>
        <w:gridCol w:w="2029"/>
        <w:gridCol w:w="1078"/>
        <w:gridCol w:w="1452"/>
        <w:gridCol w:w="1617"/>
        <w:gridCol w:w="953"/>
        <w:gridCol w:w="993"/>
        <w:gridCol w:w="1449"/>
      </w:tblGrid>
      <w:tr w:rsidR="00661189" w:rsidTr="001D7675">
        <w:tc>
          <w:tcPr>
            <w:tcW w:w="1758" w:type="dxa"/>
          </w:tcPr>
          <w:p w:rsidR="001D7675" w:rsidRPr="00D97BC8" w:rsidRDefault="001D7675" w:rsidP="00B237C2">
            <w:pPr>
              <w:pStyle w:val="StyleText"/>
              <w:ind w:firstLine="0"/>
              <w:jc w:val="center"/>
              <w:rPr>
                <w:b/>
              </w:rPr>
            </w:pPr>
            <w:r w:rsidRPr="00D97BC8">
              <w:rPr>
                <w:b/>
              </w:rPr>
              <w:t>Название</w:t>
            </w:r>
          </w:p>
        </w:tc>
        <w:tc>
          <w:tcPr>
            <w:tcW w:w="1110" w:type="dxa"/>
          </w:tcPr>
          <w:p w:rsidR="001D7675" w:rsidRPr="00D97BC8" w:rsidRDefault="001D7675" w:rsidP="00B237C2">
            <w:pPr>
              <w:pStyle w:val="StyleText"/>
              <w:ind w:firstLine="0"/>
              <w:jc w:val="center"/>
              <w:rPr>
                <w:b/>
              </w:rPr>
            </w:pPr>
            <w:r w:rsidRPr="00D97BC8">
              <w:rPr>
                <w:b/>
              </w:rPr>
              <w:t>Входные параметры</w:t>
            </w:r>
          </w:p>
        </w:tc>
        <w:tc>
          <w:tcPr>
            <w:tcW w:w="1194" w:type="dxa"/>
          </w:tcPr>
          <w:p w:rsidR="001D7675" w:rsidRPr="00D97BC8" w:rsidRDefault="001D7675" w:rsidP="00B237C2">
            <w:pPr>
              <w:pStyle w:val="StyleText"/>
              <w:ind w:firstLine="0"/>
              <w:jc w:val="center"/>
              <w:rPr>
                <w:b/>
              </w:rPr>
            </w:pPr>
            <w:r w:rsidRPr="00D97BC8">
              <w:rPr>
                <w:b/>
              </w:rPr>
              <w:t>Назначение</w:t>
            </w:r>
          </w:p>
        </w:tc>
        <w:tc>
          <w:tcPr>
            <w:tcW w:w="2421" w:type="dxa"/>
          </w:tcPr>
          <w:p w:rsidR="001D7675" w:rsidRPr="00D97BC8" w:rsidRDefault="001D7675" w:rsidP="00B237C2">
            <w:pPr>
              <w:pStyle w:val="StyleText"/>
              <w:ind w:firstLine="0"/>
              <w:jc w:val="center"/>
              <w:rPr>
                <w:b/>
              </w:rPr>
            </w:pPr>
            <w:r w:rsidRPr="00D97BC8">
              <w:rPr>
                <w:b/>
              </w:rPr>
              <w:t>Тип данных</w:t>
            </w:r>
          </w:p>
        </w:tc>
        <w:tc>
          <w:tcPr>
            <w:tcW w:w="1110" w:type="dxa"/>
          </w:tcPr>
          <w:p w:rsidR="001D7675" w:rsidRPr="00D97BC8" w:rsidRDefault="001D7675" w:rsidP="00B237C2">
            <w:pPr>
              <w:pStyle w:val="StyleText"/>
              <w:ind w:firstLine="0"/>
              <w:jc w:val="center"/>
              <w:rPr>
                <w:b/>
              </w:rPr>
            </w:pPr>
            <w:r w:rsidRPr="00D97BC8">
              <w:rPr>
                <w:b/>
              </w:rPr>
              <w:t>Выходные параметры</w:t>
            </w:r>
          </w:p>
        </w:tc>
        <w:tc>
          <w:tcPr>
            <w:tcW w:w="1158" w:type="dxa"/>
          </w:tcPr>
          <w:p w:rsidR="001D7675" w:rsidRPr="00D97BC8" w:rsidRDefault="001D7675" w:rsidP="00B237C2">
            <w:pPr>
              <w:pStyle w:val="StyleText"/>
              <w:ind w:firstLine="0"/>
              <w:jc w:val="center"/>
              <w:rPr>
                <w:b/>
              </w:rPr>
            </w:pPr>
            <w:r w:rsidRPr="00D97BC8">
              <w:rPr>
                <w:b/>
              </w:rPr>
              <w:t>Назначение</w:t>
            </w:r>
          </w:p>
        </w:tc>
        <w:tc>
          <w:tcPr>
            <w:tcW w:w="820" w:type="dxa"/>
          </w:tcPr>
          <w:p w:rsidR="001D7675" w:rsidRPr="00D97BC8" w:rsidRDefault="001D7675" w:rsidP="00B237C2">
            <w:pPr>
              <w:pStyle w:val="StyleText"/>
              <w:ind w:firstLine="0"/>
              <w:jc w:val="center"/>
              <w:rPr>
                <w:b/>
              </w:rPr>
            </w:pPr>
            <w:r w:rsidRPr="00D97BC8">
              <w:rPr>
                <w:b/>
              </w:rPr>
              <w:t>Тип данных</w:t>
            </w:r>
          </w:p>
        </w:tc>
      </w:tr>
      <w:tr w:rsidR="00661189" w:rsidTr="001D7675">
        <w:tc>
          <w:tcPr>
            <w:tcW w:w="1758" w:type="dxa"/>
          </w:tcPr>
          <w:p w:rsidR="001D7675" w:rsidRDefault="00B237C2" w:rsidP="00B237C2">
            <w:pPr>
              <w:pStyle w:val="StyleText"/>
              <w:ind w:firstLine="0"/>
              <w:jc w:val="center"/>
              <w:rPr>
                <w:lang w:val="en-US"/>
              </w:rPr>
            </w:pPr>
            <w:r>
              <w:rPr>
                <w:lang w:val="en-US"/>
              </w:rPr>
              <w:t>MainController</w:t>
            </w:r>
          </w:p>
        </w:tc>
        <w:tc>
          <w:tcPr>
            <w:tcW w:w="1110" w:type="dxa"/>
          </w:tcPr>
          <w:p w:rsidR="001D7675" w:rsidRDefault="00B237C2" w:rsidP="00B237C2">
            <w:pPr>
              <w:pStyle w:val="StyleText"/>
              <w:ind w:firstLine="0"/>
              <w:jc w:val="center"/>
              <w:rPr>
                <w:lang w:val="en-US"/>
              </w:rPr>
            </w:pPr>
            <w:r>
              <w:rPr>
                <w:lang w:val="en-US"/>
              </w:rPr>
              <w:t>element</w:t>
            </w:r>
          </w:p>
        </w:tc>
        <w:tc>
          <w:tcPr>
            <w:tcW w:w="1194" w:type="dxa"/>
          </w:tcPr>
          <w:p w:rsidR="001D7675" w:rsidRPr="00B237C2" w:rsidRDefault="00B237C2" w:rsidP="00B237C2">
            <w:pPr>
              <w:pStyle w:val="StyleText"/>
              <w:ind w:firstLine="0"/>
              <w:jc w:val="center"/>
            </w:pPr>
            <w:r>
              <w:t>Экземпляр объекта сервиса</w:t>
            </w:r>
            <w:r w:rsidRPr="00B237C2">
              <w:t xml:space="preserve">, </w:t>
            </w:r>
            <w:r>
              <w:t xml:space="preserve">обеспечивающее возможность взаимодействовать с базой данных посредством использования интерфейса </w:t>
            </w:r>
            <w:r>
              <w:rPr>
                <w:lang w:val="en-US"/>
              </w:rPr>
              <w:t>DAO</w:t>
            </w:r>
          </w:p>
        </w:tc>
        <w:tc>
          <w:tcPr>
            <w:tcW w:w="2421" w:type="dxa"/>
          </w:tcPr>
          <w:p w:rsidR="001D7675" w:rsidRPr="00B237C2" w:rsidRDefault="00B237C2" w:rsidP="00B237C2">
            <w:pPr>
              <w:pStyle w:val="StyleText"/>
              <w:ind w:firstLine="0"/>
              <w:jc w:val="center"/>
              <w:rPr>
                <w:lang w:val="en-US"/>
              </w:rPr>
            </w:pPr>
            <w:r>
              <w:rPr>
                <w:lang w:val="en-US"/>
              </w:rPr>
              <w:t>DataElemenService</w:t>
            </w:r>
          </w:p>
        </w:tc>
        <w:tc>
          <w:tcPr>
            <w:tcW w:w="1110" w:type="dxa"/>
          </w:tcPr>
          <w:p w:rsidR="001D7675" w:rsidRPr="00B237C2" w:rsidRDefault="00B237C2" w:rsidP="00B237C2">
            <w:pPr>
              <w:pStyle w:val="StyleText"/>
              <w:ind w:firstLine="0"/>
              <w:jc w:val="center"/>
              <w:rPr>
                <w:lang w:val="en-US"/>
              </w:rPr>
            </w:pPr>
            <w:r>
              <w:rPr>
                <w:lang w:val="en-US"/>
              </w:rPr>
              <w:t>-</w:t>
            </w:r>
          </w:p>
        </w:tc>
        <w:tc>
          <w:tcPr>
            <w:tcW w:w="1158" w:type="dxa"/>
          </w:tcPr>
          <w:p w:rsidR="001D7675" w:rsidRPr="00B237C2" w:rsidRDefault="00B237C2" w:rsidP="00B237C2">
            <w:pPr>
              <w:pStyle w:val="StyleText"/>
              <w:ind w:firstLine="0"/>
              <w:jc w:val="center"/>
              <w:rPr>
                <w:lang w:val="en-US"/>
              </w:rPr>
            </w:pPr>
            <w:r>
              <w:rPr>
                <w:lang w:val="en-US"/>
              </w:rPr>
              <w:t>-</w:t>
            </w:r>
          </w:p>
        </w:tc>
        <w:tc>
          <w:tcPr>
            <w:tcW w:w="820" w:type="dxa"/>
          </w:tcPr>
          <w:p w:rsidR="001D7675" w:rsidRPr="00B237C2" w:rsidRDefault="00B237C2" w:rsidP="00B237C2">
            <w:pPr>
              <w:pStyle w:val="StyleText"/>
              <w:ind w:firstLine="0"/>
              <w:jc w:val="center"/>
              <w:rPr>
                <w:lang w:val="en-US"/>
              </w:rPr>
            </w:pPr>
            <w:r>
              <w:rPr>
                <w:lang w:val="en-US"/>
              </w:rPr>
              <w:t>-</w:t>
            </w:r>
          </w:p>
        </w:tc>
      </w:tr>
      <w:tr w:rsidR="00661189" w:rsidTr="001D7675">
        <w:tc>
          <w:tcPr>
            <w:tcW w:w="1758" w:type="dxa"/>
          </w:tcPr>
          <w:p w:rsidR="001D7675" w:rsidRPr="00B237C2" w:rsidRDefault="00B237C2" w:rsidP="00B237C2">
            <w:pPr>
              <w:pStyle w:val="StyleText"/>
              <w:ind w:firstLine="0"/>
              <w:jc w:val="center"/>
              <w:rPr>
                <w:lang w:val="en-US"/>
              </w:rPr>
            </w:pPr>
            <w:r>
              <w:rPr>
                <w:lang w:val="en-US"/>
              </w:rPr>
              <w:t>updateMaxSizeNumberWagon</w:t>
            </w:r>
          </w:p>
        </w:tc>
        <w:tc>
          <w:tcPr>
            <w:tcW w:w="1110" w:type="dxa"/>
          </w:tcPr>
          <w:p w:rsidR="001D7675" w:rsidRPr="00B237C2" w:rsidRDefault="00B237C2" w:rsidP="00B237C2">
            <w:pPr>
              <w:pStyle w:val="StyleText"/>
              <w:ind w:firstLine="0"/>
              <w:jc w:val="center"/>
              <w:rPr>
                <w:lang w:val="en-US"/>
              </w:rPr>
            </w:pPr>
            <w:r>
              <w:rPr>
                <w:lang w:val="en-US"/>
              </w:rPr>
              <w:t>request</w:t>
            </w:r>
          </w:p>
        </w:tc>
        <w:tc>
          <w:tcPr>
            <w:tcW w:w="1194" w:type="dxa"/>
          </w:tcPr>
          <w:p w:rsidR="001D7675" w:rsidRP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 xml:space="preserve">длину номера полувагона </w:t>
            </w:r>
          </w:p>
        </w:tc>
        <w:tc>
          <w:tcPr>
            <w:tcW w:w="2421" w:type="dxa"/>
          </w:tcPr>
          <w:p w:rsidR="001D7675" w:rsidRPr="00B237C2" w:rsidRDefault="00B237C2" w:rsidP="00B237C2">
            <w:pPr>
              <w:pStyle w:val="StyleText"/>
              <w:ind w:firstLine="0"/>
              <w:jc w:val="center"/>
              <w:rPr>
                <w:lang w:val="en-US"/>
              </w:rPr>
            </w:pPr>
            <w:r>
              <w:rPr>
                <w:lang w:val="en-US"/>
              </w:rPr>
              <w:t>SizeNumberWagon</w:t>
            </w:r>
          </w:p>
        </w:tc>
        <w:tc>
          <w:tcPr>
            <w:tcW w:w="1110" w:type="dxa"/>
          </w:tcPr>
          <w:p w:rsidR="001D7675" w:rsidRPr="00B237C2" w:rsidRDefault="00B237C2" w:rsidP="00B237C2">
            <w:pPr>
              <w:pStyle w:val="StyleText"/>
              <w:ind w:firstLine="0"/>
              <w:jc w:val="center"/>
            </w:pPr>
            <w:r>
              <w:t>-</w:t>
            </w:r>
          </w:p>
        </w:tc>
        <w:tc>
          <w:tcPr>
            <w:tcW w:w="1158" w:type="dxa"/>
          </w:tcPr>
          <w:p w:rsidR="001D7675" w:rsidRPr="00B237C2" w:rsidRDefault="00B237C2" w:rsidP="00B237C2">
            <w:pPr>
              <w:pStyle w:val="StyleText"/>
              <w:ind w:firstLine="0"/>
              <w:jc w:val="center"/>
            </w:pPr>
            <w:r>
              <w:t>-</w:t>
            </w:r>
          </w:p>
        </w:tc>
        <w:tc>
          <w:tcPr>
            <w:tcW w:w="820" w:type="dxa"/>
          </w:tcPr>
          <w:p w:rsidR="001D7675" w:rsidRPr="00B237C2" w:rsidRDefault="00B237C2" w:rsidP="00B237C2">
            <w:pPr>
              <w:pStyle w:val="StyleText"/>
              <w:ind w:firstLine="0"/>
              <w:jc w:val="center"/>
            </w:pPr>
            <w:r>
              <w:t>-</w:t>
            </w:r>
          </w:p>
        </w:tc>
      </w:tr>
      <w:tr w:rsidR="00661189" w:rsidTr="001D7675">
        <w:tc>
          <w:tcPr>
            <w:tcW w:w="1758" w:type="dxa"/>
          </w:tcPr>
          <w:p w:rsidR="00B237C2" w:rsidRPr="00B237C2" w:rsidRDefault="00B237C2" w:rsidP="00B237C2">
            <w:pPr>
              <w:pStyle w:val="StyleText"/>
              <w:ind w:firstLine="0"/>
              <w:jc w:val="center"/>
              <w:rPr>
                <w:lang w:val="en-US"/>
              </w:rPr>
            </w:pPr>
            <w:r>
              <w:rPr>
                <w:lang w:val="en-US"/>
              </w:rPr>
              <w:t>updateMaxSizeNumberInvoice</w:t>
            </w:r>
          </w:p>
        </w:tc>
        <w:tc>
          <w:tcPr>
            <w:tcW w:w="1110" w:type="dxa"/>
          </w:tcPr>
          <w:p w:rsidR="00B237C2" w:rsidRPr="00B237C2" w:rsidRDefault="00B237C2" w:rsidP="00B237C2">
            <w:pPr>
              <w:pStyle w:val="StyleText"/>
              <w:ind w:firstLine="0"/>
              <w:jc w:val="center"/>
              <w:rPr>
                <w:lang w:val="en-US"/>
              </w:rPr>
            </w:pPr>
            <w:r>
              <w:rPr>
                <w:lang w:val="en-US"/>
              </w:rPr>
              <w:t>request</w:t>
            </w:r>
          </w:p>
        </w:tc>
        <w:tc>
          <w:tcPr>
            <w:tcW w:w="1194" w:type="dxa"/>
          </w:tcPr>
          <w:p w:rsidR="00B237C2" w:rsidRDefault="00B237C2" w:rsidP="00B237C2">
            <w:pPr>
              <w:pStyle w:val="StyleText"/>
              <w:ind w:firstLine="0"/>
              <w:jc w:val="center"/>
            </w:pPr>
            <w:r>
              <w:t>Десериализованные данные</w:t>
            </w:r>
            <w:r w:rsidRPr="00B237C2">
              <w:t xml:space="preserve">, </w:t>
            </w:r>
            <w:r>
              <w:t>характеризующие</w:t>
            </w:r>
            <w:r w:rsidRPr="00B237C2">
              <w:t xml:space="preserve"> </w:t>
            </w:r>
            <w:r>
              <w:t>длину номера накладной</w:t>
            </w:r>
          </w:p>
        </w:tc>
        <w:tc>
          <w:tcPr>
            <w:tcW w:w="2421" w:type="dxa"/>
          </w:tcPr>
          <w:p w:rsidR="00B237C2" w:rsidRPr="00B237C2" w:rsidRDefault="00B237C2" w:rsidP="00B237C2">
            <w:pPr>
              <w:pStyle w:val="StyleText"/>
              <w:ind w:firstLine="0"/>
              <w:jc w:val="center"/>
              <w:rPr>
                <w:lang w:val="en-US"/>
              </w:rPr>
            </w:pPr>
            <w:r>
              <w:rPr>
                <w:lang w:val="en-US"/>
              </w:rPr>
              <w:t>SizeMinNumberInvoice</w:t>
            </w:r>
          </w:p>
        </w:tc>
        <w:tc>
          <w:tcPr>
            <w:tcW w:w="1110" w:type="dxa"/>
          </w:tcPr>
          <w:p w:rsidR="00B237C2" w:rsidRPr="00B237C2" w:rsidRDefault="00B237C2" w:rsidP="00B237C2">
            <w:pPr>
              <w:pStyle w:val="StyleText"/>
              <w:ind w:firstLine="0"/>
              <w:jc w:val="center"/>
              <w:rPr>
                <w:lang w:val="en-US"/>
              </w:rPr>
            </w:pPr>
            <w:r>
              <w:rPr>
                <w:lang w:val="en-US"/>
              </w:rPr>
              <w:t>-</w:t>
            </w:r>
          </w:p>
        </w:tc>
        <w:tc>
          <w:tcPr>
            <w:tcW w:w="1158" w:type="dxa"/>
          </w:tcPr>
          <w:p w:rsidR="00B237C2" w:rsidRPr="00B237C2" w:rsidRDefault="00B237C2" w:rsidP="00B237C2">
            <w:pPr>
              <w:pStyle w:val="StyleText"/>
              <w:ind w:firstLine="0"/>
              <w:jc w:val="center"/>
              <w:rPr>
                <w:lang w:val="en-US"/>
              </w:rPr>
            </w:pPr>
            <w:r>
              <w:rPr>
                <w:lang w:val="en-US"/>
              </w:rPr>
              <w:t>-</w:t>
            </w:r>
          </w:p>
        </w:tc>
        <w:tc>
          <w:tcPr>
            <w:tcW w:w="820" w:type="dxa"/>
          </w:tcPr>
          <w:p w:rsidR="00B237C2" w:rsidRPr="00B237C2" w:rsidRDefault="00B237C2" w:rsidP="00B237C2">
            <w:pPr>
              <w:pStyle w:val="StyleText"/>
              <w:ind w:firstLine="0"/>
              <w:jc w:val="center"/>
              <w:rPr>
                <w:lang w:val="en-US"/>
              </w:rPr>
            </w:pPr>
            <w:r>
              <w:rPr>
                <w:lang w:val="en-US"/>
              </w:rPr>
              <w:t>-</w:t>
            </w:r>
          </w:p>
        </w:tc>
      </w:tr>
      <w:tr w:rsidR="00661189" w:rsidTr="001D7675">
        <w:tc>
          <w:tcPr>
            <w:tcW w:w="1758" w:type="dxa"/>
          </w:tcPr>
          <w:p w:rsidR="00B237C2" w:rsidRPr="00661189" w:rsidRDefault="00661189" w:rsidP="00B237C2">
            <w:pPr>
              <w:pStyle w:val="StyleText"/>
              <w:ind w:firstLine="0"/>
              <w:jc w:val="center"/>
              <w:rPr>
                <w:lang w:val="en-US"/>
              </w:rPr>
            </w:pPr>
            <w:r>
              <w:rPr>
                <w:lang w:val="en-US"/>
              </w:rPr>
              <w:t>getDataElementWagons</w:t>
            </w:r>
          </w:p>
        </w:tc>
        <w:tc>
          <w:tcPr>
            <w:tcW w:w="1110" w:type="dxa"/>
          </w:tcPr>
          <w:p w:rsidR="00B237C2" w:rsidRPr="00661189" w:rsidRDefault="00661189" w:rsidP="00B237C2">
            <w:pPr>
              <w:pStyle w:val="StyleText"/>
              <w:ind w:firstLine="0"/>
              <w:jc w:val="center"/>
              <w:rPr>
                <w:lang w:val="en-US"/>
              </w:rPr>
            </w:pPr>
            <w:r>
              <w:rPr>
                <w:lang w:val="en-US"/>
              </w:rPr>
              <w:t>numberWagon</w:t>
            </w:r>
          </w:p>
        </w:tc>
        <w:tc>
          <w:tcPr>
            <w:tcW w:w="1194" w:type="dxa"/>
          </w:tcPr>
          <w:p w:rsidR="00B237C2" w:rsidRDefault="00661189" w:rsidP="00B237C2">
            <w:pPr>
              <w:pStyle w:val="StyleText"/>
              <w:ind w:firstLine="0"/>
              <w:jc w:val="center"/>
            </w:pPr>
            <w:r>
              <w:t>Номер полувагона</w:t>
            </w:r>
          </w:p>
        </w:tc>
        <w:tc>
          <w:tcPr>
            <w:tcW w:w="2421" w:type="dxa"/>
          </w:tcPr>
          <w:p w:rsidR="00B237C2" w:rsidRPr="00661189" w:rsidRDefault="00661189" w:rsidP="00B237C2">
            <w:pPr>
              <w:pStyle w:val="StyleText"/>
              <w:ind w:firstLine="0"/>
              <w:jc w:val="center"/>
              <w:rPr>
                <w:lang w:val="en-US"/>
              </w:rPr>
            </w:pPr>
            <w:r>
              <w:rPr>
                <w:lang w:val="en-US"/>
              </w:rPr>
              <w:t>int</w:t>
            </w:r>
          </w:p>
        </w:tc>
        <w:tc>
          <w:tcPr>
            <w:tcW w:w="1110" w:type="dxa"/>
          </w:tcPr>
          <w:p w:rsidR="00B237C2" w:rsidRPr="00661189" w:rsidRDefault="00661189" w:rsidP="00B237C2">
            <w:pPr>
              <w:pStyle w:val="StyleText"/>
              <w:ind w:firstLine="0"/>
              <w:jc w:val="center"/>
              <w:rPr>
                <w:lang w:val="en-US"/>
              </w:rPr>
            </w:pPr>
            <w:r>
              <w:rPr>
                <w:lang w:val="en-US"/>
              </w:rPr>
              <w:t>data</w:t>
            </w:r>
          </w:p>
        </w:tc>
        <w:tc>
          <w:tcPr>
            <w:tcW w:w="1158" w:type="dxa"/>
          </w:tcPr>
          <w:p w:rsidR="00B237C2" w:rsidRPr="00661189" w:rsidRDefault="00661189" w:rsidP="00B237C2">
            <w:pPr>
              <w:pStyle w:val="StyleText"/>
              <w:ind w:firstLine="0"/>
              <w:jc w:val="center"/>
            </w:pPr>
            <w:r>
              <w:t>Данные полувагона</w:t>
            </w:r>
          </w:p>
        </w:tc>
        <w:tc>
          <w:tcPr>
            <w:tcW w:w="820" w:type="dxa"/>
          </w:tcPr>
          <w:p w:rsidR="00B237C2" w:rsidRPr="00661189" w:rsidRDefault="00661189" w:rsidP="00B237C2">
            <w:pPr>
              <w:pStyle w:val="StyleText"/>
              <w:ind w:firstLine="0"/>
              <w:jc w:val="center"/>
              <w:rPr>
                <w:lang w:val="en-US"/>
              </w:rPr>
            </w:pPr>
            <w:r>
              <w:rPr>
                <w:lang w:val="en-US"/>
              </w:rPr>
              <w:t>DataElementWagons</w:t>
            </w:r>
          </w:p>
        </w:tc>
      </w:tr>
    </w:tbl>
    <w:p w:rsidR="001D7675"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765"/>
        <w:gridCol w:w="1056"/>
        <w:gridCol w:w="1398"/>
        <w:gridCol w:w="2157"/>
        <w:gridCol w:w="447"/>
        <w:gridCol w:w="981"/>
        <w:gridCol w:w="1767"/>
      </w:tblGrid>
      <w:tr w:rsidR="00661189" w:rsidRPr="00B237C2" w:rsidTr="00661189">
        <w:tc>
          <w:tcPr>
            <w:tcW w:w="3104" w:type="dxa"/>
          </w:tcPr>
          <w:p w:rsidR="00661189" w:rsidRDefault="00661189" w:rsidP="00C900E4">
            <w:pPr>
              <w:pStyle w:val="StyleText"/>
              <w:ind w:firstLine="0"/>
              <w:jc w:val="center"/>
              <w:rPr>
                <w:lang w:val="en-US"/>
              </w:rPr>
            </w:pPr>
            <w:r>
              <w:rPr>
                <w:lang w:val="en-US"/>
              </w:rPr>
              <w:t>getDataElementWagonsA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Информация обо всех полувагонах</w:t>
            </w:r>
          </w:p>
        </w:tc>
        <w:tc>
          <w:tcPr>
            <w:tcW w:w="294" w:type="dxa"/>
          </w:tcPr>
          <w:p w:rsidR="00661189" w:rsidRPr="00B237C2" w:rsidRDefault="00661189" w:rsidP="00C900E4">
            <w:pPr>
              <w:pStyle w:val="StyleText"/>
              <w:ind w:firstLine="0"/>
              <w:jc w:val="center"/>
              <w:rPr>
                <w:lang w:val="en-US"/>
              </w:rPr>
            </w:pPr>
            <w:r>
              <w:rPr>
                <w:lang w:val="en-US"/>
              </w:rPr>
              <w:t>List&lt;DataElementWagons&g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insertDataElementWagon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agon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upda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B237C2"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p>
        </w:tc>
        <w:tc>
          <w:tcPr>
            <w:tcW w:w="2450" w:type="dxa"/>
          </w:tcPr>
          <w:p w:rsidR="00661189" w:rsidRPr="00661189" w:rsidRDefault="00661189" w:rsidP="00C900E4">
            <w:pPr>
              <w:pStyle w:val="StyleText"/>
              <w:ind w:firstLine="0"/>
              <w:jc w:val="center"/>
              <w:rPr>
                <w:lang w:val="en-US"/>
              </w:rPr>
            </w:pPr>
            <w:r>
              <w:rPr>
                <w:lang w:val="en-US"/>
              </w:rPr>
              <w:t>DataElementRequestInser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Pr="00661189" w:rsidRDefault="00661189" w:rsidP="00C900E4">
            <w:pPr>
              <w:pStyle w:val="StyleText"/>
              <w:ind w:firstLine="0"/>
              <w:jc w:val="center"/>
              <w:rPr>
                <w:lang w:val="en-US"/>
              </w:rPr>
            </w:pPr>
            <w:r>
              <w:rPr>
                <w:lang w:val="en-US"/>
              </w:rPr>
              <w:t>deleteDataElementWagons</w:t>
            </w:r>
          </w:p>
        </w:tc>
        <w:tc>
          <w:tcPr>
            <w:tcW w:w="948" w:type="dxa"/>
          </w:tcPr>
          <w:p w:rsidR="00661189" w:rsidRP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C900E4">
            <w:pPr>
              <w:pStyle w:val="StyleText"/>
              <w:ind w:firstLine="0"/>
              <w:jc w:val="center"/>
            </w:pPr>
            <w:r>
              <w:t>Десериализованные данные</w:t>
            </w:r>
            <w:r w:rsidRPr="00661189">
              <w:t xml:space="preserve">, </w:t>
            </w:r>
            <w:r>
              <w:t>характеризующие информацию о полувагоне</w:t>
            </w:r>
            <w:r w:rsidRPr="00661189">
              <w:t xml:space="preserve">, </w:t>
            </w:r>
            <w:r>
              <w:t>который нужно удалить</w:t>
            </w:r>
          </w:p>
        </w:tc>
        <w:tc>
          <w:tcPr>
            <w:tcW w:w="2450" w:type="dxa"/>
          </w:tcPr>
          <w:p w:rsidR="00661189" w:rsidRPr="00661189" w:rsidRDefault="00661189" w:rsidP="00C900E4">
            <w:pPr>
              <w:pStyle w:val="StyleText"/>
              <w:ind w:firstLine="0"/>
              <w:jc w:val="center"/>
              <w:rPr>
                <w:lang w:val="en-US"/>
              </w:rPr>
            </w:pPr>
            <w:r>
              <w:rPr>
                <w:lang w:val="en-US"/>
              </w:rPr>
              <w:t>DataElementRequestDelete</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661189" w:rsidRPr="00661189" w:rsidTr="00661189">
        <w:tc>
          <w:tcPr>
            <w:tcW w:w="3104" w:type="dxa"/>
          </w:tcPr>
          <w:p w:rsidR="00661189" w:rsidRDefault="00661189" w:rsidP="00C900E4">
            <w:pPr>
              <w:pStyle w:val="StyleText"/>
              <w:ind w:firstLine="0"/>
              <w:jc w:val="center"/>
              <w:rPr>
                <w:lang w:val="en-US"/>
              </w:rPr>
            </w:pPr>
            <w:r>
              <w:rPr>
                <w:lang w:val="en-US"/>
              </w:rPr>
              <w:t>getDataElementInvoices</w:t>
            </w:r>
          </w:p>
        </w:tc>
        <w:tc>
          <w:tcPr>
            <w:tcW w:w="948" w:type="dxa"/>
          </w:tcPr>
          <w:p w:rsidR="00661189" w:rsidRDefault="00661189" w:rsidP="00C900E4">
            <w:pPr>
              <w:pStyle w:val="StyleText"/>
              <w:ind w:firstLine="0"/>
              <w:jc w:val="center"/>
              <w:rPr>
                <w:lang w:val="en-US"/>
              </w:rPr>
            </w:pPr>
            <w:r>
              <w:rPr>
                <w:lang w:val="en-US"/>
              </w:rPr>
              <w:t>numberInvoice</w:t>
            </w:r>
          </w:p>
        </w:tc>
        <w:tc>
          <w:tcPr>
            <w:tcW w:w="2187" w:type="dxa"/>
          </w:tcPr>
          <w:p w:rsidR="00661189" w:rsidRDefault="00661189" w:rsidP="00C900E4">
            <w:pPr>
              <w:pStyle w:val="StyleText"/>
              <w:ind w:firstLine="0"/>
              <w:jc w:val="center"/>
            </w:pPr>
            <w:r>
              <w:t>Номер накладной</w:t>
            </w:r>
          </w:p>
        </w:tc>
        <w:tc>
          <w:tcPr>
            <w:tcW w:w="2450" w:type="dxa"/>
          </w:tcPr>
          <w:p w:rsidR="00661189" w:rsidRDefault="00661189" w:rsidP="00C900E4">
            <w:pPr>
              <w:pStyle w:val="StyleText"/>
              <w:ind w:firstLine="0"/>
              <w:jc w:val="center"/>
              <w:rPr>
                <w:lang w:val="en-US"/>
              </w:rPr>
            </w:pPr>
            <w:r>
              <w:rPr>
                <w:lang w:val="en-US"/>
              </w:rPr>
              <w:t>String</w:t>
            </w:r>
          </w:p>
        </w:tc>
        <w:tc>
          <w:tcPr>
            <w:tcW w:w="294" w:type="dxa"/>
          </w:tcPr>
          <w:p w:rsidR="00661189" w:rsidRDefault="00661189" w:rsidP="00C900E4">
            <w:pPr>
              <w:pStyle w:val="StyleText"/>
              <w:ind w:firstLine="0"/>
              <w:jc w:val="center"/>
              <w:rPr>
                <w:lang w:val="en-US"/>
              </w:rPr>
            </w:pPr>
            <w:r>
              <w:rPr>
                <w:lang w:val="en-US"/>
              </w:rPr>
              <w:t>data</w:t>
            </w:r>
          </w:p>
        </w:tc>
        <w:tc>
          <w:tcPr>
            <w:tcW w:w="294" w:type="dxa"/>
          </w:tcPr>
          <w:p w:rsidR="00661189" w:rsidRPr="00661189" w:rsidRDefault="00661189" w:rsidP="00C900E4">
            <w:pPr>
              <w:pStyle w:val="StyleText"/>
              <w:ind w:firstLine="0"/>
              <w:jc w:val="center"/>
            </w:pPr>
            <w:r>
              <w:t>Данные накладной</w:t>
            </w:r>
          </w:p>
        </w:tc>
        <w:tc>
          <w:tcPr>
            <w:tcW w:w="294" w:type="dxa"/>
          </w:tcPr>
          <w:p w:rsidR="00661189" w:rsidRPr="00661189" w:rsidRDefault="00661189" w:rsidP="00C900E4">
            <w:pPr>
              <w:pStyle w:val="StyleText"/>
              <w:ind w:firstLine="0"/>
              <w:jc w:val="center"/>
              <w:rPr>
                <w:lang w:val="en-US"/>
              </w:rPr>
            </w:pPr>
            <w:r>
              <w:rPr>
                <w:lang w:val="en-US"/>
              </w:rPr>
              <w:t>DataElementInvoices</w:t>
            </w:r>
          </w:p>
        </w:tc>
      </w:tr>
    </w:tbl>
    <w:p w:rsidR="00AD77D5" w:rsidRDefault="00AD77D5">
      <w:r>
        <w:br w:type="page"/>
      </w:r>
    </w:p>
    <w:p w:rsidR="00661189" w:rsidRDefault="00661189" w:rsidP="00661189">
      <w:pPr>
        <w:pStyle w:val="StyleText"/>
      </w:pPr>
      <w:r>
        <w:lastRenderedPageBreak/>
        <w:t>Продолжение таблицы 4</w:t>
      </w:r>
    </w:p>
    <w:tbl>
      <w:tblPr>
        <w:tblStyle w:val="ab"/>
        <w:tblW w:w="0" w:type="auto"/>
        <w:tblLook w:val="04A0" w:firstRow="1" w:lastRow="0" w:firstColumn="1" w:lastColumn="0" w:noHBand="0" w:noVBand="1"/>
      </w:tblPr>
      <w:tblGrid>
        <w:gridCol w:w="1863"/>
        <w:gridCol w:w="634"/>
        <w:gridCol w:w="1449"/>
        <w:gridCol w:w="2305"/>
        <w:gridCol w:w="457"/>
        <w:gridCol w:w="1014"/>
        <w:gridCol w:w="1849"/>
      </w:tblGrid>
      <w:tr w:rsidR="00F622AC" w:rsidRPr="00B237C2" w:rsidTr="00C900E4">
        <w:tc>
          <w:tcPr>
            <w:tcW w:w="3104" w:type="dxa"/>
          </w:tcPr>
          <w:p w:rsidR="00661189" w:rsidRDefault="00661189" w:rsidP="00C900E4">
            <w:pPr>
              <w:pStyle w:val="StyleText"/>
              <w:ind w:firstLine="0"/>
              <w:jc w:val="center"/>
              <w:rPr>
                <w:lang w:val="en-US"/>
              </w:rPr>
            </w:pPr>
            <w:r>
              <w:rPr>
                <w:lang w:val="en-US"/>
              </w:rPr>
              <w:t>getDataElementInvoicesAlll</w:t>
            </w:r>
          </w:p>
        </w:tc>
        <w:tc>
          <w:tcPr>
            <w:tcW w:w="948" w:type="dxa"/>
          </w:tcPr>
          <w:p w:rsidR="00661189" w:rsidRDefault="00661189" w:rsidP="00C900E4">
            <w:pPr>
              <w:pStyle w:val="StyleText"/>
              <w:ind w:firstLine="0"/>
              <w:jc w:val="center"/>
              <w:rPr>
                <w:lang w:val="en-US"/>
              </w:rPr>
            </w:pPr>
            <w:r>
              <w:rPr>
                <w:lang w:val="en-US"/>
              </w:rPr>
              <w:t>-</w:t>
            </w:r>
          </w:p>
        </w:tc>
        <w:tc>
          <w:tcPr>
            <w:tcW w:w="2187" w:type="dxa"/>
          </w:tcPr>
          <w:p w:rsidR="00661189" w:rsidRPr="00661189" w:rsidRDefault="00661189" w:rsidP="00C900E4">
            <w:pPr>
              <w:pStyle w:val="StyleText"/>
              <w:ind w:firstLine="0"/>
              <w:jc w:val="center"/>
              <w:rPr>
                <w:lang w:val="en-US"/>
              </w:rPr>
            </w:pPr>
            <w:r>
              <w:rPr>
                <w:lang w:val="en-US"/>
              </w:rPr>
              <w:t>-</w:t>
            </w:r>
          </w:p>
        </w:tc>
        <w:tc>
          <w:tcPr>
            <w:tcW w:w="2450" w:type="dxa"/>
          </w:tcPr>
          <w:p w:rsidR="00661189" w:rsidRPr="00B237C2" w:rsidRDefault="00661189" w:rsidP="00C900E4">
            <w:pPr>
              <w:pStyle w:val="StyleText"/>
              <w:ind w:firstLine="0"/>
              <w:jc w:val="center"/>
              <w:rPr>
                <w:lang w:val="en-US"/>
              </w:rPr>
            </w:pPr>
            <w:r>
              <w:rPr>
                <w:lang w:val="en-US"/>
              </w:rPr>
              <w:t>-</w:t>
            </w:r>
          </w:p>
        </w:tc>
        <w:tc>
          <w:tcPr>
            <w:tcW w:w="294" w:type="dxa"/>
          </w:tcPr>
          <w:p w:rsidR="00661189" w:rsidRPr="00B237C2" w:rsidRDefault="00661189" w:rsidP="00661189">
            <w:pPr>
              <w:pStyle w:val="StyleText"/>
              <w:ind w:firstLine="0"/>
              <w:jc w:val="center"/>
              <w:rPr>
                <w:lang w:val="en-US"/>
              </w:rPr>
            </w:pPr>
            <w:r>
              <w:rPr>
                <w:lang w:val="en-US"/>
              </w:rPr>
              <w:t>data</w:t>
            </w:r>
          </w:p>
        </w:tc>
        <w:tc>
          <w:tcPr>
            <w:tcW w:w="294" w:type="dxa"/>
          </w:tcPr>
          <w:p w:rsidR="00661189" w:rsidRPr="00661189" w:rsidRDefault="00661189" w:rsidP="00661189">
            <w:pPr>
              <w:pStyle w:val="StyleText"/>
              <w:ind w:firstLine="0"/>
              <w:jc w:val="center"/>
            </w:pPr>
            <w:r>
              <w:t>Информация обо всех накладных</w:t>
            </w:r>
          </w:p>
        </w:tc>
        <w:tc>
          <w:tcPr>
            <w:tcW w:w="294" w:type="dxa"/>
          </w:tcPr>
          <w:p w:rsidR="00661189" w:rsidRPr="00B237C2" w:rsidRDefault="00661189" w:rsidP="00C900E4">
            <w:pPr>
              <w:pStyle w:val="StyleText"/>
              <w:ind w:firstLine="0"/>
              <w:jc w:val="center"/>
              <w:rPr>
                <w:lang w:val="en-US"/>
              </w:rPr>
            </w:pPr>
            <w:r>
              <w:rPr>
                <w:lang w:val="en-US"/>
              </w:rPr>
              <w:t>List&lt;DataElementInvoices&gt;</w:t>
            </w:r>
          </w:p>
        </w:tc>
      </w:tr>
      <w:tr w:rsidR="00F622AC" w:rsidRPr="00661189" w:rsidTr="00C900E4">
        <w:tc>
          <w:tcPr>
            <w:tcW w:w="3104" w:type="dxa"/>
          </w:tcPr>
          <w:p w:rsidR="00661189" w:rsidRDefault="00F622AC" w:rsidP="00C900E4">
            <w:pPr>
              <w:pStyle w:val="StyleText"/>
              <w:ind w:firstLine="0"/>
              <w:jc w:val="center"/>
              <w:rPr>
                <w:lang w:val="en-US"/>
              </w:rPr>
            </w:pPr>
            <w:r>
              <w:rPr>
                <w:lang w:val="en-US"/>
              </w:rPr>
              <w:t>insertDataElementInvoices</w:t>
            </w:r>
          </w:p>
        </w:tc>
        <w:tc>
          <w:tcPr>
            <w:tcW w:w="948" w:type="dxa"/>
          </w:tcPr>
          <w:p w:rsidR="00661189" w:rsidRDefault="00661189" w:rsidP="00C900E4">
            <w:pPr>
              <w:pStyle w:val="StyleText"/>
              <w:ind w:firstLine="0"/>
              <w:jc w:val="center"/>
              <w:rPr>
                <w:lang w:val="en-US"/>
              </w:rPr>
            </w:pPr>
            <w:r>
              <w:rPr>
                <w:lang w:val="en-US"/>
              </w:rPr>
              <w:t>request</w:t>
            </w:r>
          </w:p>
        </w:tc>
        <w:tc>
          <w:tcPr>
            <w:tcW w:w="2187" w:type="dxa"/>
          </w:tcPr>
          <w:p w:rsidR="00661189" w:rsidRPr="00661189" w:rsidRDefault="00661189" w:rsidP="00F622AC">
            <w:pPr>
              <w:pStyle w:val="StyleText"/>
              <w:ind w:firstLine="0"/>
              <w:jc w:val="center"/>
            </w:pPr>
            <w:r>
              <w:t>Десериализованные данные</w:t>
            </w:r>
            <w:r w:rsidRPr="00661189">
              <w:t xml:space="preserve">, </w:t>
            </w:r>
            <w:r>
              <w:t xml:space="preserve">характеризующие информацию о </w:t>
            </w:r>
            <w:r w:rsidR="00F622AC">
              <w:t>накладной</w:t>
            </w:r>
          </w:p>
        </w:tc>
        <w:tc>
          <w:tcPr>
            <w:tcW w:w="2450" w:type="dxa"/>
          </w:tcPr>
          <w:p w:rsidR="00661189" w:rsidRPr="00661189" w:rsidRDefault="00661189" w:rsidP="00F622AC">
            <w:pPr>
              <w:pStyle w:val="StyleText"/>
              <w:ind w:firstLine="0"/>
              <w:jc w:val="center"/>
              <w:rPr>
                <w:lang w:val="en-US"/>
              </w:rPr>
            </w:pPr>
            <w:r>
              <w:rPr>
                <w:lang w:val="en-US"/>
              </w:rPr>
              <w:t>DataElementRequestInsert</w:t>
            </w:r>
            <w:r w:rsidR="00F622AC">
              <w:rPr>
                <w:lang w:val="en-US"/>
              </w:rPr>
              <w:t>Invoices</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c>
          <w:tcPr>
            <w:tcW w:w="294" w:type="dxa"/>
          </w:tcPr>
          <w:p w:rsidR="00661189" w:rsidRPr="00661189" w:rsidRDefault="00661189"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upda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Default="00F622AC" w:rsidP="00F622AC">
            <w:pPr>
              <w:pStyle w:val="StyleText"/>
              <w:ind w:firstLine="0"/>
              <w:jc w:val="center"/>
            </w:pPr>
            <w:r>
              <w:t>Десериализованные данные</w:t>
            </w:r>
            <w:r w:rsidRPr="00661189">
              <w:t xml:space="preserve">, </w:t>
            </w:r>
            <w:r>
              <w:t>характеризующие информацию о накладной</w:t>
            </w:r>
          </w:p>
        </w:tc>
        <w:tc>
          <w:tcPr>
            <w:tcW w:w="2450" w:type="dxa"/>
          </w:tcPr>
          <w:p w:rsidR="00F622AC" w:rsidRPr="00F622AC" w:rsidRDefault="00F622AC" w:rsidP="00F622AC">
            <w:pPr>
              <w:pStyle w:val="StyleText"/>
              <w:ind w:firstLine="0"/>
              <w:jc w:val="center"/>
            </w:pPr>
            <w:r>
              <w:rPr>
                <w:lang w:val="en-US"/>
              </w:rPr>
              <w:t>DataElementRequestInsert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r w:rsidR="00F622AC" w:rsidRPr="00661189" w:rsidTr="00C900E4">
        <w:tc>
          <w:tcPr>
            <w:tcW w:w="3104" w:type="dxa"/>
          </w:tcPr>
          <w:p w:rsidR="00F622AC" w:rsidRDefault="00F622AC" w:rsidP="00C900E4">
            <w:pPr>
              <w:pStyle w:val="StyleText"/>
              <w:ind w:firstLine="0"/>
              <w:jc w:val="center"/>
              <w:rPr>
                <w:lang w:val="en-US"/>
              </w:rPr>
            </w:pPr>
            <w:r>
              <w:rPr>
                <w:lang w:val="en-US"/>
              </w:rPr>
              <w:t>deleteDataElementInvoices</w:t>
            </w:r>
          </w:p>
        </w:tc>
        <w:tc>
          <w:tcPr>
            <w:tcW w:w="948" w:type="dxa"/>
          </w:tcPr>
          <w:p w:rsidR="00F622AC" w:rsidRDefault="00F622AC" w:rsidP="00C900E4">
            <w:pPr>
              <w:pStyle w:val="StyleText"/>
              <w:ind w:firstLine="0"/>
              <w:jc w:val="center"/>
              <w:rPr>
                <w:lang w:val="en-US"/>
              </w:rPr>
            </w:pPr>
            <w:r>
              <w:rPr>
                <w:lang w:val="en-US"/>
              </w:rPr>
              <w:t>request</w:t>
            </w:r>
          </w:p>
        </w:tc>
        <w:tc>
          <w:tcPr>
            <w:tcW w:w="2187" w:type="dxa"/>
          </w:tcPr>
          <w:p w:rsidR="00F622AC" w:rsidRPr="00F622AC" w:rsidRDefault="00F622AC" w:rsidP="00F622AC">
            <w:pPr>
              <w:pStyle w:val="StyleText"/>
              <w:ind w:firstLine="0"/>
              <w:jc w:val="center"/>
            </w:pPr>
            <w:r>
              <w:t>Десериализованные данные</w:t>
            </w:r>
            <w:r w:rsidRPr="00F622AC">
              <w:t xml:space="preserve">, </w:t>
            </w:r>
            <w:r>
              <w:t>характеризующие информацию о накладной которую нужно удалить</w:t>
            </w:r>
          </w:p>
        </w:tc>
        <w:tc>
          <w:tcPr>
            <w:tcW w:w="2450" w:type="dxa"/>
          </w:tcPr>
          <w:p w:rsidR="00F622AC" w:rsidRPr="00F622AC" w:rsidRDefault="00F622AC" w:rsidP="00F622AC">
            <w:pPr>
              <w:pStyle w:val="StyleText"/>
              <w:ind w:firstLine="0"/>
              <w:jc w:val="center"/>
              <w:rPr>
                <w:lang w:val="en-US"/>
              </w:rPr>
            </w:pPr>
            <w:r>
              <w:rPr>
                <w:lang w:val="en-US"/>
              </w:rPr>
              <w:t>DataElementRequestDeleteInvoices</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c>
          <w:tcPr>
            <w:tcW w:w="294" w:type="dxa"/>
          </w:tcPr>
          <w:p w:rsidR="00F622AC" w:rsidRPr="00F622AC" w:rsidRDefault="00F622AC" w:rsidP="00C900E4">
            <w:pPr>
              <w:pStyle w:val="StyleText"/>
              <w:ind w:firstLine="0"/>
              <w:jc w:val="center"/>
              <w:rPr>
                <w:lang w:val="en-US"/>
              </w:rPr>
            </w:pPr>
            <w:r>
              <w:rPr>
                <w:lang w:val="en-US"/>
              </w:rPr>
              <w:t>-</w:t>
            </w:r>
          </w:p>
        </w:tc>
      </w:tr>
    </w:tbl>
    <w:p w:rsidR="00F622AC" w:rsidRDefault="00F622AC">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2497"/>
        <w:gridCol w:w="1211"/>
        <w:gridCol w:w="1012"/>
        <w:gridCol w:w="618"/>
        <w:gridCol w:w="490"/>
        <w:gridCol w:w="1215"/>
        <w:gridCol w:w="2528"/>
      </w:tblGrid>
      <w:tr w:rsidR="0094311D" w:rsidRPr="00B237C2" w:rsidTr="0094311D">
        <w:tc>
          <w:tcPr>
            <w:tcW w:w="2337" w:type="dxa"/>
          </w:tcPr>
          <w:p w:rsidR="0094311D" w:rsidRDefault="0094311D" w:rsidP="00C900E4">
            <w:pPr>
              <w:pStyle w:val="StyleText"/>
              <w:ind w:firstLine="0"/>
              <w:jc w:val="center"/>
              <w:rPr>
                <w:lang w:val="en-US"/>
              </w:rPr>
            </w:pPr>
            <w:r>
              <w:rPr>
                <w:lang w:val="en-US"/>
              </w:rPr>
              <w:t>getDataElementRegister</w:t>
            </w:r>
          </w:p>
        </w:tc>
        <w:tc>
          <w:tcPr>
            <w:tcW w:w="1141" w:type="dxa"/>
          </w:tcPr>
          <w:p w:rsidR="0094311D" w:rsidRDefault="0094311D" w:rsidP="00C900E4">
            <w:pPr>
              <w:pStyle w:val="StyleText"/>
              <w:ind w:firstLine="0"/>
              <w:jc w:val="center"/>
              <w:rPr>
                <w:lang w:val="en-US"/>
              </w:rPr>
            </w:pPr>
            <w:r>
              <w:rPr>
                <w:lang w:val="en-US"/>
              </w:rPr>
              <w:t>numberInvoice</w:t>
            </w:r>
          </w:p>
          <w:p w:rsidR="0094311D" w:rsidRDefault="0094311D" w:rsidP="00C900E4">
            <w:pPr>
              <w:pStyle w:val="StyleText"/>
              <w:ind w:firstLine="0"/>
              <w:jc w:val="center"/>
              <w:rPr>
                <w:lang w:val="en-US"/>
              </w:rPr>
            </w:pPr>
            <w:r>
              <w:rPr>
                <w:lang w:val="en-US"/>
              </w:rPr>
              <w:t>numberWagon</w:t>
            </w:r>
          </w:p>
        </w:tc>
        <w:tc>
          <w:tcPr>
            <w:tcW w:w="1519" w:type="dxa"/>
          </w:tcPr>
          <w:p w:rsidR="0094311D" w:rsidRDefault="0094311D" w:rsidP="0094311D">
            <w:pPr>
              <w:pStyle w:val="StyleText"/>
              <w:ind w:firstLine="0"/>
              <w:jc w:val="center"/>
            </w:pPr>
            <w:r>
              <w:t>Номер накладной</w:t>
            </w:r>
          </w:p>
          <w:p w:rsidR="0094311D" w:rsidRPr="0094311D" w:rsidRDefault="0094311D" w:rsidP="0094311D">
            <w:pPr>
              <w:pStyle w:val="StyleText"/>
              <w:ind w:firstLine="0"/>
              <w:jc w:val="center"/>
            </w:pPr>
            <w:r>
              <w:t>Номер полувагона</w:t>
            </w:r>
          </w:p>
        </w:tc>
        <w:tc>
          <w:tcPr>
            <w:tcW w:w="590" w:type="dxa"/>
          </w:tcPr>
          <w:p w:rsidR="0094311D" w:rsidRDefault="0094311D" w:rsidP="00C900E4">
            <w:pPr>
              <w:pStyle w:val="StyleText"/>
              <w:ind w:firstLine="0"/>
              <w:jc w:val="center"/>
              <w:rPr>
                <w:lang w:val="en-US"/>
              </w:rPr>
            </w:pPr>
            <w:r>
              <w:rPr>
                <w:lang w:val="en-US"/>
              </w:rPr>
              <w:t>String</w:t>
            </w:r>
          </w:p>
          <w:p w:rsidR="0094311D" w:rsidRPr="00B237C2" w:rsidRDefault="0094311D" w:rsidP="00C900E4">
            <w:pPr>
              <w:pStyle w:val="StyleText"/>
              <w:ind w:firstLine="0"/>
              <w:jc w:val="center"/>
              <w:rPr>
                <w:lang w:val="en-US"/>
              </w:rPr>
            </w:pPr>
            <w:r>
              <w:rPr>
                <w:lang w:val="en-US"/>
              </w:rPr>
              <w:t>int</w:t>
            </w:r>
          </w:p>
        </w:tc>
        <w:tc>
          <w:tcPr>
            <w:tcW w:w="471" w:type="dxa"/>
          </w:tcPr>
          <w:p w:rsidR="0094311D" w:rsidRPr="00B237C2" w:rsidRDefault="0094311D" w:rsidP="00C900E4">
            <w:pPr>
              <w:pStyle w:val="StyleText"/>
              <w:ind w:firstLine="0"/>
              <w:jc w:val="center"/>
              <w:rPr>
                <w:lang w:val="en-US"/>
              </w:rPr>
            </w:pPr>
            <w:r>
              <w:rPr>
                <w:lang w:val="en-US"/>
              </w:rPr>
              <w:t>data</w:t>
            </w:r>
          </w:p>
        </w:tc>
        <w:tc>
          <w:tcPr>
            <w:tcW w:w="1146" w:type="dxa"/>
          </w:tcPr>
          <w:p w:rsidR="0094311D" w:rsidRPr="00661189" w:rsidRDefault="0094311D" w:rsidP="0094311D">
            <w:pPr>
              <w:pStyle w:val="StyleText"/>
              <w:ind w:firstLine="0"/>
              <w:jc w:val="center"/>
            </w:pPr>
            <w:r>
              <w:t>Информация о соответствии полувагона накладной</w:t>
            </w:r>
          </w:p>
        </w:tc>
        <w:tc>
          <w:tcPr>
            <w:tcW w:w="2367" w:type="dxa"/>
          </w:tcPr>
          <w:p w:rsidR="0094311D" w:rsidRPr="00B237C2" w:rsidRDefault="0094311D" w:rsidP="00C900E4">
            <w:pPr>
              <w:pStyle w:val="StyleText"/>
              <w:ind w:firstLine="0"/>
              <w:jc w:val="center"/>
              <w:rPr>
                <w:lang w:val="en-US"/>
              </w:rPr>
            </w:pPr>
            <w:r>
              <w:rPr>
                <w:lang w:val="en-US"/>
              </w:rPr>
              <w:t>DataElementRegister</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Element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Pr="0094311D" w:rsidRDefault="0094311D" w:rsidP="00C900E4">
            <w:pPr>
              <w:pStyle w:val="StyleText"/>
              <w:ind w:firstLine="0"/>
              <w:jc w:val="center"/>
              <w:rPr>
                <w:lang w:val="en-US"/>
              </w:rPr>
            </w:pPr>
            <w:r>
              <w:rPr>
                <w:lang w:val="en-US"/>
              </w:rPr>
              <w:t>-</w:t>
            </w:r>
          </w:p>
        </w:tc>
        <w:tc>
          <w:tcPr>
            <w:tcW w:w="590" w:type="dxa"/>
          </w:tcPr>
          <w:p w:rsidR="0094311D" w:rsidRPr="00661189" w:rsidRDefault="0094311D" w:rsidP="00C900E4">
            <w:pPr>
              <w:pStyle w:val="StyleText"/>
              <w:ind w:firstLine="0"/>
              <w:jc w:val="center"/>
              <w:rPr>
                <w:lang w:val="en-US"/>
              </w:rPr>
            </w:pPr>
            <w:r>
              <w:rPr>
                <w:lang w:val="en-US"/>
              </w:rPr>
              <w:t>-</w:t>
            </w:r>
          </w:p>
        </w:tc>
        <w:tc>
          <w:tcPr>
            <w:tcW w:w="471" w:type="dxa"/>
          </w:tcPr>
          <w:p w:rsidR="0094311D" w:rsidRPr="00661189"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соответствиях полувагонов накладным</w:t>
            </w:r>
          </w:p>
        </w:tc>
        <w:tc>
          <w:tcPr>
            <w:tcW w:w="2367" w:type="dxa"/>
          </w:tcPr>
          <w:p w:rsidR="0094311D" w:rsidRPr="00661189" w:rsidRDefault="0094311D" w:rsidP="00C900E4">
            <w:pPr>
              <w:pStyle w:val="StyleText"/>
              <w:ind w:firstLine="0"/>
              <w:jc w:val="center"/>
              <w:rPr>
                <w:lang w:val="en-US"/>
              </w:rPr>
            </w:pPr>
            <w:r>
              <w:rPr>
                <w:lang w:val="en-US"/>
              </w:rPr>
              <w:t>List&lt;DataElementRegister&gt;</w:t>
            </w:r>
          </w:p>
        </w:tc>
      </w:tr>
      <w:tr w:rsidR="0094311D" w:rsidRPr="00661189" w:rsidTr="0094311D">
        <w:tc>
          <w:tcPr>
            <w:tcW w:w="2337" w:type="dxa"/>
          </w:tcPr>
          <w:p w:rsidR="0094311D" w:rsidRDefault="0094311D" w:rsidP="00C900E4">
            <w:pPr>
              <w:pStyle w:val="StyleText"/>
              <w:ind w:firstLine="0"/>
              <w:jc w:val="center"/>
              <w:rPr>
                <w:lang w:val="en-US"/>
              </w:rPr>
            </w:pPr>
            <w:r>
              <w:rPr>
                <w:lang w:val="en-US"/>
              </w:rPr>
              <w:t>getDataNumberWagonRegisterAll</w:t>
            </w:r>
          </w:p>
        </w:tc>
        <w:tc>
          <w:tcPr>
            <w:tcW w:w="1141" w:type="dxa"/>
          </w:tcPr>
          <w:p w:rsidR="0094311D" w:rsidRDefault="0094311D" w:rsidP="00C900E4">
            <w:pPr>
              <w:pStyle w:val="StyleText"/>
              <w:ind w:firstLine="0"/>
              <w:jc w:val="center"/>
              <w:rPr>
                <w:lang w:val="en-US"/>
              </w:rPr>
            </w:pPr>
            <w:r>
              <w:rPr>
                <w:lang w:val="en-US"/>
              </w:rPr>
              <w:t>-</w:t>
            </w:r>
          </w:p>
        </w:tc>
        <w:tc>
          <w:tcPr>
            <w:tcW w:w="1519" w:type="dxa"/>
          </w:tcPr>
          <w:p w:rsidR="0094311D" w:rsidRDefault="0094311D" w:rsidP="00C900E4">
            <w:pPr>
              <w:pStyle w:val="StyleText"/>
              <w:ind w:firstLine="0"/>
              <w:jc w:val="center"/>
              <w:rPr>
                <w:lang w:val="en-US"/>
              </w:rPr>
            </w:pPr>
            <w:r>
              <w:rPr>
                <w:lang w:val="en-US"/>
              </w:rPr>
              <w:t>-</w:t>
            </w:r>
          </w:p>
        </w:tc>
        <w:tc>
          <w:tcPr>
            <w:tcW w:w="590" w:type="dxa"/>
          </w:tcPr>
          <w:p w:rsidR="0094311D" w:rsidRDefault="0094311D" w:rsidP="00C900E4">
            <w:pPr>
              <w:pStyle w:val="StyleText"/>
              <w:ind w:firstLine="0"/>
              <w:jc w:val="center"/>
              <w:rPr>
                <w:lang w:val="en-US"/>
              </w:rPr>
            </w:pPr>
            <w:r>
              <w:rPr>
                <w:lang w:val="en-US"/>
              </w:rPr>
              <w:t>-</w:t>
            </w:r>
          </w:p>
        </w:tc>
        <w:tc>
          <w:tcPr>
            <w:tcW w:w="471" w:type="dxa"/>
          </w:tcPr>
          <w:p w:rsidR="0094311D" w:rsidRDefault="0094311D" w:rsidP="00C900E4">
            <w:pPr>
              <w:pStyle w:val="StyleText"/>
              <w:ind w:firstLine="0"/>
              <w:jc w:val="center"/>
              <w:rPr>
                <w:lang w:val="en-US"/>
              </w:rPr>
            </w:pPr>
            <w:r>
              <w:rPr>
                <w:lang w:val="en-US"/>
              </w:rPr>
              <w:t>data</w:t>
            </w:r>
          </w:p>
        </w:tc>
        <w:tc>
          <w:tcPr>
            <w:tcW w:w="1146" w:type="dxa"/>
          </w:tcPr>
          <w:p w:rsidR="0094311D" w:rsidRPr="0094311D" w:rsidRDefault="0094311D" w:rsidP="00C900E4">
            <w:pPr>
              <w:pStyle w:val="StyleText"/>
              <w:ind w:firstLine="0"/>
              <w:jc w:val="center"/>
            </w:pPr>
            <w:r>
              <w:t>Информация обо всех номерах</w:t>
            </w:r>
            <w:r w:rsidRPr="0094311D">
              <w:t xml:space="preserve">, </w:t>
            </w:r>
            <w:r>
              <w:t>которые есть в таблице соответствия полувагона накладной</w:t>
            </w:r>
          </w:p>
        </w:tc>
        <w:tc>
          <w:tcPr>
            <w:tcW w:w="2367" w:type="dxa"/>
          </w:tcPr>
          <w:p w:rsidR="0094311D" w:rsidRPr="0094311D" w:rsidRDefault="0094311D" w:rsidP="00C900E4">
            <w:pPr>
              <w:pStyle w:val="StyleText"/>
              <w:ind w:firstLine="0"/>
              <w:jc w:val="center"/>
              <w:rPr>
                <w:lang w:val="en-US"/>
              </w:rPr>
            </w:pPr>
            <w:r>
              <w:rPr>
                <w:lang w:val="en-US"/>
              </w:rPr>
              <w:t>List&lt;DataElementNumberWagon&gt;</w:t>
            </w:r>
          </w:p>
        </w:tc>
      </w:tr>
    </w:tbl>
    <w:p w:rsidR="0094311D" w:rsidRDefault="0094311D">
      <w:r>
        <w:br w:type="page"/>
      </w:r>
    </w:p>
    <w:p w:rsidR="0094311D" w:rsidRDefault="0094311D" w:rsidP="0094311D">
      <w:pPr>
        <w:pStyle w:val="StyleText"/>
      </w:pPr>
      <w:r>
        <w:lastRenderedPageBreak/>
        <w:t>Продолжение таблицы 4</w:t>
      </w:r>
    </w:p>
    <w:tbl>
      <w:tblPr>
        <w:tblStyle w:val="ab"/>
        <w:tblW w:w="0" w:type="auto"/>
        <w:tblLook w:val="04A0" w:firstRow="1" w:lastRow="0" w:firstColumn="1" w:lastColumn="0" w:noHBand="0" w:noVBand="1"/>
      </w:tblPr>
      <w:tblGrid>
        <w:gridCol w:w="1944"/>
        <w:gridCol w:w="1131"/>
        <w:gridCol w:w="1529"/>
        <w:gridCol w:w="2432"/>
        <w:gridCol w:w="473"/>
        <w:gridCol w:w="1076"/>
        <w:gridCol w:w="986"/>
      </w:tblGrid>
      <w:tr w:rsidR="0029785B" w:rsidRPr="00B237C2" w:rsidTr="00F91B09">
        <w:tc>
          <w:tcPr>
            <w:tcW w:w="1944" w:type="dxa"/>
          </w:tcPr>
          <w:p w:rsidR="0094311D" w:rsidRDefault="0094311D" w:rsidP="00C900E4">
            <w:pPr>
              <w:pStyle w:val="StyleText"/>
              <w:ind w:firstLine="0"/>
              <w:jc w:val="center"/>
              <w:rPr>
                <w:lang w:val="en-US"/>
              </w:rPr>
            </w:pPr>
            <w:r>
              <w:rPr>
                <w:lang w:val="en-US"/>
              </w:rPr>
              <w:t>insert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B237C2" w:rsidRDefault="0094311D" w:rsidP="00C900E4">
            <w:pPr>
              <w:pStyle w:val="StyleText"/>
              <w:ind w:firstLine="0"/>
              <w:jc w:val="center"/>
              <w:rPr>
                <w:lang w:val="en-US"/>
              </w:rPr>
            </w:pPr>
            <w:r>
              <w:rPr>
                <w:lang w:val="en-US"/>
              </w:rPr>
              <w:t>DataElementRequestInsertRegister</w:t>
            </w:r>
          </w:p>
        </w:tc>
        <w:tc>
          <w:tcPr>
            <w:tcW w:w="473" w:type="dxa"/>
          </w:tcPr>
          <w:p w:rsidR="0094311D" w:rsidRPr="00B237C2"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B237C2"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updateDataElementRegister</w:t>
            </w:r>
          </w:p>
        </w:tc>
        <w:tc>
          <w:tcPr>
            <w:tcW w:w="1131" w:type="dxa"/>
          </w:tcPr>
          <w:p w:rsidR="0094311D" w:rsidRDefault="0094311D" w:rsidP="00C900E4">
            <w:pPr>
              <w:pStyle w:val="StyleText"/>
              <w:ind w:firstLine="0"/>
              <w:jc w:val="center"/>
              <w:rPr>
                <w:lang w:val="en-US"/>
              </w:rPr>
            </w:pPr>
            <w:r>
              <w:rPr>
                <w:lang w:val="en-US"/>
              </w:rPr>
              <w:t>request</w:t>
            </w:r>
          </w:p>
        </w:tc>
        <w:tc>
          <w:tcPr>
            <w:tcW w:w="1529" w:type="dxa"/>
          </w:tcPr>
          <w:p w:rsidR="0094311D" w:rsidRPr="0094311D" w:rsidRDefault="0094311D" w:rsidP="00C900E4">
            <w:pPr>
              <w:pStyle w:val="StyleText"/>
              <w:ind w:firstLine="0"/>
              <w:jc w:val="center"/>
            </w:pPr>
            <w:r>
              <w:t>Десериализованные данные</w:t>
            </w:r>
            <w:r w:rsidRPr="0094311D">
              <w:t xml:space="preserve">, </w:t>
            </w:r>
            <w:r>
              <w:t>характеризующие соответствие полувагона определённой накладной</w:t>
            </w:r>
          </w:p>
        </w:tc>
        <w:tc>
          <w:tcPr>
            <w:tcW w:w="2432" w:type="dxa"/>
          </w:tcPr>
          <w:p w:rsidR="0094311D" w:rsidRPr="00661189" w:rsidRDefault="0094311D" w:rsidP="00C900E4">
            <w:pPr>
              <w:pStyle w:val="StyleText"/>
              <w:ind w:firstLine="0"/>
              <w:jc w:val="center"/>
              <w:rPr>
                <w:lang w:val="en-US"/>
              </w:rPr>
            </w:pPr>
            <w:r>
              <w:rPr>
                <w:lang w:val="en-US"/>
              </w:rPr>
              <w:t>DataElementRequestInsertRegister</w:t>
            </w:r>
          </w:p>
        </w:tc>
        <w:tc>
          <w:tcPr>
            <w:tcW w:w="473" w:type="dxa"/>
          </w:tcPr>
          <w:p w:rsidR="0094311D" w:rsidRPr="00661189" w:rsidRDefault="0094311D" w:rsidP="00C900E4">
            <w:pPr>
              <w:pStyle w:val="StyleText"/>
              <w:ind w:firstLine="0"/>
              <w:jc w:val="center"/>
              <w:rPr>
                <w:lang w:val="en-US"/>
              </w:rPr>
            </w:pPr>
            <w:r>
              <w:rPr>
                <w:lang w:val="en-US"/>
              </w:rPr>
              <w:t>-</w:t>
            </w:r>
          </w:p>
        </w:tc>
        <w:tc>
          <w:tcPr>
            <w:tcW w:w="1076" w:type="dxa"/>
          </w:tcPr>
          <w:p w:rsidR="0094311D" w:rsidRPr="0094311D" w:rsidRDefault="0094311D" w:rsidP="00C900E4">
            <w:pPr>
              <w:pStyle w:val="StyleText"/>
              <w:ind w:firstLine="0"/>
              <w:jc w:val="center"/>
              <w:rPr>
                <w:lang w:val="en-US"/>
              </w:rPr>
            </w:pPr>
            <w:r>
              <w:rPr>
                <w:lang w:val="en-US"/>
              </w:rPr>
              <w:t>-</w:t>
            </w:r>
          </w:p>
        </w:tc>
        <w:tc>
          <w:tcPr>
            <w:tcW w:w="986" w:type="dxa"/>
          </w:tcPr>
          <w:p w:rsidR="0094311D" w:rsidRPr="00661189" w:rsidRDefault="0094311D" w:rsidP="00C900E4">
            <w:pPr>
              <w:pStyle w:val="StyleText"/>
              <w:ind w:firstLine="0"/>
              <w:jc w:val="center"/>
              <w:rPr>
                <w:lang w:val="en-US"/>
              </w:rPr>
            </w:pPr>
            <w:r>
              <w:rPr>
                <w:lang w:val="en-US"/>
              </w:rPr>
              <w:t>-</w:t>
            </w:r>
          </w:p>
        </w:tc>
      </w:tr>
      <w:tr w:rsidR="0029785B" w:rsidRPr="00661189" w:rsidTr="00F91B09">
        <w:tc>
          <w:tcPr>
            <w:tcW w:w="1944" w:type="dxa"/>
          </w:tcPr>
          <w:p w:rsidR="0094311D" w:rsidRDefault="0094311D" w:rsidP="00C900E4">
            <w:pPr>
              <w:pStyle w:val="StyleText"/>
              <w:ind w:firstLine="0"/>
              <w:jc w:val="center"/>
              <w:rPr>
                <w:lang w:val="en-US"/>
              </w:rPr>
            </w:pPr>
            <w:r>
              <w:rPr>
                <w:lang w:val="en-US"/>
              </w:rPr>
              <w:t>isNumberWagon</w:t>
            </w:r>
          </w:p>
        </w:tc>
        <w:tc>
          <w:tcPr>
            <w:tcW w:w="1131" w:type="dxa"/>
          </w:tcPr>
          <w:p w:rsidR="0094311D" w:rsidRDefault="0094311D" w:rsidP="00C900E4">
            <w:pPr>
              <w:pStyle w:val="StyleText"/>
              <w:ind w:firstLine="0"/>
              <w:jc w:val="center"/>
              <w:rPr>
                <w:lang w:val="en-US"/>
              </w:rPr>
            </w:pPr>
            <w:r>
              <w:rPr>
                <w:lang w:val="en-US"/>
              </w:rPr>
              <w:t>numberWagon</w:t>
            </w:r>
          </w:p>
        </w:tc>
        <w:tc>
          <w:tcPr>
            <w:tcW w:w="1529" w:type="dxa"/>
          </w:tcPr>
          <w:p w:rsidR="0094311D" w:rsidRDefault="0094311D" w:rsidP="00C900E4">
            <w:pPr>
              <w:pStyle w:val="StyleText"/>
              <w:ind w:firstLine="0"/>
              <w:jc w:val="center"/>
            </w:pPr>
            <w:r>
              <w:t>Номер полувагона</w:t>
            </w:r>
          </w:p>
        </w:tc>
        <w:tc>
          <w:tcPr>
            <w:tcW w:w="2432" w:type="dxa"/>
          </w:tcPr>
          <w:p w:rsidR="0094311D" w:rsidRDefault="0094311D" w:rsidP="00C900E4">
            <w:pPr>
              <w:pStyle w:val="StyleText"/>
              <w:ind w:firstLine="0"/>
              <w:jc w:val="center"/>
              <w:rPr>
                <w:lang w:val="en-US"/>
              </w:rPr>
            </w:pPr>
            <w:r>
              <w:rPr>
                <w:lang w:val="en-US"/>
              </w:rPr>
              <w:t>Integer</w:t>
            </w:r>
          </w:p>
        </w:tc>
        <w:tc>
          <w:tcPr>
            <w:tcW w:w="473" w:type="dxa"/>
          </w:tcPr>
          <w:p w:rsidR="0094311D" w:rsidRDefault="0094311D" w:rsidP="00C900E4">
            <w:pPr>
              <w:pStyle w:val="StyleText"/>
              <w:ind w:firstLine="0"/>
              <w:jc w:val="center"/>
              <w:rPr>
                <w:lang w:val="en-US"/>
              </w:rPr>
            </w:pPr>
            <w:r>
              <w:rPr>
                <w:lang w:val="en-US"/>
              </w:rPr>
              <w:t>data</w:t>
            </w:r>
          </w:p>
        </w:tc>
        <w:tc>
          <w:tcPr>
            <w:tcW w:w="1076" w:type="dxa"/>
          </w:tcPr>
          <w:p w:rsidR="0094311D" w:rsidRPr="0094311D" w:rsidRDefault="0094311D" w:rsidP="0029785B">
            <w:pPr>
              <w:pStyle w:val="StyleText"/>
              <w:ind w:firstLine="0"/>
              <w:jc w:val="center"/>
            </w:pPr>
            <w:r>
              <w:t>Результат поиска</w:t>
            </w:r>
            <w:r w:rsidR="0029785B">
              <w:t xml:space="preserve"> номера полувагона в таблице соответствия</w:t>
            </w:r>
          </w:p>
        </w:tc>
        <w:tc>
          <w:tcPr>
            <w:tcW w:w="986" w:type="dxa"/>
          </w:tcPr>
          <w:p w:rsidR="0094311D" w:rsidRPr="0029785B" w:rsidRDefault="0029785B" w:rsidP="00C900E4">
            <w:pPr>
              <w:pStyle w:val="StyleText"/>
              <w:ind w:firstLine="0"/>
              <w:jc w:val="center"/>
              <w:rPr>
                <w:lang w:val="en-US"/>
              </w:rPr>
            </w:pPr>
            <w:r>
              <w:rPr>
                <w:lang w:val="en-US"/>
              </w:rPr>
              <w:t>DataAnswer</w:t>
            </w:r>
          </w:p>
        </w:tc>
      </w:tr>
      <w:tr w:rsidR="0029785B" w:rsidRPr="00661189" w:rsidTr="00F91B09">
        <w:tc>
          <w:tcPr>
            <w:tcW w:w="1944" w:type="dxa"/>
          </w:tcPr>
          <w:p w:rsidR="0029785B" w:rsidRDefault="0029785B" w:rsidP="00C900E4">
            <w:pPr>
              <w:pStyle w:val="StyleText"/>
              <w:ind w:firstLine="0"/>
              <w:jc w:val="center"/>
              <w:rPr>
                <w:lang w:val="en-US"/>
              </w:rPr>
            </w:pPr>
            <w:r>
              <w:rPr>
                <w:lang w:val="en-US"/>
              </w:rPr>
              <w:t>deleteDataElementRegister</w:t>
            </w:r>
          </w:p>
        </w:tc>
        <w:tc>
          <w:tcPr>
            <w:tcW w:w="1131" w:type="dxa"/>
          </w:tcPr>
          <w:p w:rsidR="0029785B" w:rsidRDefault="0029785B" w:rsidP="00C900E4">
            <w:pPr>
              <w:pStyle w:val="StyleText"/>
              <w:ind w:firstLine="0"/>
              <w:jc w:val="center"/>
              <w:rPr>
                <w:lang w:val="en-US"/>
              </w:rPr>
            </w:pPr>
            <w:r>
              <w:rPr>
                <w:lang w:val="en-US"/>
              </w:rPr>
              <w:t>request</w:t>
            </w:r>
          </w:p>
        </w:tc>
        <w:tc>
          <w:tcPr>
            <w:tcW w:w="1529" w:type="dxa"/>
          </w:tcPr>
          <w:p w:rsidR="0029785B" w:rsidRPr="0029785B" w:rsidRDefault="0029785B" w:rsidP="00C900E4">
            <w:pPr>
              <w:pStyle w:val="StyleText"/>
              <w:ind w:firstLine="0"/>
              <w:jc w:val="center"/>
            </w:pPr>
            <w:r>
              <w:t>Десериализованные данные</w:t>
            </w:r>
            <w:r w:rsidRPr="0029785B">
              <w:t xml:space="preserve"> характеризующие запись в таблице</w:t>
            </w:r>
            <w:r>
              <w:t xml:space="preserve"> соответствия для удаления</w:t>
            </w:r>
          </w:p>
        </w:tc>
        <w:tc>
          <w:tcPr>
            <w:tcW w:w="2432" w:type="dxa"/>
          </w:tcPr>
          <w:p w:rsidR="0029785B" w:rsidRPr="0029785B" w:rsidRDefault="0029785B" w:rsidP="00C900E4">
            <w:pPr>
              <w:pStyle w:val="StyleText"/>
              <w:ind w:firstLine="0"/>
              <w:jc w:val="center"/>
              <w:rPr>
                <w:lang w:val="en-US"/>
              </w:rPr>
            </w:pPr>
            <w:r>
              <w:rPr>
                <w:lang w:val="en-US"/>
              </w:rPr>
              <w:t>DataElementRequestDeleteRegister</w:t>
            </w:r>
          </w:p>
        </w:tc>
        <w:tc>
          <w:tcPr>
            <w:tcW w:w="473" w:type="dxa"/>
          </w:tcPr>
          <w:p w:rsidR="0029785B" w:rsidRPr="0029785B" w:rsidRDefault="0029785B" w:rsidP="00C900E4">
            <w:pPr>
              <w:pStyle w:val="StyleText"/>
              <w:ind w:firstLine="0"/>
              <w:jc w:val="center"/>
              <w:rPr>
                <w:lang w:val="en-US"/>
              </w:rPr>
            </w:pPr>
            <w:r>
              <w:rPr>
                <w:lang w:val="en-US"/>
              </w:rPr>
              <w:t>-</w:t>
            </w:r>
          </w:p>
        </w:tc>
        <w:tc>
          <w:tcPr>
            <w:tcW w:w="1076" w:type="dxa"/>
          </w:tcPr>
          <w:p w:rsidR="0029785B" w:rsidRPr="0029785B" w:rsidRDefault="0029785B" w:rsidP="0029785B">
            <w:pPr>
              <w:pStyle w:val="StyleText"/>
              <w:ind w:firstLine="0"/>
              <w:jc w:val="center"/>
              <w:rPr>
                <w:lang w:val="en-US"/>
              </w:rPr>
            </w:pPr>
            <w:r>
              <w:rPr>
                <w:lang w:val="en-US"/>
              </w:rPr>
              <w:t>-</w:t>
            </w:r>
          </w:p>
        </w:tc>
        <w:tc>
          <w:tcPr>
            <w:tcW w:w="986" w:type="dxa"/>
          </w:tcPr>
          <w:p w:rsidR="0029785B" w:rsidRPr="0029785B" w:rsidRDefault="0029785B" w:rsidP="00C900E4">
            <w:pPr>
              <w:pStyle w:val="StyleText"/>
              <w:ind w:firstLine="0"/>
              <w:jc w:val="center"/>
              <w:rPr>
                <w:lang w:val="en-US"/>
              </w:rPr>
            </w:pPr>
            <w:r>
              <w:rPr>
                <w:lang w:val="en-US"/>
              </w:rPr>
              <w:t>-</w:t>
            </w:r>
          </w:p>
        </w:tc>
      </w:tr>
    </w:tbl>
    <w:p w:rsidR="00F91B09" w:rsidRPr="001D7675" w:rsidRDefault="00F91B09" w:rsidP="00F91B09">
      <w:pPr>
        <w:pStyle w:val="StyleText"/>
      </w:pPr>
      <w:r>
        <w:lastRenderedPageBreak/>
        <w:t>Таблица 5 – Таблица спецификации</w:t>
      </w:r>
      <w:r w:rsidRPr="001D7675">
        <w:t xml:space="preserve"> </w:t>
      </w:r>
      <w:r>
        <w:t xml:space="preserve">методов для класса </w:t>
      </w:r>
      <w:r>
        <w:rPr>
          <w:lang w:val="en-US"/>
        </w:rPr>
        <w:t>ServerApplication</w:t>
      </w:r>
    </w:p>
    <w:tbl>
      <w:tblPr>
        <w:tblStyle w:val="ab"/>
        <w:tblW w:w="0" w:type="auto"/>
        <w:tblLook w:val="04A0" w:firstRow="1" w:lastRow="0" w:firstColumn="1" w:lastColumn="0" w:noHBand="0" w:noVBand="1"/>
      </w:tblPr>
      <w:tblGrid>
        <w:gridCol w:w="1970"/>
        <w:gridCol w:w="1129"/>
        <w:gridCol w:w="1178"/>
        <w:gridCol w:w="833"/>
        <w:gridCol w:w="1129"/>
        <w:gridCol w:w="1341"/>
        <w:gridCol w:w="1991"/>
      </w:tblGrid>
      <w:tr w:rsidR="004F32A7" w:rsidTr="00C900E4">
        <w:tc>
          <w:tcPr>
            <w:tcW w:w="1758" w:type="dxa"/>
          </w:tcPr>
          <w:p w:rsidR="00F91B09" w:rsidRPr="00D97BC8" w:rsidRDefault="00F91B09" w:rsidP="00C900E4">
            <w:pPr>
              <w:pStyle w:val="StyleText"/>
              <w:ind w:firstLine="0"/>
              <w:jc w:val="center"/>
              <w:rPr>
                <w:b/>
              </w:rPr>
            </w:pPr>
            <w:r w:rsidRPr="00D97BC8">
              <w:rPr>
                <w:b/>
              </w:rPr>
              <w:t>Название</w:t>
            </w:r>
          </w:p>
        </w:tc>
        <w:tc>
          <w:tcPr>
            <w:tcW w:w="1110" w:type="dxa"/>
          </w:tcPr>
          <w:p w:rsidR="00F91B09" w:rsidRPr="00D97BC8" w:rsidRDefault="00F91B09" w:rsidP="00C900E4">
            <w:pPr>
              <w:pStyle w:val="StyleText"/>
              <w:ind w:firstLine="0"/>
              <w:jc w:val="center"/>
              <w:rPr>
                <w:b/>
              </w:rPr>
            </w:pPr>
            <w:r w:rsidRPr="00D97BC8">
              <w:rPr>
                <w:b/>
              </w:rPr>
              <w:t>Входные параметры</w:t>
            </w:r>
          </w:p>
        </w:tc>
        <w:tc>
          <w:tcPr>
            <w:tcW w:w="1194" w:type="dxa"/>
          </w:tcPr>
          <w:p w:rsidR="00F91B09" w:rsidRPr="00D97BC8" w:rsidRDefault="00F91B09" w:rsidP="00C900E4">
            <w:pPr>
              <w:pStyle w:val="StyleText"/>
              <w:ind w:firstLine="0"/>
              <w:jc w:val="center"/>
              <w:rPr>
                <w:b/>
              </w:rPr>
            </w:pPr>
            <w:r w:rsidRPr="00D97BC8">
              <w:rPr>
                <w:b/>
              </w:rPr>
              <w:t>Назначение</w:t>
            </w:r>
          </w:p>
        </w:tc>
        <w:tc>
          <w:tcPr>
            <w:tcW w:w="2421" w:type="dxa"/>
          </w:tcPr>
          <w:p w:rsidR="00F91B09" w:rsidRPr="00D97BC8" w:rsidRDefault="00F91B09" w:rsidP="00C900E4">
            <w:pPr>
              <w:pStyle w:val="StyleText"/>
              <w:ind w:firstLine="0"/>
              <w:jc w:val="center"/>
              <w:rPr>
                <w:b/>
              </w:rPr>
            </w:pPr>
            <w:r w:rsidRPr="00D97BC8">
              <w:rPr>
                <w:b/>
              </w:rPr>
              <w:t>Тип данных</w:t>
            </w:r>
          </w:p>
        </w:tc>
        <w:tc>
          <w:tcPr>
            <w:tcW w:w="1110" w:type="dxa"/>
          </w:tcPr>
          <w:p w:rsidR="00F91B09" w:rsidRPr="00D97BC8" w:rsidRDefault="00F91B09" w:rsidP="00C900E4">
            <w:pPr>
              <w:pStyle w:val="StyleText"/>
              <w:ind w:firstLine="0"/>
              <w:jc w:val="center"/>
              <w:rPr>
                <w:b/>
              </w:rPr>
            </w:pPr>
            <w:r w:rsidRPr="00D97BC8">
              <w:rPr>
                <w:b/>
              </w:rPr>
              <w:t>Выходные параметры</w:t>
            </w:r>
          </w:p>
        </w:tc>
        <w:tc>
          <w:tcPr>
            <w:tcW w:w="1158" w:type="dxa"/>
          </w:tcPr>
          <w:p w:rsidR="00F91B09" w:rsidRPr="00D97BC8" w:rsidRDefault="00F91B09" w:rsidP="00C900E4">
            <w:pPr>
              <w:pStyle w:val="StyleText"/>
              <w:ind w:firstLine="0"/>
              <w:jc w:val="center"/>
              <w:rPr>
                <w:b/>
              </w:rPr>
            </w:pPr>
            <w:r w:rsidRPr="00D97BC8">
              <w:rPr>
                <w:b/>
              </w:rPr>
              <w:t>Назначение</w:t>
            </w:r>
          </w:p>
        </w:tc>
        <w:tc>
          <w:tcPr>
            <w:tcW w:w="820" w:type="dxa"/>
          </w:tcPr>
          <w:p w:rsidR="00F91B09" w:rsidRPr="00D97BC8" w:rsidRDefault="00F91B09" w:rsidP="00C900E4">
            <w:pPr>
              <w:pStyle w:val="StyleText"/>
              <w:ind w:firstLine="0"/>
              <w:jc w:val="center"/>
              <w:rPr>
                <w:b/>
              </w:rPr>
            </w:pPr>
            <w:r w:rsidRPr="00D97BC8">
              <w:rPr>
                <w:b/>
              </w:rPr>
              <w:t>Тип данных</w:t>
            </w:r>
          </w:p>
        </w:tc>
      </w:tr>
      <w:tr w:rsidR="004F32A7" w:rsidTr="00C900E4">
        <w:tc>
          <w:tcPr>
            <w:tcW w:w="1758" w:type="dxa"/>
          </w:tcPr>
          <w:p w:rsidR="00F91B09" w:rsidRDefault="004F32A7" w:rsidP="00C900E4">
            <w:pPr>
              <w:pStyle w:val="StyleText"/>
              <w:ind w:firstLine="0"/>
              <w:jc w:val="center"/>
              <w:rPr>
                <w:lang w:val="en-US"/>
              </w:rPr>
            </w:pPr>
            <w:r>
              <w:rPr>
                <w:lang w:val="en-US"/>
              </w:rPr>
              <w:t>main</w:t>
            </w:r>
          </w:p>
        </w:tc>
        <w:tc>
          <w:tcPr>
            <w:tcW w:w="1110" w:type="dxa"/>
          </w:tcPr>
          <w:p w:rsidR="00F91B09" w:rsidRDefault="004F32A7" w:rsidP="00C900E4">
            <w:pPr>
              <w:pStyle w:val="StyleText"/>
              <w:ind w:firstLine="0"/>
              <w:jc w:val="center"/>
              <w:rPr>
                <w:lang w:val="en-US"/>
              </w:rPr>
            </w:pPr>
            <w:r>
              <w:rPr>
                <w:lang w:val="en-US"/>
              </w:rPr>
              <w:t>args</w:t>
            </w:r>
          </w:p>
        </w:tc>
        <w:tc>
          <w:tcPr>
            <w:tcW w:w="1194" w:type="dxa"/>
          </w:tcPr>
          <w:p w:rsidR="00F91B09" w:rsidRPr="00B237C2" w:rsidRDefault="004F32A7" w:rsidP="00C900E4">
            <w:pPr>
              <w:pStyle w:val="StyleText"/>
              <w:ind w:firstLine="0"/>
              <w:jc w:val="center"/>
            </w:pPr>
            <w:r>
              <w:t>Аргументы для изменения поведения программы</w:t>
            </w:r>
          </w:p>
        </w:tc>
        <w:tc>
          <w:tcPr>
            <w:tcW w:w="2421" w:type="dxa"/>
          </w:tcPr>
          <w:p w:rsidR="00F91B09" w:rsidRPr="00B237C2" w:rsidRDefault="004F32A7" w:rsidP="00C900E4">
            <w:pPr>
              <w:pStyle w:val="StyleText"/>
              <w:ind w:firstLine="0"/>
              <w:jc w:val="center"/>
              <w:rPr>
                <w:lang w:val="en-US"/>
              </w:rPr>
            </w:pPr>
            <w:r>
              <w:rPr>
                <w:lang w:val="en-US"/>
              </w:rPr>
              <w:t>String[]</w:t>
            </w:r>
          </w:p>
        </w:tc>
        <w:tc>
          <w:tcPr>
            <w:tcW w:w="1110" w:type="dxa"/>
          </w:tcPr>
          <w:p w:rsidR="00F91B09" w:rsidRPr="00B237C2" w:rsidRDefault="004F32A7" w:rsidP="00C900E4">
            <w:pPr>
              <w:pStyle w:val="StyleText"/>
              <w:ind w:firstLine="0"/>
              <w:jc w:val="center"/>
              <w:rPr>
                <w:lang w:val="en-US"/>
              </w:rPr>
            </w:pPr>
            <w:r>
              <w:rPr>
                <w:lang w:val="en-US"/>
              </w:rPr>
              <w:t>-</w:t>
            </w:r>
          </w:p>
        </w:tc>
        <w:tc>
          <w:tcPr>
            <w:tcW w:w="1158" w:type="dxa"/>
          </w:tcPr>
          <w:p w:rsidR="00F91B09" w:rsidRPr="00B237C2" w:rsidRDefault="00F91B09" w:rsidP="00C900E4">
            <w:pPr>
              <w:pStyle w:val="StyleText"/>
              <w:ind w:firstLine="0"/>
              <w:jc w:val="center"/>
              <w:rPr>
                <w:lang w:val="en-US"/>
              </w:rPr>
            </w:pPr>
            <w:r>
              <w:rPr>
                <w:lang w:val="en-US"/>
              </w:rPr>
              <w:t>-</w:t>
            </w:r>
          </w:p>
        </w:tc>
        <w:tc>
          <w:tcPr>
            <w:tcW w:w="820" w:type="dxa"/>
          </w:tcPr>
          <w:p w:rsidR="00F91B09" w:rsidRPr="00B237C2" w:rsidRDefault="00F91B09" w:rsidP="00C900E4">
            <w:pPr>
              <w:pStyle w:val="StyleText"/>
              <w:ind w:firstLine="0"/>
              <w:jc w:val="center"/>
              <w:rPr>
                <w:lang w:val="en-US"/>
              </w:rPr>
            </w:pPr>
            <w:r>
              <w:rPr>
                <w:lang w:val="en-US"/>
              </w:rPr>
              <w:t>-</w:t>
            </w:r>
          </w:p>
        </w:tc>
      </w:tr>
      <w:tr w:rsidR="004F32A7" w:rsidTr="00C900E4">
        <w:tc>
          <w:tcPr>
            <w:tcW w:w="1758" w:type="dxa"/>
          </w:tcPr>
          <w:p w:rsidR="004F32A7" w:rsidRDefault="004F32A7" w:rsidP="00C900E4">
            <w:pPr>
              <w:pStyle w:val="StyleText"/>
              <w:ind w:firstLine="0"/>
              <w:jc w:val="center"/>
              <w:rPr>
                <w:lang w:val="en-US"/>
              </w:rPr>
            </w:pPr>
            <w:r>
              <w:rPr>
                <w:lang w:val="en-US"/>
              </w:rPr>
              <w:t>multipartConfigElement</w:t>
            </w:r>
          </w:p>
        </w:tc>
        <w:tc>
          <w:tcPr>
            <w:tcW w:w="1110" w:type="dxa"/>
          </w:tcPr>
          <w:p w:rsidR="004F32A7" w:rsidRDefault="004F32A7" w:rsidP="00C900E4">
            <w:pPr>
              <w:pStyle w:val="StyleText"/>
              <w:ind w:firstLine="0"/>
              <w:jc w:val="center"/>
              <w:rPr>
                <w:lang w:val="en-US"/>
              </w:rPr>
            </w:pPr>
            <w:r>
              <w:rPr>
                <w:lang w:val="en-US"/>
              </w:rPr>
              <w:t>-</w:t>
            </w:r>
          </w:p>
        </w:tc>
        <w:tc>
          <w:tcPr>
            <w:tcW w:w="1194" w:type="dxa"/>
          </w:tcPr>
          <w:p w:rsidR="004F32A7" w:rsidRPr="004F32A7" w:rsidRDefault="004F32A7" w:rsidP="00C900E4">
            <w:pPr>
              <w:pStyle w:val="StyleText"/>
              <w:ind w:firstLine="0"/>
              <w:jc w:val="center"/>
              <w:rPr>
                <w:lang w:val="en-US"/>
              </w:rPr>
            </w:pPr>
            <w:r>
              <w:rPr>
                <w:lang w:val="en-US"/>
              </w:rPr>
              <w:t>-</w:t>
            </w:r>
          </w:p>
        </w:tc>
        <w:tc>
          <w:tcPr>
            <w:tcW w:w="2421" w:type="dxa"/>
          </w:tcPr>
          <w:p w:rsidR="004F32A7" w:rsidRDefault="004F32A7" w:rsidP="00C900E4">
            <w:pPr>
              <w:pStyle w:val="StyleText"/>
              <w:ind w:firstLine="0"/>
              <w:jc w:val="center"/>
              <w:rPr>
                <w:lang w:val="en-US"/>
              </w:rPr>
            </w:pPr>
            <w:r>
              <w:rPr>
                <w:lang w:val="en-US"/>
              </w:rPr>
              <w:t>-</w:t>
            </w:r>
          </w:p>
        </w:tc>
        <w:tc>
          <w:tcPr>
            <w:tcW w:w="1110" w:type="dxa"/>
          </w:tcPr>
          <w:p w:rsidR="004F32A7" w:rsidRDefault="004F32A7" w:rsidP="004F32A7">
            <w:pPr>
              <w:pStyle w:val="StyleText"/>
              <w:ind w:firstLine="0"/>
              <w:jc w:val="center"/>
              <w:rPr>
                <w:lang w:val="en-US"/>
              </w:rPr>
            </w:pPr>
            <w:r>
              <w:rPr>
                <w:lang w:val="en-US"/>
              </w:rPr>
              <w:t>factory</w:t>
            </w:r>
          </w:p>
        </w:tc>
        <w:tc>
          <w:tcPr>
            <w:tcW w:w="1158" w:type="dxa"/>
          </w:tcPr>
          <w:p w:rsidR="004F32A7" w:rsidRPr="004F32A7" w:rsidRDefault="004F32A7" w:rsidP="00C900E4">
            <w:pPr>
              <w:pStyle w:val="StyleText"/>
              <w:ind w:firstLine="0"/>
              <w:jc w:val="center"/>
            </w:pPr>
            <w:r>
              <w:t>Конфигурация для передачи файла с сервера и на сервер (в локальное хранилище)</w:t>
            </w:r>
          </w:p>
        </w:tc>
        <w:tc>
          <w:tcPr>
            <w:tcW w:w="820" w:type="dxa"/>
          </w:tcPr>
          <w:p w:rsidR="004F32A7" w:rsidRPr="004F32A7" w:rsidRDefault="004F32A7" w:rsidP="00C900E4">
            <w:pPr>
              <w:pStyle w:val="StyleText"/>
              <w:ind w:firstLine="0"/>
              <w:jc w:val="center"/>
              <w:rPr>
                <w:lang w:val="en-US"/>
              </w:rPr>
            </w:pPr>
            <w:r>
              <w:rPr>
                <w:lang w:val="en-US"/>
              </w:rPr>
              <w:t>MultipartConfigElement</w:t>
            </w:r>
          </w:p>
        </w:tc>
      </w:tr>
    </w:tbl>
    <w:p w:rsidR="00E61368" w:rsidRDefault="00E61368">
      <w:r>
        <w:br w:type="page"/>
      </w:r>
    </w:p>
    <w:p w:rsidR="001A61C8" w:rsidRDefault="001A61C8" w:rsidP="001A61C8">
      <w:pPr>
        <w:pStyle w:val="Style2"/>
        <w:outlineLvl w:val="2"/>
        <w:rPr>
          <w:lang w:val="en-US"/>
        </w:rPr>
      </w:pPr>
      <w:bookmarkStart w:id="15" w:name="_Toc72358973"/>
      <w:r>
        <w:rPr>
          <w:lang w:val="en-US"/>
        </w:rPr>
        <w:lastRenderedPageBreak/>
        <w:t xml:space="preserve">UML-диаграммы </w:t>
      </w:r>
      <w:r w:rsidR="00C65BA7">
        <w:t xml:space="preserve">реализованных </w:t>
      </w:r>
      <w:r>
        <w:rPr>
          <w:lang w:val="en-US"/>
        </w:rPr>
        <w:t>классов</w:t>
      </w:r>
      <w:bookmarkEnd w:id="15"/>
    </w:p>
    <w:p w:rsidR="001A61C8" w:rsidRDefault="001A61C8" w:rsidP="001A61C8">
      <w:pPr>
        <w:pStyle w:val="Style2"/>
        <w:outlineLvl w:val="2"/>
        <w:rPr>
          <w:lang w:val="en-US"/>
        </w:rPr>
      </w:pPr>
    </w:p>
    <w:p w:rsidR="001A61C8" w:rsidRPr="00674E1D" w:rsidRDefault="001A61C8" w:rsidP="001A61C8">
      <w:pPr>
        <w:pStyle w:val="StyleImage"/>
      </w:pPr>
      <w:r w:rsidRPr="00674E1D">
        <w:rPr>
          <w:noProof/>
          <w:lang w:eastAsia="ru-RU"/>
        </w:rPr>
        <w:drawing>
          <wp:inline distT="0" distB="0" distL="0" distR="0" wp14:anchorId="388DB0CB" wp14:editId="2EC429BF">
            <wp:extent cx="5342255" cy="2311400"/>
            <wp:effectExtent l="19050" t="19050" r="10795" b="1270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42255" cy="2311400"/>
                    </a:xfrm>
                    <a:prstGeom prst="rect">
                      <a:avLst/>
                    </a:prstGeom>
                    <a:noFill/>
                    <a:ln>
                      <a:solidFill>
                        <a:schemeClr val="tx1"/>
                      </a:solidFill>
                    </a:ln>
                  </pic:spPr>
                </pic:pic>
              </a:graphicData>
            </a:graphic>
          </wp:inline>
        </w:drawing>
      </w:r>
    </w:p>
    <w:p w:rsidR="001A61C8" w:rsidRDefault="00945948" w:rsidP="001A61C8">
      <w:pPr>
        <w:pStyle w:val="StyleImage"/>
      </w:pPr>
      <w:r>
        <w:t xml:space="preserve">Рисунок </w:t>
      </w:r>
      <w:r w:rsidR="009E616F" w:rsidRPr="009E616F">
        <w:t>24</w:t>
      </w:r>
      <w:r w:rsidR="001A61C8" w:rsidRPr="00674E1D">
        <w:t xml:space="preserve"> –</w:t>
      </w:r>
      <w:r w:rsidR="00035AB2">
        <w:t xml:space="preserve"> </w:t>
      </w:r>
      <w:r w:rsidR="001A61C8" w:rsidRPr="00674E1D">
        <w:t>UML-диаграмма классов серверной части, занимающейся настройкой и конфигурированием базы данных</w:t>
      </w:r>
    </w:p>
    <w:p w:rsidR="001A61C8" w:rsidRDefault="001A61C8" w:rsidP="001A61C8">
      <w:pPr>
        <w:pStyle w:val="StyleImage"/>
      </w:pPr>
    </w:p>
    <w:p w:rsidR="00035AB2" w:rsidRPr="00A76B98" w:rsidRDefault="00087025" w:rsidP="00035AB2">
      <w:pPr>
        <w:pStyle w:val="StyleImage"/>
        <w:rPr>
          <w:lang w:val="en-US"/>
        </w:rPr>
      </w:pPr>
      <w:r>
        <w:rPr>
          <w:lang w:val="en-US"/>
        </w:rPr>
        <w:pict>
          <v:shape id="_x0000_i1027" type="#_x0000_t75" style="width:467.05pt;height:327.45pt">
            <v:imagedata r:id="rId34" o:title="main_diagrams"/>
          </v:shape>
        </w:pict>
      </w:r>
    </w:p>
    <w:p w:rsidR="00035AB2" w:rsidRDefault="009E616F" w:rsidP="00035AB2">
      <w:pPr>
        <w:pStyle w:val="StyleImage"/>
      </w:pPr>
      <w:r>
        <w:t>Рисунок 25</w:t>
      </w:r>
      <w:r w:rsidR="00035AB2" w:rsidRPr="00674E1D">
        <w:t xml:space="preserve"> –</w:t>
      </w:r>
      <w:r w:rsidR="00035AB2">
        <w:t xml:space="preserve"> </w:t>
      </w:r>
      <w:r w:rsidR="00035AB2" w:rsidRPr="00674E1D">
        <w:t>UML</w:t>
      </w:r>
      <w:r w:rsidR="00035AB2">
        <w:t xml:space="preserve"> </w:t>
      </w:r>
      <w:r w:rsidR="00035AB2" w:rsidRPr="00674E1D">
        <w:t>-</w:t>
      </w:r>
      <w:r w:rsidR="00035AB2">
        <w:t xml:space="preserve"> </w:t>
      </w:r>
      <w:r w:rsidR="00035AB2" w:rsidRPr="00674E1D">
        <w:t xml:space="preserve">диаграмма классов серверной части, реализующая </w:t>
      </w:r>
      <w:r w:rsidR="00035AB2">
        <w:t>паттерн</w:t>
      </w:r>
      <w:r w:rsidR="00035AB2" w:rsidRPr="00674E1D">
        <w:t xml:space="preserve"> DAO и маршрутизацию на основе HTTP-протокола</w:t>
      </w:r>
    </w:p>
    <w:p w:rsidR="00035AB2" w:rsidRDefault="00035AB2" w:rsidP="00035AB2">
      <w:pPr>
        <w:pStyle w:val="StyleImage"/>
      </w:pPr>
      <w:r>
        <w:rPr>
          <w:noProof/>
          <w:lang w:eastAsia="ru-RU"/>
        </w:rPr>
        <w:lastRenderedPageBreak/>
        <w:drawing>
          <wp:inline distT="0" distB="0" distL="0" distR="0" wp14:anchorId="40D0611E" wp14:editId="152AA09B">
            <wp:extent cx="4613275" cy="2496820"/>
            <wp:effectExtent l="19050" t="19050" r="15875" b="1778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13275" cy="2496820"/>
                    </a:xfrm>
                    <a:prstGeom prst="rect">
                      <a:avLst/>
                    </a:prstGeom>
                    <a:noFill/>
                    <a:ln>
                      <a:solidFill>
                        <a:schemeClr val="tx1"/>
                      </a:solidFill>
                    </a:ln>
                  </pic:spPr>
                </pic:pic>
              </a:graphicData>
            </a:graphic>
          </wp:inline>
        </w:drawing>
      </w:r>
    </w:p>
    <w:p w:rsidR="00035AB2" w:rsidRDefault="009E616F" w:rsidP="00035AB2">
      <w:pPr>
        <w:pStyle w:val="StyleImage"/>
      </w:pPr>
      <w:r>
        <w:t>Рисунок 26</w:t>
      </w:r>
      <w:r w:rsidR="00035AB2">
        <w:t xml:space="preserve"> –</w:t>
      </w:r>
      <w:r w:rsidR="00035AB2">
        <w:rPr>
          <w:lang w:val="en-US"/>
        </w:rPr>
        <w:t>UML</w:t>
      </w:r>
      <w:r w:rsidR="00035AB2" w:rsidRPr="002E082A">
        <w:t xml:space="preserve"> – </w:t>
      </w:r>
      <w:r w:rsidR="00035AB2">
        <w:t>диаграмма классов серверной части</w:t>
      </w:r>
      <w:r w:rsidR="00035AB2" w:rsidRPr="002E082A">
        <w:t xml:space="preserve">, </w:t>
      </w:r>
      <w:r w:rsidR="00035AB2">
        <w:t>реализующая логику загрузки файлов с сервера на клиентскую часть приложения и обратно</w:t>
      </w:r>
    </w:p>
    <w:p w:rsidR="00035AB2" w:rsidRDefault="00035AB2" w:rsidP="001A61C8">
      <w:pPr>
        <w:pStyle w:val="StyleImage"/>
      </w:pPr>
    </w:p>
    <w:p w:rsidR="00035AB2" w:rsidRDefault="00035AB2" w:rsidP="00035AB2">
      <w:pPr>
        <w:pStyle w:val="StyleImage"/>
        <w:rPr>
          <w:lang w:val="en-US"/>
        </w:rPr>
      </w:pPr>
      <w:r>
        <w:rPr>
          <w:noProof/>
          <w:lang w:eastAsia="ru-RU"/>
        </w:rPr>
        <w:drawing>
          <wp:inline distT="0" distB="0" distL="0" distR="0" wp14:anchorId="12818D2E" wp14:editId="0F11C6DA">
            <wp:extent cx="5938520" cy="2609850"/>
            <wp:effectExtent l="19050" t="19050" r="24130"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8520" cy="2609850"/>
                    </a:xfrm>
                    <a:prstGeom prst="rect">
                      <a:avLst/>
                    </a:prstGeom>
                    <a:noFill/>
                    <a:ln>
                      <a:solidFill>
                        <a:schemeClr val="tx1"/>
                      </a:solidFill>
                    </a:ln>
                  </pic:spPr>
                </pic:pic>
              </a:graphicData>
            </a:graphic>
          </wp:inline>
        </w:drawing>
      </w:r>
    </w:p>
    <w:p w:rsidR="00035AB2" w:rsidRPr="001A61C8" w:rsidRDefault="009E616F" w:rsidP="005F4455">
      <w:pPr>
        <w:pStyle w:val="StyleImage"/>
      </w:pPr>
      <w:r>
        <w:t>Рисунок 27</w:t>
      </w:r>
      <w:r w:rsidR="00035AB2">
        <w:t xml:space="preserve"> –</w:t>
      </w:r>
      <w:r w:rsidR="00035AB2">
        <w:rPr>
          <w:lang w:val="en-US"/>
        </w:rPr>
        <w:t>UML</w:t>
      </w:r>
      <w:r w:rsidR="00035AB2" w:rsidRPr="0006537E">
        <w:t xml:space="preserve"> – </w:t>
      </w:r>
      <w:r w:rsidR="00035AB2">
        <w:t>диаграмма классов серверной части</w:t>
      </w:r>
      <w:r w:rsidR="00035AB2" w:rsidRPr="0006537E">
        <w:t xml:space="preserve">, </w:t>
      </w:r>
      <w:r w:rsidR="00035AB2">
        <w:t>реализующая обработку ошибок</w:t>
      </w:r>
      <w:r w:rsidR="00035AB2" w:rsidRPr="0006537E">
        <w:t xml:space="preserve">, </w:t>
      </w:r>
      <w:r w:rsidR="00035AB2">
        <w:t>возникающих внутри сервера</w:t>
      </w:r>
    </w:p>
    <w:p w:rsidR="001A61C8" w:rsidRDefault="001A61C8" w:rsidP="001A61C8">
      <w:r w:rsidRPr="001A61C8">
        <w:br w:type="page"/>
      </w:r>
    </w:p>
    <w:p w:rsidR="007E3013" w:rsidRDefault="007E3013" w:rsidP="007E3013">
      <w:pPr>
        <w:pStyle w:val="Style2"/>
        <w:outlineLvl w:val="1"/>
      </w:pPr>
      <w:bookmarkStart w:id="16" w:name="_Toc72358974"/>
      <w:r w:rsidRPr="00AB1E8B">
        <w:lastRenderedPageBreak/>
        <w:t>Реализация модуля “</w:t>
      </w:r>
      <w:r w:rsidR="00945948">
        <w:t>Пользователь</w:t>
      </w:r>
      <w:r w:rsidRPr="00AB1E8B">
        <w:t>”</w:t>
      </w:r>
      <w:bookmarkEnd w:id="16"/>
    </w:p>
    <w:p w:rsidR="007E3013" w:rsidRDefault="007E3013" w:rsidP="007E3013">
      <w:pPr>
        <w:pStyle w:val="Style2"/>
        <w:outlineLvl w:val="2"/>
      </w:pPr>
      <w:bookmarkStart w:id="17" w:name="_Toc72358975"/>
      <w:r>
        <w:t>Описание реализованного модуля</w:t>
      </w:r>
      <w:bookmarkEnd w:id="17"/>
    </w:p>
    <w:p w:rsidR="00945948" w:rsidRDefault="00945948" w:rsidP="00945948">
      <w:pPr>
        <w:pStyle w:val="StyleText"/>
      </w:pPr>
      <w:r>
        <w:t xml:space="preserve">Данный модуль реализован с помощью фреймворка </w:t>
      </w:r>
      <w:r>
        <w:rPr>
          <w:lang w:val="en-US"/>
        </w:rPr>
        <w:t>JavaFX</w:t>
      </w:r>
      <w:r w:rsidRPr="00945948">
        <w:t xml:space="preserve">. </w:t>
      </w:r>
      <w:r>
        <w:t>В данном модуле реализован пользовательский интерфейс предоставляющий функционал для взаимодействия с таблицами базы данных</w:t>
      </w:r>
      <w:r w:rsidRPr="00945948">
        <w:t xml:space="preserve">, </w:t>
      </w:r>
      <w:r>
        <w:t>а также настройки некоторых параметров системы.</w:t>
      </w:r>
    </w:p>
    <w:p w:rsidR="00945948" w:rsidRDefault="00945948" w:rsidP="00945948">
      <w:pPr>
        <w:pStyle w:val="StyleText"/>
      </w:pPr>
    </w:p>
    <w:p w:rsidR="00945948" w:rsidRDefault="00214612" w:rsidP="00945948">
      <w:pPr>
        <w:pStyle w:val="StyleImage"/>
      </w:pPr>
      <w:r>
        <w:rPr>
          <w:noProof/>
          <w:lang w:eastAsia="ru-RU"/>
        </w:rPr>
        <w:drawing>
          <wp:inline distT="0" distB="0" distL="0" distR="0">
            <wp:extent cx="5930900" cy="4159250"/>
            <wp:effectExtent l="19050" t="19050" r="12700" b="1270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0900" cy="4159250"/>
                    </a:xfrm>
                    <a:prstGeom prst="rect">
                      <a:avLst/>
                    </a:prstGeom>
                    <a:noFill/>
                    <a:ln>
                      <a:solidFill>
                        <a:schemeClr val="tx1"/>
                      </a:solidFill>
                    </a:ln>
                  </pic:spPr>
                </pic:pic>
              </a:graphicData>
            </a:graphic>
          </wp:inline>
        </w:drawing>
      </w:r>
    </w:p>
    <w:p w:rsidR="00945948" w:rsidRDefault="009E616F" w:rsidP="00945948">
      <w:pPr>
        <w:pStyle w:val="StyleImage"/>
      </w:pPr>
      <w:r>
        <w:t>Рисунок 28</w:t>
      </w:r>
      <w:r w:rsidR="00945948">
        <w:t xml:space="preserve"> – Окно пользовательского интерфейса </w:t>
      </w:r>
      <w:r w:rsidR="00945948" w:rsidRPr="00945948">
        <w:t>“</w:t>
      </w:r>
      <w:r w:rsidR="00945948">
        <w:t>Накладные</w:t>
      </w:r>
      <w:r w:rsidR="00945948" w:rsidRPr="00945948">
        <w:t>”</w:t>
      </w:r>
    </w:p>
    <w:p w:rsidR="00945948" w:rsidRDefault="00214612" w:rsidP="00945948">
      <w:pPr>
        <w:pStyle w:val="StyleImage"/>
      </w:pPr>
      <w:r>
        <w:rPr>
          <w:noProof/>
          <w:lang w:eastAsia="ru-RU"/>
        </w:rPr>
        <w:lastRenderedPageBreak/>
        <w:drawing>
          <wp:inline distT="0" distB="0" distL="0" distR="0">
            <wp:extent cx="5930900" cy="5073650"/>
            <wp:effectExtent l="19050" t="19050" r="12700" b="1270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0900" cy="5073650"/>
                    </a:xfrm>
                    <a:prstGeom prst="rect">
                      <a:avLst/>
                    </a:prstGeom>
                    <a:noFill/>
                    <a:ln>
                      <a:solidFill>
                        <a:schemeClr val="tx1"/>
                      </a:solidFill>
                    </a:ln>
                  </pic:spPr>
                </pic:pic>
              </a:graphicData>
            </a:graphic>
          </wp:inline>
        </w:drawing>
      </w:r>
    </w:p>
    <w:p w:rsidR="00956A49" w:rsidRDefault="009E616F" w:rsidP="00956A49">
      <w:pPr>
        <w:pStyle w:val="StyleImage"/>
      </w:pPr>
      <w:r>
        <w:t>Рисунок 29</w:t>
      </w:r>
      <w:r w:rsidR="00945948">
        <w:t xml:space="preserve"> – Окно пользовательского интерфейса </w:t>
      </w:r>
      <w:r w:rsidR="00945948" w:rsidRPr="00945948">
        <w:t>“</w:t>
      </w:r>
      <w:r w:rsidR="00945948">
        <w:t>Полувагоны</w:t>
      </w:r>
      <w:r w:rsidR="00945948" w:rsidRPr="00945948">
        <w:t>”</w:t>
      </w:r>
    </w:p>
    <w:p w:rsidR="00956A49" w:rsidRDefault="00956A49" w:rsidP="00945948">
      <w:pPr>
        <w:pStyle w:val="StyleImage"/>
      </w:pPr>
      <w:r>
        <w:rPr>
          <w:noProof/>
          <w:lang w:eastAsia="ru-RU"/>
        </w:rPr>
        <w:lastRenderedPageBreak/>
        <w:drawing>
          <wp:inline distT="0" distB="0" distL="0" distR="0">
            <wp:extent cx="5937250" cy="3968750"/>
            <wp:effectExtent l="19050" t="19050" r="25400" b="1270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7250" cy="3968750"/>
                    </a:xfrm>
                    <a:prstGeom prst="rect">
                      <a:avLst/>
                    </a:prstGeom>
                    <a:noFill/>
                    <a:ln>
                      <a:solidFill>
                        <a:schemeClr val="tx1"/>
                      </a:solidFill>
                    </a:ln>
                  </pic:spPr>
                </pic:pic>
              </a:graphicData>
            </a:graphic>
          </wp:inline>
        </w:drawing>
      </w:r>
    </w:p>
    <w:p w:rsidR="00956A49" w:rsidRDefault="009E616F" w:rsidP="00945948">
      <w:pPr>
        <w:pStyle w:val="StyleImage"/>
      </w:pPr>
      <w:r>
        <w:t>Рисунок 30</w:t>
      </w:r>
      <w:r w:rsidR="00956A49">
        <w:t xml:space="preserve"> – Окно пользовательского интерфейса </w:t>
      </w:r>
      <w:r w:rsidR="00956A49" w:rsidRPr="00956A49">
        <w:t>“</w:t>
      </w:r>
      <w:r w:rsidR="00956A49">
        <w:t>Регистрация</w:t>
      </w:r>
      <w:r w:rsidR="00956A49" w:rsidRPr="00956A49">
        <w:t>”</w:t>
      </w:r>
    </w:p>
    <w:p w:rsidR="00956A49" w:rsidRDefault="00956A49" w:rsidP="00945948">
      <w:pPr>
        <w:pStyle w:val="StyleImage"/>
      </w:pPr>
    </w:p>
    <w:p w:rsidR="00956A49" w:rsidRDefault="00956A49" w:rsidP="00945948">
      <w:pPr>
        <w:pStyle w:val="StyleImage"/>
      </w:pPr>
      <w:r>
        <w:rPr>
          <w:noProof/>
          <w:lang w:eastAsia="ru-RU"/>
        </w:rPr>
        <w:drawing>
          <wp:inline distT="0" distB="0" distL="0" distR="0">
            <wp:extent cx="4438650" cy="2451100"/>
            <wp:effectExtent l="19050" t="19050" r="19050" b="2540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8650" cy="2451100"/>
                    </a:xfrm>
                    <a:prstGeom prst="rect">
                      <a:avLst/>
                    </a:prstGeom>
                    <a:noFill/>
                    <a:ln>
                      <a:solidFill>
                        <a:schemeClr val="tx1"/>
                      </a:solidFill>
                    </a:ln>
                  </pic:spPr>
                </pic:pic>
              </a:graphicData>
            </a:graphic>
          </wp:inline>
        </w:drawing>
      </w:r>
    </w:p>
    <w:p w:rsidR="00956A49" w:rsidRPr="00340F2B" w:rsidRDefault="009E616F" w:rsidP="00945948">
      <w:pPr>
        <w:pStyle w:val="StyleImage"/>
      </w:pPr>
      <w:r>
        <w:t>Рисунок 31</w:t>
      </w:r>
      <w:r w:rsidR="00956A49">
        <w:t xml:space="preserve"> – Окно пользовательского интерфейса </w:t>
      </w:r>
      <w:r w:rsidR="00956A49" w:rsidRPr="00340F2B">
        <w:t>“</w:t>
      </w:r>
      <w:r w:rsidR="00340F2B">
        <w:t>Настройки</w:t>
      </w:r>
      <w:r w:rsidR="00340F2B" w:rsidRPr="00340F2B">
        <w:t>”</w:t>
      </w:r>
    </w:p>
    <w:p w:rsidR="007E3013" w:rsidRDefault="007E301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B34EB" w:rsidRDefault="00455026" w:rsidP="00455026">
      <w:pPr>
        <w:pStyle w:val="Style2"/>
        <w:outlineLvl w:val="2"/>
      </w:pPr>
      <w:bookmarkStart w:id="18" w:name="_Toc72358976"/>
      <w:r>
        <w:lastRenderedPageBreak/>
        <w:t>Описание реализованных классов</w:t>
      </w:r>
      <w:bookmarkEnd w:id="18"/>
    </w:p>
    <w:p w:rsidR="00455026" w:rsidRDefault="00455026" w:rsidP="00455026">
      <w:pPr>
        <w:pStyle w:val="StyleText"/>
      </w:pPr>
      <w:r>
        <w:t xml:space="preserve">Классы </w:t>
      </w:r>
      <w:r w:rsidRPr="00063C5D">
        <w:rPr>
          <w:b/>
          <w:lang w:val="en-US"/>
        </w:rPr>
        <w:t>DataInvoiceTableView</w:t>
      </w:r>
      <w:r w:rsidRPr="00063C5D">
        <w:rPr>
          <w:b/>
        </w:rPr>
        <w:t xml:space="preserve">, </w:t>
      </w:r>
      <w:r w:rsidRPr="00063C5D">
        <w:rPr>
          <w:b/>
          <w:lang w:val="en-US"/>
        </w:rPr>
        <w:t>DataRegisterTableView</w:t>
      </w:r>
      <w:r w:rsidRPr="00063C5D">
        <w:rPr>
          <w:b/>
        </w:rPr>
        <w:t xml:space="preserve"> </w:t>
      </w:r>
      <w:r w:rsidRPr="00063C5D">
        <w:t xml:space="preserve">и </w:t>
      </w:r>
      <w:r w:rsidRPr="00063C5D">
        <w:rPr>
          <w:b/>
          <w:lang w:val="en-US"/>
        </w:rPr>
        <w:t>DataWagonTableView</w:t>
      </w:r>
      <w:r w:rsidRPr="00455026">
        <w:t xml:space="preserve"> </w:t>
      </w:r>
      <w:r>
        <w:t>реализуют логику представления данных в табличном виде. Объекты данных классов составляют таблицы пользовательских интерфейсов</w:t>
      </w:r>
      <w:r w:rsidRPr="00455026">
        <w:t xml:space="preserve">, </w:t>
      </w:r>
      <w:r>
        <w:t>согласно их имени. Например</w:t>
      </w:r>
      <w:r w:rsidRPr="00455026">
        <w:t xml:space="preserve">, </w:t>
      </w:r>
      <w:r>
        <w:rPr>
          <w:lang w:val="en-US"/>
        </w:rPr>
        <w:t>DataInvoiceTableView</w:t>
      </w:r>
      <w:r w:rsidRPr="00455026">
        <w:t xml:space="preserve"> </w:t>
      </w:r>
      <w:r>
        <w:t xml:space="preserve">представляет запись в таблице </w:t>
      </w:r>
      <w:r w:rsidRPr="00455026">
        <w:t>“</w:t>
      </w:r>
      <w:r>
        <w:t>Накладные</w:t>
      </w:r>
      <w:r w:rsidRPr="00455026">
        <w:t xml:space="preserve">”. </w:t>
      </w:r>
      <w:r>
        <w:t xml:space="preserve">Данные классы используются элементом управления </w:t>
      </w:r>
      <w:r>
        <w:rPr>
          <w:lang w:val="en-US"/>
        </w:rPr>
        <w:t>TableView</w:t>
      </w:r>
      <w:r w:rsidRPr="00455026">
        <w:t xml:space="preserve">, </w:t>
      </w:r>
      <w:r>
        <w:t>которую имеют все окна пользовательского интерфейса, предоставляющие взаимодействие с базой данных на сервере. Для данных классов таблица спецификаций не предусмотрена</w:t>
      </w:r>
      <w:r w:rsidRPr="00455026">
        <w:t xml:space="preserve">, </w:t>
      </w:r>
      <w:r>
        <w:t xml:space="preserve">так как они не несут смысловой нагрузки и являются по своей сути структурами для представления данных. Классы имеют поля с спецификатором доступа </w:t>
      </w:r>
      <w:r>
        <w:rPr>
          <w:lang w:val="en-US"/>
        </w:rPr>
        <w:t>private</w:t>
      </w:r>
      <w:r w:rsidRPr="00455026">
        <w:t xml:space="preserve">, а </w:t>
      </w:r>
      <w:r w:rsidR="00227149" w:rsidRPr="00455026">
        <w:t>также</w:t>
      </w:r>
      <w:r w:rsidRPr="00455026">
        <w:t xml:space="preserve"> геттеры, </w:t>
      </w:r>
      <w:r>
        <w:t>сеттеры и конструктор.</w:t>
      </w:r>
    </w:p>
    <w:p w:rsidR="00455026" w:rsidRDefault="00227149" w:rsidP="00455026">
      <w:pPr>
        <w:pStyle w:val="StyleText"/>
      </w:pPr>
      <w:r>
        <w:t>Классы</w:t>
      </w:r>
      <w:r w:rsidRPr="00227149">
        <w:t xml:space="preserve"> </w:t>
      </w:r>
      <w:r w:rsidRPr="00063C5D">
        <w:rPr>
          <w:b/>
          <w:lang w:val="en-US"/>
        </w:rPr>
        <w:t>DataElementInvoice</w:t>
      </w:r>
      <w:r w:rsidRPr="00063C5D">
        <w:rPr>
          <w:b/>
        </w:rPr>
        <w:t xml:space="preserve">, </w:t>
      </w:r>
      <w:r w:rsidRPr="00063C5D">
        <w:rPr>
          <w:b/>
          <w:lang w:val="en-US"/>
        </w:rPr>
        <w:t>DataElementInvoiceDelete</w:t>
      </w:r>
      <w:r w:rsidRPr="00063C5D">
        <w:rPr>
          <w:b/>
        </w:rPr>
        <w:t xml:space="preserve">, </w:t>
      </w:r>
      <w:r w:rsidRPr="00063C5D">
        <w:rPr>
          <w:b/>
          <w:lang w:val="en-US"/>
        </w:rPr>
        <w:t>DataElementRegister</w:t>
      </w:r>
      <w:r w:rsidRPr="00063C5D">
        <w:rPr>
          <w:b/>
        </w:rPr>
        <w:t xml:space="preserve">, </w:t>
      </w:r>
      <w:r w:rsidRPr="00063C5D">
        <w:rPr>
          <w:b/>
          <w:lang w:val="en-US"/>
        </w:rPr>
        <w:t>DataElementRegisterDelete</w:t>
      </w:r>
      <w:r w:rsidRPr="00063C5D">
        <w:rPr>
          <w:b/>
        </w:rPr>
        <w:t xml:space="preserve">, </w:t>
      </w:r>
      <w:r w:rsidRPr="00063C5D">
        <w:rPr>
          <w:b/>
          <w:lang w:val="en-US"/>
        </w:rPr>
        <w:t>DataElementRegisterInsert</w:t>
      </w:r>
      <w:r w:rsidRPr="00063C5D">
        <w:rPr>
          <w:b/>
        </w:rPr>
        <w:t xml:space="preserve">, </w:t>
      </w:r>
      <w:r w:rsidRPr="00063C5D">
        <w:rPr>
          <w:b/>
          <w:lang w:val="en-US"/>
        </w:rPr>
        <w:t>DataElementSetting</w:t>
      </w:r>
      <w:r w:rsidRPr="00063C5D">
        <w:rPr>
          <w:b/>
        </w:rPr>
        <w:t xml:space="preserve"> </w:t>
      </w:r>
      <w:r w:rsidRPr="00063C5D">
        <w:t xml:space="preserve">и </w:t>
      </w:r>
      <w:r w:rsidRPr="00063C5D">
        <w:rPr>
          <w:b/>
          <w:lang w:val="en-US"/>
        </w:rPr>
        <w:t>DataElementWagon</w:t>
      </w:r>
      <w:r w:rsidRPr="00227149">
        <w:t xml:space="preserve"> </w:t>
      </w:r>
      <w:r>
        <w:t>являются</w:t>
      </w:r>
      <w:r w:rsidRPr="00227149">
        <w:t xml:space="preserve"> </w:t>
      </w:r>
      <w:r>
        <w:t>классами</w:t>
      </w:r>
      <w:r w:rsidRPr="00227149">
        <w:t xml:space="preserve">, </w:t>
      </w:r>
      <w:r>
        <w:t>с помощью которых осуществляется отправка данных на сервер после сериализации</w:t>
      </w:r>
      <w:r w:rsidRPr="00227149">
        <w:t xml:space="preserve"> </w:t>
      </w:r>
      <w:r>
        <w:t>и получения данных с сервера путём десериализации. Для данных классов таблица спецификаций не предусмотрена.</w:t>
      </w:r>
    </w:p>
    <w:p w:rsidR="00227149" w:rsidRDefault="00227149" w:rsidP="00455026">
      <w:pPr>
        <w:pStyle w:val="StyleText"/>
      </w:pPr>
      <w:r>
        <w:t xml:space="preserve">Класс </w:t>
      </w:r>
      <w:r w:rsidRPr="00063C5D">
        <w:rPr>
          <w:b/>
          <w:lang w:val="en-US"/>
        </w:rPr>
        <w:t>DataSetting</w:t>
      </w:r>
      <w:r w:rsidRPr="00227149">
        <w:t xml:space="preserve"> </w:t>
      </w:r>
      <w:r>
        <w:t>содержит в себе статические константы</w:t>
      </w:r>
      <w:r w:rsidRPr="00227149">
        <w:t xml:space="preserve">, </w:t>
      </w:r>
      <w:r>
        <w:t>которые определяют частоту обновления данных в таблицах из базы данных и размеры ключевых атрибутов базы данных</w:t>
      </w:r>
      <w:r w:rsidRPr="00227149">
        <w:t xml:space="preserve">: </w:t>
      </w:r>
      <w:r>
        <w:t>номер накладной и номер полувагона.</w:t>
      </w:r>
    </w:p>
    <w:p w:rsidR="00227149" w:rsidRDefault="00227149" w:rsidP="00455026">
      <w:pPr>
        <w:pStyle w:val="StyleText"/>
      </w:pPr>
      <w:r>
        <w:t xml:space="preserve">Класс </w:t>
      </w:r>
      <w:r w:rsidRPr="00063C5D">
        <w:rPr>
          <w:b/>
          <w:lang w:val="en-US"/>
        </w:rPr>
        <w:t>DataNetwork</w:t>
      </w:r>
      <w:r w:rsidRPr="00227149">
        <w:t xml:space="preserve"> </w:t>
      </w:r>
      <w:r>
        <w:t>содержит в себе статические методы</w:t>
      </w:r>
      <w:r w:rsidRPr="00227149">
        <w:t xml:space="preserve">, </w:t>
      </w:r>
      <w:r>
        <w:t>которые реализуют взаимодействие с серверной частью приложения используя интерфейс</w:t>
      </w:r>
      <w:r w:rsidRPr="00227149">
        <w:t xml:space="preserve">, </w:t>
      </w:r>
      <w:r>
        <w:t xml:space="preserve">предоставляемый сервером (по </w:t>
      </w:r>
      <w:r>
        <w:rPr>
          <w:lang w:val="en-US"/>
        </w:rPr>
        <w:t>HTTP</w:t>
      </w:r>
      <w:r w:rsidRPr="00227149">
        <w:t xml:space="preserve"> </w:t>
      </w:r>
      <w:r>
        <w:t xml:space="preserve">протоколу). </w:t>
      </w:r>
      <w:r w:rsidR="003A1EAB">
        <w:t xml:space="preserve">Таблица спецификации для данного класса представлена в таблице </w:t>
      </w:r>
      <w:r w:rsidR="000B5E16">
        <w:t>6.</w:t>
      </w:r>
    </w:p>
    <w:p w:rsidR="000B5E16" w:rsidRDefault="004752F3" w:rsidP="00455026">
      <w:pPr>
        <w:pStyle w:val="StyleText"/>
      </w:pPr>
      <w:r>
        <w:t xml:space="preserve">Класс </w:t>
      </w:r>
      <w:r w:rsidRPr="00063C5D">
        <w:rPr>
          <w:b/>
          <w:lang w:val="en-US"/>
        </w:rPr>
        <w:t>DataValidator</w:t>
      </w:r>
      <w:r w:rsidRPr="004752F3">
        <w:t xml:space="preserve"> </w:t>
      </w:r>
      <w:r>
        <w:t>содержит в себе статические методы</w:t>
      </w:r>
      <w:r w:rsidRPr="004752F3">
        <w:t xml:space="preserve">, </w:t>
      </w:r>
      <w:r>
        <w:t>которые используются всеми классами программирующие пользовательский интерфейс. Методы данного класса обрабатывают входные значения и проверяют их на корректность (например</w:t>
      </w:r>
      <w:r w:rsidRPr="004752F3">
        <w:t xml:space="preserve">, </w:t>
      </w:r>
      <w:r>
        <w:t>проверка формата даты). Таблица спецификации для данного класса представлена в таблице 7.</w:t>
      </w:r>
    </w:p>
    <w:p w:rsidR="008F7416" w:rsidRPr="008F7416" w:rsidRDefault="008F7416" w:rsidP="00455026">
      <w:pPr>
        <w:pStyle w:val="StyleText"/>
      </w:pPr>
      <w:r>
        <w:t>Классы</w:t>
      </w:r>
      <w:r w:rsidRPr="008F7416">
        <w:t xml:space="preserve"> </w:t>
      </w:r>
      <w:r w:rsidRPr="00063C5D">
        <w:rPr>
          <w:b/>
          <w:lang w:val="en-US"/>
        </w:rPr>
        <w:t>Invoices</w:t>
      </w:r>
      <w:r w:rsidRPr="00063C5D">
        <w:rPr>
          <w:b/>
        </w:rPr>
        <w:t xml:space="preserve">, </w:t>
      </w:r>
      <w:r w:rsidRPr="00063C5D">
        <w:rPr>
          <w:b/>
          <w:lang w:val="en-US"/>
        </w:rPr>
        <w:t>Register</w:t>
      </w:r>
      <w:r w:rsidRPr="00063C5D">
        <w:rPr>
          <w:b/>
        </w:rPr>
        <w:t xml:space="preserve">, </w:t>
      </w:r>
      <w:r w:rsidRPr="00063C5D">
        <w:rPr>
          <w:b/>
          <w:lang w:val="en-US"/>
        </w:rPr>
        <w:t>Setting</w:t>
      </w:r>
      <w:r w:rsidRPr="008F7416">
        <w:t xml:space="preserve"> </w:t>
      </w:r>
      <w:r>
        <w:t>и</w:t>
      </w:r>
      <w:r w:rsidRPr="008F7416">
        <w:t xml:space="preserve"> </w:t>
      </w:r>
      <w:r w:rsidRPr="00063C5D">
        <w:rPr>
          <w:b/>
          <w:lang w:val="en-US"/>
        </w:rPr>
        <w:t>Wagons</w:t>
      </w:r>
      <w:r w:rsidRPr="008F7416">
        <w:t xml:space="preserve"> </w:t>
      </w:r>
      <w:r>
        <w:t xml:space="preserve">программируют пользовательский интерфейс всего модуля </w:t>
      </w:r>
      <w:r w:rsidRPr="008F7416">
        <w:t>“</w:t>
      </w:r>
      <w:r>
        <w:t>Пользователь</w:t>
      </w:r>
      <w:r w:rsidRPr="008F7416">
        <w:t xml:space="preserve">”. </w:t>
      </w:r>
      <w:r>
        <w:t>Между данными классами осуществлена настройка взаимосвязей (возможность переключения из одного окна на другое) и общий функционал взаимодействия с базой данных на серверной части приложения. Таблица спецификации для данных классов представлены в таблице 8.</w:t>
      </w:r>
    </w:p>
    <w:p w:rsidR="006B34EB" w:rsidRPr="008F7416" w:rsidRDefault="006B34EB" w:rsidP="001A61C8">
      <w:pPr>
        <w:rPr>
          <w:rFonts w:ascii="Times New Roman" w:eastAsia="SimSun" w:hAnsi="Times New Roman" w:cs="Times New Roman"/>
          <w:b/>
          <w:kern w:val="1"/>
          <w:sz w:val="28"/>
          <w:szCs w:val="28"/>
          <w:lang w:eastAsia="ar-SA"/>
        </w:rPr>
      </w:pPr>
      <w:r w:rsidRPr="008F7416">
        <w:rPr>
          <w:rFonts w:ascii="Times New Roman" w:eastAsia="SimSun" w:hAnsi="Times New Roman" w:cs="Times New Roman"/>
          <w:b/>
          <w:kern w:val="1"/>
          <w:sz w:val="28"/>
          <w:szCs w:val="28"/>
          <w:lang w:eastAsia="ar-SA"/>
        </w:rPr>
        <w:br w:type="page"/>
      </w:r>
    </w:p>
    <w:p w:rsidR="000B5E16" w:rsidRDefault="000B5E16" w:rsidP="000B5E16">
      <w:pPr>
        <w:pStyle w:val="Style2"/>
        <w:outlineLvl w:val="2"/>
      </w:pPr>
      <w:bookmarkStart w:id="19" w:name="_Toc72358977"/>
      <w:r>
        <w:lastRenderedPageBreak/>
        <w:t>Спецификация методов реализованных классов</w:t>
      </w:r>
      <w:bookmarkEnd w:id="19"/>
    </w:p>
    <w:p w:rsidR="000B5E16" w:rsidRPr="000B5E16" w:rsidRDefault="000B5E16" w:rsidP="000B5E16">
      <w:pPr>
        <w:pStyle w:val="StyleText"/>
      </w:pPr>
      <w:r>
        <w:t>Таблица 6 –</w:t>
      </w:r>
      <w:r w:rsidR="005A369A">
        <w:t xml:space="preserve"> Таблица спецификаций методов</w:t>
      </w:r>
      <w:r>
        <w:t xml:space="preserve"> класса </w:t>
      </w:r>
      <w:r>
        <w:rPr>
          <w:lang w:val="en-US"/>
        </w:rPr>
        <w:t>DataNetwork</w:t>
      </w:r>
    </w:p>
    <w:tbl>
      <w:tblPr>
        <w:tblStyle w:val="1a"/>
        <w:tblW w:w="0" w:type="auto"/>
        <w:tblLook w:val="04A0" w:firstRow="1" w:lastRow="0" w:firstColumn="1" w:lastColumn="0" w:noHBand="0" w:noVBand="1"/>
      </w:tblPr>
      <w:tblGrid>
        <w:gridCol w:w="1580"/>
        <w:gridCol w:w="1078"/>
        <w:gridCol w:w="1191"/>
        <w:gridCol w:w="1703"/>
        <w:gridCol w:w="1078"/>
        <w:gridCol w:w="1162"/>
        <w:gridCol w:w="1779"/>
      </w:tblGrid>
      <w:tr w:rsidR="00FF54C3" w:rsidRPr="00FF54C3" w:rsidTr="00C3787F">
        <w:tc>
          <w:tcPr>
            <w:tcW w:w="17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FF54C3" w:rsidRPr="00FF54C3" w:rsidRDefault="00FF54C3" w:rsidP="00FF54C3">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FF54C3" w:rsidRPr="00FF54C3" w:rsidTr="00C3787F">
        <w:tc>
          <w:tcPr>
            <w:tcW w:w="1758"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eastAsia="en-US"/>
              </w:rPr>
              <w:t>update</w:t>
            </w:r>
            <w:r>
              <w:rPr>
                <w:rFonts w:eastAsiaTheme="minorHAnsi" w:cstheme="minorBidi"/>
                <w:sz w:val="28"/>
                <w:szCs w:val="22"/>
                <w:lang w:val="en-US" w:eastAsia="en-US"/>
              </w:rPr>
              <w:t>DataElement</w:t>
            </w:r>
          </w:p>
        </w:tc>
        <w:tc>
          <w:tcPr>
            <w:tcW w:w="1110"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address</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data</w:t>
            </w:r>
          </w:p>
        </w:tc>
        <w:tc>
          <w:tcPr>
            <w:tcW w:w="1194" w:type="dxa"/>
          </w:tcPr>
          <w:p w:rsid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p w:rsidR="00FF54C3" w:rsidRPr="00FF54C3" w:rsidRDefault="00FF54C3" w:rsidP="00FF54C3">
            <w:pPr>
              <w:jc w:val="center"/>
              <w:rPr>
                <w:rFonts w:eastAsiaTheme="minorHAnsi" w:cstheme="minorBidi"/>
                <w:sz w:val="28"/>
                <w:szCs w:val="22"/>
                <w:lang w:eastAsia="en-US"/>
              </w:rPr>
            </w:pPr>
            <w:r>
              <w:rPr>
                <w:rFonts w:eastAsiaTheme="minorHAnsi" w:cstheme="minorBidi"/>
                <w:sz w:val="28"/>
                <w:szCs w:val="22"/>
                <w:lang w:eastAsia="en-US"/>
              </w:rPr>
              <w:t>Данные для отправки</w:t>
            </w:r>
          </w:p>
        </w:tc>
        <w:tc>
          <w:tcPr>
            <w:tcW w:w="2421" w:type="dxa"/>
          </w:tcPr>
          <w:p w:rsid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String</w:t>
            </w:r>
          </w:p>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T</w:t>
            </w:r>
          </w:p>
        </w:tc>
        <w:tc>
          <w:tcPr>
            <w:tcW w:w="1110" w:type="dxa"/>
          </w:tcPr>
          <w:p w:rsidR="00FF54C3" w:rsidRPr="00FF54C3" w:rsidRDefault="00FF54C3" w:rsidP="00FF54C3">
            <w:pPr>
              <w:jc w:val="center"/>
              <w:rPr>
                <w:rFonts w:eastAsiaTheme="minorHAnsi" w:cstheme="minorBidi"/>
                <w:sz w:val="28"/>
                <w:szCs w:val="22"/>
                <w:lang w:val="en-US" w:eastAsia="en-US"/>
              </w:rPr>
            </w:pPr>
            <w:r>
              <w:rPr>
                <w:rFonts w:eastAsiaTheme="minorHAnsi" w:cstheme="minorBidi"/>
                <w:sz w:val="28"/>
                <w:szCs w:val="22"/>
                <w:lang w:val="en-US" w:eastAsia="en-US"/>
              </w:rPr>
              <w:t>-</w:t>
            </w:r>
          </w:p>
        </w:tc>
        <w:tc>
          <w:tcPr>
            <w:tcW w:w="1158"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c>
          <w:tcPr>
            <w:tcW w:w="820" w:type="dxa"/>
          </w:tcPr>
          <w:p w:rsidR="00FF54C3" w:rsidRPr="00FF54C3" w:rsidRDefault="00FF54C3" w:rsidP="00FF54C3">
            <w:pPr>
              <w:jc w:val="center"/>
              <w:rPr>
                <w:rFonts w:eastAsiaTheme="minorHAnsi" w:cstheme="minorBidi"/>
                <w:sz w:val="28"/>
                <w:szCs w:val="22"/>
                <w:lang w:val="en-US" w:eastAsia="en-US"/>
              </w:rPr>
            </w:pPr>
            <w:r w:rsidRPr="00FF54C3">
              <w:rPr>
                <w:rFonts w:eastAsiaTheme="minorHAnsi" w:cstheme="minorBidi"/>
                <w:sz w:val="28"/>
                <w:szCs w:val="22"/>
                <w:lang w:val="en-US" w:eastAsia="en-US"/>
              </w:rPr>
              <w:t>-</w:t>
            </w:r>
          </w:p>
        </w:tc>
      </w:tr>
      <w:tr w:rsidR="00FF54C3" w:rsidRPr="00FF54C3" w:rsidTr="00C3787F">
        <w:tc>
          <w:tcPr>
            <w:tcW w:w="1758" w:type="dxa"/>
          </w:tcPr>
          <w:p w:rsidR="00FF54C3" w:rsidRPr="00FF54C3" w:rsidRDefault="00FF54C3" w:rsidP="00FF54C3">
            <w:pPr>
              <w:jc w:val="center"/>
              <w:rPr>
                <w:sz w:val="28"/>
                <w:lang w:val="en-US"/>
              </w:rPr>
            </w:pPr>
            <w:r>
              <w:rPr>
                <w:sz w:val="28"/>
                <w:lang w:val="en-US"/>
              </w:rPr>
              <w:t>getListDataInvoice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Pr="00FF54C3" w:rsidRDefault="00FF54C3" w:rsidP="00FF54C3">
            <w:pPr>
              <w:jc w:val="center"/>
              <w:rPr>
                <w:sz w:val="28"/>
              </w:rPr>
            </w:pPr>
            <w:r>
              <w:rPr>
                <w:sz w:val="28"/>
              </w:rPr>
              <w:t>Информация обо всех накладных в базе данных</w:t>
            </w:r>
          </w:p>
        </w:tc>
        <w:tc>
          <w:tcPr>
            <w:tcW w:w="820" w:type="dxa"/>
          </w:tcPr>
          <w:p w:rsidR="00FF54C3" w:rsidRPr="00FF54C3" w:rsidRDefault="00FF54C3" w:rsidP="00FF54C3">
            <w:pPr>
              <w:jc w:val="center"/>
              <w:rPr>
                <w:sz w:val="28"/>
                <w:lang w:val="en-US"/>
              </w:rPr>
            </w:pPr>
            <w:r>
              <w:rPr>
                <w:sz w:val="28"/>
                <w:lang w:val="en-US"/>
              </w:rPr>
              <w:t>DataElementInvoice[]</w:t>
            </w:r>
          </w:p>
        </w:tc>
      </w:tr>
      <w:tr w:rsidR="00FF54C3" w:rsidRPr="00FF54C3" w:rsidTr="00C3787F">
        <w:tc>
          <w:tcPr>
            <w:tcW w:w="1758" w:type="dxa"/>
          </w:tcPr>
          <w:p w:rsidR="00FF54C3" w:rsidRDefault="00FF54C3" w:rsidP="00FF54C3">
            <w:pPr>
              <w:jc w:val="center"/>
              <w:rPr>
                <w:sz w:val="28"/>
                <w:lang w:val="en-US"/>
              </w:rPr>
            </w:pPr>
            <w:r>
              <w:rPr>
                <w:sz w:val="28"/>
                <w:lang w:val="en-US"/>
              </w:rPr>
              <w:t>getListDataRegister</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String</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записях в таблице соответствия полувагонов накладным</w:t>
            </w:r>
          </w:p>
        </w:tc>
        <w:tc>
          <w:tcPr>
            <w:tcW w:w="820" w:type="dxa"/>
          </w:tcPr>
          <w:p w:rsidR="00FF54C3" w:rsidRPr="00FF54C3" w:rsidRDefault="00FF54C3" w:rsidP="00FF54C3">
            <w:pPr>
              <w:jc w:val="center"/>
              <w:rPr>
                <w:sz w:val="28"/>
                <w:lang w:val="en-US"/>
              </w:rPr>
            </w:pPr>
            <w:r>
              <w:rPr>
                <w:sz w:val="28"/>
                <w:lang w:val="en-US"/>
              </w:rPr>
              <w:t>DataElementRegister[]</w:t>
            </w:r>
          </w:p>
        </w:tc>
      </w:tr>
      <w:tr w:rsidR="00FF54C3" w:rsidRPr="00FF54C3" w:rsidTr="00C3787F">
        <w:tc>
          <w:tcPr>
            <w:tcW w:w="1758" w:type="dxa"/>
          </w:tcPr>
          <w:p w:rsidR="00FF54C3" w:rsidRDefault="00FF54C3" w:rsidP="00FF54C3">
            <w:pPr>
              <w:jc w:val="center"/>
              <w:rPr>
                <w:sz w:val="28"/>
                <w:lang w:val="en-US"/>
              </w:rPr>
            </w:pPr>
            <w:r>
              <w:rPr>
                <w:sz w:val="28"/>
                <w:lang w:val="en-US"/>
              </w:rPr>
              <w:t>getListDataWagons</w:t>
            </w:r>
          </w:p>
        </w:tc>
        <w:tc>
          <w:tcPr>
            <w:tcW w:w="1110" w:type="dxa"/>
          </w:tcPr>
          <w:p w:rsidR="00FF54C3" w:rsidRDefault="00FF54C3" w:rsidP="00FF54C3">
            <w:pPr>
              <w:jc w:val="center"/>
              <w:rPr>
                <w:sz w:val="28"/>
                <w:lang w:val="en-US"/>
              </w:rPr>
            </w:pPr>
            <w:r>
              <w:rPr>
                <w:sz w:val="28"/>
                <w:lang w:val="en-US"/>
              </w:rPr>
              <w:t>address</w:t>
            </w:r>
          </w:p>
        </w:tc>
        <w:tc>
          <w:tcPr>
            <w:tcW w:w="1194" w:type="dxa"/>
          </w:tcPr>
          <w:p w:rsidR="00FF54C3" w:rsidRPr="00FF54C3" w:rsidRDefault="00FF54C3" w:rsidP="00FF54C3">
            <w:pPr>
              <w:jc w:val="center"/>
              <w:rPr>
                <w:sz w:val="28"/>
              </w:rPr>
            </w:pPr>
            <w:r>
              <w:rPr>
                <w:sz w:val="28"/>
              </w:rPr>
              <w:t>Строка подключения</w:t>
            </w:r>
          </w:p>
        </w:tc>
        <w:tc>
          <w:tcPr>
            <w:tcW w:w="2421" w:type="dxa"/>
          </w:tcPr>
          <w:p w:rsidR="00FF54C3" w:rsidRDefault="00FF54C3" w:rsidP="00FF54C3">
            <w:pPr>
              <w:jc w:val="center"/>
              <w:rPr>
                <w:sz w:val="28"/>
                <w:lang w:val="en-US"/>
              </w:rPr>
            </w:pPr>
            <w:r>
              <w:rPr>
                <w:sz w:val="28"/>
                <w:lang w:val="en-US"/>
              </w:rPr>
              <w:t>DataElementWagon[]</w:t>
            </w:r>
          </w:p>
        </w:tc>
        <w:tc>
          <w:tcPr>
            <w:tcW w:w="1110" w:type="dxa"/>
          </w:tcPr>
          <w:p w:rsidR="00FF54C3" w:rsidRDefault="00FF54C3" w:rsidP="00FF54C3">
            <w:pPr>
              <w:jc w:val="center"/>
              <w:rPr>
                <w:sz w:val="28"/>
                <w:lang w:val="en-US"/>
              </w:rPr>
            </w:pPr>
            <w:r>
              <w:rPr>
                <w:sz w:val="28"/>
                <w:lang w:val="en-US"/>
              </w:rPr>
              <w:t>data</w:t>
            </w:r>
          </w:p>
        </w:tc>
        <w:tc>
          <w:tcPr>
            <w:tcW w:w="1158" w:type="dxa"/>
          </w:tcPr>
          <w:p w:rsidR="00FF54C3" w:rsidRDefault="00FF54C3" w:rsidP="00FF54C3">
            <w:pPr>
              <w:jc w:val="center"/>
              <w:rPr>
                <w:sz w:val="28"/>
              </w:rPr>
            </w:pPr>
            <w:r>
              <w:rPr>
                <w:sz w:val="28"/>
              </w:rPr>
              <w:t>Информация обо всех полувагонах в базе данных</w:t>
            </w:r>
          </w:p>
        </w:tc>
        <w:tc>
          <w:tcPr>
            <w:tcW w:w="820" w:type="dxa"/>
          </w:tcPr>
          <w:p w:rsidR="00FF54C3" w:rsidRPr="00FF54C3" w:rsidRDefault="00FF54C3" w:rsidP="00FF54C3">
            <w:pPr>
              <w:jc w:val="center"/>
              <w:rPr>
                <w:sz w:val="28"/>
                <w:lang w:val="en-US"/>
              </w:rPr>
            </w:pPr>
            <w:r>
              <w:rPr>
                <w:sz w:val="28"/>
                <w:lang w:val="en-US"/>
              </w:rPr>
              <w:t>DataElementWagon[]</w:t>
            </w:r>
          </w:p>
        </w:tc>
      </w:tr>
    </w:tbl>
    <w:p w:rsidR="000B5E16" w:rsidRDefault="000B5E16"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103753" w:rsidRDefault="00103753" w:rsidP="00103753">
      <w:pPr>
        <w:pStyle w:val="StyleText"/>
        <w:rPr>
          <w:lang w:eastAsia="ar-SA"/>
        </w:rPr>
      </w:pPr>
      <w:r>
        <w:rPr>
          <w:lang w:eastAsia="ar-SA"/>
        </w:rPr>
        <w:lastRenderedPageBreak/>
        <w:t>Продолжение таблицы 6</w:t>
      </w:r>
    </w:p>
    <w:tbl>
      <w:tblPr>
        <w:tblStyle w:val="1a"/>
        <w:tblW w:w="0" w:type="auto"/>
        <w:tblLook w:val="04A0" w:firstRow="1" w:lastRow="0" w:firstColumn="1" w:lastColumn="0" w:noHBand="0" w:noVBand="1"/>
      </w:tblPr>
      <w:tblGrid>
        <w:gridCol w:w="1454"/>
        <w:gridCol w:w="1064"/>
        <w:gridCol w:w="1827"/>
        <w:gridCol w:w="1138"/>
        <w:gridCol w:w="1091"/>
        <w:gridCol w:w="2096"/>
        <w:gridCol w:w="901"/>
      </w:tblGrid>
      <w:tr w:rsidR="00103753" w:rsidRPr="00FF54C3" w:rsidTr="00C3787F">
        <w:tc>
          <w:tcPr>
            <w:tcW w:w="1758"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loadImage</w:t>
            </w:r>
          </w:p>
        </w:tc>
        <w:tc>
          <w:tcPr>
            <w:tcW w:w="1110" w:type="dxa"/>
          </w:tcPr>
          <w:p w:rsidR="00103753" w:rsidRPr="00FF54C3" w:rsidRDefault="00103753" w:rsidP="00103753">
            <w:pPr>
              <w:jc w:val="center"/>
              <w:rPr>
                <w:rFonts w:eastAsiaTheme="minorHAnsi" w:cstheme="minorBidi"/>
                <w:sz w:val="28"/>
                <w:szCs w:val="22"/>
                <w:lang w:val="en-US" w:eastAsia="en-US"/>
              </w:rPr>
            </w:pPr>
            <w:r>
              <w:rPr>
                <w:rFonts w:eastAsiaTheme="minorHAnsi" w:cstheme="minorBidi"/>
                <w:sz w:val="28"/>
                <w:szCs w:val="22"/>
                <w:lang w:val="en-US" w:eastAsia="en-US"/>
              </w:rPr>
              <w:t>address</w:t>
            </w:r>
          </w:p>
        </w:tc>
        <w:tc>
          <w:tcPr>
            <w:tcW w:w="1194" w:type="dxa"/>
          </w:tcPr>
          <w:p w:rsidR="00103753" w:rsidRPr="00FF54C3" w:rsidRDefault="00103753" w:rsidP="00103753">
            <w:pPr>
              <w:jc w:val="center"/>
              <w:rPr>
                <w:rFonts w:eastAsiaTheme="minorHAnsi" w:cstheme="minorBidi"/>
                <w:sz w:val="28"/>
                <w:szCs w:val="22"/>
                <w:lang w:eastAsia="en-US"/>
              </w:rPr>
            </w:pPr>
            <w:r>
              <w:rPr>
                <w:rFonts w:eastAsiaTheme="minorHAnsi" w:cstheme="minorBidi"/>
                <w:sz w:val="28"/>
                <w:szCs w:val="22"/>
                <w:lang w:eastAsia="en-US"/>
              </w:rPr>
              <w:t>Строка подключения</w:t>
            </w:r>
          </w:p>
        </w:tc>
        <w:tc>
          <w:tcPr>
            <w:tcW w:w="2421"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filePath</w:t>
            </w:r>
          </w:p>
        </w:tc>
        <w:tc>
          <w:tcPr>
            <w:tcW w:w="1158" w:type="dxa"/>
          </w:tcPr>
          <w:p w:rsidR="00103753" w:rsidRPr="00FF54C3" w:rsidRDefault="00103753" w:rsidP="00C3787F">
            <w:pPr>
              <w:jc w:val="center"/>
              <w:rPr>
                <w:rFonts w:eastAsiaTheme="minorHAnsi" w:cstheme="minorBidi"/>
                <w:sz w:val="28"/>
                <w:szCs w:val="22"/>
                <w:lang w:eastAsia="en-US"/>
              </w:rPr>
            </w:pPr>
            <w:r>
              <w:rPr>
                <w:rFonts w:eastAsiaTheme="minorHAnsi" w:cstheme="minorBidi"/>
                <w:sz w:val="28"/>
                <w:szCs w:val="22"/>
                <w:lang w:eastAsia="en-US"/>
              </w:rPr>
              <w:t xml:space="preserve">Полный путь к загруженному изображению в локальном хранилище модуля </w:t>
            </w:r>
            <w:r w:rsidRPr="00103753">
              <w:rPr>
                <w:rFonts w:eastAsiaTheme="minorHAnsi" w:cstheme="minorBidi"/>
                <w:sz w:val="28"/>
                <w:szCs w:val="22"/>
                <w:lang w:eastAsia="en-US"/>
              </w:rPr>
              <w:t>“</w:t>
            </w:r>
            <w:r>
              <w:rPr>
                <w:rFonts w:eastAsiaTheme="minorHAnsi" w:cstheme="minorBidi"/>
                <w:sz w:val="28"/>
                <w:szCs w:val="22"/>
                <w:lang w:eastAsia="en-US"/>
              </w:rPr>
              <w:t>Пользователь</w:t>
            </w:r>
            <w:r w:rsidRPr="00103753">
              <w:rPr>
                <w:rFonts w:eastAsiaTheme="minorHAnsi" w:cstheme="minorBidi"/>
                <w:sz w:val="28"/>
                <w:szCs w:val="22"/>
                <w:lang w:eastAsia="en-US"/>
              </w:rPr>
              <w:t>”</w:t>
            </w:r>
          </w:p>
        </w:tc>
        <w:tc>
          <w:tcPr>
            <w:tcW w:w="820" w:type="dxa"/>
          </w:tcPr>
          <w:p w:rsidR="00103753" w:rsidRPr="00FF54C3" w:rsidRDefault="00103753"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r>
    </w:tbl>
    <w:p w:rsidR="00103753" w:rsidRDefault="00103753" w:rsidP="001A61C8">
      <w:pPr>
        <w:rPr>
          <w:rFonts w:ascii="Times New Roman" w:eastAsia="SimSun" w:hAnsi="Times New Roman" w:cs="Times New Roman"/>
          <w:b/>
          <w:kern w:val="1"/>
          <w:sz w:val="28"/>
          <w:szCs w:val="28"/>
          <w:lang w:eastAsia="ar-SA"/>
        </w:rPr>
      </w:pPr>
    </w:p>
    <w:p w:rsidR="00105A97" w:rsidRPr="00C3787F" w:rsidRDefault="00105A97" w:rsidP="00105A97">
      <w:pPr>
        <w:pStyle w:val="StyleText"/>
      </w:pPr>
      <w:r>
        <w:t xml:space="preserve">Таблица 7 – </w:t>
      </w:r>
      <w:r w:rsidR="00C3787F">
        <w:t xml:space="preserve">Таблица спецификаций методов класса </w:t>
      </w:r>
      <w:r w:rsidR="00C3787F">
        <w:rPr>
          <w:lang w:val="en-US"/>
        </w:rPr>
        <w:t>DataValidator</w:t>
      </w:r>
    </w:p>
    <w:tbl>
      <w:tblPr>
        <w:tblStyle w:val="1a"/>
        <w:tblW w:w="0" w:type="auto"/>
        <w:tblLook w:val="04A0" w:firstRow="1" w:lastRow="0" w:firstColumn="1" w:lastColumn="0" w:noHBand="0" w:noVBand="1"/>
      </w:tblPr>
      <w:tblGrid>
        <w:gridCol w:w="1843"/>
        <w:gridCol w:w="1381"/>
        <w:gridCol w:w="1444"/>
        <w:gridCol w:w="1004"/>
        <w:gridCol w:w="1381"/>
        <w:gridCol w:w="1514"/>
        <w:gridCol w:w="1004"/>
      </w:tblGrid>
      <w:tr w:rsidR="00105A97" w:rsidRPr="00FF54C3" w:rsidTr="00C3787F">
        <w:tc>
          <w:tcPr>
            <w:tcW w:w="17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194"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2421"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11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158"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820" w:type="dxa"/>
          </w:tcPr>
          <w:p w:rsidR="00105A97" w:rsidRPr="00FF54C3" w:rsidRDefault="00105A97" w:rsidP="00C3787F">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105A97" w:rsidRPr="00FF54C3" w:rsidTr="00C3787F">
        <w:tc>
          <w:tcPr>
            <w:tcW w:w="1758" w:type="dxa"/>
          </w:tcPr>
          <w:p w:rsidR="00105A97" w:rsidRPr="00CE3914"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quiredValidator</w:t>
            </w:r>
          </w:p>
        </w:tc>
        <w:tc>
          <w:tcPr>
            <w:tcW w:w="1110" w:type="dxa"/>
          </w:tcPr>
          <w:p w:rsidR="00105A97" w:rsidRPr="00FF54C3" w:rsidRDefault="00CE3914" w:rsidP="00CE3914">
            <w:pPr>
              <w:jc w:val="center"/>
              <w:rPr>
                <w:rFonts w:eastAsiaTheme="minorHAnsi" w:cstheme="minorBidi"/>
                <w:sz w:val="28"/>
                <w:szCs w:val="22"/>
                <w:lang w:val="en-US" w:eastAsia="en-US"/>
              </w:rPr>
            </w:pPr>
            <w:r>
              <w:rPr>
                <w:rFonts w:eastAsiaTheme="minorHAnsi" w:cstheme="minorBidi"/>
                <w:sz w:val="28"/>
                <w:szCs w:val="22"/>
                <w:lang w:val="en-US" w:eastAsia="en-US"/>
              </w:rPr>
              <w:t>listText</w:t>
            </w:r>
          </w:p>
        </w:tc>
        <w:tc>
          <w:tcPr>
            <w:tcW w:w="1194" w:type="dxa"/>
          </w:tcPr>
          <w:p w:rsidR="00105A97" w:rsidRPr="00FF54C3" w:rsidRDefault="00CE3914" w:rsidP="00C3787F">
            <w:pPr>
              <w:jc w:val="center"/>
              <w:rPr>
                <w:rFonts w:eastAsiaTheme="minorHAnsi" w:cstheme="minorBidi"/>
                <w:sz w:val="28"/>
                <w:szCs w:val="22"/>
                <w:lang w:eastAsia="en-US"/>
              </w:rPr>
            </w:pPr>
            <w:r>
              <w:rPr>
                <w:rFonts w:eastAsiaTheme="minorHAnsi" w:cstheme="minorBidi"/>
                <w:sz w:val="28"/>
                <w:szCs w:val="22"/>
                <w:lang w:eastAsia="en-US"/>
              </w:rPr>
              <w:t>Значения из текстовых полей элементов управления</w:t>
            </w:r>
          </w:p>
        </w:tc>
        <w:tc>
          <w:tcPr>
            <w:tcW w:w="2421"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105A97" w:rsidRPr="00CE3914" w:rsidRDefault="00CE3914" w:rsidP="00C3787F">
            <w:pPr>
              <w:jc w:val="center"/>
              <w:rPr>
                <w:rFonts w:eastAsiaTheme="minorHAnsi" w:cstheme="minorBidi"/>
                <w:sz w:val="28"/>
                <w:szCs w:val="22"/>
                <w:lang w:eastAsia="en-US"/>
              </w:rPr>
            </w:pPr>
            <w:r>
              <w:rPr>
                <w:rFonts w:eastAsiaTheme="minorHAnsi" w:cstheme="minorBidi"/>
                <w:sz w:val="28"/>
                <w:szCs w:val="22"/>
                <w:lang w:eastAsia="en-US"/>
              </w:rPr>
              <w:t>Результат проверки содержимого текстовых полей</w:t>
            </w:r>
          </w:p>
        </w:tc>
        <w:tc>
          <w:tcPr>
            <w:tcW w:w="820" w:type="dxa"/>
          </w:tcPr>
          <w:p w:rsidR="00105A97" w:rsidRPr="00FF54C3" w:rsidRDefault="00CE3914" w:rsidP="00C3787F">
            <w:pPr>
              <w:jc w:val="center"/>
              <w:rPr>
                <w:rFonts w:eastAsiaTheme="minorHAnsi" w:cstheme="minorBidi"/>
                <w:sz w:val="28"/>
                <w:szCs w:val="22"/>
                <w:lang w:val="en-US" w:eastAsia="en-US"/>
              </w:rPr>
            </w:pPr>
            <w:r>
              <w:rPr>
                <w:rFonts w:eastAsiaTheme="minorHAnsi" w:cstheme="minorBidi"/>
                <w:sz w:val="28"/>
                <w:szCs w:val="22"/>
                <w:lang w:val="en-US" w:eastAsia="en-US"/>
              </w:rPr>
              <w:t>boolean</w:t>
            </w:r>
          </w:p>
        </w:tc>
      </w:tr>
      <w:tr w:rsidR="00105A97" w:rsidRPr="00FF54C3" w:rsidTr="00C3787F">
        <w:tc>
          <w:tcPr>
            <w:tcW w:w="1758" w:type="dxa"/>
          </w:tcPr>
          <w:p w:rsidR="00105A97" w:rsidRPr="00FF54C3" w:rsidRDefault="00CE3914" w:rsidP="00C3787F">
            <w:pPr>
              <w:jc w:val="center"/>
              <w:rPr>
                <w:sz w:val="28"/>
                <w:lang w:val="en-US"/>
              </w:rPr>
            </w:pPr>
            <w:r>
              <w:rPr>
                <w:sz w:val="28"/>
                <w:lang w:val="en-US"/>
              </w:rPr>
              <w:t>isAllNumber</w:t>
            </w:r>
          </w:p>
        </w:tc>
        <w:tc>
          <w:tcPr>
            <w:tcW w:w="1110" w:type="dxa"/>
          </w:tcPr>
          <w:p w:rsidR="00105A97" w:rsidRDefault="00CE3914" w:rsidP="00C3787F">
            <w:pPr>
              <w:jc w:val="center"/>
              <w:rPr>
                <w:sz w:val="28"/>
                <w:lang w:val="en-US"/>
              </w:rPr>
            </w:pPr>
            <w:r>
              <w:rPr>
                <w:sz w:val="28"/>
                <w:lang w:val="en-US"/>
              </w:rPr>
              <w:t>text</w:t>
            </w:r>
          </w:p>
        </w:tc>
        <w:tc>
          <w:tcPr>
            <w:tcW w:w="1194" w:type="dxa"/>
          </w:tcPr>
          <w:p w:rsidR="00105A97" w:rsidRDefault="00CE3914" w:rsidP="00C3787F">
            <w:pPr>
              <w:jc w:val="center"/>
              <w:rPr>
                <w:sz w:val="28"/>
              </w:rPr>
            </w:pPr>
            <w:r>
              <w:rPr>
                <w:sz w:val="28"/>
              </w:rPr>
              <w:t>Текст</w:t>
            </w:r>
          </w:p>
        </w:tc>
        <w:tc>
          <w:tcPr>
            <w:tcW w:w="2421" w:type="dxa"/>
          </w:tcPr>
          <w:p w:rsidR="00105A97" w:rsidRDefault="00CE3914" w:rsidP="00C3787F">
            <w:pPr>
              <w:jc w:val="center"/>
              <w:rPr>
                <w:sz w:val="28"/>
                <w:lang w:val="en-US"/>
              </w:rPr>
            </w:pPr>
            <w:r>
              <w:rPr>
                <w:sz w:val="28"/>
                <w:lang w:val="en-US"/>
              </w:rPr>
              <w:t>String</w:t>
            </w:r>
          </w:p>
        </w:tc>
        <w:tc>
          <w:tcPr>
            <w:tcW w:w="1110" w:type="dxa"/>
          </w:tcPr>
          <w:p w:rsidR="00105A97" w:rsidRDefault="00CE3914" w:rsidP="00C3787F">
            <w:pPr>
              <w:jc w:val="center"/>
              <w:rPr>
                <w:sz w:val="28"/>
                <w:lang w:val="en-US"/>
              </w:rPr>
            </w:pPr>
            <w:r>
              <w:rPr>
                <w:sz w:val="28"/>
                <w:lang w:val="en-US"/>
              </w:rPr>
              <w:t>result</w:t>
            </w:r>
          </w:p>
        </w:tc>
        <w:tc>
          <w:tcPr>
            <w:tcW w:w="1158" w:type="dxa"/>
          </w:tcPr>
          <w:p w:rsidR="00105A97" w:rsidRPr="00FF54C3" w:rsidRDefault="00CE3914" w:rsidP="00C3787F">
            <w:pPr>
              <w:jc w:val="center"/>
              <w:rPr>
                <w:sz w:val="28"/>
              </w:rPr>
            </w:pPr>
            <w:r>
              <w:rPr>
                <w:sz w:val="28"/>
              </w:rPr>
              <w:t>Результат проверки текста на содержание одних только цифр</w:t>
            </w:r>
          </w:p>
        </w:tc>
        <w:tc>
          <w:tcPr>
            <w:tcW w:w="820" w:type="dxa"/>
          </w:tcPr>
          <w:p w:rsidR="00105A97" w:rsidRPr="00FF54C3" w:rsidRDefault="00CE3914" w:rsidP="00C3787F">
            <w:pPr>
              <w:jc w:val="center"/>
              <w:rPr>
                <w:sz w:val="28"/>
                <w:lang w:val="en-US"/>
              </w:rPr>
            </w:pPr>
            <w:r>
              <w:rPr>
                <w:sz w:val="28"/>
                <w:lang w:val="en-US"/>
              </w:rPr>
              <w:t>boolean</w:t>
            </w:r>
          </w:p>
        </w:tc>
      </w:tr>
      <w:tr w:rsidR="00CE3914" w:rsidRPr="00FF54C3" w:rsidTr="00C3787F">
        <w:tc>
          <w:tcPr>
            <w:tcW w:w="1758" w:type="dxa"/>
          </w:tcPr>
          <w:p w:rsidR="00CE3914" w:rsidRDefault="00CE3914" w:rsidP="00C3787F">
            <w:pPr>
              <w:jc w:val="center"/>
              <w:rPr>
                <w:sz w:val="28"/>
                <w:lang w:val="en-US"/>
              </w:rPr>
            </w:pPr>
            <w:r>
              <w:rPr>
                <w:sz w:val="28"/>
                <w:lang w:val="en-US"/>
              </w:rPr>
              <w:t>isFloatNumber</w:t>
            </w:r>
          </w:p>
        </w:tc>
        <w:tc>
          <w:tcPr>
            <w:tcW w:w="1110" w:type="dxa"/>
          </w:tcPr>
          <w:p w:rsidR="00CE3914" w:rsidRDefault="00CE3914" w:rsidP="00C3787F">
            <w:pPr>
              <w:jc w:val="center"/>
              <w:rPr>
                <w:sz w:val="28"/>
                <w:lang w:val="en-US"/>
              </w:rPr>
            </w:pPr>
            <w:r>
              <w:rPr>
                <w:sz w:val="28"/>
                <w:lang w:val="en-US"/>
              </w:rPr>
              <w:t>text</w:t>
            </w:r>
          </w:p>
        </w:tc>
        <w:tc>
          <w:tcPr>
            <w:tcW w:w="1194" w:type="dxa"/>
          </w:tcPr>
          <w:p w:rsidR="00CE3914" w:rsidRDefault="00CE3914" w:rsidP="00C3787F">
            <w:pPr>
              <w:jc w:val="center"/>
              <w:rPr>
                <w:sz w:val="28"/>
              </w:rPr>
            </w:pPr>
            <w:r>
              <w:rPr>
                <w:sz w:val="28"/>
              </w:rPr>
              <w:t>Текст</w:t>
            </w:r>
          </w:p>
        </w:tc>
        <w:tc>
          <w:tcPr>
            <w:tcW w:w="2421" w:type="dxa"/>
          </w:tcPr>
          <w:p w:rsidR="00CE3914" w:rsidRDefault="00CE3914" w:rsidP="00C3787F">
            <w:pPr>
              <w:jc w:val="center"/>
              <w:rPr>
                <w:sz w:val="28"/>
                <w:lang w:val="en-US"/>
              </w:rPr>
            </w:pPr>
            <w:r>
              <w:rPr>
                <w:sz w:val="28"/>
                <w:lang w:val="en-US"/>
              </w:rPr>
              <w:t>String</w:t>
            </w:r>
          </w:p>
        </w:tc>
        <w:tc>
          <w:tcPr>
            <w:tcW w:w="1110" w:type="dxa"/>
          </w:tcPr>
          <w:p w:rsidR="00CE3914" w:rsidRDefault="00CE3914" w:rsidP="00C3787F">
            <w:pPr>
              <w:jc w:val="center"/>
              <w:rPr>
                <w:sz w:val="28"/>
                <w:lang w:val="en-US"/>
              </w:rPr>
            </w:pPr>
            <w:r>
              <w:rPr>
                <w:sz w:val="28"/>
                <w:lang w:val="en-US"/>
              </w:rPr>
              <w:t>result</w:t>
            </w:r>
          </w:p>
        </w:tc>
        <w:tc>
          <w:tcPr>
            <w:tcW w:w="1158" w:type="dxa"/>
          </w:tcPr>
          <w:p w:rsidR="00CE3914" w:rsidRPr="00CE3914" w:rsidRDefault="00CE3914" w:rsidP="00C3787F">
            <w:pPr>
              <w:jc w:val="center"/>
              <w:rPr>
                <w:sz w:val="28"/>
              </w:rPr>
            </w:pPr>
            <w:r>
              <w:rPr>
                <w:sz w:val="28"/>
              </w:rPr>
              <w:t xml:space="preserve">Результат проверки текста на содержание числового значения в формате </w:t>
            </w:r>
            <w:r>
              <w:rPr>
                <w:sz w:val="28"/>
                <w:lang w:val="en-US"/>
              </w:rPr>
              <w:t>float</w:t>
            </w:r>
          </w:p>
        </w:tc>
        <w:tc>
          <w:tcPr>
            <w:tcW w:w="820" w:type="dxa"/>
          </w:tcPr>
          <w:p w:rsidR="00CE3914" w:rsidRPr="00CE3914" w:rsidRDefault="00CE3914" w:rsidP="00C3787F">
            <w:pPr>
              <w:jc w:val="center"/>
              <w:rPr>
                <w:sz w:val="28"/>
                <w:lang w:val="en-US"/>
              </w:rPr>
            </w:pPr>
            <w:r>
              <w:rPr>
                <w:sz w:val="28"/>
                <w:lang w:val="en-US"/>
              </w:rPr>
              <w:t>boolean</w:t>
            </w:r>
          </w:p>
        </w:tc>
      </w:tr>
    </w:tbl>
    <w:p w:rsidR="00103753" w:rsidRDefault="0010375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F2C7E" w:rsidRDefault="001A6618" w:rsidP="00AF2C7E">
      <w:pPr>
        <w:pStyle w:val="StyleText"/>
        <w:rPr>
          <w:lang w:eastAsia="ar-SA"/>
        </w:rPr>
      </w:pPr>
      <w:r>
        <w:rPr>
          <w:lang w:eastAsia="ar-SA"/>
        </w:rPr>
        <w:lastRenderedPageBreak/>
        <w:t>Продолжение таблицы 7</w:t>
      </w:r>
    </w:p>
    <w:tbl>
      <w:tblPr>
        <w:tblStyle w:val="1a"/>
        <w:tblW w:w="0" w:type="auto"/>
        <w:tblLook w:val="04A0" w:firstRow="1" w:lastRow="0" w:firstColumn="1" w:lastColumn="0" w:noHBand="0" w:noVBand="1"/>
      </w:tblPr>
      <w:tblGrid>
        <w:gridCol w:w="2222"/>
        <w:gridCol w:w="1721"/>
        <w:gridCol w:w="1328"/>
        <w:gridCol w:w="866"/>
        <w:gridCol w:w="807"/>
        <w:gridCol w:w="1570"/>
        <w:gridCol w:w="1057"/>
      </w:tblGrid>
      <w:tr w:rsidR="00AF2C7E" w:rsidRPr="00AF2C7E" w:rsidTr="000739B4">
        <w:tc>
          <w:tcPr>
            <w:tcW w:w="1758" w:type="dxa"/>
          </w:tcPr>
          <w:p w:rsidR="00AF2C7E" w:rsidRPr="00CE3914"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TimeValidator</w:t>
            </w:r>
          </w:p>
        </w:tc>
        <w:tc>
          <w:tcPr>
            <w:tcW w:w="1110" w:type="dxa"/>
          </w:tcPr>
          <w:p w:rsidR="00AF2C7E"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Departure</w:t>
            </w:r>
          </w:p>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dateArrival</w:t>
            </w:r>
          </w:p>
        </w:tc>
        <w:tc>
          <w:tcPr>
            <w:tcW w:w="1194" w:type="dxa"/>
          </w:tcPr>
          <w:p w:rsidR="00AF2C7E"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отправки состава</w:t>
            </w:r>
          </w:p>
          <w:p w:rsidR="00AF2C7E" w:rsidRPr="00FF54C3" w:rsidRDefault="00AF2C7E" w:rsidP="000739B4">
            <w:pPr>
              <w:jc w:val="center"/>
              <w:rPr>
                <w:rFonts w:eastAsiaTheme="minorHAnsi" w:cstheme="minorBidi"/>
                <w:sz w:val="28"/>
                <w:szCs w:val="22"/>
                <w:lang w:eastAsia="en-US"/>
              </w:rPr>
            </w:pPr>
            <w:r>
              <w:rPr>
                <w:rFonts w:eastAsiaTheme="minorHAnsi" w:cstheme="minorBidi"/>
                <w:sz w:val="28"/>
                <w:szCs w:val="22"/>
                <w:lang w:eastAsia="en-US"/>
              </w:rPr>
              <w:t>Дата прибытия состава</w:t>
            </w:r>
          </w:p>
        </w:tc>
        <w:tc>
          <w:tcPr>
            <w:tcW w:w="2421"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String</w:t>
            </w:r>
          </w:p>
        </w:tc>
        <w:tc>
          <w:tcPr>
            <w:tcW w:w="1110" w:type="dxa"/>
          </w:tcPr>
          <w:p w:rsidR="00AF2C7E" w:rsidRPr="00FF54C3" w:rsidRDefault="00AF2C7E" w:rsidP="000739B4">
            <w:pPr>
              <w:jc w:val="center"/>
              <w:rPr>
                <w:rFonts w:eastAsiaTheme="minorHAnsi" w:cstheme="minorBidi"/>
                <w:sz w:val="28"/>
                <w:szCs w:val="22"/>
                <w:lang w:val="en-US" w:eastAsia="en-US"/>
              </w:rPr>
            </w:pPr>
            <w:r>
              <w:rPr>
                <w:rFonts w:eastAsiaTheme="minorHAnsi" w:cstheme="minorBidi"/>
                <w:sz w:val="28"/>
                <w:szCs w:val="22"/>
                <w:lang w:val="en-US" w:eastAsia="en-US"/>
              </w:rPr>
              <w:t>result</w:t>
            </w:r>
          </w:p>
        </w:tc>
        <w:tc>
          <w:tcPr>
            <w:tcW w:w="1158" w:type="dxa"/>
          </w:tcPr>
          <w:p w:rsidR="00AF2C7E" w:rsidRPr="00CE3914" w:rsidRDefault="00AF2C7E" w:rsidP="00AF2C7E">
            <w:pPr>
              <w:jc w:val="center"/>
              <w:rPr>
                <w:rFonts w:eastAsiaTheme="minorHAnsi" w:cstheme="minorBidi"/>
                <w:sz w:val="28"/>
                <w:szCs w:val="22"/>
                <w:lang w:eastAsia="en-US"/>
              </w:rPr>
            </w:pPr>
            <w:r>
              <w:rPr>
                <w:rFonts w:eastAsiaTheme="minorHAnsi" w:cstheme="minorBidi"/>
                <w:sz w:val="28"/>
                <w:szCs w:val="22"/>
                <w:lang w:eastAsia="en-US"/>
              </w:rPr>
              <w:t>Результат проверки сравнения даты прибытия с датой отправки состава</w:t>
            </w:r>
          </w:p>
        </w:tc>
        <w:tc>
          <w:tcPr>
            <w:tcW w:w="820" w:type="dxa"/>
          </w:tcPr>
          <w:p w:rsidR="00AF2C7E" w:rsidRPr="00AF2C7E" w:rsidRDefault="00AF2C7E" w:rsidP="000739B4">
            <w:pPr>
              <w:jc w:val="center"/>
              <w:rPr>
                <w:rFonts w:eastAsiaTheme="minorHAnsi" w:cstheme="minorBidi"/>
                <w:sz w:val="28"/>
                <w:szCs w:val="22"/>
                <w:lang w:eastAsia="en-US"/>
              </w:rPr>
            </w:pPr>
            <w:r>
              <w:rPr>
                <w:rFonts w:eastAsiaTheme="minorHAnsi" w:cstheme="minorBidi"/>
                <w:sz w:val="28"/>
                <w:szCs w:val="22"/>
                <w:lang w:val="en-US" w:eastAsia="en-US"/>
              </w:rPr>
              <w:t>boolean</w:t>
            </w:r>
          </w:p>
        </w:tc>
      </w:tr>
      <w:tr w:rsidR="00AF2C7E" w:rsidRPr="00AF2C7E" w:rsidTr="000739B4">
        <w:tc>
          <w:tcPr>
            <w:tcW w:w="1758" w:type="dxa"/>
          </w:tcPr>
          <w:p w:rsidR="00AF2C7E" w:rsidRDefault="00AF2C7E" w:rsidP="000739B4">
            <w:pPr>
              <w:jc w:val="center"/>
              <w:rPr>
                <w:sz w:val="28"/>
                <w:lang w:val="en-US"/>
              </w:rPr>
            </w:pPr>
            <w:r>
              <w:rPr>
                <w:sz w:val="28"/>
                <w:lang w:val="en-US"/>
              </w:rPr>
              <w:t>dateTextValidator</w:t>
            </w:r>
          </w:p>
        </w:tc>
        <w:tc>
          <w:tcPr>
            <w:tcW w:w="1110" w:type="dxa"/>
          </w:tcPr>
          <w:p w:rsidR="00AF2C7E" w:rsidRDefault="00AF2C7E" w:rsidP="000739B4">
            <w:pPr>
              <w:jc w:val="center"/>
              <w:rPr>
                <w:sz w:val="28"/>
                <w:lang w:val="en-US"/>
              </w:rPr>
            </w:pPr>
            <w:r>
              <w:rPr>
                <w:sz w:val="28"/>
                <w:lang w:val="en-US"/>
              </w:rPr>
              <w:t>date</w:t>
            </w:r>
          </w:p>
        </w:tc>
        <w:tc>
          <w:tcPr>
            <w:tcW w:w="1194" w:type="dxa"/>
          </w:tcPr>
          <w:p w:rsidR="00AF2C7E" w:rsidRDefault="00AF2C7E" w:rsidP="000739B4">
            <w:pPr>
              <w:jc w:val="center"/>
              <w:rPr>
                <w:sz w:val="28"/>
              </w:rPr>
            </w:pPr>
            <w:r>
              <w:rPr>
                <w:sz w:val="28"/>
              </w:rPr>
              <w:t>Дата</w:t>
            </w:r>
          </w:p>
        </w:tc>
        <w:tc>
          <w:tcPr>
            <w:tcW w:w="2421" w:type="dxa"/>
          </w:tcPr>
          <w:p w:rsidR="00AF2C7E" w:rsidRDefault="00AF2C7E" w:rsidP="000739B4">
            <w:pPr>
              <w:jc w:val="center"/>
              <w:rPr>
                <w:sz w:val="28"/>
                <w:lang w:val="en-US"/>
              </w:rPr>
            </w:pPr>
            <w:r>
              <w:rPr>
                <w:sz w:val="28"/>
                <w:lang w:val="en-US"/>
              </w:rPr>
              <w:t>String</w:t>
            </w:r>
          </w:p>
        </w:tc>
        <w:tc>
          <w:tcPr>
            <w:tcW w:w="1110" w:type="dxa"/>
          </w:tcPr>
          <w:p w:rsidR="00AF2C7E" w:rsidRDefault="00AF2C7E" w:rsidP="000739B4">
            <w:pPr>
              <w:jc w:val="center"/>
              <w:rPr>
                <w:sz w:val="28"/>
                <w:lang w:val="en-US"/>
              </w:rPr>
            </w:pPr>
            <w:r>
              <w:rPr>
                <w:sz w:val="28"/>
                <w:lang w:val="en-US"/>
              </w:rPr>
              <w:t>result</w:t>
            </w:r>
          </w:p>
        </w:tc>
        <w:tc>
          <w:tcPr>
            <w:tcW w:w="1158" w:type="dxa"/>
          </w:tcPr>
          <w:p w:rsidR="00AF2C7E" w:rsidRPr="00AF2C7E" w:rsidRDefault="00AF2C7E" w:rsidP="000739B4">
            <w:pPr>
              <w:jc w:val="center"/>
              <w:rPr>
                <w:sz w:val="28"/>
              </w:rPr>
            </w:pPr>
            <w:r>
              <w:rPr>
                <w:sz w:val="28"/>
              </w:rPr>
              <w:t>Результат проверки на корректный формат даты</w:t>
            </w:r>
            <w:r w:rsidRPr="00AF2C7E">
              <w:rPr>
                <w:sz w:val="28"/>
              </w:rPr>
              <w:t xml:space="preserve"> (</w:t>
            </w:r>
            <w:r>
              <w:rPr>
                <w:sz w:val="28"/>
                <w:lang w:val="en-US"/>
              </w:rPr>
              <w:t>yyyy</w:t>
            </w:r>
            <w:r w:rsidRPr="00AF2C7E">
              <w:rPr>
                <w:sz w:val="28"/>
              </w:rPr>
              <w:t>-</w:t>
            </w:r>
            <w:r>
              <w:rPr>
                <w:sz w:val="28"/>
                <w:lang w:val="en-US"/>
              </w:rPr>
              <w:t>mm</w:t>
            </w:r>
            <w:r w:rsidRPr="00AF2C7E">
              <w:rPr>
                <w:sz w:val="28"/>
              </w:rPr>
              <w:t>-</w:t>
            </w:r>
            <w:r>
              <w:rPr>
                <w:sz w:val="28"/>
                <w:lang w:val="en-US"/>
              </w:rPr>
              <w:t>dd</w:t>
            </w:r>
            <w:r w:rsidRPr="00AF2C7E">
              <w:rPr>
                <w:sz w:val="28"/>
              </w:rPr>
              <w:t>)</w:t>
            </w:r>
          </w:p>
        </w:tc>
        <w:tc>
          <w:tcPr>
            <w:tcW w:w="820" w:type="dxa"/>
          </w:tcPr>
          <w:p w:rsidR="00AF2C7E" w:rsidRPr="00AF2C7E" w:rsidRDefault="00AF2C7E" w:rsidP="000739B4">
            <w:pPr>
              <w:jc w:val="center"/>
              <w:rPr>
                <w:sz w:val="28"/>
                <w:lang w:val="en-US"/>
              </w:rPr>
            </w:pPr>
            <w:r>
              <w:rPr>
                <w:sz w:val="28"/>
                <w:lang w:val="en-US"/>
              </w:rPr>
              <w:t>boolean</w:t>
            </w:r>
          </w:p>
        </w:tc>
      </w:tr>
    </w:tbl>
    <w:p w:rsidR="00AF2C7E" w:rsidRDefault="00AF2C7E" w:rsidP="001A61C8">
      <w:pPr>
        <w:rPr>
          <w:rFonts w:ascii="Times New Roman" w:eastAsia="SimSun" w:hAnsi="Times New Roman" w:cs="Times New Roman"/>
          <w:b/>
          <w:kern w:val="1"/>
          <w:sz w:val="28"/>
          <w:szCs w:val="28"/>
          <w:lang w:eastAsia="ar-SA"/>
        </w:rPr>
      </w:pPr>
    </w:p>
    <w:p w:rsidR="000739B4" w:rsidRPr="000739B4" w:rsidRDefault="000739B4" w:rsidP="000739B4">
      <w:pPr>
        <w:pStyle w:val="StyleText"/>
      </w:pPr>
      <w:r>
        <w:t>Таблица 8 – Таблица спецификаций методов классов программирующих окна пользовательского интерфейса</w:t>
      </w:r>
    </w:p>
    <w:tbl>
      <w:tblPr>
        <w:tblStyle w:val="1a"/>
        <w:tblW w:w="0" w:type="auto"/>
        <w:tblLook w:val="04A0" w:firstRow="1" w:lastRow="0" w:firstColumn="1" w:lastColumn="0" w:noHBand="0" w:noVBand="1"/>
      </w:tblPr>
      <w:tblGrid>
        <w:gridCol w:w="1657"/>
        <w:gridCol w:w="1263"/>
        <w:gridCol w:w="1609"/>
        <w:gridCol w:w="1536"/>
        <w:gridCol w:w="1263"/>
        <w:gridCol w:w="1319"/>
        <w:gridCol w:w="924"/>
      </w:tblGrid>
      <w:tr w:rsidR="000739B4" w:rsidRPr="00FF54C3" w:rsidTr="000739B4">
        <w:tc>
          <w:tcPr>
            <w:tcW w:w="1657"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0739B4" w:rsidRPr="00FF54C3" w:rsidRDefault="000739B4" w:rsidP="000739B4">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0739B4" w:rsidRPr="00FF54C3" w:rsidTr="000739B4">
        <w:tc>
          <w:tcPr>
            <w:tcW w:w="9571" w:type="dxa"/>
            <w:gridSpan w:val="7"/>
          </w:tcPr>
          <w:p w:rsidR="000739B4" w:rsidRPr="000739B4" w:rsidRDefault="000739B4" w:rsidP="000739B4">
            <w:pPr>
              <w:jc w:val="center"/>
              <w:rPr>
                <w:rFonts w:eastAsiaTheme="minorHAnsi" w:cstheme="minorBidi"/>
                <w:b/>
                <w:sz w:val="28"/>
                <w:szCs w:val="22"/>
                <w:lang w:val="en-US" w:eastAsia="en-US"/>
              </w:rPr>
            </w:pPr>
            <w:r w:rsidRPr="000739B4">
              <w:rPr>
                <w:rFonts w:eastAsiaTheme="minorHAnsi" w:cstheme="minorBidi"/>
                <w:b/>
                <w:sz w:val="28"/>
                <w:szCs w:val="22"/>
                <w:lang w:eastAsia="en-US"/>
              </w:rPr>
              <w:t xml:space="preserve">Класс </w:t>
            </w:r>
            <w:r w:rsidRPr="000739B4">
              <w:rPr>
                <w:rFonts w:eastAsiaTheme="minorHAnsi" w:cstheme="minorBidi"/>
                <w:b/>
                <w:sz w:val="28"/>
                <w:szCs w:val="22"/>
                <w:lang w:val="en-US" w:eastAsia="en-US"/>
              </w:rPr>
              <w:t>Invoices</w:t>
            </w:r>
          </w:p>
        </w:tc>
      </w:tr>
      <w:tr w:rsidR="000739B4" w:rsidRPr="00FF54C3" w:rsidTr="000739B4">
        <w:tc>
          <w:tcPr>
            <w:tcW w:w="1657" w:type="dxa"/>
          </w:tcPr>
          <w:p w:rsidR="000739B4" w:rsidRPr="00FF54C3" w:rsidRDefault="000739B4" w:rsidP="000739B4">
            <w:pPr>
              <w:jc w:val="center"/>
              <w:rPr>
                <w:sz w:val="28"/>
                <w:lang w:val="en-US"/>
              </w:rPr>
            </w:pPr>
            <w:r>
              <w:rPr>
                <w:sz w:val="28"/>
                <w:lang w:val="en-US"/>
              </w:rPr>
              <w:t>start</w:t>
            </w:r>
          </w:p>
        </w:tc>
        <w:tc>
          <w:tcPr>
            <w:tcW w:w="1263" w:type="dxa"/>
          </w:tcPr>
          <w:p w:rsidR="000739B4" w:rsidRDefault="000739B4" w:rsidP="000739B4">
            <w:pPr>
              <w:jc w:val="center"/>
              <w:rPr>
                <w:sz w:val="28"/>
                <w:lang w:val="en-US"/>
              </w:rPr>
            </w:pPr>
            <w:r>
              <w:rPr>
                <w:sz w:val="28"/>
                <w:lang w:val="en-US"/>
              </w:rPr>
              <w:t>stage</w:t>
            </w:r>
          </w:p>
        </w:tc>
        <w:tc>
          <w:tcPr>
            <w:tcW w:w="1609"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удет осуществляться рисование элементов управления</w:t>
            </w:r>
          </w:p>
        </w:tc>
        <w:tc>
          <w:tcPr>
            <w:tcW w:w="1536" w:type="dxa"/>
          </w:tcPr>
          <w:p w:rsidR="000739B4" w:rsidRDefault="000739B4" w:rsidP="000739B4">
            <w:pPr>
              <w:jc w:val="center"/>
              <w:rPr>
                <w:sz w:val="28"/>
                <w:lang w:val="en-US"/>
              </w:rPr>
            </w:pPr>
            <w:r>
              <w:rPr>
                <w:sz w:val="28"/>
                <w:lang w:val="en-US"/>
              </w:rPr>
              <w:t>Stage</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Pr="000739B4" w:rsidRDefault="000739B4" w:rsidP="000739B4">
            <w:pPr>
              <w:jc w:val="center"/>
              <w:rPr>
                <w:sz w:val="28"/>
                <w:lang w:val="en-US"/>
              </w:rPr>
            </w:pPr>
            <w:r>
              <w:rPr>
                <w:sz w:val="28"/>
                <w:lang w:val="en-US"/>
              </w:rPr>
              <w:t>-</w:t>
            </w:r>
          </w:p>
        </w:tc>
        <w:tc>
          <w:tcPr>
            <w:tcW w:w="924" w:type="dxa"/>
          </w:tcPr>
          <w:p w:rsidR="000739B4" w:rsidRPr="00FF54C3"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readDataInvoices</w:t>
            </w:r>
          </w:p>
        </w:tc>
        <w:tc>
          <w:tcPr>
            <w:tcW w:w="1263" w:type="dxa"/>
          </w:tcPr>
          <w:p w:rsidR="000739B4" w:rsidRDefault="000739B4" w:rsidP="000739B4">
            <w:pPr>
              <w:jc w:val="center"/>
              <w:rPr>
                <w:sz w:val="28"/>
                <w:lang w:val="en-US"/>
              </w:rPr>
            </w:pPr>
            <w:r>
              <w:rPr>
                <w:sz w:val="28"/>
                <w:lang w:val="en-US"/>
              </w:rPr>
              <w:t>-</w:t>
            </w:r>
          </w:p>
        </w:tc>
        <w:tc>
          <w:tcPr>
            <w:tcW w:w="1609" w:type="dxa"/>
          </w:tcPr>
          <w:p w:rsidR="000739B4" w:rsidRPr="000739B4" w:rsidRDefault="000739B4" w:rsidP="000739B4">
            <w:pPr>
              <w:jc w:val="center"/>
              <w:rPr>
                <w:sz w:val="28"/>
                <w:lang w:val="en-US"/>
              </w:rPr>
            </w:pPr>
            <w:r>
              <w:rPr>
                <w:sz w:val="28"/>
                <w:lang w:val="en-US"/>
              </w:rPr>
              <w:t>-</w:t>
            </w:r>
          </w:p>
        </w:tc>
        <w:tc>
          <w:tcPr>
            <w:tcW w:w="1536" w:type="dxa"/>
          </w:tcPr>
          <w:p w:rsidR="000739B4" w:rsidRDefault="000739B4" w:rsidP="000739B4">
            <w:pPr>
              <w:jc w:val="center"/>
              <w:rPr>
                <w:sz w:val="28"/>
                <w:lang w:val="en-US"/>
              </w:rPr>
            </w:pPr>
            <w:r>
              <w:rPr>
                <w:sz w:val="28"/>
                <w:lang w:val="en-US"/>
              </w:rPr>
              <w:t>-</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r w:rsidR="000739B4" w:rsidRPr="00FF54C3" w:rsidTr="000739B4">
        <w:tc>
          <w:tcPr>
            <w:tcW w:w="1657" w:type="dxa"/>
          </w:tcPr>
          <w:p w:rsidR="000739B4" w:rsidRDefault="000739B4" w:rsidP="000739B4">
            <w:pPr>
              <w:jc w:val="center"/>
              <w:rPr>
                <w:sz w:val="28"/>
                <w:lang w:val="en-US"/>
              </w:rPr>
            </w:pPr>
            <w:r>
              <w:rPr>
                <w:sz w:val="28"/>
                <w:lang w:val="en-US"/>
              </w:rPr>
              <w:t>MessageShow</w:t>
            </w:r>
          </w:p>
        </w:tc>
        <w:tc>
          <w:tcPr>
            <w:tcW w:w="1263" w:type="dxa"/>
          </w:tcPr>
          <w:p w:rsidR="000739B4" w:rsidRDefault="000739B4" w:rsidP="000739B4">
            <w:pPr>
              <w:jc w:val="center"/>
              <w:rPr>
                <w:sz w:val="28"/>
                <w:lang w:val="en-US"/>
              </w:rPr>
            </w:pPr>
            <w:r>
              <w:rPr>
                <w:sz w:val="28"/>
                <w:lang w:val="en-US"/>
              </w:rPr>
              <w:t>type</w:t>
            </w:r>
          </w:p>
          <w:p w:rsidR="000739B4" w:rsidRDefault="000739B4" w:rsidP="000739B4">
            <w:pPr>
              <w:jc w:val="center"/>
              <w:rPr>
                <w:sz w:val="28"/>
                <w:lang w:val="en-US"/>
              </w:rPr>
            </w:pPr>
            <w:r>
              <w:rPr>
                <w:sz w:val="28"/>
                <w:lang w:val="en-US"/>
              </w:rPr>
              <w:t>title</w:t>
            </w:r>
          </w:p>
          <w:p w:rsidR="000739B4" w:rsidRDefault="000739B4" w:rsidP="000739B4">
            <w:pPr>
              <w:jc w:val="center"/>
              <w:rPr>
                <w:sz w:val="28"/>
                <w:lang w:val="en-US"/>
              </w:rPr>
            </w:pPr>
            <w:r>
              <w:rPr>
                <w:sz w:val="28"/>
                <w:lang w:val="en-US"/>
              </w:rPr>
              <w:t>message</w:t>
            </w:r>
          </w:p>
        </w:tc>
        <w:tc>
          <w:tcPr>
            <w:tcW w:w="1609" w:type="dxa"/>
          </w:tcPr>
          <w:p w:rsidR="000739B4" w:rsidRDefault="000739B4" w:rsidP="000739B4">
            <w:pPr>
              <w:jc w:val="center"/>
              <w:rPr>
                <w:sz w:val="28"/>
              </w:rPr>
            </w:pPr>
            <w:r>
              <w:rPr>
                <w:sz w:val="28"/>
              </w:rPr>
              <w:t>Тип сообщения</w:t>
            </w:r>
          </w:p>
          <w:p w:rsidR="000739B4" w:rsidRDefault="000739B4" w:rsidP="000739B4">
            <w:pPr>
              <w:jc w:val="center"/>
              <w:rPr>
                <w:sz w:val="28"/>
              </w:rPr>
            </w:pPr>
            <w:r>
              <w:rPr>
                <w:sz w:val="28"/>
              </w:rPr>
              <w:t>Титул</w:t>
            </w:r>
          </w:p>
          <w:p w:rsidR="000739B4" w:rsidRPr="000739B4" w:rsidRDefault="000739B4" w:rsidP="000739B4">
            <w:pPr>
              <w:jc w:val="center"/>
              <w:rPr>
                <w:sz w:val="28"/>
              </w:rPr>
            </w:pPr>
            <w:r>
              <w:rPr>
                <w:sz w:val="28"/>
              </w:rPr>
              <w:t>Сообщение</w:t>
            </w:r>
          </w:p>
        </w:tc>
        <w:tc>
          <w:tcPr>
            <w:tcW w:w="1536" w:type="dxa"/>
          </w:tcPr>
          <w:p w:rsidR="000739B4" w:rsidRDefault="000739B4" w:rsidP="000739B4">
            <w:pPr>
              <w:jc w:val="center"/>
              <w:rPr>
                <w:sz w:val="28"/>
                <w:lang w:val="en-US"/>
              </w:rPr>
            </w:pPr>
            <w:r>
              <w:rPr>
                <w:sz w:val="28"/>
                <w:lang w:val="en-US"/>
              </w:rPr>
              <w:t>Alert.AlertType</w:t>
            </w:r>
          </w:p>
          <w:p w:rsidR="000739B4" w:rsidRDefault="000739B4" w:rsidP="000739B4">
            <w:pPr>
              <w:jc w:val="center"/>
              <w:rPr>
                <w:sz w:val="28"/>
                <w:lang w:val="en-US"/>
              </w:rPr>
            </w:pPr>
            <w:r>
              <w:rPr>
                <w:sz w:val="28"/>
                <w:lang w:val="en-US"/>
              </w:rPr>
              <w:t>String</w:t>
            </w:r>
          </w:p>
          <w:p w:rsidR="000739B4" w:rsidRDefault="000739B4" w:rsidP="000739B4">
            <w:pPr>
              <w:jc w:val="center"/>
              <w:rPr>
                <w:sz w:val="28"/>
                <w:lang w:val="en-US"/>
              </w:rPr>
            </w:pPr>
            <w:r>
              <w:rPr>
                <w:sz w:val="28"/>
                <w:lang w:val="en-US"/>
              </w:rPr>
              <w:t>String</w:t>
            </w:r>
          </w:p>
        </w:tc>
        <w:tc>
          <w:tcPr>
            <w:tcW w:w="1263" w:type="dxa"/>
          </w:tcPr>
          <w:p w:rsidR="000739B4" w:rsidRDefault="000739B4" w:rsidP="000739B4">
            <w:pPr>
              <w:jc w:val="center"/>
              <w:rPr>
                <w:sz w:val="28"/>
                <w:lang w:val="en-US"/>
              </w:rPr>
            </w:pPr>
            <w:r>
              <w:rPr>
                <w:sz w:val="28"/>
                <w:lang w:val="en-US"/>
              </w:rPr>
              <w:t>-</w:t>
            </w:r>
          </w:p>
        </w:tc>
        <w:tc>
          <w:tcPr>
            <w:tcW w:w="1319" w:type="dxa"/>
          </w:tcPr>
          <w:p w:rsidR="000739B4" w:rsidRDefault="000739B4" w:rsidP="000739B4">
            <w:pPr>
              <w:jc w:val="center"/>
              <w:rPr>
                <w:sz w:val="28"/>
                <w:lang w:val="en-US"/>
              </w:rPr>
            </w:pPr>
            <w:r>
              <w:rPr>
                <w:sz w:val="28"/>
                <w:lang w:val="en-US"/>
              </w:rPr>
              <w:t>-</w:t>
            </w:r>
          </w:p>
        </w:tc>
        <w:tc>
          <w:tcPr>
            <w:tcW w:w="924" w:type="dxa"/>
          </w:tcPr>
          <w:p w:rsidR="000739B4" w:rsidRDefault="000739B4" w:rsidP="000739B4">
            <w:pPr>
              <w:jc w:val="center"/>
              <w:rPr>
                <w:sz w:val="28"/>
                <w:lang w:val="en-US"/>
              </w:rPr>
            </w:pPr>
            <w:r>
              <w:rPr>
                <w:sz w:val="28"/>
                <w:lang w:val="en-US"/>
              </w:rPr>
              <w:t>-</w:t>
            </w:r>
          </w:p>
        </w:tc>
      </w:tr>
    </w:tbl>
    <w:p w:rsidR="00AF2C7E" w:rsidRDefault="00AF2C7E"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0739B4" w:rsidRDefault="000739B4" w:rsidP="000739B4">
      <w:pPr>
        <w:pStyle w:val="StyleText"/>
        <w:rPr>
          <w:lang w:eastAsia="ar-SA"/>
        </w:rPr>
      </w:pPr>
      <w:r>
        <w:rPr>
          <w:lang w:eastAsia="ar-SA"/>
        </w:rPr>
        <w:lastRenderedPageBreak/>
        <w:t>Продолжение таблицы 8</w:t>
      </w:r>
    </w:p>
    <w:tbl>
      <w:tblPr>
        <w:tblStyle w:val="1a"/>
        <w:tblW w:w="0" w:type="auto"/>
        <w:tblLook w:val="04A0" w:firstRow="1" w:lastRow="0" w:firstColumn="1" w:lastColumn="0" w:noHBand="0" w:noVBand="1"/>
      </w:tblPr>
      <w:tblGrid>
        <w:gridCol w:w="2160"/>
        <w:gridCol w:w="1008"/>
        <w:gridCol w:w="1262"/>
        <w:gridCol w:w="1209"/>
        <w:gridCol w:w="1137"/>
        <w:gridCol w:w="1893"/>
        <w:gridCol w:w="902"/>
      </w:tblGrid>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Wagons</w:t>
            </w:r>
          </w:p>
        </w:tc>
      </w:tr>
      <w:tr w:rsid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P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Wagons</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Register</w:t>
            </w:r>
          </w:p>
        </w:tc>
      </w:tr>
      <w:tr w:rsidR="000739B4" w:rsidRPr="000739B4" w:rsidTr="000739B4">
        <w:tc>
          <w:tcPr>
            <w:tcW w:w="2160" w:type="dxa"/>
          </w:tcPr>
          <w:p w:rsidR="000739B4" w:rsidRDefault="000739B4" w:rsidP="000739B4">
            <w:pPr>
              <w:jc w:val="center"/>
              <w:rPr>
                <w:sz w:val="28"/>
                <w:lang w:val="en-US"/>
              </w:rPr>
            </w:pPr>
            <w:r>
              <w:rPr>
                <w:sz w:val="28"/>
                <w:lang w:val="en-US"/>
              </w:rPr>
              <w:t>Show</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Hid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GetStage</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stage</w:t>
            </w:r>
          </w:p>
        </w:tc>
        <w:tc>
          <w:tcPr>
            <w:tcW w:w="1893" w:type="dxa"/>
          </w:tcPr>
          <w:p w:rsidR="000739B4" w:rsidRPr="000739B4" w:rsidRDefault="000739B4"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0739B4" w:rsidRPr="000739B4" w:rsidRDefault="000739B4" w:rsidP="000739B4">
            <w:pPr>
              <w:jc w:val="center"/>
              <w:rPr>
                <w:sz w:val="28"/>
                <w:lang w:val="en-US"/>
              </w:rPr>
            </w:pPr>
            <w:r>
              <w:rPr>
                <w:sz w:val="28"/>
                <w:lang w:val="en-US"/>
              </w:rPr>
              <w:t>Stage</w:t>
            </w:r>
          </w:p>
        </w:tc>
      </w:tr>
      <w:tr w:rsidR="000739B4" w:rsidRPr="000739B4" w:rsidTr="000739B4">
        <w:tc>
          <w:tcPr>
            <w:tcW w:w="2160" w:type="dxa"/>
          </w:tcPr>
          <w:p w:rsidR="000739B4" w:rsidRDefault="000739B4" w:rsidP="000739B4">
            <w:pPr>
              <w:jc w:val="center"/>
              <w:rPr>
                <w:sz w:val="28"/>
                <w:lang w:val="en-US"/>
              </w:rPr>
            </w:pPr>
            <w:r>
              <w:rPr>
                <w:sz w:val="28"/>
                <w:lang w:val="en-US"/>
              </w:rPr>
              <w:t>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P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2160" w:type="dxa"/>
          </w:tcPr>
          <w:p w:rsidR="000739B4" w:rsidRDefault="000739B4" w:rsidP="000739B4">
            <w:pPr>
              <w:jc w:val="center"/>
              <w:rPr>
                <w:sz w:val="28"/>
                <w:lang w:val="en-US"/>
              </w:rPr>
            </w:pPr>
            <w:r>
              <w:rPr>
                <w:sz w:val="28"/>
                <w:lang w:val="en-US"/>
              </w:rPr>
              <w:t>readDataRegister</w:t>
            </w:r>
          </w:p>
        </w:tc>
        <w:tc>
          <w:tcPr>
            <w:tcW w:w="1008" w:type="dxa"/>
          </w:tcPr>
          <w:p w:rsidR="000739B4" w:rsidRDefault="000739B4" w:rsidP="000739B4">
            <w:pPr>
              <w:jc w:val="center"/>
              <w:rPr>
                <w:sz w:val="28"/>
                <w:lang w:val="en-US"/>
              </w:rPr>
            </w:pPr>
            <w:r>
              <w:rPr>
                <w:sz w:val="28"/>
                <w:lang w:val="en-US"/>
              </w:rPr>
              <w:t>-</w:t>
            </w:r>
          </w:p>
        </w:tc>
        <w:tc>
          <w:tcPr>
            <w:tcW w:w="1262" w:type="dxa"/>
          </w:tcPr>
          <w:p w:rsidR="000739B4" w:rsidRDefault="000739B4" w:rsidP="000739B4">
            <w:pPr>
              <w:jc w:val="center"/>
              <w:rPr>
                <w:sz w:val="28"/>
                <w:lang w:val="en-US"/>
              </w:rPr>
            </w:pPr>
            <w:r>
              <w:rPr>
                <w:sz w:val="28"/>
                <w:lang w:val="en-US"/>
              </w:rPr>
              <w:t>-</w:t>
            </w:r>
          </w:p>
        </w:tc>
        <w:tc>
          <w:tcPr>
            <w:tcW w:w="1209" w:type="dxa"/>
          </w:tcPr>
          <w:p w:rsidR="000739B4" w:rsidRDefault="000739B4" w:rsidP="000739B4">
            <w:pPr>
              <w:jc w:val="center"/>
              <w:rPr>
                <w:sz w:val="28"/>
                <w:lang w:val="en-US"/>
              </w:rPr>
            </w:pPr>
            <w:r>
              <w:rPr>
                <w:sz w:val="28"/>
                <w:lang w:val="en-US"/>
              </w:rPr>
              <w:t>-</w:t>
            </w:r>
          </w:p>
        </w:tc>
        <w:tc>
          <w:tcPr>
            <w:tcW w:w="1137" w:type="dxa"/>
          </w:tcPr>
          <w:p w:rsidR="000739B4" w:rsidRDefault="000739B4" w:rsidP="000739B4">
            <w:pPr>
              <w:jc w:val="center"/>
              <w:rPr>
                <w:sz w:val="28"/>
                <w:lang w:val="en-US"/>
              </w:rPr>
            </w:pPr>
            <w:r>
              <w:rPr>
                <w:sz w:val="28"/>
                <w:lang w:val="en-US"/>
              </w:rPr>
              <w:t>-</w:t>
            </w:r>
          </w:p>
        </w:tc>
        <w:tc>
          <w:tcPr>
            <w:tcW w:w="1893" w:type="dxa"/>
          </w:tcPr>
          <w:p w:rsidR="000739B4" w:rsidRDefault="000739B4" w:rsidP="000739B4">
            <w:pPr>
              <w:jc w:val="center"/>
              <w:rPr>
                <w:sz w:val="28"/>
                <w:lang w:val="en-US"/>
              </w:rPr>
            </w:pPr>
            <w:r>
              <w:rPr>
                <w:sz w:val="28"/>
                <w:lang w:val="en-US"/>
              </w:rPr>
              <w:t>-</w:t>
            </w:r>
          </w:p>
        </w:tc>
        <w:tc>
          <w:tcPr>
            <w:tcW w:w="902" w:type="dxa"/>
          </w:tcPr>
          <w:p w:rsidR="000739B4" w:rsidRDefault="000739B4" w:rsidP="000739B4">
            <w:pPr>
              <w:jc w:val="center"/>
              <w:rPr>
                <w:sz w:val="28"/>
                <w:lang w:val="en-US"/>
              </w:rPr>
            </w:pPr>
            <w:r>
              <w:rPr>
                <w:sz w:val="28"/>
                <w:lang w:val="en-US"/>
              </w:rPr>
              <w:t>-</w:t>
            </w:r>
          </w:p>
        </w:tc>
      </w:tr>
      <w:tr w:rsidR="000739B4" w:rsidRPr="000739B4" w:rsidTr="000739B4">
        <w:tc>
          <w:tcPr>
            <w:tcW w:w="9571" w:type="dxa"/>
            <w:gridSpan w:val="7"/>
          </w:tcPr>
          <w:p w:rsidR="000739B4" w:rsidRPr="000739B4" w:rsidRDefault="000739B4" w:rsidP="000739B4">
            <w:pPr>
              <w:jc w:val="center"/>
              <w:rPr>
                <w:b/>
                <w:sz w:val="28"/>
                <w:lang w:val="en-US"/>
              </w:rPr>
            </w:pPr>
            <w:r w:rsidRPr="000739B4">
              <w:rPr>
                <w:b/>
                <w:sz w:val="28"/>
              </w:rPr>
              <w:t xml:space="preserve">Класс </w:t>
            </w:r>
            <w:r w:rsidRPr="000739B4">
              <w:rPr>
                <w:b/>
                <w:sz w:val="28"/>
                <w:lang w:val="en-US"/>
              </w:rPr>
              <w:t>Setting</w:t>
            </w:r>
          </w:p>
        </w:tc>
      </w:tr>
      <w:tr w:rsidR="000739B4" w:rsidRPr="000739B4" w:rsidTr="000739B4">
        <w:tc>
          <w:tcPr>
            <w:tcW w:w="2160" w:type="dxa"/>
          </w:tcPr>
          <w:p w:rsidR="000739B4" w:rsidRDefault="00E0696B" w:rsidP="000739B4">
            <w:pPr>
              <w:jc w:val="center"/>
              <w:rPr>
                <w:sz w:val="28"/>
                <w:lang w:val="en-US"/>
              </w:rPr>
            </w:pPr>
            <w:r>
              <w:rPr>
                <w:sz w:val="28"/>
                <w:lang w:val="en-US"/>
              </w:rPr>
              <w:t>Show</w:t>
            </w:r>
          </w:p>
        </w:tc>
        <w:tc>
          <w:tcPr>
            <w:tcW w:w="1008" w:type="dxa"/>
          </w:tcPr>
          <w:p w:rsidR="000739B4" w:rsidRDefault="00E0696B" w:rsidP="000739B4">
            <w:pPr>
              <w:jc w:val="center"/>
              <w:rPr>
                <w:sz w:val="28"/>
                <w:lang w:val="en-US"/>
              </w:rPr>
            </w:pPr>
            <w:r>
              <w:rPr>
                <w:sz w:val="28"/>
                <w:lang w:val="en-US"/>
              </w:rPr>
              <w:t>-</w:t>
            </w:r>
          </w:p>
        </w:tc>
        <w:tc>
          <w:tcPr>
            <w:tcW w:w="1262" w:type="dxa"/>
          </w:tcPr>
          <w:p w:rsidR="000739B4" w:rsidRDefault="00E0696B" w:rsidP="000739B4">
            <w:pPr>
              <w:jc w:val="center"/>
              <w:rPr>
                <w:sz w:val="28"/>
                <w:lang w:val="en-US"/>
              </w:rPr>
            </w:pPr>
            <w:r>
              <w:rPr>
                <w:sz w:val="28"/>
                <w:lang w:val="en-US"/>
              </w:rPr>
              <w:t>-</w:t>
            </w:r>
          </w:p>
        </w:tc>
        <w:tc>
          <w:tcPr>
            <w:tcW w:w="1209" w:type="dxa"/>
          </w:tcPr>
          <w:p w:rsidR="000739B4" w:rsidRDefault="00E0696B" w:rsidP="000739B4">
            <w:pPr>
              <w:jc w:val="center"/>
              <w:rPr>
                <w:sz w:val="28"/>
                <w:lang w:val="en-US"/>
              </w:rPr>
            </w:pPr>
            <w:r>
              <w:rPr>
                <w:sz w:val="28"/>
                <w:lang w:val="en-US"/>
              </w:rPr>
              <w:t>-</w:t>
            </w:r>
          </w:p>
        </w:tc>
        <w:tc>
          <w:tcPr>
            <w:tcW w:w="1137" w:type="dxa"/>
          </w:tcPr>
          <w:p w:rsidR="000739B4" w:rsidRDefault="00E0696B" w:rsidP="000739B4">
            <w:pPr>
              <w:jc w:val="center"/>
              <w:rPr>
                <w:sz w:val="28"/>
                <w:lang w:val="en-US"/>
              </w:rPr>
            </w:pPr>
            <w:r>
              <w:rPr>
                <w:sz w:val="28"/>
                <w:lang w:val="en-US"/>
              </w:rPr>
              <w:t>-</w:t>
            </w:r>
          </w:p>
        </w:tc>
        <w:tc>
          <w:tcPr>
            <w:tcW w:w="1893" w:type="dxa"/>
          </w:tcPr>
          <w:p w:rsidR="000739B4" w:rsidRDefault="00E0696B" w:rsidP="000739B4">
            <w:pPr>
              <w:jc w:val="center"/>
              <w:rPr>
                <w:sz w:val="28"/>
                <w:lang w:val="en-US"/>
              </w:rPr>
            </w:pPr>
            <w:r>
              <w:rPr>
                <w:sz w:val="28"/>
                <w:lang w:val="en-US"/>
              </w:rPr>
              <w:t>-</w:t>
            </w:r>
          </w:p>
        </w:tc>
        <w:tc>
          <w:tcPr>
            <w:tcW w:w="902" w:type="dxa"/>
          </w:tcPr>
          <w:p w:rsidR="000739B4"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Hid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r w:rsidR="00E0696B" w:rsidRPr="000739B4" w:rsidTr="000739B4">
        <w:tc>
          <w:tcPr>
            <w:tcW w:w="2160" w:type="dxa"/>
          </w:tcPr>
          <w:p w:rsidR="00E0696B" w:rsidRDefault="00E0696B" w:rsidP="000739B4">
            <w:pPr>
              <w:jc w:val="center"/>
              <w:rPr>
                <w:sz w:val="28"/>
                <w:lang w:val="en-US"/>
              </w:rPr>
            </w:pPr>
            <w:r>
              <w:rPr>
                <w:sz w:val="28"/>
                <w:lang w:val="en-US"/>
              </w:rPr>
              <w:t>GetStage</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stage</w:t>
            </w:r>
          </w:p>
        </w:tc>
        <w:tc>
          <w:tcPr>
            <w:tcW w:w="1893" w:type="dxa"/>
          </w:tcPr>
          <w:p w:rsidR="00E0696B" w:rsidRPr="00E0696B" w:rsidRDefault="00E0696B" w:rsidP="000739B4">
            <w:pPr>
              <w:jc w:val="center"/>
              <w:rPr>
                <w:sz w:val="28"/>
              </w:rPr>
            </w:pPr>
            <w:r>
              <w:rPr>
                <w:sz w:val="28"/>
              </w:rPr>
              <w:t>Холст</w:t>
            </w:r>
            <w:r w:rsidRPr="000739B4">
              <w:rPr>
                <w:sz w:val="28"/>
              </w:rPr>
              <w:t xml:space="preserve">, </w:t>
            </w:r>
            <w:r>
              <w:rPr>
                <w:sz w:val="28"/>
              </w:rPr>
              <w:t>на котором было осуществлено рисование элементов управления</w:t>
            </w:r>
          </w:p>
        </w:tc>
        <w:tc>
          <w:tcPr>
            <w:tcW w:w="902" w:type="dxa"/>
          </w:tcPr>
          <w:p w:rsidR="00E0696B" w:rsidRPr="00E0696B" w:rsidRDefault="00E0696B" w:rsidP="000739B4">
            <w:pPr>
              <w:jc w:val="center"/>
              <w:rPr>
                <w:sz w:val="28"/>
                <w:lang w:val="en-US"/>
              </w:rPr>
            </w:pPr>
            <w:r>
              <w:rPr>
                <w:sz w:val="28"/>
                <w:lang w:val="en-US"/>
              </w:rPr>
              <w:t>Stage</w:t>
            </w:r>
          </w:p>
        </w:tc>
      </w:tr>
      <w:tr w:rsidR="00E0696B" w:rsidRPr="000739B4" w:rsidTr="000739B4">
        <w:tc>
          <w:tcPr>
            <w:tcW w:w="2160" w:type="dxa"/>
          </w:tcPr>
          <w:p w:rsidR="00E0696B" w:rsidRDefault="00E0696B" w:rsidP="000739B4">
            <w:pPr>
              <w:jc w:val="center"/>
              <w:rPr>
                <w:sz w:val="28"/>
                <w:lang w:val="en-US"/>
              </w:rPr>
            </w:pPr>
            <w:r>
              <w:rPr>
                <w:sz w:val="28"/>
                <w:lang w:val="en-US"/>
              </w:rPr>
              <w:t>Setting</w:t>
            </w:r>
          </w:p>
        </w:tc>
        <w:tc>
          <w:tcPr>
            <w:tcW w:w="1008" w:type="dxa"/>
          </w:tcPr>
          <w:p w:rsidR="00E0696B" w:rsidRDefault="00E0696B" w:rsidP="000739B4">
            <w:pPr>
              <w:jc w:val="center"/>
              <w:rPr>
                <w:sz w:val="28"/>
                <w:lang w:val="en-US"/>
              </w:rPr>
            </w:pPr>
            <w:r>
              <w:rPr>
                <w:sz w:val="28"/>
                <w:lang w:val="en-US"/>
              </w:rPr>
              <w:t>-</w:t>
            </w:r>
          </w:p>
        </w:tc>
        <w:tc>
          <w:tcPr>
            <w:tcW w:w="1262" w:type="dxa"/>
          </w:tcPr>
          <w:p w:rsidR="00E0696B" w:rsidRDefault="00E0696B" w:rsidP="000739B4">
            <w:pPr>
              <w:jc w:val="center"/>
              <w:rPr>
                <w:sz w:val="28"/>
                <w:lang w:val="en-US"/>
              </w:rPr>
            </w:pPr>
            <w:r>
              <w:rPr>
                <w:sz w:val="28"/>
                <w:lang w:val="en-US"/>
              </w:rPr>
              <w:t>-</w:t>
            </w:r>
          </w:p>
        </w:tc>
        <w:tc>
          <w:tcPr>
            <w:tcW w:w="1209" w:type="dxa"/>
          </w:tcPr>
          <w:p w:rsidR="00E0696B" w:rsidRDefault="00E0696B" w:rsidP="000739B4">
            <w:pPr>
              <w:jc w:val="center"/>
              <w:rPr>
                <w:sz w:val="28"/>
                <w:lang w:val="en-US"/>
              </w:rPr>
            </w:pPr>
            <w:r>
              <w:rPr>
                <w:sz w:val="28"/>
                <w:lang w:val="en-US"/>
              </w:rPr>
              <w:t>-</w:t>
            </w:r>
          </w:p>
        </w:tc>
        <w:tc>
          <w:tcPr>
            <w:tcW w:w="1137" w:type="dxa"/>
          </w:tcPr>
          <w:p w:rsidR="00E0696B" w:rsidRDefault="00E0696B" w:rsidP="000739B4">
            <w:pPr>
              <w:jc w:val="center"/>
              <w:rPr>
                <w:sz w:val="28"/>
                <w:lang w:val="en-US"/>
              </w:rPr>
            </w:pPr>
            <w:r>
              <w:rPr>
                <w:sz w:val="28"/>
                <w:lang w:val="en-US"/>
              </w:rPr>
              <w:t>-</w:t>
            </w:r>
          </w:p>
        </w:tc>
        <w:tc>
          <w:tcPr>
            <w:tcW w:w="1893" w:type="dxa"/>
          </w:tcPr>
          <w:p w:rsidR="00E0696B" w:rsidRPr="00E0696B" w:rsidRDefault="00E0696B" w:rsidP="000739B4">
            <w:pPr>
              <w:jc w:val="center"/>
              <w:rPr>
                <w:sz w:val="28"/>
                <w:lang w:val="en-US"/>
              </w:rPr>
            </w:pPr>
            <w:r>
              <w:rPr>
                <w:sz w:val="28"/>
                <w:lang w:val="en-US"/>
              </w:rPr>
              <w:t>-</w:t>
            </w:r>
          </w:p>
        </w:tc>
        <w:tc>
          <w:tcPr>
            <w:tcW w:w="902" w:type="dxa"/>
          </w:tcPr>
          <w:p w:rsidR="00E0696B" w:rsidRDefault="00E0696B" w:rsidP="000739B4">
            <w:pPr>
              <w:jc w:val="center"/>
              <w:rPr>
                <w:sz w:val="28"/>
                <w:lang w:val="en-US"/>
              </w:rPr>
            </w:pPr>
            <w:r>
              <w:rPr>
                <w:sz w:val="28"/>
                <w:lang w:val="en-US"/>
              </w:rPr>
              <w:t>-</w:t>
            </w:r>
          </w:p>
        </w:tc>
      </w:tr>
    </w:tbl>
    <w:p w:rsidR="000739B4" w:rsidRDefault="000739B4"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659C2" w:rsidRPr="00DD3194" w:rsidRDefault="00D659C2" w:rsidP="006265D3">
      <w:pPr>
        <w:pStyle w:val="Style2"/>
        <w:outlineLvl w:val="2"/>
      </w:pPr>
      <w:bookmarkStart w:id="20" w:name="_Toc72358978"/>
      <w:r w:rsidRPr="00DD3194">
        <w:lastRenderedPageBreak/>
        <w:t>UML-диаграммы реализованных классов</w:t>
      </w:r>
      <w:bookmarkEnd w:id="20"/>
    </w:p>
    <w:p w:rsidR="00D659C2" w:rsidRDefault="00087025" w:rsidP="00D659C2">
      <w:pPr>
        <w:pStyle w:val="StyleImage"/>
        <w:rPr>
          <w:lang w:eastAsia="ar-SA"/>
        </w:rPr>
      </w:pPr>
      <w:r>
        <w:rPr>
          <w:lang w:eastAsia="ar-SA"/>
        </w:rPr>
        <w:pict>
          <v:shape id="_x0000_i1028" type="#_x0000_t75" style="width:467.7pt;height:346.25pt">
            <v:imagedata r:id="rId41" o:title="main_user_diagrams"/>
          </v:shape>
        </w:pict>
      </w:r>
    </w:p>
    <w:p w:rsidR="00916BA7" w:rsidRPr="00916BA7" w:rsidRDefault="009E616F" w:rsidP="00D659C2">
      <w:pPr>
        <w:pStyle w:val="StyleImage"/>
        <w:rPr>
          <w:lang w:eastAsia="ar-SA"/>
        </w:rPr>
      </w:pPr>
      <w:r>
        <w:rPr>
          <w:lang w:eastAsia="ar-SA"/>
        </w:rPr>
        <w:t>Рисунок 32</w:t>
      </w:r>
      <w:r w:rsidR="00916BA7">
        <w:rPr>
          <w:lang w:eastAsia="ar-SA"/>
        </w:rPr>
        <w:t xml:space="preserve"> – </w:t>
      </w:r>
      <w:r w:rsidR="00916BA7">
        <w:rPr>
          <w:lang w:val="en-US" w:eastAsia="ar-SA"/>
        </w:rPr>
        <w:t>UML</w:t>
      </w:r>
      <w:r w:rsidR="00916BA7" w:rsidRPr="00916BA7">
        <w:rPr>
          <w:lang w:eastAsia="ar-SA"/>
        </w:rPr>
        <w:t>-</w:t>
      </w:r>
      <w:r w:rsidR="00916BA7">
        <w:rPr>
          <w:lang w:eastAsia="ar-SA"/>
        </w:rPr>
        <w:t xml:space="preserve">диаграмма классов модуля </w:t>
      </w:r>
      <w:r w:rsidR="00916BA7" w:rsidRPr="00916BA7">
        <w:rPr>
          <w:lang w:eastAsia="ar-SA"/>
        </w:rPr>
        <w:t>“</w:t>
      </w:r>
      <w:r w:rsidR="00916BA7">
        <w:rPr>
          <w:lang w:eastAsia="ar-SA"/>
        </w:rPr>
        <w:t>Пользователь</w:t>
      </w:r>
      <w:r w:rsidR="00916BA7" w:rsidRPr="00916BA7">
        <w:rPr>
          <w:lang w:eastAsia="ar-SA"/>
        </w:rPr>
        <w:t>”</w:t>
      </w:r>
    </w:p>
    <w:p w:rsidR="00D659C2" w:rsidRDefault="00D659C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524B23" w:rsidRDefault="00524B23" w:rsidP="00524B23">
      <w:pPr>
        <w:pStyle w:val="Style2"/>
        <w:outlineLvl w:val="1"/>
      </w:pPr>
      <w:bookmarkStart w:id="21" w:name="_Toc72358979"/>
      <w:r w:rsidRPr="00AB1E8B">
        <w:lastRenderedPageBreak/>
        <w:t>Реализация модуля “</w:t>
      </w:r>
      <w:r>
        <w:t>Камера</w:t>
      </w:r>
      <w:r w:rsidRPr="00AB1E8B">
        <w:t>”</w:t>
      </w:r>
      <w:bookmarkEnd w:id="21"/>
    </w:p>
    <w:p w:rsidR="00524B23" w:rsidRPr="00477073" w:rsidRDefault="00524B23" w:rsidP="00524B23">
      <w:pPr>
        <w:pStyle w:val="Style2"/>
        <w:outlineLvl w:val="2"/>
      </w:pPr>
      <w:bookmarkStart w:id="22" w:name="_Toc72358980"/>
      <w:r>
        <w:t xml:space="preserve">Описание </w:t>
      </w:r>
      <w:r w:rsidR="002445FB">
        <w:t>реализованного модуля</w:t>
      </w:r>
      <w:bookmarkEnd w:id="22"/>
    </w:p>
    <w:p w:rsidR="00524B23" w:rsidRPr="002A3002" w:rsidRDefault="00524B23" w:rsidP="00524B23">
      <w:pPr>
        <w:pStyle w:val="StyleText"/>
      </w:pPr>
      <w:r>
        <w:t>Данный модуль был разработан в соответствии с результатами проектирования.</w:t>
      </w:r>
      <w:r w:rsidR="002A3002" w:rsidRPr="002A3002">
        <w:t xml:space="preserve"> </w:t>
      </w:r>
      <w:r w:rsidR="002A3002">
        <w:t>Модуль осуществляет распознование номера полувагона и посредством взаимодействия с серверной частью вносит информацию о данном полувагоне в базу данных.</w:t>
      </w:r>
    </w:p>
    <w:p w:rsidR="00524B23" w:rsidRDefault="00524B23" w:rsidP="00524B23">
      <w:pPr>
        <w:pStyle w:val="StyleText"/>
      </w:pPr>
      <w:r>
        <w:t>Интерфейс соответствует шаблону пользовательского интерфейса</w:t>
      </w:r>
      <w:r w:rsidRPr="00524B23">
        <w:t xml:space="preserve">, </w:t>
      </w:r>
      <w:r>
        <w:t xml:space="preserve">приведённого на рисунке 21. Реализация </w:t>
      </w:r>
      <w:r w:rsidR="00412F2F">
        <w:t>интерфейса по данному макету</w:t>
      </w:r>
      <w:r>
        <w:t xml:space="preserve"> преведена на рисунке 33.</w:t>
      </w:r>
    </w:p>
    <w:p w:rsidR="00524B23" w:rsidRDefault="00524B23" w:rsidP="00524B23">
      <w:pPr>
        <w:pStyle w:val="StyleImage"/>
      </w:pPr>
    </w:p>
    <w:p w:rsidR="00524B23" w:rsidRDefault="00524B23" w:rsidP="00524B23">
      <w:pPr>
        <w:pStyle w:val="StyleImage"/>
      </w:pPr>
      <w:r>
        <w:rPr>
          <w:noProof/>
          <w:lang w:eastAsia="ru-RU"/>
        </w:rPr>
        <w:drawing>
          <wp:inline distT="0" distB="0" distL="0" distR="0">
            <wp:extent cx="5935980" cy="5189220"/>
            <wp:effectExtent l="19050" t="19050" r="26670" b="1143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5980" cy="5189220"/>
                    </a:xfrm>
                    <a:prstGeom prst="rect">
                      <a:avLst/>
                    </a:prstGeom>
                    <a:noFill/>
                    <a:ln>
                      <a:solidFill>
                        <a:schemeClr val="tx1"/>
                      </a:solidFill>
                    </a:ln>
                  </pic:spPr>
                </pic:pic>
              </a:graphicData>
            </a:graphic>
          </wp:inline>
        </w:drawing>
      </w:r>
    </w:p>
    <w:p w:rsidR="00524B23" w:rsidRPr="00524B23" w:rsidRDefault="002107B7" w:rsidP="00524B23">
      <w:pPr>
        <w:pStyle w:val="StyleImage"/>
      </w:pPr>
      <w:r>
        <w:t>Рисунок 33</w:t>
      </w:r>
      <w:r w:rsidR="00524B23">
        <w:t xml:space="preserve"> – Пользовательский интерфейс модуля </w:t>
      </w:r>
      <w:r w:rsidR="00524B23" w:rsidRPr="00524B23">
        <w:t>“</w:t>
      </w:r>
      <w:r w:rsidR="00524B23">
        <w:t>Камера</w:t>
      </w:r>
      <w:r w:rsidR="00524B23" w:rsidRPr="00524B23">
        <w:t>”</w:t>
      </w:r>
    </w:p>
    <w:p w:rsidR="00524B23" w:rsidRDefault="00524B2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2A3002" w:rsidRDefault="002A3002" w:rsidP="002A3002">
      <w:pPr>
        <w:pStyle w:val="Style2"/>
        <w:outlineLvl w:val="2"/>
      </w:pPr>
      <w:bookmarkStart w:id="23" w:name="_Toc72358981"/>
      <w:r>
        <w:lastRenderedPageBreak/>
        <w:t>Описание классов</w:t>
      </w:r>
      <w:r w:rsidR="005D215B">
        <w:t xml:space="preserve"> реализованных классов</w:t>
      </w:r>
      <w:bookmarkEnd w:id="23"/>
    </w:p>
    <w:p w:rsidR="002A3002" w:rsidRDefault="002A3002" w:rsidP="002A3002">
      <w:pPr>
        <w:pStyle w:val="StyleText"/>
      </w:pPr>
    </w:p>
    <w:p w:rsidR="005D215B" w:rsidRDefault="005D215B" w:rsidP="002A3002">
      <w:pPr>
        <w:pStyle w:val="StyleText"/>
      </w:pPr>
      <w:r>
        <w:t xml:space="preserve">Классы </w:t>
      </w:r>
      <w:r w:rsidRPr="001606B0">
        <w:rPr>
          <w:b/>
          <w:lang w:val="en-US"/>
        </w:rPr>
        <w:t>DataElementNumberWagon</w:t>
      </w:r>
      <w:r w:rsidRPr="005D215B">
        <w:t xml:space="preserve"> </w:t>
      </w:r>
      <w:r>
        <w:t xml:space="preserve">и </w:t>
      </w:r>
      <w:r w:rsidRPr="001606B0">
        <w:rPr>
          <w:b/>
          <w:lang w:val="en-US"/>
        </w:rPr>
        <w:t>DataElementWagon</w:t>
      </w:r>
      <w:r w:rsidR="001606B0" w:rsidRPr="001606B0">
        <w:t xml:space="preserve"> </w:t>
      </w:r>
      <w:r w:rsidR="001606B0">
        <w:t>используются для передачи данных между серверной и клиентской частью приложения</w:t>
      </w:r>
      <w:r w:rsidR="001606B0" w:rsidRPr="001606B0">
        <w:t xml:space="preserve">, </w:t>
      </w:r>
      <w:r w:rsidR="001606B0">
        <w:t xml:space="preserve">посредством формата </w:t>
      </w:r>
      <w:r w:rsidR="001606B0">
        <w:rPr>
          <w:lang w:val="en-US"/>
        </w:rPr>
        <w:t>JSON</w:t>
      </w:r>
      <w:r w:rsidR="001606B0" w:rsidRPr="001606B0">
        <w:t xml:space="preserve">. </w:t>
      </w:r>
      <w:r w:rsidR="001606B0">
        <w:t>Для данных классов таблица спецификации не предусмотрена</w:t>
      </w:r>
      <w:r w:rsidR="001606B0" w:rsidRPr="001606B0">
        <w:t xml:space="preserve">, </w:t>
      </w:r>
      <w:r w:rsidR="001606B0">
        <w:t>так как ничего кроме инкапсулированных атрибутов и геттеров</w:t>
      </w:r>
      <w:r w:rsidR="001606B0" w:rsidRPr="001606B0">
        <w:t>/</w:t>
      </w:r>
      <w:r w:rsidR="001606B0">
        <w:t>сеттеров ничего нет.</w:t>
      </w:r>
    </w:p>
    <w:p w:rsidR="001606B0" w:rsidRDefault="001606B0" w:rsidP="002A3002">
      <w:pPr>
        <w:pStyle w:val="StyleText"/>
      </w:pPr>
    </w:p>
    <w:p w:rsidR="001606B0" w:rsidRDefault="001606B0" w:rsidP="002A3002">
      <w:pPr>
        <w:pStyle w:val="StyleText"/>
      </w:pPr>
      <w:r>
        <w:t xml:space="preserve">Класс </w:t>
      </w:r>
      <w:r w:rsidRPr="001606B0">
        <w:rPr>
          <w:b/>
          <w:lang w:val="en-US"/>
        </w:rPr>
        <w:t>DataNetwork</w:t>
      </w:r>
      <w:r w:rsidRPr="001606B0">
        <w:t xml:space="preserve"> </w:t>
      </w:r>
      <w:r>
        <w:t>реализует логику взаимодействия с серверной частью приложения. С помощью данного модуля осущесвтляется загрузка на сервер изображения распознанного полувагона</w:t>
      </w:r>
      <w:r w:rsidRPr="001606B0">
        <w:t xml:space="preserve">, </w:t>
      </w:r>
      <w:r>
        <w:t>добавление информации о распознанном полувагоне</w:t>
      </w:r>
      <w:r w:rsidRPr="001606B0">
        <w:t xml:space="preserve">, </w:t>
      </w:r>
      <w:r>
        <w:t>а также проверки на присутствие данного полувагона в таблице соответствия накладных и полувагонов и загрузка номеров всех зарегистрированных полувагонов (не прибывших) для выбора</w:t>
      </w:r>
      <w:r w:rsidRPr="001606B0">
        <w:t xml:space="preserve">, </w:t>
      </w:r>
      <w:r>
        <w:t>в случае не корректного распознования. Таблица спецификации для данного класса представлена в таблице 9.</w:t>
      </w:r>
    </w:p>
    <w:p w:rsidR="007E1E12" w:rsidRDefault="007E1E12" w:rsidP="002A3002">
      <w:pPr>
        <w:pStyle w:val="StyleText"/>
      </w:pPr>
    </w:p>
    <w:p w:rsidR="007E1E12" w:rsidRDefault="007E1E12" w:rsidP="002A3002">
      <w:pPr>
        <w:pStyle w:val="StyleText"/>
      </w:pPr>
      <w:r>
        <w:t xml:space="preserve">Класс </w:t>
      </w:r>
      <w:r w:rsidRPr="007E1E12">
        <w:rPr>
          <w:b/>
          <w:lang w:val="en-US"/>
        </w:rPr>
        <w:t>CvUtils</w:t>
      </w:r>
      <w:r w:rsidRPr="007E1E12">
        <w:t xml:space="preserve"> </w:t>
      </w:r>
      <w:r>
        <w:t>используется для работы с изображениями</w:t>
      </w:r>
      <w:r w:rsidRPr="007E1E12">
        <w:t xml:space="preserve">: </w:t>
      </w:r>
      <w:r>
        <w:t>конвертация одних типов изображений в другие</w:t>
      </w:r>
      <w:r w:rsidRPr="007E1E12">
        <w:t xml:space="preserve">, </w:t>
      </w:r>
      <w:r>
        <w:t>конвертация данных о изображении из одних представлений в другие</w:t>
      </w:r>
      <w:r w:rsidRPr="007E1E12">
        <w:t xml:space="preserve">, </w:t>
      </w:r>
      <w:r>
        <w:t>рассчёт цветовых схем и вывод на экран изображения. Таблица спецификации для данного класса представлена в таблице 10.</w:t>
      </w:r>
    </w:p>
    <w:p w:rsidR="007E1E12" w:rsidRDefault="007E1E12" w:rsidP="002A3002">
      <w:pPr>
        <w:pStyle w:val="StyleText"/>
      </w:pPr>
    </w:p>
    <w:p w:rsidR="001C63E6" w:rsidRDefault="001C63E6" w:rsidP="001C63E6">
      <w:pPr>
        <w:pStyle w:val="StyleText"/>
      </w:pPr>
      <w:r>
        <w:t>Класс</w:t>
      </w:r>
      <w:r w:rsidRPr="001C63E6">
        <w:t xml:space="preserve"> </w:t>
      </w:r>
      <w:r w:rsidRPr="006D65BC">
        <w:rPr>
          <w:b/>
          <w:lang w:val="en-US"/>
        </w:rPr>
        <w:t>Recognizer</w:t>
      </w:r>
      <w:r w:rsidRPr="006D65BC">
        <w:t xml:space="preserve"> </w:t>
      </w:r>
      <w:r w:rsidR="006D65BC">
        <w:t>реализует логику идентификации номера полувагона на изображении и распознование номера полувагона. Таблица спецификации для данного класса представлена в таблице 11.</w:t>
      </w:r>
    </w:p>
    <w:p w:rsidR="003C7D7C" w:rsidRDefault="003C7D7C" w:rsidP="001C63E6">
      <w:pPr>
        <w:pStyle w:val="StyleText"/>
      </w:pPr>
    </w:p>
    <w:p w:rsidR="003C7D7C" w:rsidRPr="003C7D7C" w:rsidRDefault="003C7D7C" w:rsidP="001C63E6">
      <w:pPr>
        <w:pStyle w:val="StyleText"/>
      </w:pPr>
      <w:r>
        <w:t xml:space="preserve">Класс </w:t>
      </w:r>
      <w:r w:rsidRPr="003C7D7C">
        <w:rPr>
          <w:b/>
          <w:lang w:val="en-US"/>
        </w:rPr>
        <w:t>Camera</w:t>
      </w:r>
      <w:r w:rsidRPr="003C7D7C">
        <w:t xml:space="preserve"> </w:t>
      </w:r>
      <w:r>
        <w:t>программирует окно пользовательского интерфейса. Таблица спецификации для данного класса представлена в таблице 12.</w:t>
      </w:r>
    </w:p>
    <w:p w:rsidR="002A3002" w:rsidRDefault="002A300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1606B0" w:rsidRDefault="001606B0" w:rsidP="001606B0">
      <w:pPr>
        <w:pStyle w:val="Style2"/>
        <w:outlineLvl w:val="2"/>
      </w:pPr>
      <w:bookmarkStart w:id="24" w:name="_Toc72358982"/>
      <w:r>
        <w:lastRenderedPageBreak/>
        <w:t>Спецификация методов реализованных классов</w:t>
      </w:r>
      <w:bookmarkEnd w:id="24"/>
    </w:p>
    <w:p w:rsidR="001606B0" w:rsidRDefault="001606B0" w:rsidP="001606B0">
      <w:pPr>
        <w:pStyle w:val="StyleText"/>
      </w:pPr>
    </w:p>
    <w:p w:rsidR="001606B0" w:rsidRPr="001606B0" w:rsidRDefault="001606B0" w:rsidP="001606B0">
      <w:pPr>
        <w:pStyle w:val="StyleText"/>
      </w:pPr>
      <w:r>
        <w:t xml:space="preserve">Таблица 9 – Таблица спецификаций методов класса </w:t>
      </w:r>
      <w:r>
        <w:rPr>
          <w:lang w:val="en-US"/>
        </w:rPr>
        <w:t>DataNetwork</w:t>
      </w:r>
    </w:p>
    <w:tbl>
      <w:tblPr>
        <w:tblStyle w:val="1a"/>
        <w:tblW w:w="0" w:type="auto"/>
        <w:tblLook w:val="04A0" w:firstRow="1" w:lastRow="0" w:firstColumn="1" w:lastColumn="0" w:noHBand="0" w:noVBand="1"/>
      </w:tblPr>
      <w:tblGrid>
        <w:gridCol w:w="1643"/>
        <w:gridCol w:w="1276"/>
        <w:gridCol w:w="1242"/>
        <w:gridCol w:w="830"/>
        <w:gridCol w:w="1123"/>
        <w:gridCol w:w="1210"/>
        <w:gridCol w:w="2247"/>
      </w:tblGrid>
      <w:tr w:rsidR="00E22C6B" w:rsidRPr="00FF54C3" w:rsidTr="001C63E6">
        <w:tc>
          <w:tcPr>
            <w:tcW w:w="1657"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1606B0" w:rsidRPr="00FF54C3" w:rsidRDefault="001606B0"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E22C6B" w:rsidRPr="00FF54C3" w:rsidTr="001C63E6">
        <w:tc>
          <w:tcPr>
            <w:tcW w:w="1657" w:type="dxa"/>
          </w:tcPr>
          <w:p w:rsidR="001606B0" w:rsidRPr="001606B0" w:rsidRDefault="001606B0" w:rsidP="001C63E6">
            <w:pPr>
              <w:jc w:val="center"/>
              <w:rPr>
                <w:sz w:val="28"/>
                <w:lang w:val="en-US"/>
              </w:rPr>
            </w:pPr>
            <w:r>
              <w:rPr>
                <w:sz w:val="28"/>
                <w:lang w:val="en-US"/>
              </w:rPr>
              <w:t>isNumberWagon</w:t>
            </w:r>
          </w:p>
        </w:tc>
        <w:tc>
          <w:tcPr>
            <w:tcW w:w="1263" w:type="dxa"/>
          </w:tcPr>
          <w:p w:rsidR="001606B0" w:rsidRDefault="001606B0" w:rsidP="001C63E6">
            <w:pPr>
              <w:jc w:val="center"/>
              <w:rPr>
                <w:sz w:val="28"/>
                <w:lang w:val="en-US"/>
              </w:rPr>
            </w:pPr>
            <w:r>
              <w:rPr>
                <w:sz w:val="28"/>
                <w:lang w:val="en-US"/>
              </w:rPr>
              <w:t>address</w:t>
            </w:r>
          </w:p>
          <w:p w:rsidR="001606B0" w:rsidRPr="001606B0" w:rsidRDefault="001606B0" w:rsidP="001C63E6">
            <w:pPr>
              <w:jc w:val="center"/>
              <w:rPr>
                <w:sz w:val="28"/>
                <w:lang w:val="en-US"/>
              </w:rPr>
            </w:pPr>
            <w:r>
              <w:rPr>
                <w:sz w:val="28"/>
                <w:lang w:val="en-US"/>
              </w:rPr>
              <w:t>numberWagon</w:t>
            </w:r>
          </w:p>
        </w:tc>
        <w:tc>
          <w:tcPr>
            <w:tcW w:w="1609" w:type="dxa"/>
          </w:tcPr>
          <w:p w:rsidR="001606B0" w:rsidRDefault="001606B0" w:rsidP="001C63E6">
            <w:pPr>
              <w:jc w:val="center"/>
              <w:rPr>
                <w:sz w:val="28"/>
              </w:rPr>
            </w:pPr>
            <w:r>
              <w:rPr>
                <w:sz w:val="28"/>
              </w:rPr>
              <w:t>Адрес подключения</w:t>
            </w:r>
          </w:p>
          <w:p w:rsidR="001606B0" w:rsidRPr="001606B0" w:rsidRDefault="001606B0" w:rsidP="001C63E6">
            <w:pPr>
              <w:jc w:val="center"/>
              <w:rPr>
                <w:sz w:val="28"/>
              </w:rPr>
            </w:pPr>
            <w:r>
              <w:rPr>
                <w:sz w:val="28"/>
              </w:rPr>
              <w:t>Номер полувагона</w:t>
            </w:r>
            <w:r w:rsidRPr="001606B0">
              <w:rPr>
                <w:sz w:val="28"/>
              </w:rPr>
              <w:t xml:space="preserve">, </w:t>
            </w:r>
            <w:r>
              <w:rPr>
                <w:sz w:val="28"/>
              </w:rPr>
              <w:t>который необходимо найти в базе данных</w:t>
            </w:r>
          </w:p>
        </w:tc>
        <w:tc>
          <w:tcPr>
            <w:tcW w:w="1536" w:type="dxa"/>
          </w:tcPr>
          <w:p w:rsidR="001606B0" w:rsidRDefault="001606B0" w:rsidP="001C63E6">
            <w:pPr>
              <w:jc w:val="center"/>
              <w:rPr>
                <w:sz w:val="28"/>
                <w:lang w:val="en-US"/>
              </w:rPr>
            </w:pPr>
            <w:r>
              <w:rPr>
                <w:sz w:val="28"/>
                <w:lang w:val="en-US"/>
              </w:rPr>
              <w:t>String</w:t>
            </w:r>
          </w:p>
          <w:p w:rsidR="001606B0" w:rsidRPr="001606B0" w:rsidRDefault="001606B0" w:rsidP="001C63E6">
            <w:pPr>
              <w:jc w:val="center"/>
              <w:rPr>
                <w:sz w:val="28"/>
                <w:lang w:val="en-US"/>
              </w:rPr>
            </w:pPr>
            <w:r>
              <w:rPr>
                <w:sz w:val="28"/>
                <w:lang w:val="en-US"/>
              </w:rPr>
              <w:t>Integer</w:t>
            </w:r>
          </w:p>
        </w:tc>
        <w:tc>
          <w:tcPr>
            <w:tcW w:w="1263" w:type="dxa"/>
          </w:tcPr>
          <w:p w:rsidR="001606B0" w:rsidRPr="001606B0" w:rsidRDefault="001606B0" w:rsidP="001C63E6">
            <w:pPr>
              <w:jc w:val="center"/>
              <w:rPr>
                <w:sz w:val="28"/>
                <w:lang w:val="en-US"/>
              </w:rPr>
            </w:pPr>
            <w:r>
              <w:rPr>
                <w:sz w:val="28"/>
                <w:lang w:val="en-US"/>
              </w:rPr>
              <w:t>result</w:t>
            </w:r>
          </w:p>
        </w:tc>
        <w:tc>
          <w:tcPr>
            <w:tcW w:w="1319" w:type="dxa"/>
          </w:tcPr>
          <w:p w:rsidR="001606B0" w:rsidRPr="001606B0" w:rsidRDefault="001606B0" w:rsidP="001C63E6">
            <w:pPr>
              <w:jc w:val="center"/>
              <w:rPr>
                <w:sz w:val="28"/>
              </w:rPr>
            </w:pPr>
            <w:r>
              <w:rPr>
                <w:sz w:val="28"/>
              </w:rPr>
              <w:t>Результат поиска номера полувагона в базе данных</w:t>
            </w:r>
          </w:p>
        </w:tc>
        <w:tc>
          <w:tcPr>
            <w:tcW w:w="924" w:type="dxa"/>
          </w:tcPr>
          <w:p w:rsidR="001606B0" w:rsidRPr="001606B0" w:rsidRDefault="001606B0" w:rsidP="001C63E6">
            <w:pPr>
              <w:jc w:val="center"/>
              <w:rPr>
                <w:sz w:val="28"/>
                <w:lang w:val="en-US"/>
              </w:rPr>
            </w:pPr>
            <w:r>
              <w:rPr>
                <w:sz w:val="28"/>
                <w:lang w:val="en-US"/>
              </w:rPr>
              <w:t>boolean</w:t>
            </w:r>
          </w:p>
        </w:tc>
      </w:tr>
      <w:tr w:rsidR="00E22C6B" w:rsidRPr="00FF54C3" w:rsidTr="001C63E6">
        <w:tc>
          <w:tcPr>
            <w:tcW w:w="1657" w:type="dxa"/>
          </w:tcPr>
          <w:p w:rsidR="001606B0" w:rsidRPr="001606B0" w:rsidRDefault="001606B0" w:rsidP="001C63E6">
            <w:pPr>
              <w:jc w:val="center"/>
              <w:rPr>
                <w:sz w:val="28"/>
                <w:lang w:val="en-US"/>
              </w:rPr>
            </w:pPr>
            <w:r>
              <w:rPr>
                <w:sz w:val="28"/>
                <w:lang w:val="en-US"/>
              </w:rPr>
              <w:t>updateDataElement</w:t>
            </w:r>
          </w:p>
        </w:tc>
        <w:tc>
          <w:tcPr>
            <w:tcW w:w="1263" w:type="dxa"/>
          </w:tcPr>
          <w:p w:rsidR="001606B0" w:rsidRDefault="001606B0" w:rsidP="001C63E6">
            <w:pPr>
              <w:jc w:val="center"/>
              <w:rPr>
                <w:sz w:val="28"/>
                <w:lang w:val="en-US"/>
              </w:rPr>
            </w:pPr>
            <w:r>
              <w:rPr>
                <w:sz w:val="28"/>
                <w:lang w:val="en-US"/>
              </w:rPr>
              <w:t>address</w:t>
            </w:r>
          </w:p>
          <w:p w:rsidR="001606B0" w:rsidRPr="001606B0" w:rsidRDefault="001606B0" w:rsidP="001C63E6">
            <w:pPr>
              <w:jc w:val="center"/>
              <w:rPr>
                <w:sz w:val="28"/>
                <w:lang w:val="en-US"/>
              </w:rPr>
            </w:pPr>
            <w:r>
              <w:rPr>
                <w:sz w:val="28"/>
                <w:lang w:val="en-US"/>
              </w:rPr>
              <w:t>dataElement</w:t>
            </w:r>
          </w:p>
        </w:tc>
        <w:tc>
          <w:tcPr>
            <w:tcW w:w="1609" w:type="dxa"/>
          </w:tcPr>
          <w:p w:rsidR="001606B0" w:rsidRDefault="001606B0" w:rsidP="001C63E6">
            <w:pPr>
              <w:jc w:val="center"/>
              <w:rPr>
                <w:sz w:val="28"/>
              </w:rPr>
            </w:pPr>
            <w:r>
              <w:rPr>
                <w:sz w:val="28"/>
              </w:rPr>
              <w:t>Адрес подключения</w:t>
            </w:r>
          </w:p>
          <w:p w:rsidR="001606B0" w:rsidRPr="001606B0" w:rsidRDefault="001606B0" w:rsidP="001C63E6">
            <w:pPr>
              <w:jc w:val="center"/>
              <w:rPr>
                <w:sz w:val="28"/>
              </w:rPr>
            </w:pPr>
            <w:r>
              <w:rPr>
                <w:sz w:val="28"/>
              </w:rPr>
              <w:t>Элемент данных</w:t>
            </w:r>
          </w:p>
        </w:tc>
        <w:tc>
          <w:tcPr>
            <w:tcW w:w="1536" w:type="dxa"/>
          </w:tcPr>
          <w:p w:rsidR="001606B0" w:rsidRDefault="001606B0" w:rsidP="001C63E6">
            <w:pPr>
              <w:jc w:val="center"/>
              <w:rPr>
                <w:sz w:val="28"/>
                <w:lang w:val="en-US"/>
              </w:rPr>
            </w:pPr>
            <w:r>
              <w:rPr>
                <w:sz w:val="28"/>
                <w:lang w:val="en-US"/>
              </w:rPr>
              <w:t>String</w:t>
            </w:r>
          </w:p>
          <w:p w:rsidR="001606B0" w:rsidRPr="001606B0" w:rsidRDefault="001606B0" w:rsidP="001C63E6">
            <w:pPr>
              <w:jc w:val="center"/>
              <w:rPr>
                <w:sz w:val="28"/>
                <w:lang w:val="en-US"/>
              </w:rPr>
            </w:pPr>
            <w:r>
              <w:rPr>
                <w:sz w:val="28"/>
                <w:lang w:val="en-US"/>
              </w:rPr>
              <w:t>T</w:t>
            </w:r>
          </w:p>
        </w:tc>
        <w:tc>
          <w:tcPr>
            <w:tcW w:w="1263" w:type="dxa"/>
          </w:tcPr>
          <w:p w:rsidR="001606B0" w:rsidRPr="001606B0" w:rsidRDefault="001606B0" w:rsidP="001C63E6">
            <w:pPr>
              <w:jc w:val="center"/>
              <w:rPr>
                <w:sz w:val="28"/>
                <w:lang w:val="en-US"/>
              </w:rPr>
            </w:pPr>
            <w:r>
              <w:rPr>
                <w:sz w:val="28"/>
                <w:lang w:val="en-US"/>
              </w:rPr>
              <w:t>-</w:t>
            </w:r>
          </w:p>
        </w:tc>
        <w:tc>
          <w:tcPr>
            <w:tcW w:w="1319" w:type="dxa"/>
          </w:tcPr>
          <w:p w:rsidR="001606B0" w:rsidRPr="001606B0" w:rsidRDefault="001606B0" w:rsidP="001C63E6">
            <w:pPr>
              <w:jc w:val="center"/>
              <w:rPr>
                <w:sz w:val="28"/>
                <w:lang w:val="en-US"/>
              </w:rPr>
            </w:pPr>
            <w:r>
              <w:rPr>
                <w:sz w:val="28"/>
                <w:lang w:val="en-US"/>
              </w:rPr>
              <w:t>-</w:t>
            </w:r>
          </w:p>
        </w:tc>
        <w:tc>
          <w:tcPr>
            <w:tcW w:w="924" w:type="dxa"/>
          </w:tcPr>
          <w:p w:rsidR="001606B0" w:rsidRPr="001606B0" w:rsidRDefault="001606B0" w:rsidP="001C63E6">
            <w:pPr>
              <w:jc w:val="center"/>
              <w:rPr>
                <w:sz w:val="28"/>
                <w:lang w:val="en-US"/>
              </w:rPr>
            </w:pPr>
            <w:r>
              <w:rPr>
                <w:sz w:val="28"/>
                <w:lang w:val="en-US"/>
              </w:rPr>
              <w:t>-</w:t>
            </w:r>
          </w:p>
        </w:tc>
      </w:tr>
      <w:tr w:rsidR="00E22C6B" w:rsidRPr="00FF54C3" w:rsidTr="001C63E6">
        <w:tc>
          <w:tcPr>
            <w:tcW w:w="1657" w:type="dxa"/>
          </w:tcPr>
          <w:p w:rsidR="001606B0" w:rsidRPr="00E22C6B" w:rsidRDefault="00E22C6B" w:rsidP="001C63E6">
            <w:pPr>
              <w:jc w:val="center"/>
              <w:rPr>
                <w:sz w:val="28"/>
                <w:lang w:val="en-US"/>
              </w:rPr>
            </w:pPr>
            <w:r>
              <w:rPr>
                <w:sz w:val="28"/>
                <w:lang w:val="en-US"/>
              </w:rPr>
              <w:t>getListDataElement</w:t>
            </w:r>
          </w:p>
        </w:tc>
        <w:tc>
          <w:tcPr>
            <w:tcW w:w="1263" w:type="dxa"/>
          </w:tcPr>
          <w:p w:rsidR="001606B0" w:rsidRPr="00E22C6B" w:rsidRDefault="00E22C6B" w:rsidP="001C63E6">
            <w:pPr>
              <w:jc w:val="center"/>
              <w:rPr>
                <w:sz w:val="28"/>
                <w:lang w:val="en-US"/>
              </w:rPr>
            </w:pPr>
            <w:r>
              <w:rPr>
                <w:sz w:val="28"/>
                <w:lang w:val="en-US"/>
              </w:rPr>
              <w:t>address</w:t>
            </w:r>
          </w:p>
        </w:tc>
        <w:tc>
          <w:tcPr>
            <w:tcW w:w="1609" w:type="dxa"/>
          </w:tcPr>
          <w:p w:rsidR="001606B0" w:rsidRPr="001606B0" w:rsidRDefault="00E22C6B" w:rsidP="001C63E6">
            <w:pPr>
              <w:jc w:val="center"/>
              <w:rPr>
                <w:sz w:val="28"/>
              </w:rPr>
            </w:pPr>
            <w:r>
              <w:rPr>
                <w:sz w:val="28"/>
              </w:rPr>
              <w:t>Адрес подключения</w:t>
            </w:r>
          </w:p>
        </w:tc>
        <w:tc>
          <w:tcPr>
            <w:tcW w:w="1536" w:type="dxa"/>
          </w:tcPr>
          <w:p w:rsidR="001606B0" w:rsidRPr="00E22C6B" w:rsidRDefault="00E22C6B" w:rsidP="001C63E6">
            <w:pPr>
              <w:jc w:val="center"/>
              <w:rPr>
                <w:sz w:val="28"/>
                <w:lang w:val="en-US"/>
              </w:rPr>
            </w:pPr>
            <w:r>
              <w:rPr>
                <w:sz w:val="28"/>
                <w:lang w:val="en-US"/>
              </w:rPr>
              <w:t>String</w:t>
            </w:r>
          </w:p>
        </w:tc>
        <w:tc>
          <w:tcPr>
            <w:tcW w:w="1263" w:type="dxa"/>
          </w:tcPr>
          <w:p w:rsidR="001606B0" w:rsidRPr="00E22C6B" w:rsidRDefault="00E22C6B" w:rsidP="001C63E6">
            <w:pPr>
              <w:jc w:val="center"/>
              <w:rPr>
                <w:sz w:val="28"/>
                <w:lang w:val="en-US"/>
              </w:rPr>
            </w:pPr>
            <w:r>
              <w:rPr>
                <w:sz w:val="28"/>
                <w:lang w:val="en-US"/>
              </w:rPr>
              <w:t>wagons</w:t>
            </w:r>
          </w:p>
        </w:tc>
        <w:tc>
          <w:tcPr>
            <w:tcW w:w="1319" w:type="dxa"/>
          </w:tcPr>
          <w:p w:rsidR="001606B0" w:rsidRPr="00E22C6B" w:rsidRDefault="00E22C6B" w:rsidP="001C63E6">
            <w:pPr>
              <w:jc w:val="center"/>
              <w:rPr>
                <w:sz w:val="28"/>
              </w:rPr>
            </w:pPr>
            <w:r>
              <w:rPr>
                <w:sz w:val="28"/>
              </w:rPr>
              <w:t>Все номера полувагонов из таблицы регистрации</w:t>
            </w:r>
            <w:r w:rsidRPr="00E22C6B">
              <w:rPr>
                <w:sz w:val="28"/>
              </w:rPr>
              <w:t xml:space="preserve">, </w:t>
            </w:r>
            <w:r>
              <w:rPr>
                <w:sz w:val="28"/>
              </w:rPr>
              <w:t>которые ещё не прибыли</w:t>
            </w:r>
          </w:p>
        </w:tc>
        <w:tc>
          <w:tcPr>
            <w:tcW w:w="924" w:type="dxa"/>
          </w:tcPr>
          <w:p w:rsidR="001606B0" w:rsidRPr="00E22C6B" w:rsidRDefault="00E22C6B" w:rsidP="001C63E6">
            <w:pPr>
              <w:jc w:val="center"/>
              <w:rPr>
                <w:sz w:val="28"/>
                <w:lang w:val="en-US"/>
              </w:rPr>
            </w:pPr>
            <w:r>
              <w:rPr>
                <w:sz w:val="28"/>
                <w:lang w:val="en-US"/>
              </w:rPr>
              <w:t>DataElementNumberWagon</w:t>
            </w:r>
          </w:p>
        </w:tc>
      </w:tr>
    </w:tbl>
    <w:p w:rsidR="001606B0" w:rsidRDefault="001606B0"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B16102" w:rsidRDefault="00B16102" w:rsidP="00B16102">
      <w:pPr>
        <w:pStyle w:val="StyleText"/>
        <w:rPr>
          <w:lang w:eastAsia="ar-SA"/>
        </w:rPr>
      </w:pPr>
      <w:r>
        <w:rPr>
          <w:lang w:eastAsia="ar-SA"/>
        </w:rPr>
        <w:lastRenderedPageBreak/>
        <w:t>Продолжение таблицы 9</w:t>
      </w:r>
    </w:p>
    <w:tbl>
      <w:tblPr>
        <w:tblStyle w:val="1a"/>
        <w:tblW w:w="0" w:type="auto"/>
        <w:tblLook w:val="04A0" w:firstRow="1" w:lastRow="0" w:firstColumn="1" w:lastColumn="0" w:noHBand="0" w:noVBand="1"/>
      </w:tblPr>
      <w:tblGrid>
        <w:gridCol w:w="1678"/>
        <w:gridCol w:w="1260"/>
        <w:gridCol w:w="1827"/>
        <w:gridCol w:w="1171"/>
        <w:gridCol w:w="939"/>
        <w:gridCol w:w="1785"/>
        <w:gridCol w:w="911"/>
      </w:tblGrid>
      <w:tr w:rsidR="00B16102" w:rsidRPr="001606B0" w:rsidTr="001C63E6">
        <w:tc>
          <w:tcPr>
            <w:tcW w:w="1657" w:type="dxa"/>
          </w:tcPr>
          <w:p w:rsidR="00B16102" w:rsidRPr="001606B0" w:rsidRDefault="00B16102" w:rsidP="001C63E6">
            <w:pPr>
              <w:jc w:val="center"/>
              <w:rPr>
                <w:sz w:val="28"/>
                <w:lang w:val="en-US"/>
              </w:rPr>
            </w:pPr>
            <w:r>
              <w:rPr>
                <w:sz w:val="28"/>
                <w:lang w:val="en-US"/>
              </w:rPr>
              <w:t>getFilePath</w:t>
            </w:r>
          </w:p>
        </w:tc>
        <w:tc>
          <w:tcPr>
            <w:tcW w:w="1263" w:type="dxa"/>
          </w:tcPr>
          <w:p w:rsidR="00B16102" w:rsidRDefault="00B16102" w:rsidP="001C63E6">
            <w:pPr>
              <w:jc w:val="center"/>
              <w:rPr>
                <w:sz w:val="28"/>
                <w:lang w:val="en-US"/>
              </w:rPr>
            </w:pPr>
            <w:r>
              <w:rPr>
                <w:sz w:val="28"/>
                <w:lang w:val="en-US"/>
              </w:rPr>
              <w:t>address</w:t>
            </w:r>
          </w:p>
          <w:p w:rsidR="00B16102" w:rsidRPr="001606B0" w:rsidRDefault="00B16102" w:rsidP="001C63E6">
            <w:pPr>
              <w:jc w:val="center"/>
              <w:rPr>
                <w:sz w:val="28"/>
                <w:lang w:val="en-US"/>
              </w:rPr>
            </w:pPr>
            <w:r>
              <w:rPr>
                <w:sz w:val="28"/>
                <w:lang w:val="en-US"/>
              </w:rPr>
              <w:t>fileName</w:t>
            </w:r>
          </w:p>
        </w:tc>
        <w:tc>
          <w:tcPr>
            <w:tcW w:w="1609" w:type="dxa"/>
          </w:tcPr>
          <w:p w:rsidR="00B16102" w:rsidRDefault="00B16102" w:rsidP="001C63E6">
            <w:pPr>
              <w:jc w:val="center"/>
              <w:rPr>
                <w:sz w:val="28"/>
              </w:rPr>
            </w:pPr>
            <w:r>
              <w:rPr>
                <w:sz w:val="28"/>
              </w:rPr>
              <w:t>Адрес подключения</w:t>
            </w:r>
          </w:p>
          <w:p w:rsidR="00B16102" w:rsidRPr="00B16102" w:rsidRDefault="00B16102" w:rsidP="001C63E6">
            <w:pPr>
              <w:jc w:val="center"/>
              <w:rPr>
                <w:sz w:val="28"/>
              </w:rPr>
            </w:pPr>
            <w:r>
              <w:rPr>
                <w:sz w:val="28"/>
              </w:rPr>
              <w:t>Название файла</w:t>
            </w:r>
            <w:r w:rsidRPr="00B16102">
              <w:rPr>
                <w:sz w:val="28"/>
              </w:rPr>
              <w:t xml:space="preserve">, </w:t>
            </w:r>
            <w:r>
              <w:rPr>
                <w:sz w:val="28"/>
              </w:rPr>
              <w:t>абсолютный путь к которому нужно получить</w:t>
            </w:r>
          </w:p>
        </w:tc>
        <w:tc>
          <w:tcPr>
            <w:tcW w:w="1536" w:type="dxa"/>
          </w:tcPr>
          <w:p w:rsidR="00B16102" w:rsidRDefault="00B16102" w:rsidP="001C63E6">
            <w:pPr>
              <w:jc w:val="center"/>
              <w:rPr>
                <w:sz w:val="28"/>
                <w:lang w:val="en-US"/>
              </w:rPr>
            </w:pPr>
            <w:r>
              <w:rPr>
                <w:sz w:val="28"/>
                <w:lang w:val="en-US"/>
              </w:rPr>
              <w:t>String</w:t>
            </w:r>
          </w:p>
          <w:p w:rsidR="00B16102" w:rsidRPr="001606B0" w:rsidRDefault="00B16102" w:rsidP="001C63E6">
            <w:pPr>
              <w:jc w:val="center"/>
              <w:rPr>
                <w:sz w:val="28"/>
                <w:lang w:val="en-US"/>
              </w:rPr>
            </w:pPr>
            <w:r>
              <w:rPr>
                <w:sz w:val="28"/>
                <w:lang w:val="en-US"/>
              </w:rPr>
              <w:t>String</w:t>
            </w:r>
          </w:p>
        </w:tc>
        <w:tc>
          <w:tcPr>
            <w:tcW w:w="1263" w:type="dxa"/>
          </w:tcPr>
          <w:p w:rsidR="00B16102" w:rsidRPr="001606B0" w:rsidRDefault="00B16102" w:rsidP="001C63E6">
            <w:pPr>
              <w:jc w:val="center"/>
              <w:rPr>
                <w:sz w:val="28"/>
                <w:lang w:val="en-US"/>
              </w:rPr>
            </w:pPr>
            <w:r>
              <w:rPr>
                <w:sz w:val="28"/>
                <w:lang w:val="en-US"/>
              </w:rPr>
              <w:t>path</w:t>
            </w:r>
          </w:p>
        </w:tc>
        <w:tc>
          <w:tcPr>
            <w:tcW w:w="1319" w:type="dxa"/>
          </w:tcPr>
          <w:p w:rsidR="00B16102" w:rsidRPr="001606B0" w:rsidRDefault="00B16102" w:rsidP="001C63E6">
            <w:pPr>
              <w:jc w:val="center"/>
              <w:rPr>
                <w:sz w:val="28"/>
              </w:rPr>
            </w:pPr>
            <w:r>
              <w:rPr>
                <w:sz w:val="28"/>
              </w:rPr>
              <w:t>Абсолютный путь к файлу на локальном хранилище сервера</w:t>
            </w:r>
          </w:p>
        </w:tc>
        <w:tc>
          <w:tcPr>
            <w:tcW w:w="924" w:type="dxa"/>
          </w:tcPr>
          <w:p w:rsidR="00B16102" w:rsidRPr="001606B0" w:rsidRDefault="00B16102" w:rsidP="001C63E6">
            <w:pPr>
              <w:jc w:val="center"/>
              <w:rPr>
                <w:sz w:val="28"/>
                <w:lang w:val="en-US"/>
              </w:rPr>
            </w:pPr>
            <w:r>
              <w:rPr>
                <w:sz w:val="28"/>
                <w:lang w:val="en-US"/>
              </w:rPr>
              <w:t>String</w:t>
            </w:r>
          </w:p>
        </w:tc>
      </w:tr>
      <w:tr w:rsidR="00B16102" w:rsidRPr="00B16102" w:rsidTr="001C63E6">
        <w:tc>
          <w:tcPr>
            <w:tcW w:w="1657" w:type="dxa"/>
          </w:tcPr>
          <w:p w:rsidR="00B16102" w:rsidRDefault="00B16102" w:rsidP="001C63E6">
            <w:pPr>
              <w:jc w:val="center"/>
              <w:rPr>
                <w:sz w:val="28"/>
                <w:lang w:val="en-US"/>
              </w:rPr>
            </w:pPr>
            <w:r>
              <w:rPr>
                <w:sz w:val="28"/>
                <w:lang w:val="en-US"/>
              </w:rPr>
              <w:t>uploadImage</w:t>
            </w:r>
          </w:p>
        </w:tc>
        <w:tc>
          <w:tcPr>
            <w:tcW w:w="1263" w:type="dxa"/>
          </w:tcPr>
          <w:p w:rsidR="00B16102" w:rsidRDefault="00B16102" w:rsidP="001C63E6">
            <w:pPr>
              <w:jc w:val="center"/>
              <w:rPr>
                <w:sz w:val="28"/>
                <w:lang w:val="en-US"/>
              </w:rPr>
            </w:pPr>
            <w:r>
              <w:rPr>
                <w:sz w:val="28"/>
                <w:lang w:val="en-US"/>
              </w:rPr>
              <w:t>address</w:t>
            </w:r>
          </w:p>
          <w:p w:rsidR="00B16102" w:rsidRDefault="00B16102" w:rsidP="001C63E6">
            <w:pPr>
              <w:jc w:val="center"/>
              <w:rPr>
                <w:sz w:val="28"/>
                <w:lang w:val="en-US"/>
              </w:rPr>
            </w:pPr>
            <w:r>
              <w:rPr>
                <w:sz w:val="28"/>
                <w:lang w:val="en-US"/>
              </w:rPr>
              <w:t>filePath</w:t>
            </w:r>
          </w:p>
        </w:tc>
        <w:tc>
          <w:tcPr>
            <w:tcW w:w="1609" w:type="dxa"/>
          </w:tcPr>
          <w:p w:rsidR="00B16102" w:rsidRDefault="00B16102" w:rsidP="001C63E6">
            <w:pPr>
              <w:jc w:val="center"/>
              <w:rPr>
                <w:sz w:val="28"/>
              </w:rPr>
            </w:pPr>
            <w:r>
              <w:rPr>
                <w:sz w:val="28"/>
              </w:rPr>
              <w:t>Адрес подключения</w:t>
            </w:r>
          </w:p>
          <w:p w:rsidR="00B16102" w:rsidRPr="00B16102" w:rsidRDefault="00B16102" w:rsidP="001C63E6">
            <w:pPr>
              <w:jc w:val="center"/>
              <w:rPr>
                <w:sz w:val="28"/>
              </w:rPr>
            </w:pPr>
            <w:r>
              <w:rPr>
                <w:sz w:val="28"/>
              </w:rPr>
              <w:t>Полный путь</w:t>
            </w:r>
            <w:r w:rsidR="00ED0DAA">
              <w:rPr>
                <w:sz w:val="28"/>
              </w:rPr>
              <w:t xml:space="preserve"> к файлу в локальном хранилище на</w:t>
            </w:r>
            <w:r>
              <w:rPr>
                <w:sz w:val="28"/>
              </w:rPr>
              <w:t xml:space="preserve"> клиентской части приложения</w:t>
            </w:r>
          </w:p>
        </w:tc>
        <w:tc>
          <w:tcPr>
            <w:tcW w:w="1536" w:type="dxa"/>
          </w:tcPr>
          <w:p w:rsidR="00B16102" w:rsidRDefault="00ED0DAA" w:rsidP="001C63E6">
            <w:pPr>
              <w:jc w:val="center"/>
              <w:rPr>
                <w:sz w:val="28"/>
                <w:lang w:val="en-US"/>
              </w:rPr>
            </w:pPr>
            <w:r>
              <w:rPr>
                <w:sz w:val="28"/>
                <w:lang w:val="en-US"/>
              </w:rPr>
              <w:t>String</w:t>
            </w:r>
          </w:p>
          <w:p w:rsidR="00ED0DAA" w:rsidRPr="00ED0DAA" w:rsidRDefault="00ED0DAA" w:rsidP="001C63E6">
            <w:pPr>
              <w:jc w:val="center"/>
              <w:rPr>
                <w:sz w:val="28"/>
                <w:lang w:val="en-US"/>
              </w:rPr>
            </w:pPr>
            <w:r>
              <w:rPr>
                <w:sz w:val="28"/>
                <w:lang w:val="en-US"/>
              </w:rPr>
              <w:t>String</w:t>
            </w:r>
          </w:p>
        </w:tc>
        <w:tc>
          <w:tcPr>
            <w:tcW w:w="1263" w:type="dxa"/>
          </w:tcPr>
          <w:p w:rsidR="00B16102" w:rsidRPr="00ED0DAA" w:rsidRDefault="00ED0DAA" w:rsidP="001C63E6">
            <w:pPr>
              <w:jc w:val="center"/>
              <w:rPr>
                <w:sz w:val="28"/>
                <w:lang w:val="en-US"/>
              </w:rPr>
            </w:pPr>
            <w:r>
              <w:rPr>
                <w:sz w:val="28"/>
                <w:lang w:val="en-US"/>
              </w:rPr>
              <w:t>data</w:t>
            </w:r>
          </w:p>
        </w:tc>
        <w:tc>
          <w:tcPr>
            <w:tcW w:w="1319" w:type="dxa"/>
          </w:tcPr>
          <w:p w:rsidR="00B16102" w:rsidRDefault="00ED0DAA" w:rsidP="001C63E6">
            <w:pPr>
              <w:jc w:val="center"/>
              <w:rPr>
                <w:sz w:val="28"/>
              </w:rPr>
            </w:pPr>
            <w:r>
              <w:rPr>
                <w:sz w:val="28"/>
              </w:rPr>
              <w:t>Абсолютный путь к файлу на локальном хранилище сервера</w:t>
            </w:r>
          </w:p>
        </w:tc>
        <w:tc>
          <w:tcPr>
            <w:tcW w:w="924" w:type="dxa"/>
          </w:tcPr>
          <w:p w:rsidR="00B16102" w:rsidRPr="00ED0DAA" w:rsidRDefault="00ED0DAA" w:rsidP="001C63E6">
            <w:pPr>
              <w:jc w:val="center"/>
              <w:rPr>
                <w:sz w:val="28"/>
                <w:lang w:val="en-US"/>
              </w:rPr>
            </w:pPr>
            <w:r>
              <w:rPr>
                <w:sz w:val="28"/>
                <w:lang w:val="en-US"/>
              </w:rPr>
              <w:t>String</w:t>
            </w:r>
          </w:p>
        </w:tc>
      </w:tr>
    </w:tbl>
    <w:p w:rsidR="00B16102" w:rsidRDefault="00B16102" w:rsidP="001A61C8">
      <w:pPr>
        <w:rPr>
          <w:rFonts w:ascii="Times New Roman" w:eastAsia="SimSun" w:hAnsi="Times New Roman" w:cs="Times New Roman"/>
          <w:b/>
          <w:kern w:val="1"/>
          <w:sz w:val="28"/>
          <w:szCs w:val="28"/>
          <w:lang w:eastAsia="ar-SA"/>
        </w:rPr>
      </w:pPr>
    </w:p>
    <w:p w:rsidR="007E1E12" w:rsidRPr="001606B0" w:rsidRDefault="007E1E12" w:rsidP="007E1E12">
      <w:pPr>
        <w:pStyle w:val="StyleText"/>
      </w:pPr>
      <w:r>
        <w:t xml:space="preserve">Таблица 10 – Таблица спецификаций методов класса </w:t>
      </w:r>
      <w:r>
        <w:rPr>
          <w:lang w:val="en-US"/>
        </w:rPr>
        <w:t>CvUtils</w:t>
      </w:r>
    </w:p>
    <w:tbl>
      <w:tblPr>
        <w:tblStyle w:val="1a"/>
        <w:tblW w:w="0" w:type="auto"/>
        <w:tblLook w:val="04A0" w:firstRow="1" w:lastRow="0" w:firstColumn="1" w:lastColumn="0" w:noHBand="0" w:noVBand="1"/>
      </w:tblPr>
      <w:tblGrid>
        <w:gridCol w:w="1391"/>
        <w:gridCol w:w="1452"/>
        <w:gridCol w:w="1653"/>
        <w:gridCol w:w="1052"/>
        <w:gridCol w:w="1452"/>
        <w:gridCol w:w="1519"/>
        <w:gridCol w:w="1052"/>
      </w:tblGrid>
      <w:tr w:rsidR="007E1E12" w:rsidRPr="00FF54C3" w:rsidTr="001C63E6">
        <w:tc>
          <w:tcPr>
            <w:tcW w:w="1657"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7E1E12" w:rsidRPr="00FF54C3" w:rsidRDefault="007E1E12" w:rsidP="001C63E6">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7E1E12" w:rsidRPr="00FF54C3" w:rsidTr="001C63E6">
        <w:tc>
          <w:tcPr>
            <w:tcW w:w="1657" w:type="dxa"/>
          </w:tcPr>
          <w:p w:rsidR="007E1E12" w:rsidRPr="001606B0" w:rsidRDefault="007E1E12" w:rsidP="001C63E6">
            <w:pPr>
              <w:jc w:val="center"/>
              <w:rPr>
                <w:sz w:val="28"/>
                <w:lang w:val="en-US"/>
              </w:rPr>
            </w:pPr>
            <w:r>
              <w:rPr>
                <w:sz w:val="28"/>
                <w:lang w:val="en-US"/>
              </w:rPr>
              <w:t>colorRGB</w:t>
            </w:r>
          </w:p>
        </w:tc>
        <w:tc>
          <w:tcPr>
            <w:tcW w:w="1263" w:type="dxa"/>
          </w:tcPr>
          <w:p w:rsidR="007E1E12" w:rsidRDefault="007E1E12" w:rsidP="001C63E6">
            <w:pPr>
              <w:jc w:val="center"/>
              <w:rPr>
                <w:sz w:val="28"/>
                <w:lang w:val="en-US"/>
              </w:rPr>
            </w:pPr>
            <w:r>
              <w:rPr>
                <w:sz w:val="28"/>
                <w:lang w:val="en-US"/>
              </w:rPr>
              <w:t>red</w:t>
            </w:r>
          </w:p>
          <w:p w:rsidR="007E1E12" w:rsidRDefault="007E1E12" w:rsidP="001C63E6">
            <w:pPr>
              <w:jc w:val="center"/>
              <w:rPr>
                <w:sz w:val="28"/>
                <w:lang w:val="en-US"/>
              </w:rPr>
            </w:pPr>
            <w:r>
              <w:rPr>
                <w:sz w:val="28"/>
                <w:lang w:val="en-US"/>
              </w:rPr>
              <w:t>green</w:t>
            </w:r>
          </w:p>
          <w:p w:rsidR="007E1E12" w:rsidRPr="001606B0" w:rsidRDefault="007E1E12" w:rsidP="001C63E6">
            <w:pPr>
              <w:jc w:val="center"/>
              <w:rPr>
                <w:sz w:val="28"/>
                <w:lang w:val="en-US"/>
              </w:rPr>
            </w:pPr>
            <w:r>
              <w:rPr>
                <w:sz w:val="28"/>
                <w:lang w:val="en-US"/>
              </w:rPr>
              <w:t>blue</w:t>
            </w:r>
          </w:p>
        </w:tc>
        <w:tc>
          <w:tcPr>
            <w:tcW w:w="1609" w:type="dxa"/>
          </w:tcPr>
          <w:p w:rsidR="007E1E12" w:rsidRDefault="007E1E12" w:rsidP="001C63E6">
            <w:pPr>
              <w:jc w:val="center"/>
              <w:rPr>
                <w:sz w:val="28"/>
              </w:rPr>
            </w:pPr>
            <w:r>
              <w:rPr>
                <w:sz w:val="28"/>
              </w:rPr>
              <w:t>Коэффициент красного цвета</w:t>
            </w:r>
          </w:p>
          <w:p w:rsidR="007E1E12" w:rsidRDefault="007E1E12" w:rsidP="001C63E6">
            <w:pPr>
              <w:jc w:val="center"/>
              <w:rPr>
                <w:sz w:val="28"/>
              </w:rPr>
            </w:pPr>
            <w:r>
              <w:rPr>
                <w:sz w:val="28"/>
              </w:rPr>
              <w:t>Коэффициент зелёного цвета</w:t>
            </w:r>
          </w:p>
          <w:p w:rsidR="007E1E12" w:rsidRPr="001606B0" w:rsidRDefault="007E1E12" w:rsidP="007E1E12">
            <w:pPr>
              <w:jc w:val="center"/>
              <w:rPr>
                <w:sz w:val="28"/>
              </w:rPr>
            </w:pPr>
            <w:r>
              <w:rPr>
                <w:sz w:val="28"/>
              </w:rPr>
              <w:t>Коэффициент голубого цвета</w:t>
            </w:r>
          </w:p>
        </w:tc>
        <w:tc>
          <w:tcPr>
            <w:tcW w:w="1536" w:type="dxa"/>
          </w:tcPr>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Pr="001606B0" w:rsidRDefault="007E1E12" w:rsidP="001C63E6">
            <w:pPr>
              <w:jc w:val="center"/>
              <w:rPr>
                <w:sz w:val="28"/>
                <w:lang w:val="en-US"/>
              </w:rPr>
            </w:pPr>
            <w:r>
              <w:rPr>
                <w:sz w:val="28"/>
                <w:lang w:val="en-US"/>
              </w:rPr>
              <w:t>double</w:t>
            </w:r>
          </w:p>
        </w:tc>
        <w:tc>
          <w:tcPr>
            <w:tcW w:w="1263" w:type="dxa"/>
          </w:tcPr>
          <w:p w:rsidR="007E1E12" w:rsidRPr="001606B0" w:rsidRDefault="007E1E12" w:rsidP="001C63E6">
            <w:pPr>
              <w:jc w:val="center"/>
              <w:rPr>
                <w:sz w:val="28"/>
                <w:lang w:val="en-US"/>
              </w:rPr>
            </w:pPr>
            <w:r>
              <w:rPr>
                <w:sz w:val="28"/>
                <w:lang w:val="en-US"/>
              </w:rPr>
              <w:t>color</w:t>
            </w:r>
          </w:p>
        </w:tc>
        <w:tc>
          <w:tcPr>
            <w:tcW w:w="1319" w:type="dxa"/>
          </w:tcPr>
          <w:p w:rsidR="007E1E12" w:rsidRPr="007E1E12" w:rsidRDefault="007E1E12" w:rsidP="001C63E6">
            <w:pPr>
              <w:jc w:val="center"/>
              <w:rPr>
                <w:sz w:val="28"/>
                <w:lang w:val="en-US"/>
              </w:rPr>
            </w:pPr>
            <w:r>
              <w:rPr>
                <w:sz w:val="28"/>
              </w:rPr>
              <w:t xml:space="preserve">Цвет в формате </w:t>
            </w:r>
            <w:r>
              <w:rPr>
                <w:sz w:val="28"/>
                <w:lang w:val="en-US"/>
              </w:rPr>
              <w:t>RGB</w:t>
            </w:r>
          </w:p>
        </w:tc>
        <w:tc>
          <w:tcPr>
            <w:tcW w:w="924" w:type="dxa"/>
          </w:tcPr>
          <w:p w:rsidR="007E1E12" w:rsidRPr="001606B0" w:rsidRDefault="007E1E12" w:rsidP="001C63E6">
            <w:pPr>
              <w:jc w:val="center"/>
              <w:rPr>
                <w:sz w:val="28"/>
                <w:lang w:val="en-US"/>
              </w:rPr>
            </w:pPr>
            <w:r>
              <w:rPr>
                <w:sz w:val="28"/>
                <w:lang w:val="en-US"/>
              </w:rPr>
              <w:t>Scalar</w:t>
            </w:r>
          </w:p>
        </w:tc>
      </w:tr>
      <w:tr w:rsidR="007E1E12" w:rsidRPr="00FF54C3" w:rsidTr="001C63E6">
        <w:tc>
          <w:tcPr>
            <w:tcW w:w="1657" w:type="dxa"/>
          </w:tcPr>
          <w:p w:rsidR="007E1E12" w:rsidRDefault="007E1E12" w:rsidP="001C63E6">
            <w:pPr>
              <w:jc w:val="center"/>
              <w:rPr>
                <w:sz w:val="28"/>
                <w:lang w:val="en-US"/>
              </w:rPr>
            </w:pPr>
            <w:r>
              <w:rPr>
                <w:sz w:val="28"/>
                <w:lang w:val="en-US"/>
              </w:rPr>
              <w:t>colorRGBA</w:t>
            </w:r>
          </w:p>
        </w:tc>
        <w:tc>
          <w:tcPr>
            <w:tcW w:w="1263" w:type="dxa"/>
          </w:tcPr>
          <w:p w:rsidR="007E1E12" w:rsidRDefault="007E1E12" w:rsidP="001C63E6">
            <w:pPr>
              <w:jc w:val="center"/>
              <w:rPr>
                <w:sz w:val="28"/>
                <w:lang w:val="en-US"/>
              </w:rPr>
            </w:pPr>
            <w:r>
              <w:rPr>
                <w:sz w:val="28"/>
                <w:lang w:val="en-US"/>
              </w:rPr>
              <w:t>red</w:t>
            </w:r>
          </w:p>
          <w:p w:rsidR="007E1E12" w:rsidRDefault="007E1E12" w:rsidP="007E1E12">
            <w:pPr>
              <w:jc w:val="center"/>
              <w:rPr>
                <w:sz w:val="28"/>
                <w:lang w:val="en-US"/>
              </w:rPr>
            </w:pPr>
            <w:r>
              <w:rPr>
                <w:sz w:val="28"/>
                <w:lang w:val="en-US"/>
              </w:rPr>
              <w:t>green</w:t>
            </w:r>
          </w:p>
          <w:p w:rsidR="007E1E12" w:rsidRDefault="007E1E12" w:rsidP="007E1E12">
            <w:pPr>
              <w:jc w:val="center"/>
              <w:rPr>
                <w:sz w:val="28"/>
                <w:lang w:val="en-US"/>
              </w:rPr>
            </w:pPr>
            <w:r>
              <w:rPr>
                <w:sz w:val="28"/>
                <w:lang w:val="en-US"/>
              </w:rPr>
              <w:t>blue</w:t>
            </w:r>
          </w:p>
          <w:p w:rsidR="007E1E12" w:rsidRDefault="007E1E12" w:rsidP="007E1E12">
            <w:pPr>
              <w:jc w:val="center"/>
              <w:rPr>
                <w:sz w:val="28"/>
                <w:lang w:val="en-US"/>
              </w:rPr>
            </w:pPr>
            <w:r>
              <w:rPr>
                <w:sz w:val="28"/>
                <w:lang w:val="en-US"/>
              </w:rPr>
              <w:t>alhpa</w:t>
            </w:r>
          </w:p>
        </w:tc>
        <w:tc>
          <w:tcPr>
            <w:tcW w:w="1609" w:type="dxa"/>
          </w:tcPr>
          <w:p w:rsidR="007E1E12" w:rsidRDefault="007E1E12" w:rsidP="007E1E12">
            <w:pPr>
              <w:jc w:val="center"/>
              <w:rPr>
                <w:sz w:val="28"/>
              </w:rPr>
            </w:pPr>
            <w:r>
              <w:rPr>
                <w:sz w:val="28"/>
              </w:rPr>
              <w:t>Красный цвет</w:t>
            </w:r>
          </w:p>
          <w:p w:rsidR="007E1E12" w:rsidRDefault="007E1E12" w:rsidP="007E1E12">
            <w:pPr>
              <w:jc w:val="center"/>
              <w:rPr>
                <w:sz w:val="28"/>
              </w:rPr>
            </w:pPr>
            <w:r>
              <w:rPr>
                <w:sz w:val="28"/>
              </w:rPr>
              <w:t>Зелёный цвет</w:t>
            </w:r>
          </w:p>
          <w:p w:rsidR="007E1E12" w:rsidRDefault="007E1E12" w:rsidP="007E1E12">
            <w:pPr>
              <w:jc w:val="center"/>
              <w:rPr>
                <w:sz w:val="28"/>
              </w:rPr>
            </w:pPr>
            <w:r>
              <w:rPr>
                <w:sz w:val="28"/>
              </w:rPr>
              <w:t>Голубой цвет</w:t>
            </w:r>
          </w:p>
          <w:p w:rsidR="007E1E12" w:rsidRPr="007E1E12" w:rsidRDefault="007E1E12" w:rsidP="007E1E12">
            <w:pPr>
              <w:jc w:val="center"/>
              <w:rPr>
                <w:sz w:val="28"/>
              </w:rPr>
            </w:pPr>
            <w:r>
              <w:rPr>
                <w:sz w:val="28"/>
              </w:rPr>
              <w:t>Альфа канал</w:t>
            </w:r>
          </w:p>
        </w:tc>
        <w:tc>
          <w:tcPr>
            <w:tcW w:w="1536" w:type="dxa"/>
          </w:tcPr>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Default="007E1E12" w:rsidP="001C63E6">
            <w:pPr>
              <w:jc w:val="center"/>
              <w:rPr>
                <w:sz w:val="28"/>
                <w:lang w:val="en-US"/>
              </w:rPr>
            </w:pPr>
            <w:r>
              <w:rPr>
                <w:sz w:val="28"/>
                <w:lang w:val="en-US"/>
              </w:rPr>
              <w:t>double</w:t>
            </w:r>
          </w:p>
          <w:p w:rsidR="007E1E12" w:rsidRPr="007E1E12" w:rsidRDefault="007E1E12" w:rsidP="001C63E6">
            <w:pPr>
              <w:jc w:val="center"/>
              <w:rPr>
                <w:sz w:val="28"/>
                <w:lang w:val="en-US"/>
              </w:rPr>
            </w:pPr>
            <w:r>
              <w:rPr>
                <w:sz w:val="28"/>
                <w:lang w:val="en-US"/>
              </w:rPr>
              <w:t>double</w:t>
            </w:r>
          </w:p>
        </w:tc>
        <w:tc>
          <w:tcPr>
            <w:tcW w:w="1263" w:type="dxa"/>
          </w:tcPr>
          <w:p w:rsidR="007E1E12" w:rsidRPr="007E1E12" w:rsidRDefault="007E1E12" w:rsidP="001C63E6">
            <w:pPr>
              <w:jc w:val="center"/>
              <w:rPr>
                <w:sz w:val="28"/>
                <w:lang w:val="en-US"/>
              </w:rPr>
            </w:pPr>
            <w:r>
              <w:rPr>
                <w:sz w:val="28"/>
                <w:lang w:val="en-US"/>
              </w:rPr>
              <w:t>color</w:t>
            </w:r>
          </w:p>
        </w:tc>
        <w:tc>
          <w:tcPr>
            <w:tcW w:w="1319" w:type="dxa"/>
          </w:tcPr>
          <w:p w:rsidR="007E1E12" w:rsidRPr="007E1E12" w:rsidRDefault="007E1E12" w:rsidP="001C63E6">
            <w:pPr>
              <w:jc w:val="center"/>
              <w:rPr>
                <w:sz w:val="28"/>
                <w:lang w:val="en-US"/>
              </w:rPr>
            </w:pPr>
            <w:r>
              <w:rPr>
                <w:sz w:val="28"/>
              </w:rPr>
              <w:t xml:space="preserve">Цвет в формате </w:t>
            </w:r>
            <w:r>
              <w:rPr>
                <w:sz w:val="28"/>
                <w:lang w:val="en-US"/>
              </w:rPr>
              <w:t>RGBA</w:t>
            </w:r>
          </w:p>
        </w:tc>
        <w:tc>
          <w:tcPr>
            <w:tcW w:w="924" w:type="dxa"/>
          </w:tcPr>
          <w:p w:rsidR="007E1E12" w:rsidRPr="007E1E12" w:rsidRDefault="007E1E12" w:rsidP="001C63E6">
            <w:pPr>
              <w:jc w:val="center"/>
              <w:rPr>
                <w:sz w:val="28"/>
                <w:lang w:val="en-US"/>
              </w:rPr>
            </w:pPr>
            <w:r>
              <w:rPr>
                <w:sz w:val="28"/>
                <w:lang w:val="en-US"/>
              </w:rPr>
              <w:t>Scalar</w:t>
            </w:r>
          </w:p>
        </w:tc>
      </w:tr>
    </w:tbl>
    <w:p w:rsidR="007E1E12" w:rsidRDefault="007E1E12" w:rsidP="001A61C8">
      <w:pPr>
        <w:rPr>
          <w:rFonts w:ascii="Times New Roman" w:eastAsia="SimSun" w:hAnsi="Times New Roman" w:cs="Times New Roman"/>
          <w:b/>
          <w:kern w:val="1"/>
          <w:sz w:val="28"/>
          <w:szCs w:val="28"/>
          <w:lang w:eastAsia="ar-SA"/>
        </w:rPr>
      </w:pPr>
    </w:p>
    <w:p w:rsidR="00DA70AE" w:rsidRDefault="00DA70AE" w:rsidP="00DA70AE">
      <w:pPr>
        <w:pStyle w:val="StyleText"/>
        <w:rPr>
          <w:lang w:eastAsia="ar-SA"/>
        </w:rPr>
      </w:pPr>
      <w:r>
        <w:rPr>
          <w:lang w:eastAsia="ar-SA"/>
        </w:rPr>
        <w:lastRenderedPageBreak/>
        <w:t>Продолжение таблицы 10</w:t>
      </w:r>
    </w:p>
    <w:tbl>
      <w:tblPr>
        <w:tblStyle w:val="1a"/>
        <w:tblW w:w="0" w:type="auto"/>
        <w:tblLook w:val="04A0" w:firstRow="1" w:lastRow="0" w:firstColumn="1" w:lastColumn="0" w:noHBand="0" w:noVBand="1"/>
      </w:tblPr>
      <w:tblGrid>
        <w:gridCol w:w="2025"/>
        <w:gridCol w:w="572"/>
        <w:gridCol w:w="1606"/>
        <w:gridCol w:w="1464"/>
        <w:gridCol w:w="675"/>
        <w:gridCol w:w="1765"/>
        <w:gridCol w:w="1464"/>
      </w:tblGrid>
      <w:tr w:rsidR="00DA70AE" w:rsidRPr="001606B0" w:rsidTr="001C63E6">
        <w:tc>
          <w:tcPr>
            <w:tcW w:w="1657" w:type="dxa"/>
          </w:tcPr>
          <w:p w:rsidR="00DA70AE" w:rsidRPr="001606B0" w:rsidRDefault="00DA70AE" w:rsidP="001C63E6">
            <w:pPr>
              <w:jc w:val="center"/>
              <w:rPr>
                <w:sz w:val="28"/>
                <w:lang w:val="en-US"/>
              </w:rPr>
            </w:pPr>
            <w:r>
              <w:rPr>
                <w:sz w:val="28"/>
                <w:lang w:val="en-US"/>
              </w:rPr>
              <w:t>MatToBufferedImage</w:t>
            </w:r>
          </w:p>
        </w:tc>
        <w:tc>
          <w:tcPr>
            <w:tcW w:w="1263" w:type="dxa"/>
          </w:tcPr>
          <w:p w:rsidR="00DA70AE" w:rsidRPr="001606B0" w:rsidRDefault="00DA70AE" w:rsidP="001C63E6">
            <w:pPr>
              <w:jc w:val="center"/>
              <w:rPr>
                <w:sz w:val="28"/>
                <w:lang w:val="en-US"/>
              </w:rPr>
            </w:pPr>
            <w:r>
              <w:rPr>
                <w:sz w:val="28"/>
                <w:lang w:val="en-US"/>
              </w:rPr>
              <w:t>m</w:t>
            </w:r>
          </w:p>
        </w:tc>
        <w:tc>
          <w:tcPr>
            <w:tcW w:w="1609" w:type="dxa"/>
          </w:tcPr>
          <w:p w:rsidR="00DA70AE" w:rsidRPr="001606B0" w:rsidRDefault="00DA70AE" w:rsidP="001C63E6">
            <w:pPr>
              <w:jc w:val="center"/>
              <w:rPr>
                <w:sz w:val="28"/>
              </w:rPr>
            </w:pPr>
            <w:r>
              <w:rPr>
                <w:sz w:val="28"/>
              </w:rPr>
              <w:t>Изображение представленное в виде матрицы</w:t>
            </w:r>
          </w:p>
        </w:tc>
        <w:tc>
          <w:tcPr>
            <w:tcW w:w="1536" w:type="dxa"/>
          </w:tcPr>
          <w:p w:rsidR="00DA70AE" w:rsidRPr="001606B0" w:rsidRDefault="00DA70AE" w:rsidP="001C63E6">
            <w:pPr>
              <w:jc w:val="center"/>
              <w:rPr>
                <w:sz w:val="28"/>
                <w:lang w:val="en-US"/>
              </w:rPr>
            </w:pPr>
            <w:r>
              <w:rPr>
                <w:sz w:val="28"/>
                <w:lang w:val="en-US"/>
              </w:rPr>
              <w:t>Mat</w:t>
            </w:r>
          </w:p>
        </w:tc>
        <w:tc>
          <w:tcPr>
            <w:tcW w:w="1263" w:type="dxa"/>
          </w:tcPr>
          <w:p w:rsidR="00DA70AE" w:rsidRPr="001606B0" w:rsidRDefault="00DA70AE" w:rsidP="001C63E6">
            <w:pPr>
              <w:jc w:val="center"/>
              <w:rPr>
                <w:sz w:val="28"/>
                <w:lang w:val="en-US"/>
              </w:rPr>
            </w:pPr>
            <w:r>
              <w:rPr>
                <w:sz w:val="28"/>
                <w:lang w:val="en-US"/>
              </w:rPr>
              <w:t>buf</w:t>
            </w:r>
          </w:p>
        </w:tc>
        <w:tc>
          <w:tcPr>
            <w:tcW w:w="1319" w:type="dxa"/>
          </w:tcPr>
          <w:p w:rsidR="00DA70AE" w:rsidRPr="00DA70AE" w:rsidRDefault="00DA70AE" w:rsidP="001C63E6">
            <w:pPr>
              <w:jc w:val="center"/>
              <w:rPr>
                <w:sz w:val="28"/>
              </w:rPr>
            </w:pPr>
            <w:r>
              <w:rPr>
                <w:sz w:val="28"/>
              </w:rPr>
              <w:t>Представление изображение</w:t>
            </w:r>
            <w:r w:rsidRPr="00DA70AE">
              <w:rPr>
                <w:sz w:val="28"/>
              </w:rPr>
              <w:t xml:space="preserve">, </w:t>
            </w:r>
            <w:r>
              <w:rPr>
                <w:sz w:val="28"/>
              </w:rPr>
              <w:t>которое хранится в памяти</w:t>
            </w:r>
          </w:p>
        </w:tc>
        <w:tc>
          <w:tcPr>
            <w:tcW w:w="924" w:type="dxa"/>
          </w:tcPr>
          <w:p w:rsidR="00DA70AE" w:rsidRPr="001606B0" w:rsidRDefault="00DA70AE" w:rsidP="001C63E6">
            <w:pPr>
              <w:jc w:val="center"/>
              <w:rPr>
                <w:sz w:val="28"/>
                <w:lang w:val="en-US"/>
              </w:rPr>
            </w:pPr>
            <w:r>
              <w:rPr>
                <w:sz w:val="28"/>
                <w:lang w:val="en-US"/>
              </w:rPr>
              <w:t>BufferedImage</w:t>
            </w:r>
          </w:p>
        </w:tc>
      </w:tr>
      <w:tr w:rsidR="00DA70AE" w:rsidRPr="00DA70AE" w:rsidTr="001C63E6">
        <w:tc>
          <w:tcPr>
            <w:tcW w:w="1657" w:type="dxa"/>
          </w:tcPr>
          <w:p w:rsidR="00DA70AE" w:rsidRDefault="00DA70AE" w:rsidP="001C63E6">
            <w:pPr>
              <w:jc w:val="center"/>
              <w:rPr>
                <w:sz w:val="28"/>
                <w:lang w:val="en-US"/>
              </w:rPr>
            </w:pPr>
            <w:r>
              <w:rPr>
                <w:sz w:val="28"/>
                <w:lang w:val="en-US"/>
              </w:rPr>
              <w:t>BufferedImageToMat</w:t>
            </w:r>
          </w:p>
        </w:tc>
        <w:tc>
          <w:tcPr>
            <w:tcW w:w="1263" w:type="dxa"/>
          </w:tcPr>
          <w:p w:rsidR="00DA70AE" w:rsidRDefault="00DA70AE" w:rsidP="001C63E6">
            <w:pPr>
              <w:jc w:val="center"/>
              <w:rPr>
                <w:sz w:val="28"/>
                <w:lang w:val="en-US"/>
              </w:rPr>
            </w:pPr>
            <w:r>
              <w:rPr>
                <w:sz w:val="28"/>
                <w:lang w:val="en-US"/>
              </w:rPr>
              <w:t>buf</w:t>
            </w:r>
          </w:p>
        </w:tc>
        <w:tc>
          <w:tcPr>
            <w:tcW w:w="1609" w:type="dxa"/>
          </w:tcPr>
          <w:p w:rsidR="00DA70AE" w:rsidRDefault="00DA70AE" w:rsidP="001C63E6">
            <w:pPr>
              <w:jc w:val="center"/>
              <w:rPr>
                <w:sz w:val="28"/>
              </w:rPr>
            </w:pPr>
            <w:r>
              <w:rPr>
                <w:sz w:val="28"/>
              </w:rPr>
              <w:t>Представление изображение</w:t>
            </w:r>
            <w:r w:rsidRPr="00DA70AE">
              <w:rPr>
                <w:sz w:val="28"/>
              </w:rPr>
              <w:t xml:space="preserve">, </w:t>
            </w:r>
            <w:r>
              <w:rPr>
                <w:sz w:val="28"/>
              </w:rPr>
              <w:t>которое хранится в памяти</w:t>
            </w:r>
          </w:p>
        </w:tc>
        <w:tc>
          <w:tcPr>
            <w:tcW w:w="1536" w:type="dxa"/>
          </w:tcPr>
          <w:p w:rsidR="00DA70AE" w:rsidRPr="00DA70AE" w:rsidRDefault="00DA70AE" w:rsidP="001C63E6">
            <w:pPr>
              <w:jc w:val="center"/>
              <w:rPr>
                <w:sz w:val="28"/>
                <w:lang w:val="en-US"/>
              </w:rPr>
            </w:pPr>
            <w:r>
              <w:rPr>
                <w:sz w:val="28"/>
                <w:lang w:val="en-US"/>
              </w:rPr>
              <w:t>BufferedImage</w:t>
            </w:r>
          </w:p>
        </w:tc>
        <w:tc>
          <w:tcPr>
            <w:tcW w:w="1263" w:type="dxa"/>
          </w:tcPr>
          <w:p w:rsidR="00DA70AE" w:rsidRPr="00DA70AE" w:rsidRDefault="00DA70AE" w:rsidP="001C63E6">
            <w:pPr>
              <w:jc w:val="center"/>
              <w:rPr>
                <w:sz w:val="28"/>
                <w:lang w:val="en-US"/>
              </w:rPr>
            </w:pPr>
            <w:r>
              <w:rPr>
                <w:sz w:val="28"/>
                <w:lang w:val="en-US"/>
              </w:rPr>
              <w:t>m</w:t>
            </w:r>
          </w:p>
        </w:tc>
        <w:tc>
          <w:tcPr>
            <w:tcW w:w="1319" w:type="dxa"/>
          </w:tcPr>
          <w:p w:rsidR="00DA70AE" w:rsidRDefault="00DA70AE" w:rsidP="001C63E6">
            <w:pPr>
              <w:jc w:val="center"/>
              <w:rPr>
                <w:sz w:val="28"/>
              </w:rPr>
            </w:pPr>
            <w:r>
              <w:rPr>
                <w:sz w:val="28"/>
              </w:rPr>
              <w:t>Изображение представленное в виде матрицы</w:t>
            </w:r>
          </w:p>
        </w:tc>
        <w:tc>
          <w:tcPr>
            <w:tcW w:w="924" w:type="dxa"/>
          </w:tcPr>
          <w:p w:rsidR="00DA70AE" w:rsidRPr="00DA70AE" w:rsidRDefault="00DA70AE" w:rsidP="001C63E6">
            <w:pPr>
              <w:jc w:val="center"/>
              <w:rPr>
                <w:sz w:val="28"/>
                <w:lang w:val="en-US"/>
              </w:rPr>
            </w:pPr>
            <w:r>
              <w:rPr>
                <w:sz w:val="28"/>
                <w:lang w:val="en-US"/>
              </w:rPr>
              <w:t>Mat</w:t>
            </w:r>
          </w:p>
        </w:tc>
      </w:tr>
      <w:tr w:rsidR="00DA70AE" w:rsidRPr="00DA70AE" w:rsidTr="001C63E6">
        <w:tc>
          <w:tcPr>
            <w:tcW w:w="1657" w:type="dxa"/>
          </w:tcPr>
          <w:p w:rsidR="00DA70AE" w:rsidRDefault="00DA70AE" w:rsidP="001C63E6">
            <w:pPr>
              <w:jc w:val="center"/>
              <w:rPr>
                <w:sz w:val="28"/>
                <w:lang w:val="en-US"/>
              </w:rPr>
            </w:pPr>
            <w:r>
              <w:rPr>
                <w:sz w:val="28"/>
                <w:lang w:val="en-US"/>
              </w:rPr>
              <w:t>MatToWritableImage</w:t>
            </w:r>
          </w:p>
        </w:tc>
        <w:tc>
          <w:tcPr>
            <w:tcW w:w="1263" w:type="dxa"/>
          </w:tcPr>
          <w:p w:rsidR="00DA70AE" w:rsidRDefault="00DA70AE" w:rsidP="001C63E6">
            <w:pPr>
              <w:jc w:val="center"/>
              <w:rPr>
                <w:sz w:val="28"/>
                <w:lang w:val="en-US"/>
              </w:rPr>
            </w:pPr>
            <w:r>
              <w:rPr>
                <w:sz w:val="28"/>
                <w:lang w:val="en-US"/>
              </w:rPr>
              <w:t>m</w:t>
            </w:r>
          </w:p>
        </w:tc>
        <w:tc>
          <w:tcPr>
            <w:tcW w:w="1609" w:type="dxa"/>
          </w:tcPr>
          <w:p w:rsidR="00DA70AE" w:rsidRDefault="00DA70AE" w:rsidP="001C63E6">
            <w:pPr>
              <w:jc w:val="center"/>
              <w:rPr>
                <w:sz w:val="28"/>
              </w:rPr>
            </w:pPr>
            <w:r>
              <w:rPr>
                <w:sz w:val="28"/>
              </w:rPr>
              <w:t>Изображение представленное в виде матрицы</w:t>
            </w:r>
          </w:p>
        </w:tc>
        <w:tc>
          <w:tcPr>
            <w:tcW w:w="1536" w:type="dxa"/>
          </w:tcPr>
          <w:p w:rsidR="00DA70AE" w:rsidRPr="00DA70AE" w:rsidRDefault="00DA70AE" w:rsidP="001C63E6">
            <w:pPr>
              <w:jc w:val="center"/>
              <w:rPr>
                <w:sz w:val="28"/>
              </w:rPr>
            </w:pPr>
            <w:r>
              <w:rPr>
                <w:sz w:val="28"/>
                <w:lang w:val="en-US"/>
              </w:rPr>
              <w:t>Mat</w:t>
            </w:r>
          </w:p>
        </w:tc>
        <w:tc>
          <w:tcPr>
            <w:tcW w:w="1263" w:type="dxa"/>
          </w:tcPr>
          <w:p w:rsidR="00DA70AE" w:rsidRPr="00DA70AE" w:rsidRDefault="00DA70AE" w:rsidP="00DA70AE">
            <w:pPr>
              <w:jc w:val="center"/>
              <w:rPr>
                <w:sz w:val="28"/>
                <w:lang w:val="en-US"/>
              </w:rPr>
            </w:pPr>
            <w:r>
              <w:rPr>
                <w:sz w:val="28"/>
                <w:lang w:val="en-US"/>
              </w:rPr>
              <w:t>img</w:t>
            </w:r>
          </w:p>
        </w:tc>
        <w:tc>
          <w:tcPr>
            <w:tcW w:w="1319" w:type="dxa"/>
          </w:tcPr>
          <w:p w:rsidR="00DA70AE" w:rsidRDefault="00DA70AE" w:rsidP="001C63E6">
            <w:pPr>
              <w:jc w:val="center"/>
              <w:rPr>
                <w:sz w:val="28"/>
              </w:rPr>
            </w:pPr>
            <w:r>
              <w:rPr>
                <w:sz w:val="28"/>
              </w:rPr>
              <w:t>Графическое пользовательское изображение</w:t>
            </w:r>
          </w:p>
        </w:tc>
        <w:tc>
          <w:tcPr>
            <w:tcW w:w="924" w:type="dxa"/>
          </w:tcPr>
          <w:p w:rsidR="00DA70AE" w:rsidRPr="00DA70AE" w:rsidRDefault="00DA70AE" w:rsidP="001C63E6">
            <w:pPr>
              <w:jc w:val="center"/>
              <w:rPr>
                <w:sz w:val="28"/>
                <w:lang w:val="en-US"/>
              </w:rPr>
            </w:pPr>
            <w:r>
              <w:rPr>
                <w:sz w:val="28"/>
                <w:lang w:val="en-US"/>
              </w:rPr>
              <w:t>WritableImage</w:t>
            </w:r>
          </w:p>
        </w:tc>
      </w:tr>
      <w:tr w:rsidR="00DA70AE" w:rsidRPr="00DA70AE" w:rsidTr="001C63E6">
        <w:tc>
          <w:tcPr>
            <w:tcW w:w="1657" w:type="dxa"/>
          </w:tcPr>
          <w:p w:rsidR="00DA70AE" w:rsidRDefault="00DA70AE" w:rsidP="001C63E6">
            <w:pPr>
              <w:jc w:val="center"/>
              <w:rPr>
                <w:sz w:val="28"/>
                <w:lang w:val="en-US"/>
              </w:rPr>
            </w:pPr>
            <w:r>
              <w:rPr>
                <w:sz w:val="28"/>
                <w:lang w:val="en-US"/>
              </w:rPr>
              <w:t>MatToImageFX</w:t>
            </w:r>
          </w:p>
        </w:tc>
        <w:tc>
          <w:tcPr>
            <w:tcW w:w="1263" w:type="dxa"/>
          </w:tcPr>
          <w:p w:rsidR="00DA70AE" w:rsidRDefault="00DA70AE" w:rsidP="001C63E6">
            <w:pPr>
              <w:jc w:val="center"/>
              <w:rPr>
                <w:sz w:val="28"/>
                <w:lang w:val="en-US"/>
              </w:rPr>
            </w:pPr>
            <w:r>
              <w:rPr>
                <w:sz w:val="28"/>
                <w:lang w:val="en-US"/>
              </w:rPr>
              <w:t>m</w:t>
            </w:r>
          </w:p>
        </w:tc>
        <w:tc>
          <w:tcPr>
            <w:tcW w:w="1609" w:type="dxa"/>
          </w:tcPr>
          <w:p w:rsidR="00DA70AE" w:rsidRDefault="00DA70AE" w:rsidP="001C63E6">
            <w:pPr>
              <w:jc w:val="center"/>
              <w:rPr>
                <w:sz w:val="28"/>
              </w:rPr>
            </w:pPr>
            <w:r>
              <w:rPr>
                <w:sz w:val="28"/>
              </w:rPr>
              <w:t>Изображение представленное в виде матрицы</w:t>
            </w:r>
          </w:p>
        </w:tc>
        <w:tc>
          <w:tcPr>
            <w:tcW w:w="1536" w:type="dxa"/>
          </w:tcPr>
          <w:p w:rsidR="00DA70AE" w:rsidRPr="00DA70AE" w:rsidRDefault="00DA70AE" w:rsidP="001C63E6">
            <w:pPr>
              <w:jc w:val="center"/>
              <w:rPr>
                <w:sz w:val="28"/>
                <w:lang w:val="en-US"/>
              </w:rPr>
            </w:pPr>
            <w:r>
              <w:rPr>
                <w:sz w:val="28"/>
                <w:lang w:val="en-US"/>
              </w:rPr>
              <w:t>Mat</w:t>
            </w:r>
          </w:p>
        </w:tc>
        <w:tc>
          <w:tcPr>
            <w:tcW w:w="1263" w:type="dxa"/>
          </w:tcPr>
          <w:p w:rsidR="00DA70AE" w:rsidRPr="00DA70AE" w:rsidRDefault="00DA70AE" w:rsidP="00DA70AE">
            <w:pPr>
              <w:jc w:val="center"/>
              <w:rPr>
                <w:sz w:val="28"/>
                <w:lang w:val="en-US"/>
              </w:rPr>
            </w:pPr>
            <w:r>
              <w:rPr>
                <w:sz w:val="28"/>
                <w:lang w:val="en-US"/>
              </w:rPr>
              <w:t>img</w:t>
            </w:r>
          </w:p>
        </w:tc>
        <w:tc>
          <w:tcPr>
            <w:tcW w:w="1319" w:type="dxa"/>
          </w:tcPr>
          <w:p w:rsidR="00DA70AE" w:rsidRDefault="00DA70AE" w:rsidP="001C63E6">
            <w:pPr>
              <w:jc w:val="center"/>
              <w:rPr>
                <w:sz w:val="28"/>
              </w:rPr>
            </w:pPr>
            <w:r>
              <w:rPr>
                <w:sz w:val="28"/>
              </w:rPr>
              <w:t>Графическое пользовательское изображение</w:t>
            </w:r>
          </w:p>
        </w:tc>
        <w:tc>
          <w:tcPr>
            <w:tcW w:w="924" w:type="dxa"/>
          </w:tcPr>
          <w:p w:rsidR="00DA70AE" w:rsidRPr="00DA70AE" w:rsidRDefault="00DA70AE" w:rsidP="001C63E6">
            <w:pPr>
              <w:jc w:val="center"/>
              <w:rPr>
                <w:sz w:val="28"/>
              </w:rPr>
            </w:pPr>
            <w:r>
              <w:rPr>
                <w:sz w:val="28"/>
                <w:lang w:val="en-US"/>
              </w:rPr>
              <w:t>WritableImage</w:t>
            </w:r>
          </w:p>
        </w:tc>
      </w:tr>
      <w:tr w:rsidR="00DA70AE" w:rsidRPr="00DA70AE" w:rsidTr="001C63E6">
        <w:tc>
          <w:tcPr>
            <w:tcW w:w="1657" w:type="dxa"/>
          </w:tcPr>
          <w:p w:rsidR="00DA70AE" w:rsidRDefault="00DA70AE" w:rsidP="001C63E6">
            <w:pPr>
              <w:jc w:val="center"/>
              <w:rPr>
                <w:sz w:val="28"/>
                <w:lang w:val="en-US"/>
              </w:rPr>
            </w:pPr>
            <w:r>
              <w:rPr>
                <w:sz w:val="28"/>
                <w:lang w:val="en-US"/>
              </w:rPr>
              <w:t>ImageFXToMat</w:t>
            </w:r>
          </w:p>
        </w:tc>
        <w:tc>
          <w:tcPr>
            <w:tcW w:w="1263" w:type="dxa"/>
          </w:tcPr>
          <w:p w:rsidR="00DA70AE" w:rsidRDefault="00DA70AE" w:rsidP="001C63E6">
            <w:pPr>
              <w:jc w:val="center"/>
              <w:rPr>
                <w:sz w:val="28"/>
                <w:lang w:val="en-US"/>
              </w:rPr>
            </w:pPr>
            <w:r>
              <w:rPr>
                <w:sz w:val="28"/>
                <w:lang w:val="en-US"/>
              </w:rPr>
              <w:t>img</w:t>
            </w:r>
          </w:p>
        </w:tc>
        <w:tc>
          <w:tcPr>
            <w:tcW w:w="1609" w:type="dxa"/>
          </w:tcPr>
          <w:p w:rsidR="00DA70AE" w:rsidRDefault="00DA70AE" w:rsidP="001C63E6">
            <w:pPr>
              <w:jc w:val="center"/>
              <w:rPr>
                <w:sz w:val="28"/>
              </w:rPr>
            </w:pPr>
            <w:r>
              <w:rPr>
                <w:sz w:val="28"/>
              </w:rPr>
              <w:t>Изображение</w:t>
            </w:r>
          </w:p>
        </w:tc>
        <w:tc>
          <w:tcPr>
            <w:tcW w:w="1536" w:type="dxa"/>
          </w:tcPr>
          <w:p w:rsidR="00DA70AE" w:rsidRDefault="00DA70AE" w:rsidP="001C63E6">
            <w:pPr>
              <w:jc w:val="center"/>
              <w:rPr>
                <w:sz w:val="28"/>
                <w:lang w:val="en-US"/>
              </w:rPr>
            </w:pPr>
            <w:r>
              <w:rPr>
                <w:sz w:val="28"/>
                <w:lang w:val="en-US"/>
              </w:rPr>
              <w:t>Image</w:t>
            </w:r>
          </w:p>
        </w:tc>
        <w:tc>
          <w:tcPr>
            <w:tcW w:w="1263" w:type="dxa"/>
          </w:tcPr>
          <w:p w:rsidR="00DA70AE" w:rsidRDefault="00DA70AE" w:rsidP="00DA70AE">
            <w:pPr>
              <w:jc w:val="center"/>
              <w:rPr>
                <w:sz w:val="28"/>
                <w:lang w:val="en-US"/>
              </w:rPr>
            </w:pPr>
            <w:r>
              <w:rPr>
                <w:sz w:val="28"/>
                <w:lang w:val="en-US"/>
              </w:rPr>
              <w:t>m</w:t>
            </w:r>
          </w:p>
        </w:tc>
        <w:tc>
          <w:tcPr>
            <w:tcW w:w="1319" w:type="dxa"/>
          </w:tcPr>
          <w:p w:rsidR="00DA70AE" w:rsidRDefault="00DA70AE" w:rsidP="001C63E6">
            <w:pPr>
              <w:jc w:val="center"/>
              <w:rPr>
                <w:sz w:val="28"/>
              </w:rPr>
            </w:pPr>
            <w:r>
              <w:rPr>
                <w:sz w:val="28"/>
              </w:rPr>
              <w:t>Изображение представленное в виде матрицы</w:t>
            </w:r>
          </w:p>
        </w:tc>
        <w:tc>
          <w:tcPr>
            <w:tcW w:w="924" w:type="dxa"/>
          </w:tcPr>
          <w:p w:rsidR="00DA70AE" w:rsidRPr="00DA70AE" w:rsidRDefault="00DA70AE" w:rsidP="001C63E6">
            <w:pPr>
              <w:jc w:val="center"/>
              <w:rPr>
                <w:sz w:val="28"/>
                <w:lang w:val="en-US"/>
              </w:rPr>
            </w:pPr>
            <w:r>
              <w:rPr>
                <w:sz w:val="28"/>
                <w:lang w:val="en-US"/>
              </w:rPr>
              <w:t>Mat</w:t>
            </w:r>
          </w:p>
        </w:tc>
      </w:tr>
      <w:tr w:rsidR="00DA70AE" w:rsidRPr="00DA70AE" w:rsidTr="001C63E6">
        <w:tc>
          <w:tcPr>
            <w:tcW w:w="1657" w:type="dxa"/>
          </w:tcPr>
          <w:p w:rsidR="00DA70AE" w:rsidRDefault="00DA70AE" w:rsidP="001C63E6">
            <w:pPr>
              <w:jc w:val="center"/>
              <w:rPr>
                <w:sz w:val="28"/>
                <w:lang w:val="en-US"/>
              </w:rPr>
            </w:pPr>
            <w:r>
              <w:rPr>
                <w:sz w:val="28"/>
                <w:lang w:val="en-US"/>
              </w:rPr>
              <w:t>saveMat</w:t>
            </w:r>
          </w:p>
        </w:tc>
        <w:tc>
          <w:tcPr>
            <w:tcW w:w="1263" w:type="dxa"/>
          </w:tcPr>
          <w:p w:rsidR="00DA70AE" w:rsidRDefault="00DA70AE" w:rsidP="001C63E6">
            <w:pPr>
              <w:jc w:val="center"/>
              <w:rPr>
                <w:sz w:val="28"/>
                <w:lang w:val="en-US"/>
              </w:rPr>
            </w:pPr>
            <w:r>
              <w:rPr>
                <w:sz w:val="28"/>
                <w:lang w:val="en-US"/>
              </w:rPr>
              <w:t>m</w:t>
            </w:r>
          </w:p>
          <w:p w:rsidR="00DA70AE" w:rsidRDefault="00DA70AE" w:rsidP="001C63E6">
            <w:pPr>
              <w:jc w:val="center"/>
              <w:rPr>
                <w:sz w:val="28"/>
                <w:lang w:val="en-US"/>
              </w:rPr>
            </w:pPr>
            <w:r>
              <w:rPr>
                <w:sz w:val="28"/>
                <w:lang w:val="en-US"/>
              </w:rPr>
              <w:t>path</w:t>
            </w:r>
          </w:p>
        </w:tc>
        <w:tc>
          <w:tcPr>
            <w:tcW w:w="1609" w:type="dxa"/>
          </w:tcPr>
          <w:p w:rsidR="00DA70AE" w:rsidRDefault="00EE2011" w:rsidP="001C63E6">
            <w:pPr>
              <w:jc w:val="center"/>
              <w:rPr>
                <w:sz w:val="28"/>
              </w:rPr>
            </w:pPr>
            <w:r>
              <w:rPr>
                <w:sz w:val="28"/>
              </w:rPr>
              <w:t>Изображение,</w:t>
            </w:r>
            <w:r w:rsidR="00DA70AE">
              <w:rPr>
                <w:sz w:val="28"/>
              </w:rPr>
              <w:t xml:space="preserve"> представленное в виде матрицы</w:t>
            </w:r>
          </w:p>
          <w:p w:rsidR="00DA70AE" w:rsidRPr="00DA70AE" w:rsidRDefault="00DA70AE" w:rsidP="001C63E6">
            <w:pPr>
              <w:jc w:val="center"/>
              <w:rPr>
                <w:sz w:val="28"/>
              </w:rPr>
            </w:pPr>
            <w:r>
              <w:rPr>
                <w:sz w:val="28"/>
              </w:rPr>
              <w:t>Путь для сохранения изображения</w:t>
            </w:r>
          </w:p>
        </w:tc>
        <w:tc>
          <w:tcPr>
            <w:tcW w:w="1536" w:type="dxa"/>
          </w:tcPr>
          <w:p w:rsidR="00DA70AE" w:rsidRDefault="00EE2011" w:rsidP="001C63E6">
            <w:pPr>
              <w:jc w:val="center"/>
              <w:rPr>
                <w:sz w:val="28"/>
                <w:lang w:val="en-US"/>
              </w:rPr>
            </w:pPr>
            <w:r>
              <w:rPr>
                <w:sz w:val="28"/>
                <w:lang w:val="en-US"/>
              </w:rPr>
              <w:t>Mat</w:t>
            </w:r>
          </w:p>
          <w:p w:rsidR="00EE2011" w:rsidRPr="00EE2011" w:rsidRDefault="00EE2011" w:rsidP="001C63E6">
            <w:pPr>
              <w:jc w:val="center"/>
              <w:rPr>
                <w:sz w:val="28"/>
                <w:lang w:val="en-US"/>
              </w:rPr>
            </w:pPr>
            <w:r>
              <w:rPr>
                <w:sz w:val="28"/>
                <w:lang w:val="en-US"/>
              </w:rPr>
              <w:t>String</w:t>
            </w:r>
          </w:p>
        </w:tc>
        <w:tc>
          <w:tcPr>
            <w:tcW w:w="1263" w:type="dxa"/>
          </w:tcPr>
          <w:p w:rsidR="00DA70AE" w:rsidRPr="00EE2011" w:rsidRDefault="00EE2011" w:rsidP="00DA70AE">
            <w:pPr>
              <w:jc w:val="center"/>
              <w:rPr>
                <w:sz w:val="28"/>
                <w:lang w:val="en-US"/>
              </w:rPr>
            </w:pPr>
            <w:r>
              <w:rPr>
                <w:sz w:val="28"/>
                <w:lang w:val="en-US"/>
              </w:rPr>
              <w:t>result</w:t>
            </w:r>
          </w:p>
        </w:tc>
        <w:tc>
          <w:tcPr>
            <w:tcW w:w="1319" w:type="dxa"/>
          </w:tcPr>
          <w:p w:rsidR="00DA70AE" w:rsidRDefault="00EE2011" w:rsidP="001C63E6">
            <w:pPr>
              <w:jc w:val="center"/>
              <w:rPr>
                <w:sz w:val="28"/>
              </w:rPr>
            </w:pPr>
            <w:r>
              <w:rPr>
                <w:sz w:val="28"/>
              </w:rPr>
              <w:t>Результат записи данных в файл</w:t>
            </w:r>
          </w:p>
        </w:tc>
        <w:tc>
          <w:tcPr>
            <w:tcW w:w="924" w:type="dxa"/>
          </w:tcPr>
          <w:p w:rsidR="00DA70AE" w:rsidRPr="00EE2011" w:rsidRDefault="00EE2011" w:rsidP="001C63E6">
            <w:pPr>
              <w:jc w:val="center"/>
              <w:rPr>
                <w:sz w:val="28"/>
                <w:lang w:val="en-US"/>
              </w:rPr>
            </w:pPr>
            <w:r>
              <w:rPr>
                <w:sz w:val="28"/>
                <w:lang w:val="en-US"/>
              </w:rPr>
              <w:t>boolean</w:t>
            </w:r>
          </w:p>
        </w:tc>
      </w:tr>
      <w:tr w:rsidR="00EE2011" w:rsidRPr="00DA70AE" w:rsidTr="001C63E6">
        <w:tc>
          <w:tcPr>
            <w:tcW w:w="1657" w:type="dxa"/>
          </w:tcPr>
          <w:p w:rsidR="00EE2011" w:rsidRDefault="00EE2011" w:rsidP="001C63E6">
            <w:pPr>
              <w:jc w:val="center"/>
              <w:rPr>
                <w:sz w:val="28"/>
                <w:lang w:val="en-US"/>
              </w:rPr>
            </w:pPr>
            <w:r>
              <w:rPr>
                <w:sz w:val="28"/>
                <w:lang w:val="en-US"/>
              </w:rPr>
              <w:t>loadMat</w:t>
            </w:r>
          </w:p>
        </w:tc>
        <w:tc>
          <w:tcPr>
            <w:tcW w:w="1263" w:type="dxa"/>
          </w:tcPr>
          <w:p w:rsidR="00EE2011" w:rsidRDefault="00EE2011" w:rsidP="001C63E6">
            <w:pPr>
              <w:jc w:val="center"/>
              <w:rPr>
                <w:sz w:val="28"/>
                <w:lang w:val="en-US"/>
              </w:rPr>
            </w:pPr>
            <w:r>
              <w:rPr>
                <w:sz w:val="28"/>
                <w:lang w:val="en-US"/>
              </w:rPr>
              <w:t>path</w:t>
            </w:r>
          </w:p>
        </w:tc>
        <w:tc>
          <w:tcPr>
            <w:tcW w:w="1609" w:type="dxa"/>
          </w:tcPr>
          <w:p w:rsidR="00EE2011" w:rsidRDefault="00EE2011" w:rsidP="001C63E6">
            <w:pPr>
              <w:jc w:val="center"/>
              <w:rPr>
                <w:sz w:val="28"/>
              </w:rPr>
            </w:pPr>
            <w:r>
              <w:rPr>
                <w:sz w:val="28"/>
              </w:rPr>
              <w:t>Путь к файлу для чтения</w:t>
            </w:r>
          </w:p>
        </w:tc>
        <w:tc>
          <w:tcPr>
            <w:tcW w:w="1536" w:type="dxa"/>
          </w:tcPr>
          <w:p w:rsidR="00EE2011" w:rsidRPr="00EE2011" w:rsidRDefault="00EE2011" w:rsidP="001C63E6">
            <w:pPr>
              <w:jc w:val="center"/>
              <w:rPr>
                <w:sz w:val="28"/>
                <w:lang w:val="en-US"/>
              </w:rPr>
            </w:pPr>
            <w:r>
              <w:rPr>
                <w:sz w:val="28"/>
                <w:lang w:val="en-US"/>
              </w:rPr>
              <w:t>String</w:t>
            </w:r>
          </w:p>
        </w:tc>
        <w:tc>
          <w:tcPr>
            <w:tcW w:w="1263" w:type="dxa"/>
          </w:tcPr>
          <w:p w:rsidR="00EE2011" w:rsidRPr="00EE2011" w:rsidRDefault="00EE2011" w:rsidP="00DA70AE">
            <w:pPr>
              <w:jc w:val="center"/>
              <w:rPr>
                <w:sz w:val="28"/>
                <w:lang w:val="en-US"/>
              </w:rPr>
            </w:pPr>
            <w:r>
              <w:rPr>
                <w:sz w:val="28"/>
                <w:lang w:val="en-US"/>
              </w:rPr>
              <w:t>m</w:t>
            </w:r>
          </w:p>
        </w:tc>
        <w:tc>
          <w:tcPr>
            <w:tcW w:w="1319" w:type="dxa"/>
          </w:tcPr>
          <w:p w:rsidR="00EE2011" w:rsidRDefault="00EE2011" w:rsidP="00EE2011">
            <w:pPr>
              <w:jc w:val="center"/>
              <w:rPr>
                <w:sz w:val="28"/>
              </w:rPr>
            </w:pPr>
            <w:r>
              <w:rPr>
                <w:sz w:val="28"/>
              </w:rPr>
              <w:t>Изображение, представленное в виде матрицы</w:t>
            </w:r>
          </w:p>
          <w:p w:rsidR="00EE2011" w:rsidRPr="00EE2011" w:rsidRDefault="00EE2011" w:rsidP="001C63E6">
            <w:pPr>
              <w:jc w:val="center"/>
              <w:rPr>
                <w:sz w:val="28"/>
                <w:lang w:val="en-US"/>
              </w:rPr>
            </w:pPr>
          </w:p>
        </w:tc>
        <w:tc>
          <w:tcPr>
            <w:tcW w:w="924" w:type="dxa"/>
          </w:tcPr>
          <w:p w:rsidR="00EE2011" w:rsidRPr="00EE2011" w:rsidRDefault="00EE2011" w:rsidP="001C63E6">
            <w:pPr>
              <w:jc w:val="center"/>
              <w:rPr>
                <w:sz w:val="28"/>
                <w:lang w:val="en-US"/>
              </w:rPr>
            </w:pPr>
            <w:r>
              <w:rPr>
                <w:sz w:val="28"/>
                <w:lang w:val="en-US"/>
              </w:rPr>
              <w:t>Mat</w:t>
            </w:r>
          </w:p>
        </w:tc>
      </w:tr>
    </w:tbl>
    <w:p w:rsidR="00DA70AE" w:rsidRDefault="00DA70AE" w:rsidP="001A61C8">
      <w:pPr>
        <w:rPr>
          <w:rFonts w:ascii="Times New Roman" w:eastAsia="SimSun" w:hAnsi="Times New Roman" w:cs="Times New Roman"/>
          <w:b/>
          <w:kern w:val="1"/>
          <w:sz w:val="28"/>
          <w:szCs w:val="28"/>
          <w:lang w:eastAsia="ar-SA"/>
        </w:rPr>
      </w:pPr>
    </w:p>
    <w:p w:rsidR="00EE2011" w:rsidRDefault="00EE2011" w:rsidP="00EE2011">
      <w:pPr>
        <w:pStyle w:val="StyleText"/>
        <w:rPr>
          <w:lang w:eastAsia="ar-SA"/>
        </w:rPr>
      </w:pPr>
      <w:r>
        <w:rPr>
          <w:lang w:eastAsia="ar-SA"/>
        </w:rPr>
        <w:lastRenderedPageBreak/>
        <w:t>Продолжение таблицы 10</w:t>
      </w:r>
    </w:p>
    <w:tbl>
      <w:tblPr>
        <w:tblStyle w:val="1a"/>
        <w:tblW w:w="0" w:type="auto"/>
        <w:tblLook w:val="04A0" w:firstRow="1" w:lastRow="0" w:firstColumn="1" w:lastColumn="0" w:noHBand="0" w:noVBand="1"/>
      </w:tblPr>
      <w:tblGrid>
        <w:gridCol w:w="2223"/>
        <w:gridCol w:w="1093"/>
        <w:gridCol w:w="2104"/>
        <w:gridCol w:w="1360"/>
        <w:gridCol w:w="998"/>
        <w:gridCol w:w="1039"/>
        <w:gridCol w:w="754"/>
      </w:tblGrid>
      <w:tr w:rsidR="00EE2011" w:rsidRPr="001606B0" w:rsidTr="001C63E6">
        <w:tc>
          <w:tcPr>
            <w:tcW w:w="1657" w:type="dxa"/>
          </w:tcPr>
          <w:p w:rsidR="00EE2011" w:rsidRPr="001606B0" w:rsidRDefault="00EE2011" w:rsidP="001C63E6">
            <w:pPr>
              <w:jc w:val="center"/>
              <w:rPr>
                <w:sz w:val="28"/>
                <w:lang w:val="en-US"/>
              </w:rPr>
            </w:pPr>
            <w:r>
              <w:rPr>
                <w:sz w:val="28"/>
                <w:lang w:val="en-US"/>
              </w:rPr>
              <w:t>showImageSwing</w:t>
            </w:r>
          </w:p>
        </w:tc>
        <w:tc>
          <w:tcPr>
            <w:tcW w:w="1263" w:type="dxa"/>
          </w:tcPr>
          <w:p w:rsidR="00EE2011" w:rsidRDefault="00EE2011" w:rsidP="00EE2011">
            <w:pPr>
              <w:jc w:val="center"/>
              <w:rPr>
                <w:sz w:val="28"/>
                <w:lang w:val="en-US"/>
              </w:rPr>
            </w:pPr>
            <w:r>
              <w:rPr>
                <w:sz w:val="28"/>
                <w:lang w:val="en-US"/>
              </w:rPr>
              <w:t>m</w:t>
            </w:r>
          </w:p>
          <w:p w:rsidR="00EE2011" w:rsidRPr="001606B0" w:rsidRDefault="00EE2011" w:rsidP="00EE2011">
            <w:pPr>
              <w:jc w:val="center"/>
              <w:rPr>
                <w:sz w:val="28"/>
                <w:lang w:val="en-US"/>
              </w:rPr>
            </w:pPr>
            <w:r>
              <w:rPr>
                <w:sz w:val="28"/>
                <w:lang w:val="en-US"/>
              </w:rPr>
              <w:t>title</w:t>
            </w:r>
          </w:p>
        </w:tc>
        <w:tc>
          <w:tcPr>
            <w:tcW w:w="1609" w:type="dxa"/>
          </w:tcPr>
          <w:p w:rsidR="00EE2011" w:rsidRDefault="00EE2011" w:rsidP="001C63E6">
            <w:pPr>
              <w:jc w:val="center"/>
              <w:rPr>
                <w:sz w:val="28"/>
              </w:rPr>
            </w:pPr>
            <w:r>
              <w:rPr>
                <w:sz w:val="28"/>
              </w:rPr>
              <w:t>Изображение, представленное в виде матрицы</w:t>
            </w:r>
          </w:p>
          <w:p w:rsidR="00EE2011" w:rsidRPr="001606B0" w:rsidRDefault="00EE2011" w:rsidP="001C63E6">
            <w:pPr>
              <w:jc w:val="center"/>
              <w:rPr>
                <w:sz w:val="28"/>
              </w:rPr>
            </w:pPr>
            <w:r>
              <w:rPr>
                <w:sz w:val="28"/>
              </w:rPr>
              <w:t>Титул окна</w:t>
            </w:r>
          </w:p>
        </w:tc>
        <w:tc>
          <w:tcPr>
            <w:tcW w:w="1536" w:type="dxa"/>
          </w:tcPr>
          <w:p w:rsidR="00EE2011" w:rsidRDefault="00EE2011" w:rsidP="001C63E6">
            <w:pPr>
              <w:jc w:val="center"/>
              <w:rPr>
                <w:sz w:val="28"/>
                <w:lang w:val="en-US"/>
              </w:rPr>
            </w:pPr>
            <w:r>
              <w:rPr>
                <w:sz w:val="28"/>
                <w:lang w:val="en-US"/>
              </w:rPr>
              <w:t>Mat</w:t>
            </w:r>
          </w:p>
          <w:p w:rsidR="00EE2011" w:rsidRPr="001606B0" w:rsidRDefault="00EE2011" w:rsidP="001C63E6">
            <w:pPr>
              <w:jc w:val="center"/>
              <w:rPr>
                <w:sz w:val="28"/>
                <w:lang w:val="en-US"/>
              </w:rPr>
            </w:pPr>
            <w:r>
              <w:rPr>
                <w:sz w:val="28"/>
                <w:lang w:val="en-US"/>
              </w:rPr>
              <w:t>String</w:t>
            </w:r>
          </w:p>
        </w:tc>
        <w:tc>
          <w:tcPr>
            <w:tcW w:w="1263" w:type="dxa"/>
          </w:tcPr>
          <w:p w:rsidR="00EE2011" w:rsidRPr="001606B0" w:rsidRDefault="00EE2011" w:rsidP="001C63E6">
            <w:pPr>
              <w:jc w:val="center"/>
              <w:rPr>
                <w:sz w:val="28"/>
                <w:lang w:val="en-US"/>
              </w:rPr>
            </w:pPr>
            <w:r>
              <w:rPr>
                <w:sz w:val="28"/>
                <w:lang w:val="en-US"/>
              </w:rPr>
              <w:t>-</w:t>
            </w:r>
          </w:p>
        </w:tc>
        <w:tc>
          <w:tcPr>
            <w:tcW w:w="1319" w:type="dxa"/>
          </w:tcPr>
          <w:p w:rsidR="00EE2011" w:rsidRPr="00EE2011" w:rsidRDefault="00EE2011" w:rsidP="001C63E6">
            <w:pPr>
              <w:jc w:val="center"/>
              <w:rPr>
                <w:sz w:val="28"/>
                <w:lang w:val="en-US"/>
              </w:rPr>
            </w:pPr>
            <w:r>
              <w:rPr>
                <w:sz w:val="28"/>
                <w:lang w:val="en-US"/>
              </w:rPr>
              <w:t>-</w:t>
            </w:r>
          </w:p>
        </w:tc>
        <w:tc>
          <w:tcPr>
            <w:tcW w:w="924" w:type="dxa"/>
          </w:tcPr>
          <w:p w:rsidR="00EE2011" w:rsidRPr="001606B0" w:rsidRDefault="00EE2011" w:rsidP="001C63E6">
            <w:pPr>
              <w:jc w:val="center"/>
              <w:rPr>
                <w:sz w:val="28"/>
                <w:lang w:val="en-US"/>
              </w:rPr>
            </w:pPr>
            <w:r>
              <w:rPr>
                <w:sz w:val="28"/>
                <w:lang w:val="en-US"/>
              </w:rPr>
              <w:t>-</w:t>
            </w:r>
          </w:p>
        </w:tc>
      </w:tr>
      <w:tr w:rsidR="00EE2011" w:rsidRPr="00DA70AE" w:rsidTr="001C63E6">
        <w:tc>
          <w:tcPr>
            <w:tcW w:w="1657" w:type="dxa"/>
          </w:tcPr>
          <w:p w:rsidR="00EE2011" w:rsidRDefault="00EE2011" w:rsidP="001C63E6">
            <w:pPr>
              <w:jc w:val="center"/>
              <w:rPr>
                <w:sz w:val="28"/>
                <w:lang w:val="en-US"/>
              </w:rPr>
            </w:pPr>
            <w:r>
              <w:rPr>
                <w:sz w:val="28"/>
                <w:lang w:val="en-US"/>
              </w:rPr>
              <w:t>showImageFX</w:t>
            </w:r>
          </w:p>
        </w:tc>
        <w:tc>
          <w:tcPr>
            <w:tcW w:w="1263" w:type="dxa"/>
          </w:tcPr>
          <w:p w:rsidR="00EE2011" w:rsidRDefault="00EE2011" w:rsidP="00EE2011">
            <w:pPr>
              <w:jc w:val="center"/>
              <w:rPr>
                <w:sz w:val="28"/>
                <w:lang w:val="en-US"/>
              </w:rPr>
            </w:pPr>
            <w:r>
              <w:rPr>
                <w:sz w:val="28"/>
                <w:lang w:val="en-US"/>
              </w:rPr>
              <w:t>m</w:t>
            </w:r>
          </w:p>
          <w:p w:rsidR="00EE2011" w:rsidRDefault="00EE2011" w:rsidP="00EE2011">
            <w:pPr>
              <w:jc w:val="center"/>
              <w:rPr>
                <w:sz w:val="28"/>
                <w:lang w:val="en-US"/>
              </w:rPr>
            </w:pPr>
            <w:r>
              <w:rPr>
                <w:sz w:val="28"/>
                <w:lang w:val="en-US"/>
              </w:rPr>
              <w:t>title</w:t>
            </w:r>
          </w:p>
        </w:tc>
        <w:tc>
          <w:tcPr>
            <w:tcW w:w="1609" w:type="dxa"/>
          </w:tcPr>
          <w:p w:rsidR="00EE2011" w:rsidRDefault="00EE2011" w:rsidP="00EE2011">
            <w:pPr>
              <w:jc w:val="center"/>
              <w:rPr>
                <w:sz w:val="28"/>
              </w:rPr>
            </w:pPr>
            <w:r>
              <w:rPr>
                <w:sz w:val="28"/>
              </w:rPr>
              <w:t>Изображение, представленное в виде матрицы</w:t>
            </w:r>
          </w:p>
          <w:p w:rsidR="00EE2011" w:rsidRDefault="00EE2011" w:rsidP="00EE2011">
            <w:pPr>
              <w:jc w:val="center"/>
              <w:rPr>
                <w:sz w:val="28"/>
              </w:rPr>
            </w:pPr>
            <w:r>
              <w:rPr>
                <w:sz w:val="28"/>
              </w:rPr>
              <w:t>Титул окна</w:t>
            </w:r>
          </w:p>
        </w:tc>
        <w:tc>
          <w:tcPr>
            <w:tcW w:w="1536" w:type="dxa"/>
          </w:tcPr>
          <w:p w:rsidR="00EE2011" w:rsidRDefault="00EE2011" w:rsidP="001C63E6">
            <w:pPr>
              <w:jc w:val="center"/>
              <w:rPr>
                <w:sz w:val="28"/>
                <w:lang w:val="en-US"/>
              </w:rPr>
            </w:pPr>
            <w:r>
              <w:rPr>
                <w:sz w:val="28"/>
                <w:lang w:val="en-US"/>
              </w:rPr>
              <w:t>Mat</w:t>
            </w:r>
          </w:p>
          <w:p w:rsidR="00EE2011" w:rsidRPr="00DA70AE" w:rsidRDefault="00EE2011" w:rsidP="001C63E6">
            <w:pPr>
              <w:jc w:val="center"/>
              <w:rPr>
                <w:sz w:val="28"/>
                <w:lang w:val="en-US"/>
              </w:rPr>
            </w:pPr>
            <w:r>
              <w:rPr>
                <w:sz w:val="28"/>
                <w:lang w:val="en-US"/>
              </w:rPr>
              <w:t>String</w:t>
            </w:r>
          </w:p>
        </w:tc>
        <w:tc>
          <w:tcPr>
            <w:tcW w:w="1263" w:type="dxa"/>
          </w:tcPr>
          <w:p w:rsidR="00EE2011" w:rsidRPr="00DA70AE" w:rsidRDefault="00EE2011" w:rsidP="001C63E6">
            <w:pPr>
              <w:jc w:val="center"/>
              <w:rPr>
                <w:sz w:val="28"/>
                <w:lang w:val="en-US"/>
              </w:rPr>
            </w:pPr>
            <w:r>
              <w:rPr>
                <w:sz w:val="28"/>
                <w:lang w:val="en-US"/>
              </w:rPr>
              <w:t>-</w:t>
            </w:r>
          </w:p>
        </w:tc>
        <w:tc>
          <w:tcPr>
            <w:tcW w:w="1319" w:type="dxa"/>
          </w:tcPr>
          <w:p w:rsidR="00EE2011" w:rsidRPr="00EE2011" w:rsidRDefault="00EE2011" w:rsidP="001C63E6">
            <w:pPr>
              <w:jc w:val="center"/>
              <w:rPr>
                <w:sz w:val="28"/>
                <w:lang w:val="en-US"/>
              </w:rPr>
            </w:pPr>
            <w:r>
              <w:rPr>
                <w:sz w:val="28"/>
                <w:lang w:val="en-US"/>
              </w:rPr>
              <w:t>-</w:t>
            </w:r>
          </w:p>
        </w:tc>
        <w:tc>
          <w:tcPr>
            <w:tcW w:w="924" w:type="dxa"/>
          </w:tcPr>
          <w:p w:rsidR="00EE2011" w:rsidRPr="00DA70AE" w:rsidRDefault="00EE2011" w:rsidP="001C63E6">
            <w:pPr>
              <w:jc w:val="center"/>
              <w:rPr>
                <w:sz w:val="28"/>
                <w:lang w:val="en-US"/>
              </w:rPr>
            </w:pPr>
            <w:r>
              <w:rPr>
                <w:sz w:val="28"/>
                <w:lang w:val="en-US"/>
              </w:rPr>
              <w:t>-</w:t>
            </w:r>
          </w:p>
        </w:tc>
      </w:tr>
    </w:tbl>
    <w:p w:rsidR="00EE2011" w:rsidRDefault="00EE2011" w:rsidP="001A61C8">
      <w:pPr>
        <w:rPr>
          <w:rFonts w:ascii="Times New Roman" w:eastAsia="SimSun" w:hAnsi="Times New Roman" w:cs="Times New Roman"/>
          <w:b/>
          <w:kern w:val="1"/>
          <w:sz w:val="28"/>
          <w:szCs w:val="28"/>
          <w:lang w:eastAsia="ar-SA"/>
        </w:rPr>
      </w:pPr>
    </w:p>
    <w:p w:rsidR="00C74EB3" w:rsidRPr="001606B0" w:rsidRDefault="00C74EB3" w:rsidP="00C74EB3">
      <w:pPr>
        <w:pStyle w:val="StyleText"/>
      </w:pPr>
      <w:r>
        <w:t xml:space="preserve">Таблица 11 – Таблица спецификаций методов класса </w:t>
      </w:r>
      <w:r>
        <w:rPr>
          <w:lang w:val="en-US"/>
        </w:rPr>
        <w:t>Recognizer</w:t>
      </w:r>
    </w:p>
    <w:tbl>
      <w:tblPr>
        <w:tblStyle w:val="1a"/>
        <w:tblW w:w="0" w:type="auto"/>
        <w:tblLook w:val="04A0" w:firstRow="1" w:lastRow="0" w:firstColumn="1" w:lastColumn="0" w:noHBand="0" w:noVBand="1"/>
      </w:tblPr>
      <w:tblGrid>
        <w:gridCol w:w="1683"/>
        <w:gridCol w:w="1156"/>
        <w:gridCol w:w="1319"/>
        <w:gridCol w:w="2026"/>
        <w:gridCol w:w="1156"/>
        <w:gridCol w:w="1380"/>
        <w:gridCol w:w="851"/>
      </w:tblGrid>
      <w:tr w:rsidR="00C74EB3" w:rsidRPr="00FF54C3" w:rsidTr="00BA064A">
        <w:tc>
          <w:tcPr>
            <w:tcW w:w="1657"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63"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609"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36"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63"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319"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24" w:type="dxa"/>
          </w:tcPr>
          <w:p w:rsidR="00C74EB3" w:rsidRPr="00FF54C3" w:rsidRDefault="00C74EB3"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C74EB3" w:rsidRPr="00FF54C3" w:rsidTr="00BA064A">
        <w:tc>
          <w:tcPr>
            <w:tcW w:w="1657" w:type="dxa"/>
          </w:tcPr>
          <w:p w:rsidR="00C74EB3" w:rsidRPr="001606B0" w:rsidRDefault="00C74EB3" w:rsidP="00BA064A">
            <w:pPr>
              <w:jc w:val="center"/>
              <w:rPr>
                <w:sz w:val="28"/>
                <w:lang w:val="en-US"/>
              </w:rPr>
            </w:pPr>
            <w:r>
              <w:rPr>
                <w:sz w:val="28"/>
                <w:lang w:val="en-US"/>
              </w:rPr>
              <w:t>getLevelCorrect</w:t>
            </w:r>
          </w:p>
        </w:tc>
        <w:tc>
          <w:tcPr>
            <w:tcW w:w="1263" w:type="dxa"/>
          </w:tcPr>
          <w:p w:rsidR="00C74EB3" w:rsidRPr="001606B0" w:rsidRDefault="00C74EB3" w:rsidP="00BA064A">
            <w:pPr>
              <w:jc w:val="center"/>
              <w:rPr>
                <w:sz w:val="28"/>
                <w:lang w:val="en-US"/>
              </w:rPr>
            </w:pPr>
            <w:r>
              <w:rPr>
                <w:sz w:val="28"/>
                <w:lang w:val="en-US"/>
              </w:rPr>
              <w:t>-</w:t>
            </w:r>
          </w:p>
        </w:tc>
        <w:tc>
          <w:tcPr>
            <w:tcW w:w="1609" w:type="dxa"/>
          </w:tcPr>
          <w:p w:rsidR="00C74EB3" w:rsidRPr="00C74EB3" w:rsidRDefault="00C74EB3" w:rsidP="00BA064A">
            <w:pPr>
              <w:jc w:val="center"/>
              <w:rPr>
                <w:sz w:val="28"/>
                <w:lang w:val="en-US"/>
              </w:rPr>
            </w:pPr>
            <w:r>
              <w:rPr>
                <w:sz w:val="28"/>
                <w:lang w:val="en-US"/>
              </w:rPr>
              <w:t>-</w:t>
            </w:r>
          </w:p>
        </w:tc>
        <w:tc>
          <w:tcPr>
            <w:tcW w:w="1536" w:type="dxa"/>
          </w:tcPr>
          <w:p w:rsidR="00C74EB3" w:rsidRPr="001606B0" w:rsidRDefault="00C74EB3" w:rsidP="00BA064A">
            <w:pPr>
              <w:jc w:val="center"/>
              <w:rPr>
                <w:sz w:val="28"/>
                <w:lang w:val="en-US"/>
              </w:rPr>
            </w:pPr>
            <w:r>
              <w:rPr>
                <w:sz w:val="28"/>
                <w:lang w:val="en-US"/>
              </w:rPr>
              <w:t>-</w:t>
            </w:r>
          </w:p>
        </w:tc>
        <w:tc>
          <w:tcPr>
            <w:tcW w:w="1263" w:type="dxa"/>
          </w:tcPr>
          <w:p w:rsidR="00C74EB3" w:rsidRPr="001606B0" w:rsidRDefault="00C74EB3" w:rsidP="00BA064A">
            <w:pPr>
              <w:jc w:val="center"/>
              <w:rPr>
                <w:sz w:val="28"/>
                <w:lang w:val="en-US"/>
              </w:rPr>
            </w:pPr>
            <w:r>
              <w:rPr>
                <w:sz w:val="28"/>
                <w:lang w:val="en-US"/>
              </w:rPr>
              <w:t>levelCorrect</w:t>
            </w:r>
          </w:p>
        </w:tc>
        <w:tc>
          <w:tcPr>
            <w:tcW w:w="1319" w:type="dxa"/>
          </w:tcPr>
          <w:p w:rsidR="00C74EB3" w:rsidRPr="007E1E12" w:rsidRDefault="00C74EB3" w:rsidP="00BA064A">
            <w:pPr>
              <w:jc w:val="center"/>
              <w:rPr>
                <w:sz w:val="28"/>
                <w:lang w:val="en-US"/>
              </w:rPr>
            </w:pPr>
            <w:r>
              <w:rPr>
                <w:sz w:val="28"/>
              </w:rPr>
              <w:t>Уровень корректного распознования</w:t>
            </w:r>
          </w:p>
        </w:tc>
        <w:tc>
          <w:tcPr>
            <w:tcW w:w="924" w:type="dxa"/>
          </w:tcPr>
          <w:p w:rsidR="00C74EB3" w:rsidRPr="001606B0" w:rsidRDefault="00C74EB3" w:rsidP="00BA064A">
            <w:pPr>
              <w:jc w:val="center"/>
              <w:rPr>
                <w:sz w:val="28"/>
                <w:lang w:val="en-US"/>
              </w:rPr>
            </w:pPr>
            <w:r>
              <w:rPr>
                <w:sz w:val="28"/>
                <w:lang w:val="en-US"/>
              </w:rPr>
              <w:t>double</w:t>
            </w:r>
          </w:p>
        </w:tc>
      </w:tr>
      <w:tr w:rsidR="00C74EB3" w:rsidRPr="00FF54C3" w:rsidTr="00BA064A">
        <w:tc>
          <w:tcPr>
            <w:tcW w:w="1657" w:type="dxa"/>
          </w:tcPr>
          <w:p w:rsidR="00C74EB3" w:rsidRDefault="00C74EB3" w:rsidP="00BA064A">
            <w:pPr>
              <w:jc w:val="center"/>
              <w:rPr>
                <w:sz w:val="28"/>
                <w:lang w:val="en-US"/>
              </w:rPr>
            </w:pPr>
            <w:r>
              <w:rPr>
                <w:sz w:val="28"/>
                <w:lang w:val="en-US"/>
              </w:rPr>
              <w:t>updateLevelCorrect</w:t>
            </w:r>
          </w:p>
        </w:tc>
        <w:tc>
          <w:tcPr>
            <w:tcW w:w="1263" w:type="dxa"/>
          </w:tcPr>
          <w:p w:rsidR="00C74EB3" w:rsidRDefault="00C74EB3" w:rsidP="00BA064A">
            <w:pPr>
              <w:jc w:val="center"/>
              <w:rPr>
                <w:sz w:val="28"/>
                <w:lang w:val="en-US"/>
              </w:rPr>
            </w:pPr>
            <w:r>
              <w:rPr>
                <w:sz w:val="28"/>
                <w:lang w:val="en-US"/>
              </w:rPr>
              <w:t>-</w:t>
            </w:r>
          </w:p>
        </w:tc>
        <w:tc>
          <w:tcPr>
            <w:tcW w:w="1609" w:type="dxa"/>
          </w:tcPr>
          <w:p w:rsidR="00C74EB3" w:rsidRDefault="00C74EB3" w:rsidP="00BA064A">
            <w:pPr>
              <w:jc w:val="center"/>
              <w:rPr>
                <w:sz w:val="28"/>
                <w:lang w:val="en-US"/>
              </w:rPr>
            </w:pPr>
            <w:r>
              <w:rPr>
                <w:sz w:val="28"/>
                <w:lang w:val="en-US"/>
              </w:rPr>
              <w:t>-</w:t>
            </w:r>
          </w:p>
        </w:tc>
        <w:tc>
          <w:tcPr>
            <w:tcW w:w="1536" w:type="dxa"/>
          </w:tcPr>
          <w:p w:rsidR="00C74EB3" w:rsidRDefault="00C74EB3" w:rsidP="00BA064A">
            <w:pPr>
              <w:jc w:val="center"/>
              <w:rPr>
                <w:sz w:val="28"/>
                <w:lang w:val="en-US"/>
              </w:rPr>
            </w:pPr>
            <w:r>
              <w:rPr>
                <w:sz w:val="28"/>
                <w:lang w:val="en-US"/>
              </w:rPr>
              <w:t>-</w:t>
            </w:r>
          </w:p>
        </w:tc>
        <w:tc>
          <w:tcPr>
            <w:tcW w:w="1263" w:type="dxa"/>
          </w:tcPr>
          <w:p w:rsidR="00C74EB3" w:rsidRDefault="00C74EB3" w:rsidP="00BA064A">
            <w:pPr>
              <w:jc w:val="center"/>
              <w:rPr>
                <w:sz w:val="28"/>
                <w:lang w:val="en-US"/>
              </w:rPr>
            </w:pPr>
            <w:r>
              <w:rPr>
                <w:sz w:val="28"/>
                <w:lang w:val="en-US"/>
              </w:rPr>
              <w:t>-</w:t>
            </w:r>
          </w:p>
        </w:tc>
        <w:tc>
          <w:tcPr>
            <w:tcW w:w="1319" w:type="dxa"/>
          </w:tcPr>
          <w:p w:rsidR="00C74EB3" w:rsidRPr="00C74EB3" w:rsidRDefault="00C74EB3" w:rsidP="00BA064A">
            <w:pPr>
              <w:jc w:val="center"/>
              <w:rPr>
                <w:sz w:val="28"/>
                <w:lang w:val="en-US"/>
              </w:rPr>
            </w:pPr>
            <w:r>
              <w:rPr>
                <w:sz w:val="28"/>
                <w:lang w:val="en-US"/>
              </w:rPr>
              <w:t>-</w:t>
            </w:r>
          </w:p>
        </w:tc>
        <w:tc>
          <w:tcPr>
            <w:tcW w:w="924" w:type="dxa"/>
          </w:tcPr>
          <w:p w:rsidR="00C74EB3" w:rsidRDefault="00C74EB3" w:rsidP="00BA064A">
            <w:pPr>
              <w:jc w:val="center"/>
              <w:rPr>
                <w:sz w:val="28"/>
                <w:lang w:val="en-US"/>
              </w:rPr>
            </w:pPr>
            <w:r>
              <w:rPr>
                <w:sz w:val="28"/>
                <w:lang w:val="en-US"/>
              </w:rPr>
              <w:t>-</w:t>
            </w:r>
          </w:p>
        </w:tc>
      </w:tr>
      <w:tr w:rsidR="00C74EB3" w:rsidRPr="00FF54C3" w:rsidTr="00BA064A">
        <w:tc>
          <w:tcPr>
            <w:tcW w:w="1657" w:type="dxa"/>
          </w:tcPr>
          <w:p w:rsidR="00C74EB3" w:rsidRDefault="00C74EB3" w:rsidP="00BA064A">
            <w:pPr>
              <w:jc w:val="center"/>
              <w:rPr>
                <w:sz w:val="28"/>
                <w:lang w:val="en-US"/>
              </w:rPr>
            </w:pPr>
            <w:r>
              <w:rPr>
                <w:sz w:val="28"/>
                <w:lang w:val="en-US"/>
              </w:rPr>
              <w:t>Recognizer</w:t>
            </w:r>
          </w:p>
        </w:tc>
        <w:tc>
          <w:tcPr>
            <w:tcW w:w="1263" w:type="dxa"/>
          </w:tcPr>
          <w:p w:rsidR="00C74EB3" w:rsidRDefault="00C74EB3" w:rsidP="00BA064A">
            <w:pPr>
              <w:jc w:val="center"/>
              <w:rPr>
                <w:sz w:val="28"/>
                <w:lang w:val="en-US"/>
              </w:rPr>
            </w:pPr>
            <w:r>
              <w:rPr>
                <w:sz w:val="28"/>
                <w:lang w:val="en-US"/>
              </w:rPr>
              <w:t>numbers</w:t>
            </w:r>
          </w:p>
        </w:tc>
        <w:tc>
          <w:tcPr>
            <w:tcW w:w="1609" w:type="dxa"/>
          </w:tcPr>
          <w:p w:rsidR="00C74EB3" w:rsidRPr="00C74EB3" w:rsidRDefault="00C74EB3" w:rsidP="00BA064A">
            <w:pPr>
              <w:jc w:val="center"/>
              <w:rPr>
                <w:sz w:val="28"/>
              </w:rPr>
            </w:pPr>
            <w:r>
              <w:rPr>
                <w:sz w:val="28"/>
              </w:rPr>
              <w:t>Пути к файлам</w:t>
            </w:r>
            <w:r w:rsidRPr="00C74EB3">
              <w:rPr>
                <w:sz w:val="28"/>
              </w:rPr>
              <w:t xml:space="preserve">, </w:t>
            </w:r>
            <w:r>
              <w:rPr>
                <w:sz w:val="28"/>
              </w:rPr>
              <w:t>содержащие шаблоны контуров для сравнения</w:t>
            </w:r>
          </w:p>
        </w:tc>
        <w:tc>
          <w:tcPr>
            <w:tcW w:w="1536" w:type="dxa"/>
          </w:tcPr>
          <w:p w:rsidR="00C74EB3" w:rsidRPr="00C74EB3" w:rsidRDefault="00C74EB3" w:rsidP="00BA064A">
            <w:pPr>
              <w:jc w:val="center"/>
              <w:rPr>
                <w:sz w:val="28"/>
                <w:lang w:val="en-US"/>
              </w:rPr>
            </w:pPr>
            <w:r>
              <w:rPr>
                <w:sz w:val="28"/>
                <w:lang w:val="en-US"/>
              </w:rPr>
              <w:t>ArrayList&lt;String&gt;</w:t>
            </w:r>
          </w:p>
        </w:tc>
        <w:tc>
          <w:tcPr>
            <w:tcW w:w="1263" w:type="dxa"/>
          </w:tcPr>
          <w:p w:rsidR="00C74EB3" w:rsidRPr="00C74EB3" w:rsidRDefault="00C74EB3" w:rsidP="00BA064A">
            <w:pPr>
              <w:jc w:val="center"/>
              <w:rPr>
                <w:sz w:val="28"/>
                <w:lang w:val="en-US"/>
              </w:rPr>
            </w:pPr>
            <w:r>
              <w:rPr>
                <w:sz w:val="28"/>
                <w:lang w:val="en-US"/>
              </w:rPr>
              <w:t>-</w:t>
            </w:r>
          </w:p>
        </w:tc>
        <w:tc>
          <w:tcPr>
            <w:tcW w:w="1319" w:type="dxa"/>
          </w:tcPr>
          <w:p w:rsidR="00C74EB3" w:rsidRPr="00C74EB3" w:rsidRDefault="00C74EB3" w:rsidP="00BA064A">
            <w:pPr>
              <w:jc w:val="center"/>
              <w:rPr>
                <w:sz w:val="28"/>
                <w:lang w:val="en-US"/>
              </w:rPr>
            </w:pPr>
            <w:r>
              <w:rPr>
                <w:sz w:val="28"/>
                <w:lang w:val="en-US"/>
              </w:rPr>
              <w:t>-</w:t>
            </w:r>
          </w:p>
        </w:tc>
        <w:tc>
          <w:tcPr>
            <w:tcW w:w="924" w:type="dxa"/>
          </w:tcPr>
          <w:p w:rsidR="00C74EB3" w:rsidRPr="00C74EB3" w:rsidRDefault="00C74EB3" w:rsidP="00BA064A">
            <w:pPr>
              <w:jc w:val="center"/>
              <w:rPr>
                <w:sz w:val="28"/>
                <w:lang w:val="en-US"/>
              </w:rPr>
            </w:pPr>
            <w:r>
              <w:rPr>
                <w:sz w:val="28"/>
                <w:lang w:val="en-US"/>
              </w:rPr>
              <w:t>-</w:t>
            </w:r>
          </w:p>
        </w:tc>
      </w:tr>
      <w:tr w:rsidR="00C74EB3" w:rsidRPr="00FF54C3" w:rsidTr="00BA064A">
        <w:tc>
          <w:tcPr>
            <w:tcW w:w="1657" w:type="dxa"/>
          </w:tcPr>
          <w:p w:rsidR="00C74EB3" w:rsidRDefault="00C74EB3" w:rsidP="00BA064A">
            <w:pPr>
              <w:jc w:val="center"/>
              <w:rPr>
                <w:sz w:val="28"/>
                <w:lang w:val="en-US"/>
              </w:rPr>
            </w:pPr>
            <w:r>
              <w:rPr>
                <w:sz w:val="28"/>
                <w:lang w:val="en-US"/>
              </w:rPr>
              <w:t>isAreaMin</w:t>
            </w:r>
          </w:p>
        </w:tc>
        <w:tc>
          <w:tcPr>
            <w:tcW w:w="1263" w:type="dxa"/>
          </w:tcPr>
          <w:p w:rsidR="00C74EB3" w:rsidRDefault="00C74EB3" w:rsidP="00BA064A">
            <w:pPr>
              <w:jc w:val="center"/>
              <w:rPr>
                <w:sz w:val="28"/>
                <w:lang w:val="en-US"/>
              </w:rPr>
            </w:pPr>
            <w:r>
              <w:rPr>
                <w:sz w:val="28"/>
                <w:lang w:val="en-US"/>
              </w:rPr>
              <w:t>contours</w:t>
            </w:r>
          </w:p>
          <w:p w:rsidR="00C74EB3" w:rsidRDefault="00C74EB3" w:rsidP="00BA064A">
            <w:pPr>
              <w:jc w:val="center"/>
              <w:rPr>
                <w:sz w:val="28"/>
                <w:lang w:val="en-US"/>
              </w:rPr>
            </w:pPr>
            <w:r>
              <w:rPr>
                <w:sz w:val="28"/>
                <w:lang w:val="en-US"/>
              </w:rPr>
              <w:t>minArea</w:t>
            </w:r>
          </w:p>
          <w:p w:rsidR="00C74EB3" w:rsidRPr="00C74EB3" w:rsidRDefault="00C74EB3" w:rsidP="00BA064A">
            <w:pPr>
              <w:jc w:val="center"/>
              <w:rPr>
                <w:sz w:val="28"/>
              </w:rPr>
            </w:pPr>
          </w:p>
        </w:tc>
        <w:tc>
          <w:tcPr>
            <w:tcW w:w="1609" w:type="dxa"/>
          </w:tcPr>
          <w:p w:rsidR="00C74EB3" w:rsidRDefault="00C74EB3" w:rsidP="00BA064A">
            <w:pPr>
              <w:jc w:val="center"/>
              <w:rPr>
                <w:sz w:val="28"/>
              </w:rPr>
            </w:pPr>
            <w:r>
              <w:rPr>
                <w:sz w:val="28"/>
              </w:rPr>
              <w:t>Контуры изображения</w:t>
            </w:r>
          </w:p>
          <w:p w:rsidR="00C74EB3" w:rsidRDefault="00C74EB3" w:rsidP="00BA064A">
            <w:pPr>
              <w:jc w:val="center"/>
              <w:rPr>
                <w:sz w:val="28"/>
              </w:rPr>
            </w:pPr>
            <w:r>
              <w:rPr>
                <w:sz w:val="28"/>
              </w:rPr>
              <w:t>Минимальная площадь</w:t>
            </w:r>
          </w:p>
        </w:tc>
        <w:tc>
          <w:tcPr>
            <w:tcW w:w="1536" w:type="dxa"/>
          </w:tcPr>
          <w:p w:rsidR="00C74EB3" w:rsidRDefault="00C74EB3" w:rsidP="00BA064A">
            <w:pPr>
              <w:jc w:val="center"/>
              <w:rPr>
                <w:sz w:val="28"/>
                <w:lang w:val="en-US"/>
              </w:rPr>
            </w:pPr>
            <w:r>
              <w:rPr>
                <w:sz w:val="28"/>
                <w:lang w:val="en-US"/>
              </w:rPr>
              <w:t>ArrayList&lt;MatOfPoint&gt;</w:t>
            </w:r>
          </w:p>
          <w:p w:rsidR="00C74EB3" w:rsidRDefault="00C74EB3" w:rsidP="00BA064A">
            <w:pPr>
              <w:jc w:val="center"/>
              <w:rPr>
                <w:sz w:val="28"/>
                <w:lang w:val="en-US"/>
              </w:rPr>
            </w:pPr>
            <w:r>
              <w:rPr>
                <w:sz w:val="28"/>
                <w:lang w:val="en-US"/>
              </w:rPr>
              <w:t>double</w:t>
            </w:r>
          </w:p>
        </w:tc>
        <w:tc>
          <w:tcPr>
            <w:tcW w:w="1263" w:type="dxa"/>
          </w:tcPr>
          <w:p w:rsidR="00C74EB3" w:rsidRDefault="00C74EB3" w:rsidP="00BA064A">
            <w:pPr>
              <w:jc w:val="center"/>
              <w:rPr>
                <w:sz w:val="28"/>
                <w:lang w:val="en-US"/>
              </w:rPr>
            </w:pPr>
            <w:r>
              <w:rPr>
                <w:sz w:val="28"/>
                <w:lang w:val="en-US"/>
              </w:rPr>
              <w:t>index</w:t>
            </w:r>
          </w:p>
        </w:tc>
        <w:tc>
          <w:tcPr>
            <w:tcW w:w="1319" w:type="dxa"/>
          </w:tcPr>
          <w:p w:rsidR="00C74EB3" w:rsidRPr="00C74EB3" w:rsidRDefault="00C74EB3" w:rsidP="00BA064A">
            <w:pPr>
              <w:jc w:val="center"/>
              <w:rPr>
                <w:sz w:val="28"/>
              </w:rPr>
            </w:pPr>
            <w:r>
              <w:rPr>
                <w:sz w:val="28"/>
              </w:rPr>
              <w:t>Индекс контура</w:t>
            </w:r>
            <w:r w:rsidRPr="00C74EB3">
              <w:rPr>
                <w:sz w:val="28"/>
              </w:rPr>
              <w:t xml:space="preserve">, </w:t>
            </w:r>
            <w:r>
              <w:rPr>
                <w:sz w:val="28"/>
              </w:rPr>
              <w:t xml:space="preserve">чья площадь меньше либо равна </w:t>
            </w:r>
            <w:r>
              <w:rPr>
                <w:sz w:val="28"/>
                <w:lang w:val="en-US"/>
              </w:rPr>
              <w:t>minArea</w:t>
            </w:r>
          </w:p>
        </w:tc>
        <w:tc>
          <w:tcPr>
            <w:tcW w:w="924" w:type="dxa"/>
          </w:tcPr>
          <w:p w:rsidR="00C74EB3" w:rsidRPr="00C74EB3" w:rsidRDefault="00C74EB3" w:rsidP="00BA064A">
            <w:pPr>
              <w:jc w:val="center"/>
              <w:rPr>
                <w:sz w:val="28"/>
                <w:lang w:val="en-US"/>
              </w:rPr>
            </w:pPr>
            <w:r>
              <w:rPr>
                <w:sz w:val="28"/>
                <w:lang w:val="en-US"/>
              </w:rPr>
              <w:t>int</w:t>
            </w:r>
          </w:p>
        </w:tc>
      </w:tr>
      <w:tr w:rsidR="00C74EB3" w:rsidRPr="00FF54C3" w:rsidTr="00BA064A">
        <w:tc>
          <w:tcPr>
            <w:tcW w:w="1657" w:type="dxa"/>
          </w:tcPr>
          <w:p w:rsidR="00C74EB3" w:rsidRDefault="00C74EB3" w:rsidP="00BA064A">
            <w:pPr>
              <w:jc w:val="center"/>
              <w:rPr>
                <w:sz w:val="28"/>
                <w:lang w:val="en-US"/>
              </w:rPr>
            </w:pPr>
            <w:r>
              <w:rPr>
                <w:sz w:val="28"/>
                <w:lang w:val="en-US"/>
              </w:rPr>
              <w:t>isAreaMax</w:t>
            </w:r>
          </w:p>
        </w:tc>
        <w:tc>
          <w:tcPr>
            <w:tcW w:w="1263" w:type="dxa"/>
          </w:tcPr>
          <w:p w:rsidR="00C74EB3" w:rsidRDefault="00C74EB3" w:rsidP="00C74EB3">
            <w:pPr>
              <w:jc w:val="center"/>
              <w:rPr>
                <w:sz w:val="28"/>
                <w:lang w:val="en-US"/>
              </w:rPr>
            </w:pPr>
            <w:r>
              <w:rPr>
                <w:sz w:val="28"/>
                <w:lang w:val="en-US"/>
              </w:rPr>
              <w:t>contours</w:t>
            </w:r>
          </w:p>
          <w:p w:rsidR="00C74EB3" w:rsidRDefault="00C74EB3" w:rsidP="00C74EB3">
            <w:pPr>
              <w:jc w:val="center"/>
              <w:rPr>
                <w:sz w:val="28"/>
                <w:lang w:val="en-US"/>
              </w:rPr>
            </w:pPr>
            <w:r>
              <w:rPr>
                <w:sz w:val="28"/>
                <w:lang w:val="en-US"/>
              </w:rPr>
              <w:t>max</w:t>
            </w:r>
          </w:p>
          <w:p w:rsidR="00C74EB3" w:rsidRDefault="00C74EB3" w:rsidP="00BA064A">
            <w:pPr>
              <w:jc w:val="center"/>
              <w:rPr>
                <w:sz w:val="28"/>
                <w:lang w:val="en-US"/>
              </w:rPr>
            </w:pPr>
          </w:p>
        </w:tc>
        <w:tc>
          <w:tcPr>
            <w:tcW w:w="1609" w:type="dxa"/>
          </w:tcPr>
          <w:p w:rsidR="00C74EB3" w:rsidRDefault="00C74EB3" w:rsidP="00C74EB3">
            <w:pPr>
              <w:jc w:val="center"/>
              <w:rPr>
                <w:sz w:val="28"/>
              </w:rPr>
            </w:pPr>
            <w:r>
              <w:rPr>
                <w:sz w:val="28"/>
              </w:rPr>
              <w:t>Контуры изображения</w:t>
            </w:r>
          </w:p>
          <w:p w:rsidR="00C74EB3" w:rsidRDefault="00C74EB3" w:rsidP="00C74EB3">
            <w:pPr>
              <w:jc w:val="center"/>
              <w:rPr>
                <w:sz w:val="28"/>
              </w:rPr>
            </w:pPr>
            <w:r>
              <w:rPr>
                <w:sz w:val="28"/>
              </w:rPr>
              <w:t>Макс. площадь</w:t>
            </w:r>
          </w:p>
        </w:tc>
        <w:tc>
          <w:tcPr>
            <w:tcW w:w="1536" w:type="dxa"/>
          </w:tcPr>
          <w:p w:rsidR="00C74EB3" w:rsidRDefault="00C74EB3" w:rsidP="00C74EB3">
            <w:pPr>
              <w:jc w:val="center"/>
              <w:rPr>
                <w:sz w:val="28"/>
                <w:lang w:val="en-US"/>
              </w:rPr>
            </w:pPr>
            <w:r>
              <w:rPr>
                <w:sz w:val="28"/>
                <w:lang w:val="en-US"/>
              </w:rPr>
              <w:t>ArrayList&lt;MatOfPoint&gt;</w:t>
            </w:r>
          </w:p>
          <w:p w:rsidR="00C74EB3" w:rsidRPr="00C74EB3" w:rsidRDefault="00C74EB3" w:rsidP="00C74EB3">
            <w:pPr>
              <w:jc w:val="center"/>
              <w:rPr>
                <w:sz w:val="28"/>
                <w:lang w:val="en-US"/>
              </w:rPr>
            </w:pPr>
            <w:r>
              <w:rPr>
                <w:sz w:val="28"/>
                <w:lang w:val="en-US"/>
              </w:rPr>
              <w:t>double</w:t>
            </w:r>
          </w:p>
        </w:tc>
        <w:tc>
          <w:tcPr>
            <w:tcW w:w="1263" w:type="dxa"/>
          </w:tcPr>
          <w:p w:rsidR="00C74EB3" w:rsidRPr="00C74EB3" w:rsidRDefault="00C74EB3" w:rsidP="00BA064A">
            <w:pPr>
              <w:jc w:val="center"/>
              <w:rPr>
                <w:sz w:val="28"/>
                <w:lang w:val="en-US"/>
              </w:rPr>
            </w:pPr>
            <w:r>
              <w:rPr>
                <w:sz w:val="28"/>
                <w:lang w:val="en-US"/>
              </w:rPr>
              <w:t>index</w:t>
            </w:r>
          </w:p>
        </w:tc>
        <w:tc>
          <w:tcPr>
            <w:tcW w:w="1319" w:type="dxa"/>
          </w:tcPr>
          <w:p w:rsidR="00C74EB3" w:rsidRPr="00C74EB3" w:rsidRDefault="00C74EB3" w:rsidP="00BA064A">
            <w:pPr>
              <w:jc w:val="center"/>
              <w:rPr>
                <w:sz w:val="28"/>
              </w:rPr>
            </w:pPr>
            <w:r>
              <w:rPr>
                <w:sz w:val="28"/>
              </w:rPr>
              <w:t>Индекс контура</w:t>
            </w:r>
            <w:r w:rsidRPr="00C74EB3">
              <w:rPr>
                <w:sz w:val="28"/>
              </w:rPr>
              <w:t xml:space="preserve">, </w:t>
            </w:r>
            <w:r>
              <w:rPr>
                <w:sz w:val="28"/>
              </w:rPr>
              <w:t xml:space="preserve">чья площадь </w:t>
            </w:r>
            <w:r w:rsidRPr="00C74EB3">
              <w:rPr>
                <w:sz w:val="28"/>
              </w:rPr>
              <w:t xml:space="preserve">&gt;= </w:t>
            </w:r>
            <w:r>
              <w:rPr>
                <w:sz w:val="28"/>
                <w:lang w:val="en-US"/>
              </w:rPr>
              <w:t>max</w:t>
            </w:r>
          </w:p>
        </w:tc>
        <w:tc>
          <w:tcPr>
            <w:tcW w:w="924" w:type="dxa"/>
          </w:tcPr>
          <w:p w:rsidR="00C74EB3" w:rsidRPr="00C74EB3" w:rsidRDefault="00C74EB3" w:rsidP="00BA064A">
            <w:pPr>
              <w:jc w:val="center"/>
              <w:rPr>
                <w:sz w:val="28"/>
                <w:lang w:val="en-US"/>
              </w:rPr>
            </w:pPr>
            <w:r>
              <w:rPr>
                <w:sz w:val="28"/>
                <w:lang w:val="en-US"/>
              </w:rPr>
              <w:t>int</w:t>
            </w:r>
          </w:p>
        </w:tc>
      </w:tr>
    </w:tbl>
    <w:p w:rsidR="00C74EB3" w:rsidRDefault="006B4A50" w:rsidP="006B4A50">
      <w:pPr>
        <w:pStyle w:val="StyleText"/>
        <w:rPr>
          <w:lang w:eastAsia="ar-SA"/>
        </w:rPr>
      </w:pPr>
      <w:r>
        <w:rPr>
          <w:lang w:eastAsia="ar-SA"/>
        </w:rPr>
        <w:lastRenderedPageBreak/>
        <w:t>Продолжение таблицы 11</w:t>
      </w:r>
    </w:p>
    <w:tbl>
      <w:tblPr>
        <w:tblStyle w:val="1a"/>
        <w:tblW w:w="0" w:type="auto"/>
        <w:tblLook w:val="04A0" w:firstRow="1" w:lastRow="0" w:firstColumn="1" w:lastColumn="0" w:noHBand="0" w:noVBand="1"/>
      </w:tblPr>
      <w:tblGrid>
        <w:gridCol w:w="1733"/>
        <w:gridCol w:w="1134"/>
        <w:gridCol w:w="1468"/>
        <w:gridCol w:w="722"/>
        <w:gridCol w:w="856"/>
        <w:gridCol w:w="1622"/>
        <w:gridCol w:w="2036"/>
      </w:tblGrid>
      <w:tr w:rsidR="00D953C7" w:rsidRPr="001606B0" w:rsidTr="00BA064A">
        <w:tc>
          <w:tcPr>
            <w:tcW w:w="1657" w:type="dxa"/>
          </w:tcPr>
          <w:p w:rsidR="006B4A50" w:rsidRPr="001606B0" w:rsidRDefault="00D953C7" w:rsidP="00BA064A">
            <w:pPr>
              <w:jc w:val="center"/>
              <w:rPr>
                <w:sz w:val="28"/>
                <w:lang w:val="en-US"/>
              </w:rPr>
            </w:pPr>
            <w:r>
              <w:rPr>
                <w:sz w:val="28"/>
                <w:lang w:val="en-US"/>
              </w:rPr>
              <w:t>getDetectImageMat</w:t>
            </w:r>
          </w:p>
        </w:tc>
        <w:tc>
          <w:tcPr>
            <w:tcW w:w="1263" w:type="dxa"/>
          </w:tcPr>
          <w:p w:rsidR="006B4A50" w:rsidRPr="001606B0" w:rsidRDefault="00D953C7" w:rsidP="00BA064A">
            <w:pPr>
              <w:jc w:val="center"/>
              <w:rPr>
                <w:sz w:val="28"/>
                <w:lang w:val="en-US"/>
              </w:rPr>
            </w:pPr>
            <w:r>
              <w:rPr>
                <w:sz w:val="28"/>
                <w:lang w:val="en-US"/>
              </w:rPr>
              <w:t>img</w:t>
            </w:r>
          </w:p>
        </w:tc>
        <w:tc>
          <w:tcPr>
            <w:tcW w:w="1609" w:type="dxa"/>
          </w:tcPr>
          <w:p w:rsidR="006B4A50" w:rsidRPr="00D953C7" w:rsidRDefault="00D953C7" w:rsidP="00BA064A">
            <w:pPr>
              <w:jc w:val="center"/>
              <w:rPr>
                <w:sz w:val="28"/>
              </w:rPr>
            </w:pPr>
            <w:r>
              <w:rPr>
                <w:sz w:val="28"/>
              </w:rPr>
              <w:t>Изображение</w:t>
            </w:r>
            <w:r w:rsidRPr="00D953C7">
              <w:rPr>
                <w:sz w:val="28"/>
              </w:rPr>
              <w:t xml:space="preserve">, </w:t>
            </w:r>
            <w:r>
              <w:rPr>
                <w:sz w:val="28"/>
              </w:rPr>
              <w:t>представленное в виде матрицы</w:t>
            </w:r>
          </w:p>
        </w:tc>
        <w:tc>
          <w:tcPr>
            <w:tcW w:w="1536" w:type="dxa"/>
          </w:tcPr>
          <w:p w:rsidR="006B4A50" w:rsidRPr="001606B0" w:rsidRDefault="00D953C7" w:rsidP="00BA064A">
            <w:pPr>
              <w:jc w:val="center"/>
              <w:rPr>
                <w:sz w:val="28"/>
                <w:lang w:val="en-US"/>
              </w:rPr>
            </w:pPr>
            <w:r>
              <w:rPr>
                <w:sz w:val="28"/>
                <w:lang w:val="en-US"/>
              </w:rPr>
              <w:t>Mat</w:t>
            </w:r>
          </w:p>
        </w:tc>
        <w:tc>
          <w:tcPr>
            <w:tcW w:w="1263" w:type="dxa"/>
          </w:tcPr>
          <w:p w:rsidR="006B4A50" w:rsidRPr="001606B0" w:rsidRDefault="00D953C7" w:rsidP="00BA064A">
            <w:pPr>
              <w:jc w:val="center"/>
              <w:rPr>
                <w:sz w:val="28"/>
                <w:lang w:val="en-US"/>
              </w:rPr>
            </w:pPr>
            <w:r>
              <w:rPr>
                <w:sz w:val="28"/>
                <w:lang w:val="en-US"/>
              </w:rPr>
              <w:t>result</w:t>
            </w:r>
          </w:p>
        </w:tc>
        <w:tc>
          <w:tcPr>
            <w:tcW w:w="1319" w:type="dxa"/>
          </w:tcPr>
          <w:p w:rsidR="006B4A50" w:rsidRPr="00D953C7" w:rsidRDefault="00D953C7" w:rsidP="00BA064A">
            <w:pPr>
              <w:jc w:val="center"/>
              <w:rPr>
                <w:sz w:val="28"/>
              </w:rPr>
            </w:pPr>
            <w:r>
              <w:rPr>
                <w:sz w:val="28"/>
              </w:rPr>
              <w:t>Найденное изображение</w:t>
            </w:r>
            <w:r w:rsidRPr="00D953C7">
              <w:rPr>
                <w:sz w:val="28"/>
              </w:rPr>
              <w:t xml:space="preserve">, </w:t>
            </w:r>
            <w:r>
              <w:rPr>
                <w:sz w:val="28"/>
              </w:rPr>
              <w:t>представленное в виде матрицы</w:t>
            </w:r>
          </w:p>
        </w:tc>
        <w:tc>
          <w:tcPr>
            <w:tcW w:w="924" w:type="dxa"/>
          </w:tcPr>
          <w:p w:rsidR="006B4A50" w:rsidRPr="001606B0" w:rsidRDefault="00D953C7" w:rsidP="00D953C7">
            <w:pPr>
              <w:jc w:val="center"/>
              <w:rPr>
                <w:sz w:val="28"/>
                <w:lang w:val="en-US"/>
              </w:rPr>
            </w:pPr>
            <w:r>
              <w:rPr>
                <w:sz w:val="28"/>
                <w:lang w:val="en-US"/>
              </w:rPr>
              <w:t>Mat</w:t>
            </w:r>
          </w:p>
        </w:tc>
      </w:tr>
      <w:tr w:rsidR="00D953C7" w:rsidTr="00BA064A">
        <w:tc>
          <w:tcPr>
            <w:tcW w:w="1657" w:type="dxa"/>
          </w:tcPr>
          <w:p w:rsidR="006B4A50" w:rsidRDefault="00D953C7" w:rsidP="00BA064A">
            <w:pPr>
              <w:jc w:val="center"/>
              <w:rPr>
                <w:sz w:val="28"/>
                <w:lang w:val="en-US"/>
              </w:rPr>
            </w:pPr>
            <w:r>
              <w:rPr>
                <w:sz w:val="28"/>
                <w:lang w:val="en-US"/>
              </w:rPr>
              <w:t>getDetectImageRect</w:t>
            </w:r>
          </w:p>
        </w:tc>
        <w:tc>
          <w:tcPr>
            <w:tcW w:w="1263" w:type="dxa"/>
          </w:tcPr>
          <w:p w:rsidR="006B4A50" w:rsidRDefault="00D953C7" w:rsidP="00BA064A">
            <w:pPr>
              <w:jc w:val="center"/>
              <w:rPr>
                <w:sz w:val="28"/>
                <w:lang w:val="en-US"/>
              </w:rPr>
            </w:pPr>
            <w:r>
              <w:rPr>
                <w:sz w:val="28"/>
                <w:lang w:val="en-US"/>
              </w:rPr>
              <w:t>img</w:t>
            </w:r>
          </w:p>
        </w:tc>
        <w:tc>
          <w:tcPr>
            <w:tcW w:w="1609" w:type="dxa"/>
          </w:tcPr>
          <w:p w:rsidR="006B4A50" w:rsidRPr="00D953C7" w:rsidRDefault="00D953C7" w:rsidP="00BA064A">
            <w:pPr>
              <w:jc w:val="center"/>
              <w:rPr>
                <w:sz w:val="28"/>
              </w:rPr>
            </w:pPr>
            <w:r>
              <w:rPr>
                <w:sz w:val="28"/>
              </w:rPr>
              <w:t>Изображение, представленное в виде матрицы</w:t>
            </w:r>
          </w:p>
        </w:tc>
        <w:tc>
          <w:tcPr>
            <w:tcW w:w="1536" w:type="dxa"/>
          </w:tcPr>
          <w:p w:rsidR="006B4A50" w:rsidRDefault="00D953C7" w:rsidP="00BA064A">
            <w:pPr>
              <w:jc w:val="center"/>
              <w:rPr>
                <w:sz w:val="28"/>
                <w:lang w:val="en-US"/>
              </w:rPr>
            </w:pPr>
            <w:r>
              <w:rPr>
                <w:sz w:val="28"/>
                <w:lang w:val="en-US"/>
              </w:rPr>
              <w:t>Mat</w:t>
            </w:r>
          </w:p>
        </w:tc>
        <w:tc>
          <w:tcPr>
            <w:tcW w:w="1263" w:type="dxa"/>
          </w:tcPr>
          <w:p w:rsidR="006B4A50" w:rsidRDefault="00D953C7" w:rsidP="00BA064A">
            <w:pPr>
              <w:jc w:val="center"/>
              <w:rPr>
                <w:sz w:val="28"/>
                <w:lang w:val="en-US"/>
              </w:rPr>
            </w:pPr>
            <w:r>
              <w:rPr>
                <w:sz w:val="28"/>
                <w:lang w:val="en-US"/>
              </w:rPr>
              <w:t>rect</w:t>
            </w:r>
          </w:p>
        </w:tc>
        <w:tc>
          <w:tcPr>
            <w:tcW w:w="1319" w:type="dxa"/>
          </w:tcPr>
          <w:p w:rsidR="006B4A50" w:rsidRPr="00D953C7" w:rsidRDefault="00D953C7" w:rsidP="00D953C7">
            <w:pPr>
              <w:jc w:val="center"/>
              <w:rPr>
                <w:sz w:val="28"/>
              </w:rPr>
            </w:pPr>
            <w:r>
              <w:rPr>
                <w:sz w:val="28"/>
              </w:rPr>
              <w:t>Четырёхугольник в которое вписано найденное изображение</w:t>
            </w:r>
          </w:p>
        </w:tc>
        <w:tc>
          <w:tcPr>
            <w:tcW w:w="924" w:type="dxa"/>
          </w:tcPr>
          <w:p w:rsidR="006B4A50" w:rsidRDefault="00D953C7" w:rsidP="00BA064A">
            <w:pPr>
              <w:jc w:val="center"/>
              <w:rPr>
                <w:sz w:val="28"/>
                <w:lang w:val="en-US"/>
              </w:rPr>
            </w:pPr>
            <w:r>
              <w:rPr>
                <w:sz w:val="28"/>
                <w:lang w:val="en-US"/>
              </w:rPr>
              <w:t>Rect</w:t>
            </w:r>
          </w:p>
        </w:tc>
      </w:tr>
      <w:tr w:rsidR="00D953C7" w:rsidRPr="00D953C7" w:rsidTr="00BA064A">
        <w:tc>
          <w:tcPr>
            <w:tcW w:w="1657" w:type="dxa"/>
          </w:tcPr>
          <w:p w:rsidR="00D953C7" w:rsidRDefault="00D953C7" w:rsidP="00BA064A">
            <w:pPr>
              <w:jc w:val="center"/>
              <w:rPr>
                <w:sz w:val="28"/>
                <w:lang w:val="en-US"/>
              </w:rPr>
            </w:pPr>
            <w:r>
              <w:rPr>
                <w:sz w:val="28"/>
                <w:lang w:val="en-US"/>
              </w:rPr>
              <w:t>isCorrectRect</w:t>
            </w:r>
          </w:p>
        </w:tc>
        <w:tc>
          <w:tcPr>
            <w:tcW w:w="1263" w:type="dxa"/>
          </w:tcPr>
          <w:p w:rsidR="00D953C7" w:rsidRDefault="00D953C7" w:rsidP="00BA064A">
            <w:pPr>
              <w:jc w:val="center"/>
              <w:rPr>
                <w:sz w:val="28"/>
                <w:lang w:val="en-US"/>
              </w:rPr>
            </w:pPr>
            <w:r>
              <w:rPr>
                <w:sz w:val="28"/>
                <w:lang w:val="en-US"/>
              </w:rPr>
              <w:t>img</w:t>
            </w:r>
          </w:p>
          <w:p w:rsidR="00D953C7" w:rsidRDefault="00D953C7" w:rsidP="00BA064A">
            <w:pPr>
              <w:jc w:val="center"/>
              <w:rPr>
                <w:sz w:val="28"/>
                <w:lang w:val="en-US"/>
              </w:rPr>
            </w:pPr>
            <w:r>
              <w:rPr>
                <w:sz w:val="28"/>
                <w:lang w:val="en-US"/>
              </w:rPr>
              <w:t>levelCorrect</w:t>
            </w:r>
          </w:p>
          <w:p w:rsidR="00D953C7" w:rsidRDefault="00D953C7" w:rsidP="00BA064A">
            <w:pPr>
              <w:jc w:val="center"/>
              <w:rPr>
                <w:sz w:val="28"/>
                <w:lang w:val="en-US"/>
              </w:rPr>
            </w:pPr>
            <w:r>
              <w:rPr>
                <w:sz w:val="28"/>
                <w:lang w:val="en-US"/>
              </w:rPr>
              <w:t>minCount</w:t>
            </w:r>
          </w:p>
          <w:p w:rsidR="00D953C7" w:rsidRDefault="00D953C7" w:rsidP="00BA064A">
            <w:pPr>
              <w:jc w:val="center"/>
              <w:rPr>
                <w:sz w:val="28"/>
                <w:lang w:val="en-US"/>
              </w:rPr>
            </w:pPr>
            <w:r>
              <w:rPr>
                <w:sz w:val="28"/>
                <w:lang w:val="en-US"/>
              </w:rPr>
              <w:t>match</w:t>
            </w:r>
          </w:p>
        </w:tc>
        <w:tc>
          <w:tcPr>
            <w:tcW w:w="1609" w:type="dxa"/>
          </w:tcPr>
          <w:p w:rsidR="00D953C7" w:rsidRDefault="00D953C7" w:rsidP="00BA064A">
            <w:pPr>
              <w:jc w:val="center"/>
              <w:rPr>
                <w:sz w:val="28"/>
              </w:rPr>
            </w:pPr>
            <w:r>
              <w:rPr>
                <w:sz w:val="28"/>
              </w:rPr>
              <w:t>Изображение, представленное в виде матрицы</w:t>
            </w:r>
          </w:p>
          <w:p w:rsidR="00D953C7" w:rsidRDefault="00D953C7" w:rsidP="00BA064A">
            <w:pPr>
              <w:jc w:val="center"/>
              <w:rPr>
                <w:sz w:val="28"/>
              </w:rPr>
            </w:pPr>
            <w:r>
              <w:rPr>
                <w:sz w:val="28"/>
              </w:rPr>
              <w:t>Уровень корректного распознования</w:t>
            </w:r>
          </w:p>
          <w:p w:rsidR="00D953C7" w:rsidRDefault="00D953C7" w:rsidP="00BA064A">
            <w:pPr>
              <w:jc w:val="center"/>
              <w:rPr>
                <w:sz w:val="28"/>
              </w:rPr>
            </w:pPr>
            <w:r>
              <w:rPr>
                <w:sz w:val="28"/>
              </w:rPr>
              <w:t>Минимальное число совпадений</w:t>
            </w:r>
          </w:p>
          <w:p w:rsidR="00D953C7" w:rsidRDefault="00D953C7" w:rsidP="00BA064A">
            <w:pPr>
              <w:jc w:val="center"/>
              <w:rPr>
                <w:sz w:val="28"/>
              </w:rPr>
            </w:pPr>
            <w:r>
              <w:rPr>
                <w:sz w:val="28"/>
              </w:rPr>
              <w:t>Номер формулы сравнения</w:t>
            </w:r>
          </w:p>
        </w:tc>
        <w:tc>
          <w:tcPr>
            <w:tcW w:w="1536" w:type="dxa"/>
          </w:tcPr>
          <w:p w:rsidR="00D953C7" w:rsidRDefault="00D953C7" w:rsidP="00BA064A">
            <w:pPr>
              <w:jc w:val="center"/>
              <w:rPr>
                <w:sz w:val="28"/>
                <w:lang w:val="en-US"/>
              </w:rPr>
            </w:pPr>
            <w:r>
              <w:rPr>
                <w:sz w:val="28"/>
                <w:lang w:val="en-US"/>
              </w:rPr>
              <w:t>Mat</w:t>
            </w:r>
          </w:p>
          <w:p w:rsidR="00D953C7" w:rsidRDefault="00D953C7" w:rsidP="00BA064A">
            <w:pPr>
              <w:jc w:val="center"/>
              <w:rPr>
                <w:sz w:val="28"/>
                <w:lang w:val="en-US"/>
              </w:rPr>
            </w:pPr>
            <w:r>
              <w:rPr>
                <w:sz w:val="28"/>
                <w:lang w:val="en-US"/>
              </w:rPr>
              <w:t>double</w:t>
            </w:r>
          </w:p>
          <w:p w:rsidR="00D953C7" w:rsidRDefault="00D953C7" w:rsidP="00BA064A">
            <w:pPr>
              <w:jc w:val="center"/>
              <w:rPr>
                <w:sz w:val="28"/>
                <w:lang w:val="en-US"/>
              </w:rPr>
            </w:pPr>
            <w:r>
              <w:rPr>
                <w:sz w:val="28"/>
                <w:lang w:val="en-US"/>
              </w:rPr>
              <w:t>int</w:t>
            </w:r>
          </w:p>
          <w:p w:rsidR="00D953C7" w:rsidRPr="00D953C7" w:rsidRDefault="00D953C7" w:rsidP="00BA064A">
            <w:pPr>
              <w:jc w:val="center"/>
              <w:rPr>
                <w:sz w:val="28"/>
                <w:lang w:val="en-US"/>
              </w:rPr>
            </w:pPr>
            <w:r>
              <w:rPr>
                <w:sz w:val="28"/>
                <w:lang w:val="en-US"/>
              </w:rPr>
              <w:t>int</w:t>
            </w:r>
          </w:p>
        </w:tc>
        <w:tc>
          <w:tcPr>
            <w:tcW w:w="1263" w:type="dxa"/>
          </w:tcPr>
          <w:p w:rsidR="00D953C7" w:rsidRPr="00D953C7" w:rsidRDefault="00D953C7" w:rsidP="00BA064A">
            <w:pPr>
              <w:jc w:val="center"/>
              <w:rPr>
                <w:sz w:val="28"/>
                <w:lang w:val="en-US"/>
              </w:rPr>
            </w:pPr>
            <w:r>
              <w:rPr>
                <w:sz w:val="28"/>
                <w:lang w:val="en-US"/>
              </w:rPr>
              <w:t>result</w:t>
            </w:r>
          </w:p>
        </w:tc>
        <w:tc>
          <w:tcPr>
            <w:tcW w:w="1319" w:type="dxa"/>
          </w:tcPr>
          <w:p w:rsidR="00D953C7" w:rsidRDefault="00D953C7" w:rsidP="00D953C7">
            <w:pPr>
              <w:jc w:val="center"/>
              <w:rPr>
                <w:sz w:val="28"/>
              </w:rPr>
            </w:pPr>
            <w:r>
              <w:rPr>
                <w:sz w:val="28"/>
              </w:rPr>
              <w:t>Результат сравнения контуров изображения с шаблонными контурами цифр</w:t>
            </w:r>
          </w:p>
        </w:tc>
        <w:tc>
          <w:tcPr>
            <w:tcW w:w="924" w:type="dxa"/>
          </w:tcPr>
          <w:p w:rsidR="00D953C7" w:rsidRPr="00D953C7" w:rsidRDefault="00D953C7" w:rsidP="00BA064A">
            <w:pPr>
              <w:jc w:val="center"/>
              <w:rPr>
                <w:sz w:val="28"/>
                <w:lang w:val="en-US"/>
              </w:rPr>
            </w:pPr>
            <w:r>
              <w:rPr>
                <w:sz w:val="28"/>
                <w:lang w:val="en-US"/>
              </w:rPr>
              <w:t>boolean</w:t>
            </w:r>
          </w:p>
        </w:tc>
      </w:tr>
      <w:tr w:rsidR="00D953C7" w:rsidRPr="00D953C7" w:rsidTr="00BA064A">
        <w:tc>
          <w:tcPr>
            <w:tcW w:w="1657" w:type="dxa"/>
          </w:tcPr>
          <w:p w:rsidR="00D953C7" w:rsidRDefault="00D953C7" w:rsidP="00BA064A">
            <w:pPr>
              <w:jc w:val="center"/>
              <w:rPr>
                <w:sz w:val="28"/>
                <w:lang w:val="en-US"/>
              </w:rPr>
            </w:pPr>
            <w:r>
              <w:rPr>
                <w:sz w:val="28"/>
                <w:lang w:val="en-US"/>
              </w:rPr>
              <w:t>getContours</w:t>
            </w:r>
          </w:p>
        </w:tc>
        <w:tc>
          <w:tcPr>
            <w:tcW w:w="1263" w:type="dxa"/>
          </w:tcPr>
          <w:p w:rsidR="00D953C7" w:rsidRDefault="00D953C7" w:rsidP="00BA064A">
            <w:pPr>
              <w:jc w:val="center"/>
              <w:rPr>
                <w:sz w:val="28"/>
                <w:lang w:val="en-US"/>
              </w:rPr>
            </w:pPr>
            <w:r>
              <w:rPr>
                <w:sz w:val="28"/>
                <w:lang w:val="en-US"/>
              </w:rPr>
              <w:t>img</w:t>
            </w:r>
          </w:p>
        </w:tc>
        <w:tc>
          <w:tcPr>
            <w:tcW w:w="1609" w:type="dxa"/>
          </w:tcPr>
          <w:p w:rsidR="00D953C7" w:rsidRDefault="00D953C7" w:rsidP="00BA064A">
            <w:pPr>
              <w:jc w:val="center"/>
              <w:rPr>
                <w:sz w:val="28"/>
              </w:rPr>
            </w:pPr>
            <w:r>
              <w:rPr>
                <w:sz w:val="28"/>
              </w:rPr>
              <w:t>Изображение, представленное в виде матрицы</w:t>
            </w:r>
          </w:p>
        </w:tc>
        <w:tc>
          <w:tcPr>
            <w:tcW w:w="1536" w:type="dxa"/>
          </w:tcPr>
          <w:p w:rsidR="00D953C7" w:rsidRPr="00D953C7" w:rsidRDefault="00D953C7" w:rsidP="00BA064A">
            <w:pPr>
              <w:jc w:val="center"/>
              <w:rPr>
                <w:sz w:val="28"/>
                <w:lang w:val="en-US"/>
              </w:rPr>
            </w:pPr>
            <w:r>
              <w:rPr>
                <w:sz w:val="28"/>
                <w:lang w:val="en-US"/>
              </w:rPr>
              <w:t>Mat</w:t>
            </w:r>
          </w:p>
        </w:tc>
        <w:tc>
          <w:tcPr>
            <w:tcW w:w="1263" w:type="dxa"/>
          </w:tcPr>
          <w:p w:rsidR="00D953C7" w:rsidRPr="00D953C7" w:rsidRDefault="00D953C7" w:rsidP="00BA064A">
            <w:pPr>
              <w:jc w:val="center"/>
              <w:rPr>
                <w:sz w:val="28"/>
                <w:lang w:val="en-US"/>
              </w:rPr>
            </w:pPr>
            <w:r>
              <w:rPr>
                <w:sz w:val="28"/>
                <w:lang w:val="en-US"/>
              </w:rPr>
              <w:t>contours</w:t>
            </w:r>
          </w:p>
        </w:tc>
        <w:tc>
          <w:tcPr>
            <w:tcW w:w="1319" w:type="dxa"/>
          </w:tcPr>
          <w:p w:rsidR="00D953C7" w:rsidRDefault="00D953C7" w:rsidP="00D953C7">
            <w:pPr>
              <w:jc w:val="center"/>
              <w:rPr>
                <w:sz w:val="28"/>
              </w:rPr>
            </w:pPr>
            <w:r>
              <w:rPr>
                <w:sz w:val="28"/>
              </w:rPr>
              <w:t>Контуры изображения</w:t>
            </w:r>
          </w:p>
        </w:tc>
        <w:tc>
          <w:tcPr>
            <w:tcW w:w="924" w:type="dxa"/>
          </w:tcPr>
          <w:p w:rsidR="00D953C7" w:rsidRPr="00D953C7" w:rsidRDefault="00D953C7" w:rsidP="00BA064A">
            <w:pPr>
              <w:jc w:val="center"/>
              <w:rPr>
                <w:sz w:val="28"/>
                <w:lang w:val="en-US"/>
              </w:rPr>
            </w:pPr>
            <w:r>
              <w:rPr>
                <w:sz w:val="28"/>
                <w:lang w:val="en-US"/>
              </w:rPr>
              <w:t>ArrayList&lt;MatOfPoint&gt;</w:t>
            </w:r>
          </w:p>
        </w:tc>
      </w:tr>
    </w:tbl>
    <w:p w:rsidR="00B16102" w:rsidRDefault="00B16102"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E3650E" w:rsidRDefault="00E3650E" w:rsidP="00E3650E">
      <w:pPr>
        <w:pStyle w:val="StyleText"/>
        <w:rPr>
          <w:lang w:eastAsia="ar-SA"/>
        </w:rPr>
      </w:pPr>
      <w:r>
        <w:rPr>
          <w:lang w:eastAsia="ar-SA"/>
        </w:rPr>
        <w:lastRenderedPageBreak/>
        <w:t>Продолжение таблицы 11</w:t>
      </w:r>
    </w:p>
    <w:tbl>
      <w:tblPr>
        <w:tblStyle w:val="1a"/>
        <w:tblW w:w="0" w:type="auto"/>
        <w:tblLook w:val="04A0" w:firstRow="1" w:lastRow="0" w:firstColumn="1" w:lastColumn="0" w:noHBand="0" w:noVBand="1"/>
      </w:tblPr>
      <w:tblGrid>
        <w:gridCol w:w="2223"/>
        <w:gridCol w:w="681"/>
        <w:gridCol w:w="2104"/>
        <w:gridCol w:w="709"/>
        <w:gridCol w:w="859"/>
        <w:gridCol w:w="2093"/>
        <w:gridCol w:w="902"/>
      </w:tblGrid>
      <w:tr w:rsidR="00E3650E" w:rsidRPr="001606B0" w:rsidTr="00BA064A">
        <w:tc>
          <w:tcPr>
            <w:tcW w:w="1657" w:type="dxa"/>
          </w:tcPr>
          <w:p w:rsidR="00E3650E" w:rsidRPr="001606B0" w:rsidRDefault="00E3650E" w:rsidP="00BA064A">
            <w:pPr>
              <w:jc w:val="center"/>
              <w:rPr>
                <w:sz w:val="28"/>
                <w:lang w:val="en-US"/>
              </w:rPr>
            </w:pPr>
            <w:r>
              <w:rPr>
                <w:sz w:val="28"/>
                <w:lang w:val="en-US"/>
              </w:rPr>
              <w:t>digitToChar</w:t>
            </w:r>
          </w:p>
        </w:tc>
        <w:tc>
          <w:tcPr>
            <w:tcW w:w="1263" w:type="dxa"/>
          </w:tcPr>
          <w:p w:rsidR="00E3650E" w:rsidRPr="001606B0" w:rsidRDefault="00E3650E" w:rsidP="00BA064A">
            <w:pPr>
              <w:jc w:val="center"/>
              <w:rPr>
                <w:sz w:val="28"/>
                <w:lang w:val="en-US"/>
              </w:rPr>
            </w:pPr>
            <w:r>
              <w:rPr>
                <w:sz w:val="28"/>
                <w:lang w:val="en-US"/>
              </w:rPr>
              <w:t>c</w:t>
            </w:r>
          </w:p>
        </w:tc>
        <w:tc>
          <w:tcPr>
            <w:tcW w:w="1609" w:type="dxa"/>
          </w:tcPr>
          <w:p w:rsidR="00E3650E" w:rsidRPr="00E3650E" w:rsidRDefault="00E3650E" w:rsidP="00BA064A">
            <w:pPr>
              <w:jc w:val="center"/>
              <w:rPr>
                <w:sz w:val="28"/>
              </w:rPr>
            </w:pPr>
            <w:r>
              <w:rPr>
                <w:sz w:val="28"/>
              </w:rPr>
              <w:t>Цифра</w:t>
            </w:r>
            <w:r w:rsidRPr="00E3650E">
              <w:rPr>
                <w:sz w:val="28"/>
              </w:rPr>
              <w:t xml:space="preserve">, </w:t>
            </w:r>
            <w:r>
              <w:rPr>
                <w:sz w:val="28"/>
              </w:rPr>
              <w:t xml:space="preserve">которую нужно представить в виде типа </w:t>
            </w:r>
            <w:r>
              <w:rPr>
                <w:sz w:val="28"/>
                <w:lang w:val="en-US"/>
              </w:rPr>
              <w:t>char</w:t>
            </w:r>
          </w:p>
        </w:tc>
        <w:tc>
          <w:tcPr>
            <w:tcW w:w="1536" w:type="dxa"/>
          </w:tcPr>
          <w:p w:rsidR="00E3650E" w:rsidRPr="001606B0" w:rsidRDefault="00E3650E" w:rsidP="00BA064A">
            <w:pPr>
              <w:jc w:val="center"/>
              <w:rPr>
                <w:sz w:val="28"/>
                <w:lang w:val="en-US"/>
              </w:rPr>
            </w:pPr>
            <w:r>
              <w:rPr>
                <w:sz w:val="28"/>
                <w:lang w:val="en-US"/>
              </w:rPr>
              <w:t>int</w:t>
            </w:r>
          </w:p>
        </w:tc>
        <w:tc>
          <w:tcPr>
            <w:tcW w:w="1263" w:type="dxa"/>
          </w:tcPr>
          <w:p w:rsidR="00E3650E" w:rsidRPr="001606B0" w:rsidRDefault="00E3650E" w:rsidP="00BA064A">
            <w:pPr>
              <w:jc w:val="center"/>
              <w:rPr>
                <w:sz w:val="28"/>
                <w:lang w:val="en-US"/>
              </w:rPr>
            </w:pPr>
            <w:r>
              <w:rPr>
                <w:sz w:val="28"/>
                <w:lang w:val="en-US"/>
              </w:rPr>
              <w:t>result</w:t>
            </w:r>
          </w:p>
        </w:tc>
        <w:tc>
          <w:tcPr>
            <w:tcW w:w="1319" w:type="dxa"/>
          </w:tcPr>
          <w:p w:rsidR="00E3650E" w:rsidRPr="00E3650E" w:rsidRDefault="00E3650E" w:rsidP="00BA064A">
            <w:pPr>
              <w:jc w:val="center"/>
              <w:rPr>
                <w:sz w:val="28"/>
              </w:rPr>
            </w:pPr>
            <w:r>
              <w:rPr>
                <w:sz w:val="28"/>
              </w:rPr>
              <w:t xml:space="preserve">Цифра </w:t>
            </w:r>
            <w:r>
              <w:rPr>
                <w:sz w:val="28"/>
                <w:lang w:val="en-US"/>
              </w:rPr>
              <w:t>c</w:t>
            </w:r>
            <w:r w:rsidRPr="00E3650E">
              <w:rPr>
                <w:sz w:val="28"/>
              </w:rPr>
              <w:t xml:space="preserve"> </w:t>
            </w:r>
            <w:r>
              <w:rPr>
                <w:sz w:val="28"/>
              </w:rPr>
              <w:t xml:space="preserve">представленная в типе </w:t>
            </w:r>
            <w:r>
              <w:rPr>
                <w:sz w:val="28"/>
                <w:lang w:val="en-US"/>
              </w:rPr>
              <w:t>char</w:t>
            </w:r>
          </w:p>
        </w:tc>
        <w:tc>
          <w:tcPr>
            <w:tcW w:w="924" w:type="dxa"/>
          </w:tcPr>
          <w:p w:rsidR="00E3650E" w:rsidRPr="001606B0" w:rsidRDefault="00E3650E" w:rsidP="00BA064A">
            <w:pPr>
              <w:jc w:val="center"/>
              <w:rPr>
                <w:sz w:val="28"/>
                <w:lang w:val="en-US"/>
              </w:rPr>
            </w:pPr>
            <w:r>
              <w:rPr>
                <w:sz w:val="28"/>
                <w:lang w:val="en-US"/>
              </w:rPr>
              <w:t>char</w:t>
            </w:r>
          </w:p>
        </w:tc>
      </w:tr>
      <w:tr w:rsidR="00E3650E" w:rsidRPr="00E3650E" w:rsidTr="00BA064A">
        <w:tc>
          <w:tcPr>
            <w:tcW w:w="1657" w:type="dxa"/>
          </w:tcPr>
          <w:p w:rsidR="00E3650E" w:rsidRDefault="00E3650E" w:rsidP="00BA064A">
            <w:pPr>
              <w:jc w:val="center"/>
              <w:rPr>
                <w:sz w:val="28"/>
                <w:lang w:val="en-US"/>
              </w:rPr>
            </w:pPr>
            <w:r>
              <w:rPr>
                <w:sz w:val="28"/>
                <w:lang w:val="en-US"/>
              </w:rPr>
              <w:t>recognizeNumber</w:t>
            </w:r>
          </w:p>
        </w:tc>
        <w:tc>
          <w:tcPr>
            <w:tcW w:w="1263" w:type="dxa"/>
          </w:tcPr>
          <w:p w:rsidR="00E3650E" w:rsidRDefault="00E3650E" w:rsidP="00BA064A">
            <w:pPr>
              <w:jc w:val="center"/>
              <w:rPr>
                <w:sz w:val="28"/>
                <w:lang w:val="en-US"/>
              </w:rPr>
            </w:pPr>
            <w:r>
              <w:rPr>
                <w:sz w:val="28"/>
                <w:lang w:val="en-US"/>
              </w:rPr>
              <w:t>img</w:t>
            </w:r>
          </w:p>
        </w:tc>
        <w:tc>
          <w:tcPr>
            <w:tcW w:w="1609" w:type="dxa"/>
          </w:tcPr>
          <w:p w:rsidR="00E3650E" w:rsidRPr="00E3650E" w:rsidRDefault="00E3650E" w:rsidP="00BA064A">
            <w:pPr>
              <w:jc w:val="center"/>
              <w:rPr>
                <w:sz w:val="28"/>
              </w:rPr>
            </w:pPr>
            <w:r>
              <w:rPr>
                <w:sz w:val="28"/>
              </w:rPr>
              <w:t>Изображение</w:t>
            </w:r>
            <w:r w:rsidRPr="00E3650E">
              <w:rPr>
                <w:sz w:val="28"/>
              </w:rPr>
              <w:t xml:space="preserve">, </w:t>
            </w:r>
            <w:r>
              <w:rPr>
                <w:sz w:val="28"/>
              </w:rPr>
              <w:t>представленное в виде матрицы на котором необходимо обнаружить и распознать номер полувагона</w:t>
            </w:r>
          </w:p>
        </w:tc>
        <w:tc>
          <w:tcPr>
            <w:tcW w:w="1536" w:type="dxa"/>
          </w:tcPr>
          <w:p w:rsidR="00E3650E" w:rsidRPr="00E3650E" w:rsidRDefault="00E3650E" w:rsidP="00BA064A">
            <w:pPr>
              <w:jc w:val="center"/>
              <w:rPr>
                <w:sz w:val="28"/>
                <w:lang w:val="en-US"/>
              </w:rPr>
            </w:pPr>
            <w:r>
              <w:rPr>
                <w:sz w:val="28"/>
                <w:lang w:val="en-US"/>
              </w:rPr>
              <w:t>Mat</w:t>
            </w:r>
          </w:p>
        </w:tc>
        <w:tc>
          <w:tcPr>
            <w:tcW w:w="1263" w:type="dxa"/>
          </w:tcPr>
          <w:p w:rsidR="00E3650E" w:rsidRPr="00E3650E" w:rsidRDefault="00E3650E" w:rsidP="00BA064A">
            <w:pPr>
              <w:jc w:val="center"/>
              <w:rPr>
                <w:sz w:val="28"/>
                <w:lang w:val="en-US"/>
              </w:rPr>
            </w:pPr>
            <w:r>
              <w:rPr>
                <w:sz w:val="28"/>
                <w:lang w:val="en-US"/>
              </w:rPr>
              <w:t>result</w:t>
            </w:r>
          </w:p>
        </w:tc>
        <w:tc>
          <w:tcPr>
            <w:tcW w:w="1319" w:type="dxa"/>
          </w:tcPr>
          <w:p w:rsidR="00E3650E" w:rsidRDefault="00E3650E" w:rsidP="00BA064A">
            <w:pPr>
              <w:jc w:val="center"/>
              <w:rPr>
                <w:sz w:val="28"/>
              </w:rPr>
            </w:pPr>
            <w:r>
              <w:rPr>
                <w:sz w:val="28"/>
              </w:rPr>
              <w:t>Результат распознования</w:t>
            </w:r>
          </w:p>
        </w:tc>
        <w:tc>
          <w:tcPr>
            <w:tcW w:w="924" w:type="dxa"/>
          </w:tcPr>
          <w:p w:rsidR="00E3650E" w:rsidRPr="00E3650E" w:rsidRDefault="00E3650E" w:rsidP="00BA064A">
            <w:pPr>
              <w:jc w:val="center"/>
              <w:rPr>
                <w:sz w:val="28"/>
                <w:lang w:val="en-US"/>
              </w:rPr>
            </w:pPr>
            <w:r>
              <w:rPr>
                <w:sz w:val="28"/>
                <w:lang w:val="en-US"/>
              </w:rPr>
              <w:t>String</w:t>
            </w:r>
          </w:p>
        </w:tc>
      </w:tr>
    </w:tbl>
    <w:p w:rsidR="003C7D7C" w:rsidRDefault="003C7D7C" w:rsidP="001A61C8">
      <w:pPr>
        <w:rPr>
          <w:rFonts w:ascii="Times New Roman" w:eastAsia="SimSun" w:hAnsi="Times New Roman" w:cs="Times New Roman"/>
          <w:b/>
          <w:kern w:val="1"/>
          <w:sz w:val="28"/>
          <w:szCs w:val="28"/>
          <w:lang w:eastAsia="ar-SA"/>
        </w:rPr>
      </w:pPr>
    </w:p>
    <w:p w:rsidR="003C7D7C" w:rsidRPr="003C7D7C" w:rsidRDefault="003C7D7C" w:rsidP="003C7D7C">
      <w:pPr>
        <w:pStyle w:val="StyleText"/>
      </w:pPr>
      <w:r>
        <w:t xml:space="preserve">Таблица 12 – Таблица спецификаций методов класса </w:t>
      </w:r>
      <w:r>
        <w:rPr>
          <w:lang w:val="en-US"/>
        </w:rPr>
        <w:t>Camera</w:t>
      </w:r>
    </w:p>
    <w:tbl>
      <w:tblPr>
        <w:tblStyle w:val="1a"/>
        <w:tblW w:w="0" w:type="auto"/>
        <w:tblLook w:val="04A0" w:firstRow="1" w:lastRow="0" w:firstColumn="1" w:lastColumn="0" w:noHBand="0" w:noVBand="1"/>
      </w:tblPr>
      <w:tblGrid>
        <w:gridCol w:w="1884"/>
        <w:gridCol w:w="1241"/>
        <w:gridCol w:w="1490"/>
        <w:gridCol w:w="1509"/>
        <w:gridCol w:w="1241"/>
        <w:gridCol w:w="1297"/>
        <w:gridCol w:w="909"/>
      </w:tblGrid>
      <w:tr w:rsidR="00BA064A" w:rsidRPr="00FF54C3" w:rsidTr="00BA064A">
        <w:tc>
          <w:tcPr>
            <w:tcW w:w="1884"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вание</w:t>
            </w:r>
          </w:p>
        </w:tc>
        <w:tc>
          <w:tcPr>
            <w:tcW w:w="1241"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ходные параметры</w:t>
            </w:r>
          </w:p>
        </w:tc>
        <w:tc>
          <w:tcPr>
            <w:tcW w:w="1490"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1509"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c>
          <w:tcPr>
            <w:tcW w:w="1241"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Выходные параметры</w:t>
            </w:r>
          </w:p>
        </w:tc>
        <w:tc>
          <w:tcPr>
            <w:tcW w:w="1297"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Назначение</w:t>
            </w:r>
          </w:p>
        </w:tc>
        <w:tc>
          <w:tcPr>
            <w:tcW w:w="909" w:type="dxa"/>
          </w:tcPr>
          <w:p w:rsidR="003C7D7C" w:rsidRPr="00FF54C3" w:rsidRDefault="003C7D7C" w:rsidP="00BA064A">
            <w:pPr>
              <w:jc w:val="center"/>
              <w:rPr>
                <w:rFonts w:eastAsiaTheme="minorHAnsi" w:cstheme="minorBidi"/>
                <w:b/>
                <w:sz w:val="28"/>
                <w:szCs w:val="22"/>
                <w:lang w:eastAsia="en-US"/>
              </w:rPr>
            </w:pPr>
            <w:r w:rsidRPr="00FF54C3">
              <w:rPr>
                <w:rFonts w:eastAsiaTheme="minorHAnsi" w:cstheme="minorBidi"/>
                <w:b/>
                <w:sz w:val="28"/>
                <w:szCs w:val="22"/>
                <w:lang w:eastAsia="en-US"/>
              </w:rPr>
              <w:t>Тип данных</w:t>
            </w:r>
          </w:p>
        </w:tc>
      </w:tr>
      <w:tr w:rsidR="00BA064A" w:rsidRPr="00FF54C3" w:rsidTr="00BA064A">
        <w:tc>
          <w:tcPr>
            <w:tcW w:w="1884" w:type="dxa"/>
          </w:tcPr>
          <w:p w:rsidR="003C7D7C" w:rsidRPr="001606B0" w:rsidRDefault="003C7D7C" w:rsidP="00BA064A">
            <w:pPr>
              <w:jc w:val="center"/>
              <w:rPr>
                <w:sz w:val="28"/>
                <w:lang w:val="en-US"/>
              </w:rPr>
            </w:pPr>
            <w:r>
              <w:rPr>
                <w:sz w:val="28"/>
                <w:lang w:val="en-US"/>
              </w:rPr>
              <w:t>MessageShow</w:t>
            </w:r>
          </w:p>
        </w:tc>
        <w:tc>
          <w:tcPr>
            <w:tcW w:w="1241" w:type="dxa"/>
          </w:tcPr>
          <w:p w:rsidR="003C7D7C" w:rsidRDefault="003C7D7C" w:rsidP="00BA064A">
            <w:pPr>
              <w:jc w:val="center"/>
              <w:rPr>
                <w:sz w:val="28"/>
                <w:lang w:val="en-US"/>
              </w:rPr>
            </w:pPr>
            <w:r>
              <w:rPr>
                <w:sz w:val="28"/>
                <w:lang w:val="en-US"/>
              </w:rPr>
              <w:t>type</w:t>
            </w:r>
          </w:p>
          <w:p w:rsidR="003C7D7C" w:rsidRDefault="003C7D7C" w:rsidP="00BA064A">
            <w:pPr>
              <w:jc w:val="center"/>
              <w:rPr>
                <w:sz w:val="28"/>
                <w:lang w:val="en-US"/>
              </w:rPr>
            </w:pPr>
            <w:r>
              <w:rPr>
                <w:sz w:val="28"/>
                <w:lang w:val="en-US"/>
              </w:rPr>
              <w:t>title</w:t>
            </w:r>
          </w:p>
          <w:p w:rsidR="003C7D7C" w:rsidRPr="001606B0" w:rsidRDefault="003C7D7C" w:rsidP="00BA064A">
            <w:pPr>
              <w:jc w:val="center"/>
              <w:rPr>
                <w:sz w:val="28"/>
                <w:lang w:val="en-US"/>
              </w:rPr>
            </w:pPr>
            <w:r>
              <w:rPr>
                <w:sz w:val="28"/>
                <w:lang w:val="en-US"/>
              </w:rPr>
              <w:t>message</w:t>
            </w:r>
          </w:p>
        </w:tc>
        <w:tc>
          <w:tcPr>
            <w:tcW w:w="1490" w:type="dxa"/>
          </w:tcPr>
          <w:p w:rsidR="003C7D7C" w:rsidRDefault="003C7D7C" w:rsidP="00BA064A">
            <w:pPr>
              <w:jc w:val="center"/>
              <w:rPr>
                <w:sz w:val="28"/>
              </w:rPr>
            </w:pPr>
            <w:r>
              <w:rPr>
                <w:sz w:val="28"/>
              </w:rPr>
              <w:t>Тип сообщения</w:t>
            </w:r>
          </w:p>
          <w:p w:rsidR="003C7D7C" w:rsidRDefault="003C7D7C" w:rsidP="00BA064A">
            <w:pPr>
              <w:jc w:val="center"/>
              <w:rPr>
                <w:sz w:val="28"/>
              </w:rPr>
            </w:pPr>
            <w:r>
              <w:rPr>
                <w:sz w:val="28"/>
              </w:rPr>
              <w:t>Титул</w:t>
            </w:r>
          </w:p>
          <w:p w:rsidR="003C7D7C" w:rsidRPr="003C7D7C" w:rsidRDefault="003C7D7C" w:rsidP="00BA064A">
            <w:pPr>
              <w:jc w:val="center"/>
              <w:rPr>
                <w:sz w:val="28"/>
              </w:rPr>
            </w:pPr>
            <w:r>
              <w:rPr>
                <w:sz w:val="28"/>
              </w:rPr>
              <w:t>Сообщение</w:t>
            </w:r>
          </w:p>
        </w:tc>
        <w:tc>
          <w:tcPr>
            <w:tcW w:w="1509" w:type="dxa"/>
          </w:tcPr>
          <w:p w:rsidR="003C7D7C" w:rsidRDefault="003C7D7C" w:rsidP="00BA064A">
            <w:pPr>
              <w:jc w:val="center"/>
              <w:rPr>
                <w:sz w:val="28"/>
                <w:lang w:val="en-US"/>
              </w:rPr>
            </w:pPr>
            <w:r>
              <w:rPr>
                <w:sz w:val="28"/>
                <w:lang w:val="en-US"/>
              </w:rPr>
              <w:t>Alert.AlertType</w:t>
            </w:r>
          </w:p>
          <w:p w:rsidR="003C7D7C" w:rsidRDefault="003C7D7C" w:rsidP="00BA064A">
            <w:pPr>
              <w:jc w:val="center"/>
              <w:rPr>
                <w:sz w:val="28"/>
                <w:lang w:val="en-US"/>
              </w:rPr>
            </w:pPr>
            <w:r>
              <w:rPr>
                <w:sz w:val="28"/>
                <w:lang w:val="en-US"/>
              </w:rPr>
              <w:t>String</w:t>
            </w:r>
          </w:p>
          <w:p w:rsidR="003C7D7C" w:rsidRPr="001606B0" w:rsidRDefault="003C7D7C" w:rsidP="00BA064A">
            <w:pPr>
              <w:jc w:val="center"/>
              <w:rPr>
                <w:sz w:val="28"/>
                <w:lang w:val="en-US"/>
              </w:rPr>
            </w:pPr>
            <w:r>
              <w:rPr>
                <w:sz w:val="28"/>
                <w:lang w:val="en-US"/>
              </w:rPr>
              <w:t>String</w:t>
            </w:r>
          </w:p>
        </w:tc>
        <w:tc>
          <w:tcPr>
            <w:tcW w:w="1241" w:type="dxa"/>
          </w:tcPr>
          <w:p w:rsidR="003C7D7C" w:rsidRPr="001606B0" w:rsidRDefault="003C7D7C" w:rsidP="00BA064A">
            <w:pPr>
              <w:jc w:val="center"/>
              <w:rPr>
                <w:sz w:val="28"/>
                <w:lang w:val="en-US"/>
              </w:rPr>
            </w:pPr>
            <w:r>
              <w:rPr>
                <w:sz w:val="28"/>
                <w:lang w:val="en-US"/>
              </w:rPr>
              <w:t>-</w:t>
            </w:r>
          </w:p>
        </w:tc>
        <w:tc>
          <w:tcPr>
            <w:tcW w:w="1297" w:type="dxa"/>
          </w:tcPr>
          <w:p w:rsidR="003C7D7C" w:rsidRPr="003C7D7C" w:rsidRDefault="003C7D7C" w:rsidP="00BA064A">
            <w:pPr>
              <w:jc w:val="center"/>
              <w:rPr>
                <w:sz w:val="28"/>
                <w:lang w:val="en-US"/>
              </w:rPr>
            </w:pPr>
            <w:r>
              <w:rPr>
                <w:sz w:val="28"/>
                <w:lang w:val="en-US"/>
              </w:rPr>
              <w:t>-</w:t>
            </w:r>
          </w:p>
        </w:tc>
        <w:tc>
          <w:tcPr>
            <w:tcW w:w="909" w:type="dxa"/>
          </w:tcPr>
          <w:p w:rsidR="003C7D7C" w:rsidRPr="001606B0"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start</w:t>
            </w:r>
          </w:p>
        </w:tc>
        <w:tc>
          <w:tcPr>
            <w:tcW w:w="1241" w:type="dxa"/>
          </w:tcPr>
          <w:p w:rsidR="003C7D7C" w:rsidRDefault="003C7D7C" w:rsidP="00BA064A">
            <w:pPr>
              <w:jc w:val="center"/>
              <w:rPr>
                <w:sz w:val="28"/>
                <w:lang w:val="en-US"/>
              </w:rPr>
            </w:pPr>
            <w:r>
              <w:rPr>
                <w:sz w:val="28"/>
                <w:lang w:val="en-US"/>
              </w:rPr>
              <w:t>stage</w:t>
            </w:r>
          </w:p>
        </w:tc>
        <w:tc>
          <w:tcPr>
            <w:tcW w:w="1490" w:type="dxa"/>
          </w:tcPr>
          <w:p w:rsidR="003C7D7C" w:rsidRPr="003C7D7C" w:rsidRDefault="003C7D7C" w:rsidP="00BA064A">
            <w:pPr>
              <w:jc w:val="center"/>
              <w:rPr>
                <w:sz w:val="28"/>
              </w:rPr>
            </w:pPr>
            <w:r>
              <w:rPr>
                <w:sz w:val="28"/>
              </w:rPr>
              <w:t>Холст</w:t>
            </w:r>
            <w:r w:rsidRPr="003C7D7C">
              <w:rPr>
                <w:sz w:val="28"/>
              </w:rPr>
              <w:t xml:space="preserve">, </w:t>
            </w:r>
            <w:r>
              <w:rPr>
                <w:sz w:val="28"/>
              </w:rPr>
              <w:t>на котором будет осуществлено рисование элементов управления</w:t>
            </w:r>
          </w:p>
        </w:tc>
        <w:tc>
          <w:tcPr>
            <w:tcW w:w="1509" w:type="dxa"/>
          </w:tcPr>
          <w:p w:rsidR="003C7D7C" w:rsidRPr="003C7D7C" w:rsidRDefault="003C7D7C" w:rsidP="00BA064A">
            <w:pPr>
              <w:jc w:val="center"/>
              <w:rPr>
                <w:sz w:val="28"/>
                <w:lang w:val="en-US"/>
              </w:rPr>
            </w:pPr>
            <w:r>
              <w:rPr>
                <w:sz w:val="28"/>
                <w:lang w:val="en-US"/>
              </w:rPr>
              <w:t>Stage</w:t>
            </w:r>
          </w:p>
        </w:tc>
        <w:tc>
          <w:tcPr>
            <w:tcW w:w="1241" w:type="dxa"/>
          </w:tcPr>
          <w:p w:rsidR="003C7D7C" w:rsidRPr="003C7D7C" w:rsidRDefault="003C7D7C" w:rsidP="00BA064A">
            <w:pPr>
              <w:jc w:val="center"/>
              <w:rPr>
                <w:sz w:val="28"/>
                <w:lang w:val="en-US"/>
              </w:rPr>
            </w:pPr>
            <w:r>
              <w:rPr>
                <w:sz w:val="28"/>
                <w:lang w:val="en-US"/>
              </w:rPr>
              <w:t>-</w:t>
            </w:r>
          </w:p>
        </w:tc>
        <w:tc>
          <w:tcPr>
            <w:tcW w:w="1297" w:type="dxa"/>
          </w:tcPr>
          <w:p w:rsidR="003C7D7C" w:rsidRPr="003C7D7C" w:rsidRDefault="003C7D7C" w:rsidP="00BA064A">
            <w:pPr>
              <w:jc w:val="center"/>
              <w:rPr>
                <w:sz w:val="28"/>
                <w:lang w:val="en-US"/>
              </w:rPr>
            </w:pPr>
            <w:r>
              <w:rPr>
                <w:sz w:val="28"/>
                <w:lang w:val="en-US"/>
              </w:rPr>
              <w:t>-</w:t>
            </w:r>
          </w:p>
        </w:tc>
        <w:tc>
          <w:tcPr>
            <w:tcW w:w="909" w:type="dxa"/>
          </w:tcPr>
          <w:p w:rsidR="003C7D7C" w:rsidRP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inserdDataWagon</w:t>
            </w:r>
          </w:p>
        </w:tc>
        <w:tc>
          <w:tcPr>
            <w:tcW w:w="1241" w:type="dxa"/>
          </w:tcPr>
          <w:p w:rsidR="003C7D7C" w:rsidRDefault="003C7D7C" w:rsidP="00BA064A">
            <w:pPr>
              <w:jc w:val="center"/>
              <w:rPr>
                <w:sz w:val="28"/>
                <w:lang w:val="en-US"/>
              </w:rPr>
            </w:pPr>
            <w:r>
              <w:rPr>
                <w:sz w:val="28"/>
                <w:lang w:val="en-US"/>
              </w:rPr>
              <w:t>recognize</w:t>
            </w:r>
          </w:p>
        </w:tc>
        <w:tc>
          <w:tcPr>
            <w:tcW w:w="1490" w:type="dxa"/>
          </w:tcPr>
          <w:p w:rsidR="003C7D7C" w:rsidRDefault="003C7D7C" w:rsidP="00BA064A">
            <w:pPr>
              <w:jc w:val="center"/>
              <w:rPr>
                <w:sz w:val="28"/>
              </w:rPr>
            </w:pPr>
            <w:r>
              <w:rPr>
                <w:sz w:val="28"/>
              </w:rPr>
              <w:t>Метка о распознавании</w:t>
            </w:r>
          </w:p>
        </w:tc>
        <w:tc>
          <w:tcPr>
            <w:tcW w:w="1509" w:type="dxa"/>
          </w:tcPr>
          <w:p w:rsidR="003C7D7C" w:rsidRDefault="003C7D7C" w:rsidP="00BA064A">
            <w:pPr>
              <w:jc w:val="center"/>
              <w:rPr>
                <w:sz w:val="28"/>
                <w:lang w:val="en-US"/>
              </w:rPr>
            </w:pPr>
            <w:r>
              <w:rPr>
                <w:sz w:val="28"/>
                <w:lang w:val="en-US"/>
              </w:rPr>
              <w:t>boolean</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readWagonNumbers</w:t>
            </w:r>
          </w:p>
        </w:tc>
        <w:tc>
          <w:tcPr>
            <w:tcW w:w="1241" w:type="dxa"/>
          </w:tcPr>
          <w:p w:rsidR="003C7D7C" w:rsidRDefault="003C7D7C" w:rsidP="00BA064A">
            <w:pPr>
              <w:jc w:val="center"/>
              <w:rPr>
                <w:sz w:val="28"/>
                <w:lang w:val="en-US"/>
              </w:rPr>
            </w:pPr>
            <w:r>
              <w:rPr>
                <w:sz w:val="28"/>
                <w:lang w:val="en-US"/>
              </w:rPr>
              <w:t>-</w:t>
            </w:r>
          </w:p>
        </w:tc>
        <w:tc>
          <w:tcPr>
            <w:tcW w:w="1490" w:type="dxa"/>
          </w:tcPr>
          <w:p w:rsidR="003C7D7C" w:rsidRPr="003C7D7C" w:rsidRDefault="003C7D7C" w:rsidP="00BA064A">
            <w:pPr>
              <w:jc w:val="center"/>
              <w:rPr>
                <w:sz w:val="28"/>
                <w:lang w:val="en-US"/>
              </w:rPr>
            </w:pPr>
            <w:r>
              <w:rPr>
                <w:sz w:val="28"/>
                <w:lang w:val="en-US"/>
              </w:rPr>
              <w:t>-</w:t>
            </w:r>
          </w:p>
        </w:tc>
        <w:tc>
          <w:tcPr>
            <w:tcW w:w="1509" w:type="dxa"/>
          </w:tcPr>
          <w:p w:rsidR="003C7D7C" w:rsidRDefault="003C7D7C" w:rsidP="00BA064A">
            <w:pPr>
              <w:jc w:val="center"/>
              <w:rPr>
                <w:sz w:val="28"/>
                <w:lang w:val="en-US"/>
              </w:rPr>
            </w:pPr>
            <w:r>
              <w:rPr>
                <w:sz w:val="28"/>
                <w:lang w:val="en-US"/>
              </w:rPr>
              <w:t>-</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r w:rsidR="003C7D7C" w:rsidRPr="00FF54C3" w:rsidTr="00BA064A">
        <w:tc>
          <w:tcPr>
            <w:tcW w:w="1884" w:type="dxa"/>
          </w:tcPr>
          <w:p w:rsidR="003C7D7C" w:rsidRDefault="003C7D7C" w:rsidP="00BA064A">
            <w:pPr>
              <w:jc w:val="center"/>
              <w:rPr>
                <w:sz w:val="28"/>
                <w:lang w:val="en-US"/>
              </w:rPr>
            </w:pPr>
            <w:r>
              <w:rPr>
                <w:sz w:val="28"/>
                <w:lang w:val="en-US"/>
              </w:rPr>
              <w:t>main</w:t>
            </w:r>
          </w:p>
        </w:tc>
        <w:tc>
          <w:tcPr>
            <w:tcW w:w="1241" w:type="dxa"/>
          </w:tcPr>
          <w:p w:rsidR="003C7D7C" w:rsidRDefault="003C7D7C" w:rsidP="00BA064A">
            <w:pPr>
              <w:jc w:val="center"/>
              <w:rPr>
                <w:sz w:val="28"/>
                <w:lang w:val="en-US"/>
              </w:rPr>
            </w:pPr>
            <w:r>
              <w:rPr>
                <w:sz w:val="28"/>
                <w:lang w:val="en-US"/>
              </w:rPr>
              <w:t>args</w:t>
            </w:r>
          </w:p>
        </w:tc>
        <w:tc>
          <w:tcPr>
            <w:tcW w:w="1490" w:type="dxa"/>
          </w:tcPr>
          <w:p w:rsidR="003C7D7C" w:rsidRPr="003C7D7C" w:rsidRDefault="003C7D7C" w:rsidP="00BA064A">
            <w:pPr>
              <w:jc w:val="center"/>
              <w:rPr>
                <w:sz w:val="28"/>
              </w:rPr>
            </w:pPr>
            <w:r>
              <w:rPr>
                <w:sz w:val="28"/>
              </w:rPr>
              <w:t>Аргументы приложения</w:t>
            </w:r>
          </w:p>
        </w:tc>
        <w:tc>
          <w:tcPr>
            <w:tcW w:w="1509" w:type="dxa"/>
          </w:tcPr>
          <w:p w:rsidR="003C7D7C" w:rsidRDefault="003C7D7C" w:rsidP="00BA064A">
            <w:pPr>
              <w:jc w:val="center"/>
              <w:rPr>
                <w:sz w:val="28"/>
                <w:lang w:val="en-US"/>
              </w:rPr>
            </w:pPr>
            <w:r>
              <w:rPr>
                <w:sz w:val="28"/>
                <w:lang w:val="en-US"/>
              </w:rPr>
              <w:t>String[]</w:t>
            </w:r>
          </w:p>
        </w:tc>
        <w:tc>
          <w:tcPr>
            <w:tcW w:w="1241" w:type="dxa"/>
          </w:tcPr>
          <w:p w:rsidR="003C7D7C" w:rsidRDefault="003C7D7C" w:rsidP="00BA064A">
            <w:pPr>
              <w:jc w:val="center"/>
              <w:rPr>
                <w:sz w:val="28"/>
                <w:lang w:val="en-US"/>
              </w:rPr>
            </w:pPr>
            <w:r>
              <w:rPr>
                <w:sz w:val="28"/>
                <w:lang w:val="en-US"/>
              </w:rPr>
              <w:t>-</w:t>
            </w:r>
          </w:p>
        </w:tc>
        <w:tc>
          <w:tcPr>
            <w:tcW w:w="1297" w:type="dxa"/>
          </w:tcPr>
          <w:p w:rsidR="003C7D7C" w:rsidRDefault="003C7D7C" w:rsidP="00BA064A">
            <w:pPr>
              <w:jc w:val="center"/>
              <w:rPr>
                <w:sz w:val="28"/>
                <w:lang w:val="en-US"/>
              </w:rPr>
            </w:pPr>
            <w:r>
              <w:rPr>
                <w:sz w:val="28"/>
                <w:lang w:val="en-US"/>
              </w:rPr>
              <w:t>-</w:t>
            </w:r>
          </w:p>
        </w:tc>
        <w:tc>
          <w:tcPr>
            <w:tcW w:w="909" w:type="dxa"/>
          </w:tcPr>
          <w:p w:rsidR="003C7D7C" w:rsidRDefault="003C7D7C" w:rsidP="00BA064A">
            <w:pPr>
              <w:jc w:val="center"/>
              <w:rPr>
                <w:sz w:val="28"/>
                <w:lang w:val="en-US"/>
              </w:rPr>
            </w:pPr>
            <w:r>
              <w:rPr>
                <w:sz w:val="28"/>
                <w:lang w:val="en-US"/>
              </w:rPr>
              <w:t>-</w:t>
            </w:r>
          </w:p>
        </w:tc>
      </w:tr>
    </w:tbl>
    <w:p w:rsidR="00BA064A" w:rsidRDefault="00BA064A" w:rsidP="00F04BEB">
      <w:pPr>
        <w:pStyle w:val="Style2"/>
        <w:outlineLvl w:val="2"/>
      </w:pPr>
      <w:bookmarkStart w:id="25" w:name="_Toc72358983"/>
      <w:r w:rsidRPr="00BA064A">
        <w:lastRenderedPageBreak/>
        <w:t>UML-диаграммы реализованных классов</w:t>
      </w:r>
      <w:bookmarkEnd w:id="25"/>
    </w:p>
    <w:p w:rsidR="00033217" w:rsidRDefault="00033217" w:rsidP="00BA064A">
      <w:pPr>
        <w:pStyle w:val="Style2"/>
        <w:outlineLvl w:val="1"/>
      </w:pPr>
    </w:p>
    <w:p w:rsidR="00BA064A" w:rsidRDefault="00087025" w:rsidP="00033217">
      <w:pPr>
        <w:pStyle w:val="StyleImage"/>
      </w:pPr>
      <w:r>
        <w:pict>
          <v:shape id="_x0000_i1029" type="#_x0000_t75" style="width:467.05pt;height:303.65pt">
            <v:imagedata r:id="rId43" o:title="datanet"/>
          </v:shape>
        </w:pict>
      </w:r>
    </w:p>
    <w:p w:rsidR="00033217" w:rsidRPr="00033217" w:rsidRDefault="002107B7" w:rsidP="00033217">
      <w:pPr>
        <w:pStyle w:val="StyleImage"/>
      </w:pPr>
      <w:r>
        <w:t>Рисунок 34</w:t>
      </w:r>
      <w:r w:rsidR="00033217">
        <w:t xml:space="preserve"> – </w:t>
      </w:r>
      <w:r w:rsidR="00033217">
        <w:rPr>
          <w:lang w:val="en-US"/>
        </w:rPr>
        <w:t>UML</w:t>
      </w:r>
      <w:r w:rsidR="00033217" w:rsidRPr="00033217">
        <w:t>-</w:t>
      </w:r>
      <w:r w:rsidR="00033217">
        <w:t xml:space="preserve">диаграмма классов модуля </w:t>
      </w:r>
      <w:r w:rsidR="00033217" w:rsidRPr="00033217">
        <w:t>“</w:t>
      </w:r>
      <w:r w:rsidR="00033217">
        <w:t>Камера</w:t>
      </w:r>
      <w:r w:rsidR="00033217" w:rsidRPr="00033217">
        <w:t>”</w:t>
      </w:r>
    </w:p>
    <w:p w:rsidR="00E3650E" w:rsidRDefault="00E3650E"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477073" w:rsidRDefault="00477073" w:rsidP="00477073">
      <w:pPr>
        <w:pStyle w:val="Style2"/>
        <w:outlineLvl w:val="2"/>
      </w:pPr>
      <w:bookmarkStart w:id="26" w:name="_Toc72358984"/>
      <w:r>
        <w:lastRenderedPageBreak/>
        <w:t>Реализация алгоритма распознавания номера полувагона</w:t>
      </w:r>
      <w:bookmarkEnd w:id="26"/>
    </w:p>
    <w:p w:rsidR="00477073" w:rsidRDefault="00477073" w:rsidP="00477073">
      <w:pPr>
        <w:pStyle w:val="StyleText"/>
        <w:rPr>
          <w:lang w:eastAsia="ar-SA"/>
        </w:rPr>
      </w:pPr>
      <w:r>
        <w:rPr>
          <w:lang w:eastAsia="ar-SA"/>
        </w:rPr>
        <w:t>Для работы с компьютерным зрением были использованы такие популярные библиотеки</w:t>
      </w:r>
      <w:r w:rsidRPr="00477073">
        <w:rPr>
          <w:lang w:eastAsia="ar-SA"/>
        </w:rPr>
        <w:t xml:space="preserve">, </w:t>
      </w:r>
      <w:r>
        <w:rPr>
          <w:lang w:eastAsia="ar-SA"/>
        </w:rPr>
        <w:t>как</w:t>
      </w:r>
      <w:r w:rsidRPr="00477073">
        <w:rPr>
          <w:lang w:eastAsia="ar-SA"/>
        </w:rPr>
        <w:t xml:space="preserve"> </w:t>
      </w:r>
      <w:r>
        <w:rPr>
          <w:lang w:val="en-US" w:eastAsia="ar-SA"/>
        </w:rPr>
        <w:t>OpenCV</w:t>
      </w:r>
      <w:r w:rsidRPr="00477073">
        <w:rPr>
          <w:lang w:eastAsia="ar-SA"/>
        </w:rPr>
        <w:t xml:space="preserve"> </w:t>
      </w:r>
      <w:r>
        <w:rPr>
          <w:lang w:eastAsia="ar-SA"/>
        </w:rPr>
        <w:t xml:space="preserve">и </w:t>
      </w:r>
      <w:r>
        <w:rPr>
          <w:lang w:val="en-US" w:eastAsia="ar-SA"/>
        </w:rPr>
        <w:t>Tess</w:t>
      </w:r>
      <w:r w:rsidRPr="00477073">
        <w:rPr>
          <w:lang w:eastAsia="ar-SA"/>
        </w:rPr>
        <w:t>4</w:t>
      </w:r>
      <w:r>
        <w:rPr>
          <w:lang w:val="en-US" w:eastAsia="ar-SA"/>
        </w:rPr>
        <w:t>j</w:t>
      </w:r>
      <w:r w:rsidRPr="00477073">
        <w:rPr>
          <w:lang w:eastAsia="ar-SA"/>
        </w:rPr>
        <w:t xml:space="preserve"> (</w:t>
      </w:r>
      <w:r>
        <w:rPr>
          <w:lang w:val="en-US" w:eastAsia="ar-SA"/>
        </w:rPr>
        <w:t>Tesseract</w:t>
      </w:r>
      <w:r w:rsidRPr="00477073">
        <w:rPr>
          <w:lang w:eastAsia="ar-SA"/>
        </w:rPr>
        <w:t xml:space="preserve"> </w:t>
      </w:r>
      <w:r>
        <w:rPr>
          <w:lang w:val="en-US" w:eastAsia="ar-SA"/>
        </w:rPr>
        <w:t>OCR</w:t>
      </w:r>
      <w:r w:rsidRPr="00477073">
        <w:rPr>
          <w:lang w:eastAsia="ar-SA"/>
        </w:rPr>
        <w:t>)</w:t>
      </w:r>
      <w:r w:rsidR="008D56DF">
        <w:rPr>
          <w:lang w:eastAsia="ar-SA"/>
        </w:rPr>
        <w:t xml:space="preserve"> </w:t>
      </w:r>
      <w:sdt>
        <w:sdtPr>
          <w:rPr>
            <w:lang w:eastAsia="ar-SA"/>
          </w:rPr>
          <w:alias w:val="To edit, see citavi.com/edit"/>
          <w:tag w:val="CitaviPlaceholder#fd92e111-506e-4b52-8114-36a8a3d22a0b"/>
          <w:id w:val="-175121829"/>
          <w:placeholder>
            <w:docPart w:val="DefaultPlaceholder_-1854013440"/>
          </w:placeholder>
        </w:sdtPr>
        <w:sdtContent>
          <w:r w:rsidR="008D56DF">
            <w:rPr>
              <w:noProof/>
              <w:lang w:eastAsia="ar-SA"/>
            </w:rPr>
            <w:fldChar w:fldCharType="begin"/>
          </w:r>
          <w:r w:rsidR="008D56DF">
            <w:rPr>
              <w:noProof/>
              <w:lang w:eastAsia="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FhNmQ2LTZlOWUtNGZhYi05ZDI3LWE1ZjE4ZWEwYWE2NiIsIlJhbmdlTGVuZ3RoIjozLCJSZWZlcmVuY2VJZCI6IjcxNGMzYzNiLTI0MGQtNDRmOC1iOTBiLWFjMDhmZTM0YWU5MyIsIlJlZmVyZW5jZSI6eyIkaWQiOiIzIiwiJHR5cGUiOiJTd2lzc0FjYWRlbWljLkNpdGF2aS5SZWZlcmVuY2UsIFN3aXNzQWNhZGVtaWMuQ2l0YXZpIiwiQWJzdHJhY3RDb21wbGV4aXR5IjowLCJBYnN0cmFjdFNvdXJjZVRleHRGb3JtYXQiOjAsIkFjY2Vzc0RhdGUiOiIxOS4wNS4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ydS53aWtpcGVkaWEub3JnL3dpa2kvVGVzc2VyYWN0IiwiVXJpU3RyaW5nIjoiaHR0cHM6Ly9ydS53aWtpcGVkaWEub3JnL3dpa2kvVGVzc2VyYWN0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}</w:instrText>
          </w:r>
          <w:r w:rsidR="008D56DF">
            <w:rPr>
              <w:noProof/>
              <w:lang w:eastAsia="ar-SA"/>
            </w:rPr>
            <w:fldChar w:fldCharType="separate"/>
          </w:r>
          <w:r w:rsidR="008D56DF">
            <w:rPr>
              <w:noProof/>
              <w:lang w:eastAsia="ar-SA"/>
            </w:rPr>
            <w:t>[3]</w:t>
          </w:r>
          <w:r w:rsidR="008D56DF">
            <w:rPr>
              <w:noProof/>
              <w:lang w:eastAsia="ar-SA"/>
            </w:rPr>
            <w:fldChar w:fldCharType="end"/>
          </w:r>
        </w:sdtContent>
      </w:sdt>
      <w:r>
        <w:rPr>
          <w:lang w:eastAsia="ar-SA"/>
        </w:rPr>
        <w:t>.</w:t>
      </w:r>
    </w:p>
    <w:p w:rsidR="00477073" w:rsidRDefault="00477073" w:rsidP="00477073">
      <w:pPr>
        <w:pStyle w:val="StyleText"/>
        <w:rPr>
          <w:lang w:eastAsia="ar-SA"/>
        </w:rPr>
      </w:pPr>
      <w:r>
        <w:rPr>
          <w:lang w:eastAsia="ar-SA"/>
        </w:rPr>
        <w:t>Реализация алгоритма была разделена не две задачи</w:t>
      </w:r>
      <w:r w:rsidRPr="00477073">
        <w:rPr>
          <w:lang w:eastAsia="ar-SA"/>
        </w:rPr>
        <w:t>:</w:t>
      </w:r>
    </w:p>
    <w:p w:rsidR="00477073" w:rsidRDefault="00477073" w:rsidP="00477073">
      <w:pPr>
        <w:pStyle w:val="StyleText"/>
        <w:rPr>
          <w:lang w:eastAsia="ar-SA"/>
        </w:rPr>
      </w:pPr>
      <w:r w:rsidRPr="00477073">
        <w:rPr>
          <w:lang w:eastAsia="ar-SA"/>
        </w:rPr>
        <w:t xml:space="preserve">1) </w:t>
      </w:r>
      <w:r>
        <w:rPr>
          <w:lang w:eastAsia="ar-SA"/>
        </w:rPr>
        <w:t>Определение четырёхугольной области</w:t>
      </w:r>
      <w:r w:rsidRPr="00477073">
        <w:rPr>
          <w:lang w:eastAsia="ar-SA"/>
        </w:rPr>
        <w:t xml:space="preserve">, </w:t>
      </w:r>
      <w:r>
        <w:rPr>
          <w:lang w:eastAsia="ar-SA"/>
        </w:rPr>
        <w:t>в которую вписан номер полувагона.</w:t>
      </w:r>
    </w:p>
    <w:p w:rsidR="00477073" w:rsidRDefault="00477073" w:rsidP="00477073">
      <w:pPr>
        <w:pStyle w:val="StyleText"/>
        <w:rPr>
          <w:lang w:eastAsia="ar-SA"/>
        </w:rPr>
      </w:pPr>
      <w:r>
        <w:rPr>
          <w:lang w:eastAsia="ar-SA"/>
        </w:rPr>
        <w:t>2) Распознование цифр в изображении</w:t>
      </w:r>
      <w:r w:rsidRPr="00477073">
        <w:rPr>
          <w:lang w:eastAsia="ar-SA"/>
        </w:rPr>
        <w:t xml:space="preserve">, </w:t>
      </w:r>
      <w:r>
        <w:rPr>
          <w:lang w:eastAsia="ar-SA"/>
        </w:rPr>
        <w:t>которое было обнаружено на предыдущем шаге.</w:t>
      </w:r>
    </w:p>
    <w:p w:rsidR="00477073" w:rsidRDefault="00477073" w:rsidP="00477073">
      <w:pPr>
        <w:pStyle w:val="StyleText"/>
        <w:rPr>
          <w:lang w:eastAsia="ar-SA"/>
        </w:rPr>
      </w:pPr>
    </w:p>
    <w:p w:rsidR="00477073" w:rsidRDefault="00477073" w:rsidP="00477073">
      <w:pPr>
        <w:pStyle w:val="StyleText"/>
        <w:rPr>
          <w:lang w:eastAsia="ar-SA"/>
        </w:rPr>
      </w:pPr>
      <w:r>
        <w:rPr>
          <w:lang w:eastAsia="ar-SA"/>
        </w:rPr>
        <w:t>Для определения четырёхугольной области была использована техника каскадов Хаара</w:t>
      </w:r>
      <w:sdt>
        <w:sdtPr>
          <w:rPr>
            <w:lang w:eastAsia="ar-SA"/>
          </w:rPr>
          <w:alias w:val="To edit, see citavi.com/edit"/>
          <w:tag w:val="CitaviPlaceholder#b6b067c9-6f2e-412b-9e0c-adb521ff4961"/>
          <w:id w:val="-1451169128"/>
          <w:placeholder>
            <w:docPart w:val="DefaultPlaceholder_-1854013440"/>
          </w:placeholder>
        </w:sdtPr>
        <w:sdtContent>
          <w:r>
            <w:rPr>
              <w:noProof/>
              <w:lang w:eastAsia="ar-SA"/>
            </w:rPr>
            <w:fldChar w:fldCharType="begin"/>
          </w:r>
          <w:r w:rsidR="008D56DF">
            <w:rPr>
              <w:noProof/>
              <w:lang w:eastAsia="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WI2YmMyLWNhN2QtNGRlZS04NTZlLWU5OGVlOGU2YjhmZCIsIlJhbmdlTGVuZ3RoIjozLCJSZWZlcmVuY2VJZCI6IjdiMWJhMDM4LWZmMjYtNGEzMi05OTc5LWUzMTYzZTU1NDExMiIsIlJlZmVyZW5jZSI6eyIkaWQiOiIzIiwiJHR5cGUiOiJTd2lzc0FjYWRlbWljLkNpdGF2aS5SZWZlcmVuY2UsIFN3aXNzQWNhZGVtaWMuQ2l0YXZpIiwiQWJzdHJhY3RDb21wbGV4aXR5IjowLCJBYnN0cmFjdFNvdXJjZVRleHRGb3JtYXQiOjAsIkFjY2Vzc0RhdGUiOiIxOS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1Lndpa2lwZWRpYS5vcmcvd2lraS8lRDAlOUYlRDElODAlRDAlQjglRDAlQjclRDAlQkQlRDAlQjAlRDAlQkElRDAlQjhfJUQwJUE1JUQwJUIwJUQwJUIwJUQxJTgwJUQwJUIwIiwiVXJpU3RyaW5nIjoiaHR0cHM6Ly9ydS53aWtpcGVkaWEub3JnL3dpa2kv0J/RgNC40LfQvdCw0LrQuF/QpdCw0LDRgNCw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}</w:instrText>
          </w:r>
          <w:r>
            <w:rPr>
              <w:noProof/>
              <w:lang w:eastAsia="ar-SA"/>
            </w:rPr>
            <w:fldChar w:fldCharType="separate"/>
          </w:r>
          <w:r w:rsidR="008D56DF">
            <w:rPr>
              <w:noProof/>
              <w:lang w:eastAsia="ar-SA"/>
            </w:rPr>
            <w:t>[7]</w:t>
          </w:r>
          <w:r>
            <w:rPr>
              <w:noProof/>
              <w:lang w:eastAsia="ar-SA"/>
            </w:rPr>
            <w:fldChar w:fldCharType="end"/>
          </w:r>
        </w:sdtContent>
      </w:sdt>
      <w:r w:rsidRPr="00477073">
        <w:rPr>
          <w:lang w:eastAsia="ar-SA"/>
        </w:rPr>
        <w:t xml:space="preserve">, </w:t>
      </w:r>
      <w:r>
        <w:rPr>
          <w:lang w:eastAsia="ar-SA"/>
        </w:rPr>
        <w:t>которые помогают обнаружить определённые участи изображения</w:t>
      </w:r>
      <w:r w:rsidRPr="00477073">
        <w:rPr>
          <w:lang w:eastAsia="ar-SA"/>
        </w:rPr>
        <w:t xml:space="preserve">, </w:t>
      </w:r>
      <w:r>
        <w:rPr>
          <w:lang w:eastAsia="ar-SA"/>
        </w:rPr>
        <w:t>содержащие числовые наборы или любые другие представляющие интерес графические объекты. Обнаружить объекты изображения можно с помощью каскадов</w:t>
      </w:r>
      <w:r w:rsidRPr="00477073">
        <w:rPr>
          <w:lang w:eastAsia="ar-SA"/>
        </w:rPr>
        <w:t xml:space="preserve">, </w:t>
      </w:r>
      <w:r>
        <w:rPr>
          <w:lang w:eastAsia="ar-SA"/>
        </w:rPr>
        <w:t>представленных в виде файла с расширением *</w:t>
      </w:r>
      <w:r w:rsidRPr="00477073">
        <w:rPr>
          <w:lang w:eastAsia="ar-SA"/>
        </w:rPr>
        <w:t>.</w:t>
      </w:r>
      <w:r>
        <w:rPr>
          <w:lang w:val="en-US" w:eastAsia="ar-SA"/>
        </w:rPr>
        <w:t>xml</w:t>
      </w:r>
      <w:r w:rsidRPr="00477073">
        <w:rPr>
          <w:lang w:eastAsia="ar-SA"/>
        </w:rPr>
        <w:t xml:space="preserve"> </w:t>
      </w:r>
      <w:r>
        <w:rPr>
          <w:lang w:eastAsia="ar-SA"/>
        </w:rPr>
        <w:t>и содержащие в себе обученную модель</w:t>
      </w:r>
      <w:r w:rsidRPr="00477073">
        <w:rPr>
          <w:lang w:eastAsia="ar-SA"/>
        </w:rPr>
        <w:t xml:space="preserve">, </w:t>
      </w:r>
      <w:r>
        <w:rPr>
          <w:lang w:eastAsia="ar-SA"/>
        </w:rPr>
        <w:t xml:space="preserve">которую использует библиотека </w:t>
      </w:r>
      <w:r>
        <w:rPr>
          <w:lang w:val="en-US" w:eastAsia="ar-SA"/>
        </w:rPr>
        <w:t>OpenCV</w:t>
      </w:r>
      <w:r w:rsidRPr="00477073">
        <w:rPr>
          <w:lang w:eastAsia="ar-SA"/>
        </w:rPr>
        <w:t xml:space="preserve"> </w:t>
      </w:r>
      <w:r>
        <w:rPr>
          <w:lang w:eastAsia="ar-SA"/>
        </w:rPr>
        <w:t>для обнаружения объектов.</w:t>
      </w:r>
    </w:p>
    <w:p w:rsidR="00477073" w:rsidRDefault="00477073" w:rsidP="00477073">
      <w:pPr>
        <w:pStyle w:val="StyleImage"/>
        <w:rPr>
          <w:lang w:eastAsia="ar-SA"/>
        </w:rPr>
      </w:pPr>
    </w:p>
    <w:p w:rsidR="00477073" w:rsidRDefault="00477073" w:rsidP="00477073">
      <w:pPr>
        <w:pStyle w:val="StyleImage"/>
        <w:rPr>
          <w:lang w:eastAsia="ar-SA"/>
        </w:rPr>
      </w:pPr>
      <w:r>
        <w:rPr>
          <w:noProof/>
          <w:lang w:eastAsia="ru-RU"/>
        </w:rPr>
        <w:drawing>
          <wp:inline distT="0" distB="0" distL="0" distR="0">
            <wp:extent cx="5935980" cy="5181600"/>
            <wp:effectExtent l="0" t="0" r="762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5980" cy="5181600"/>
                    </a:xfrm>
                    <a:prstGeom prst="rect">
                      <a:avLst/>
                    </a:prstGeom>
                    <a:noFill/>
                    <a:ln>
                      <a:noFill/>
                    </a:ln>
                  </pic:spPr>
                </pic:pic>
              </a:graphicData>
            </a:graphic>
          </wp:inline>
        </w:drawing>
      </w:r>
    </w:p>
    <w:p w:rsidR="00477073" w:rsidRPr="008D56DF" w:rsidRDefault="002107B7" w:rsidP="00477073">
      <w:pPr>
        <w:pStyle w:val="StyleImage"/>
        <w:rPr>
          <w:lang w:eastAsia="ar-SA"/>
        </w:rPr>
      </w:pPr>
      <w:r>
        <w:rPr>
          <w:lang w:eastAsia="ar-SA"/>
        </w:rPr>
        <w:t>Рисунок 35</w:t>
      </w:r>
      <w:r w:rsidR="00477073">
        <w:rPr>
          <w:lang w:eastAsia="ar-SA"/>
        </w:rPr>
        <w:t xml:space="preserve"> – Вид содержимого каскада Хаара (обученной модели) из редактора </w:t>
      </w:r>
      <w:r w:rsidR="00477073">
        <w:rPr>
          <w:lang w:val="en-US" w:eastAsia="ar-SA"/>
        </w:rPr>
        <w:t>Visual</w:t>
      </w:r>
      <w:r w:rsidR="00477073" w:rsidRPr="00477073">
        <w:rPr>
          <w:lang w:eastAsia="ar-SA"/>
        </w:rPr>
        <w:t xml:space="preserve"> </w:t>
      </w:r>
      <w:r w:rsidR="00477073">
        <w:rPr>
          <w:lang w:val="en-US" w:eastAsia="ar-SA"/>
        </w:rPr>
        <w:t>Studio</w:t>
      </w:r>
      <w:r w:rsidR="00477073" w:rsidRPr="00477073">
        <w:rPr>
          <w:lang w:eastAsia="ar-SA"/>
        </w:rPr>
        <w:t xml:space="preserve"> </w:t>
      </w:r>
      <w:r w:rsidR="00477073">
        <w:rPr>
          <w:lang w:val="en-US" w:eastAsia="ar-SA"/>
        </w:rPr>
        <w:t>Code</w:t>
      </w:r>
    </w:p>
    <w:p w:rsidR="00BE7FD2" w:rsidRDefault="00BE7FD2" w:rsidP="00BE7FD2">
      <w:pPr>
        <w:pStyle w:val="StyleText"/>
        <w:rPr>
          <w:lang w:eastAsia="ar-SA"/>
        </w:rPr>
      </w:pPr>
      <w:r>
        <w:rPr>
          <w:lang w:eastAsia="ar-SA"/>
        </w:rPr>
        <w:lastRenderedPageBreak/>
        <w:t xml:space="preserve">Для идентификации необходимого объекта была использована стандартная модель из библиотеки </w:t>
      </w:r>
      <w:r>
        <w:rPr>
          <w:lang w:val="en-US" w:eastAsia="ar-SA"/>
        </w:rPr>
        <w:t>OpenCV</w:t>
      </w:r>
      <w:r w:rsidRPr="00BE7FD2">
        <w:rPr>
          <w:lang w:eastAsia="ar-SA"/>
        </w:rPr>
        <w:t xml:space="preserve">, </w:t>
      </w:r>
      <w:r>
        <w:rPr>
          <w:lang w:eastAsia="ar-SA"/>
        </w:rPr>
        <w:t>обученная на поиск русских чисел (см. рис. 3</w:t>
      </w:r>
      <w:r w:rsidR="00063C5D">
        <w:rPr>
          <w:lang w:eastAsia="ar-SA"/>
        </w:rPr>
        <w:t>5</w:t>
      </w:r>
      <w:r>
        <w:rPr>
          <w:lang w:eastAsia="ar-SA"/>
        </w:rPr>
        <w:t>). С помощью данной модели программа обнаруживает элементы изображения</w:t>
      </w:r>
      <w:r w:rsidRPr="00BE7FD2">
        <w:rPr>
          <w:lang w:eastAsia="ar-SA"/>
        </w:rPr>
        <w:t xml:space="preserve">, </w:t>
      </w:r>
      <w:r>
        <w:rPr>
          <w:lang w:eastAsia="ar-SA"/>
        </w:rPr>
        <w:t>на которых</w:t>
      </w:r>
      <w:r w:rsidRPr="00BE7FD2">
        <w:rPr>
          <w:lang w:eastAsia="ar-SA"/>
        </w:rPr>
        <w:t xml:space="preserve">, </w:t>
      </w:r>
      <w:r>
        <w:rPr>
          <w:lang w:eastAsia="ar-SA"/>
        </w:rPr>
        <w:t>как она полагает</w:t>
      </w:r>
      <w:r w:rsidRPr="00BE7FD2">
        <w:rPr>
          <w:lang w:eastAsia="ar-SA"/>
        </w:rPr>
        <w:t xml:space="preserve">, </w:t>
      </w:r>
      <w:r>
        <w:rPr>
          <w:lang w:eastAsia="ar-SA"/>
        </w:rPr>
        <w:t>присутствуют интересующие объекты. Однако</w:t>
      </w:r>
      <w:r w:rsidRPr="00BE7FD2">
        <w:rPr>
          <w:lang w:eastAsia="ar-SA"/>
        </w:rPr>
        <w:t xml:space="preserve">, </w:t>
      </w:r>
      <w:r>
        <w:rPr>
          <w:lang w:eastAsia="ar-SA"/>
        </w:rPr>
        <w:t>стандартная модель не всегда справляется со своей задачей. Очень часто модель обнаруживает не корректные четырёхугольники</w:t>
      </w:r>
      <w:r w:rsidRPr="00BE7FD2">
        <w:rPr>
          <w:lang w:eastAsia="ar-SA"/>
        </w:rPr>
        <w:t xml:space="preserve">, </w:t>
      </w:r>
      <w:r>
        <w:rPr>
          <w:lang w:eastAsia="ar-SA"/>
        </w:rPr>
        <w:t xml:space="preserve">которые не представляют интереса для поиска (на них нет номера полувагона). Такое поведение </w:t>
      </w:r>
      <w:r w:rsidR="00063C5D">
        <w:rPr>
          <w:lang w:eastAsia="ar-SA"/>
        </w:rPr>
        <w:t>можно рассмотреть на рисунках 36-37</w:t>
      </w:r>
      <w:r>
        <w:rPr>
          <w:lang w:eastAsia="ar-SA"/>
        </w:rPr>
        <w:t>.</w:t>
      </w:r>
    </w:p>
    <w:p w:rsidR="00BE7FD2" w:rsidRDefault="00BE7FD2" w:rsidP="00BE7FD2">
      <w:pPr>
        <w:pStyle w:val="StyleText"/>
        <w:rPr>
          <w:lang w:eastAsia="ar-SA"/>
        </w:rPr>
      </w:pPr>
    </w:p>
    <w:p w:rsidR="00BE7FD2" w:rsidRDefault="00BE7FD2" w:rsidP="00BE7FD2">
      <w:pPr>
        <w:pStyle w:val="StyleImage"/>
        <w:rPr>
          <w:lang w:eastAsia="ar-SA"/>
        </w:rPr>
      </w:pPr>
      <w:r>
        <w:rPr>
          <w:noProof/>
          <w:lang w:eastAsia="ru-RU"/>
        </w:rPr>
        <w:drawing>
          <wp:inline distT="0" distB="0" distL="0" distR="0">
            <wp:extent cx="5935980" cy="3345180"/>
            <wp:effectExtent l="19050" t="19050" r="26670" b="2667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5980" cy="3345180"/>
                    </a:xfrm>
                    <a:prstGeom prst="rect">
                      <a:avLst/>
                    </a:prstGeom>
                    <a:noFill/>
                    <a:ln>
                      <a:solidFill>
                        <a:schemeClr val="tx1"/>
                      </a:solidFill>
                    </a:ln>
                  </pic:spPr>
                </pic:pic>
              </a:graphicData>
            </a:graphic>
          </wp:inline>
        </w:drawing>
      </w:r>
    </w:p>
    <w:p w:rsidR="00BE7FD2" w:rsidRDefault="002107B7" w:rsidP="00BE7FD2">
      <w:pPr>
        <w:pStyle w:val="StyleImage"/>
        <w:rPr>
          <w:lang w:eastAsia="ar-SA"/>
        </w:rPr>
      </w:pPr>
      <w:r>
        <w:rPr>
          <w:lang w:eastAsia="ar-SA"/>
        </w:rPr>
        <w:t>Рисунок 36</w:t>
      </w:r>
      <w:r w:rsidR="00BE7FD2">
        <w:rPr>
          <w:lang w:eastAsia="ar-SA"/>
        </w:rPr>
        <w:t xml:space="preserve"> – Попытка обнаружения интересующего объекта (четырёхугольника в который вписан номер полувагона)</w:t>
      </w:r>
    </w:p>
    <w:p w:rsidR="00BE7FD2" w:rsidRDefault="00BE7FD2" w:rsidP="00BE7FD2">
      <w:pPr>
        <w:pStyle w:val="StyleImage"/>
        <w:rPr>
          <w:lang w:eastAsia="ar-SA"/>
        </w:rPr>
      </w:pPr>
      <w:r>
        <w:rPr>
          <w:noProof/>
          <w:lang w:eastAsia="ru-RU"/>
        </w:rPr>
        <w:lastRenderedPageBreak/>
        <w:drawing>
          <wp:inline distT="0" distB="0" distL="0" distR="0">
            <wp:extent cx="5935980" cy="4312920"/>
            <wp:effectExtent l="19050" t="19050" r="26670" b="1143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5980" cy="4312920"/>
                    </a:xfrm>
                    <a:prstGeom prst="rect">
                      <a:avLst/>
                    </a:prstGeom>
                    <a:noFill/>
                    <a:ln>
                      <a:solidFill>
                        <a:schemeClr val="tx1"/>
                      </a:solidFill>
                    </a:ln>
                  </pic:spPr>
                </pic:pic>
              </a:graphicData>
            </a:graphic>
          </wp:inline>
        </w:drawing>
      </w:r>
    </w:p>
    <w:p w:rsidR="00BE7FD2" w:rsidRDefault="00BE7FD2" w:rsidP="00BE7FD2">
      <w:pPr>
        <w:pStyle w:val="StyleImage"/>
        <w:rPr>
          <w:lang w:eastAsia="ar-SA"/>
        </w:rPr>
      </w:pPr>
      <w:r>
        <w:rPr>
          <w:lang w:eastAsia="ar-SA"/>
        </w:rPr>
        <w:t>Р</w:t>
      </w:r>
      <w:r w:rsidR="002107B7">
        <w:rPr>
          <w:lang w:eastAsia="ar-SA"/>
        </w:rPr>
        <w:t>исунок 37</w:t>
      </w:r>
      <w:r>
        <w:rPr>
          <w:lang w:eastAsia="ar-SA"/>
        </w:rPr>
        <w:t xml:space="preserve"> - Попытка обнаружения интересующего объекта (четырёхугольника в который вписан номер полувагона)</w:t>
      </w:r>
    </w:p>
    <w:p w:rsidR="00BE7FD2" w:rsidRDefault="00BE7FD2" w:rsidP="00BE7FD2">
      <w:pPr>
        <w:pStyle w:val="StyleText"/>
        <w:rPr>
          <w:lang w:eastAsia="ar-SA"/>
        </w:rPr>
      </w:pPr>
    </w:p>
    <w:p w:rsidR="00FD3259" w:rsidRPr="008557D4" w:rsidRDefault="00BE7FD2" w:rsidP="00FD3259">
      <w:pPr>
        <w:pStyle w:val="StyleText"/>
        <w:rPr>
          <w:lang w:eastAsia="ar-SA"/>
        </w:rPr>
      </w:pPr>
      <w:r>
        <w:rPr>
          <w:lang w:eastAsia="ar-SA"/>
        </w:rPr>
        <w:t>Для решения данной проблемы был разработан алгоритм</w:t>
      </w:r>
      <w:r w:rsidRPr="00BE7FD2">
        <w:rPr>
          <w:lang w:eastAsia="ar-SA"/>
        </w:rPr>
        <w:t xml:space="preserve">, </w:t>
      </w:r>
      <w:r>
        <w:rPr>
          <w:lang w:eastAsia="ar-SA"/>
        </w:rPr>
        <w:t xml:space="preserve">который отсеивает все не интересующие поиск объекты (четырёхугольники на которых нет номера полувагона). Алгоритм основан на контурных сравнениях. </w:t>
      </w:r>
      <w:r w:rsidR="00FD3259">
        <w:rPr>
          <w:lang w:eastAsia="ar-SA"/>
        </w:rPr>
        <w:t>Сам контур представляет собой очертание объекта. Например</w:t>
      </w:r>
      <w:r w:rsidR="00FD3259" w:rsidRPr="00FD3259">
        <w:rPr>
          <w:lang w:eastAsia="ar-SA"/>
        </w:rPr>
        <w:t xml:space="preserve">, </w:t>
      </w:r>
      <w:r w:rsidR="00FD3259">
        <w:rPr>
          <w:lang w:eastAsia="ar-SA"/>
        </w:rPr>
        <w:t>контуры для номера полува</w:t>
      </w:r>
      <w:r w:rsidR="00063C5D">
        <w:rPr>
          <w:lang w:eastAsia="ar-SA"/>
        </w:rPr>
        <w:t>гона представлены на рисунке 38</w:t>
      </w:r>
      <w:r w:rsidR="008557D4">
        <w:rPr>
          <w:lang w:eastAsia="ar-SA"/>
        </w:rPr>
        <w:t xml:space="preserve"> </w:t>
      </w:r>
      <w:r w:rsidR="008557D4" w:rsidRPr="008557D4">
        <w:rPr>
          <w:lang w:eastAsia="ar-SA"/>
        </w:rPr>
        <w:t>(</w:t>
      </w:r>
      <w:r w:rsidR="008557D4">
        <w:rPr>
          <w:lang w:eastAsia="ar-SA"/>
        </w:rPr>
        <w:t>выделено красным цветом).</w:t>
      </w:r>
    </w:p>
    <w:p w:rsidR="00FD3259" w:rsidRDefault="00FD3259" w:rsidP="00FD3259">
      <w:pPr>
        <w:pStyle w:val="StyleText"/>
        <w:rPr>
          <w:lang w:eastAsia="ar-SA"/>
        </w:rPr>
      </w:pPr>
    </w:p>
    <w:p w:rsidR="00FD3259" w:rsidRDefault="008557D4" w:rsidP="008557D4">
      <w:pPr>
        <w:pStyle w:val="StyleImage"/>
        <w:rPr>
          <w:lang w:eastAsia="ar-SA"/>
        </w:rPr>
      </w:pPr>
      <w:r>
        <w:rPr>
          <w:noProof/>
          <w:lang w:eastAsia="ru-RU"/>
        </w:rPr>
        <w:drawing>
          <wp:inline distT="0" distB="0" distL="0" distR="0">
            <wp:extent cx="1516380" cy="525780"/>
            <wp:effectExtent l="0" t="0" r="7620" b="762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6380" cy="525780"/>
                    </a:xfrm>
                    <a:prstGeom prst="rect">
                      <a:avLst/>
                    </a:prstGeom>
                    <a:noFill/>
                    <a:ln>
                      <a:noFill/>
                    </a:ln>
                  </pic:spPr>
                </pic:pic>
              </a:graphicData>
            </a:graphic>
          </wp:inline>
        </w:drawing>
      </w:r>
    </w:p>
    <w:p w:rsidR="008557D4" w:rsidRDefault="002107B7" w:rsidP="008557D4">
      <w:pPr>
        <w:pStyle w:val="StyleImage"/>
        <w:rPr>
          <w:lang w:eastAsia="ar-SA"/>
        </w:rPr>
      </w:pPr>
      <w:r>
        <w:rPr>
          <w:lang w:eastAsia="ar-SA"/>
        </w:rPr>
        <w:t>Рисунок 38</w:t>
      </w:r>
      <w:r w:rsidR="008557D4">
        <w:rPr>
          <w:lang w:eastAsia="ar-SA"/>
        </w:rPr>
        <w:t xml:space="preserve"> – Контуры номера четырёхугольника</w:t>
      </w:r>
      <w:r w:rsidR="008557D4" w:rsidRPr="008557D4">
        <w:rPr>
          <w:lang w:eastAsia="ar-SA"/>
        </w:rPr>
        <w:t xml:space="preserve">, </w:t>
      </w:r>
      <w:r w:rsidR="008557D4">
        <w:rPr>
          <w:lang w:eastAsia="ar-SA"/>
        </w:rPr>
        <w:t>в котором заключён номер полувагона</w:t>
      </w:r>
    </w:p>
    <w:p w:rsidR="008557D4" w:rsidRDefault="008557D4" w:rsidP="008557D4">
      <w:pPr>
        <w:pStyle w:val="StyleText"/>
        <w:rPr>
          <w:lang w:eastAsia="ar-SA"/>
        </w:rPr>
      </w:pPr>
      <w:r>
        <w:rPr>
          <w:lang w:eastAsia="ar-SA"/>
        </w:rPr>
        <w:t>Для отсеивания не интересующих поиск объектов</w:t>
      </w:r>
      <w:r w:rsidRPr="008557D4">
        <w:rPr>
          <w:lang w:eastAsia="ar-SA"/>
        </w:rPr>
        <w:t xml:space="preserve">, </w:t>
      </w:r>
      <w:r>
        <w:rPr>
          <w:lang w:eastAsia="ar-SA"/>
        </w:rPr>
        <w:t>необходимо сравнивать все контуры изображения</w:t>
      </w:r>
      <w:r w:rsidRPr="008557D4">
        <w:rPr>
          <w:lang w:eastAsia="ar-SA"/>
        </w:rPr>
        <w:t xml:space="preserve">, </w:t>
      </w:r>
      <w:r>
        <w:rPr>
          <w:lang w:eastAsia="ar-SA"/>
        </w:rPr>
        <w:t>которое модель обнаружила</w:t>
      </w:r>
      <w:r w:rsidRPr="008557D4">
        <w:rPr>
          <w:lang w:eastAsia="ar-SA"/>
        </w:rPr>
        <w:t xml:space="preserve">, </w:t>
      </w:r>
      <w:r>
        <w:rPr>
          <w:lang w:eastAsia="ar-SA"/>
        </w:rPr>
        <w:t>с шаблонными изображениями (их контурами)</w:t>
      </w:r>
      <w:r w:rsidRPr="008557D4">
        <w:rPr>
          <w:lang w:eastAsia="ar-SA"/>
        </w:rPr>
        <w:t xml:space="preserve">, </w:t>
      </w:r>
      <w:r>
        <w:rPr>
          <w:lang w:eastAsia="ar-SA"/>
        </w:rPr>
        <w:t>представляющие собой качественные изображения цифр от 0 до 9 (все</w:t>
      </w:r>
      <w:r w:rsidRPr="008557D4">
        <w:rPr>
          <w:lang w:eastAsia="ar-SA"/>
        </w:rPr>
        <w:t xml:space="preserve">, </w:t>
      </w:r>
      <w:r>
        <w:rPr>
          <w:lang w:eastAsia="ar-SA"/>
        </w:rPr>
        <w:t>которые встречаются в номере полувагона). Однако</w:t>
      </w:r>
      <w:r w:rsidRPr="008557D4">
        <w:rPr>
          <w:lang w:eastAsia="ar-SA"/>
        </w:rPr>
        <w:t xml:space="preserve">, </w:t>
      </w:r>
      <w:r>
        <w:rPr>
          <w:lang w:eastAsia="ar-SA"/>
        </w:rPr>
        <w:t xml:space="preserve">стоит учесть уровень сравнения контуров и ограничить корректный уровень для увеличения точности обнаружения. Для ограничений используется функция </w:t>
      </w:r>
      <w:r>
        <w:rPr>
          <w:lang w:val="en-US" w:eastAsia="ar-SA"/>
        </w:rPr>
        <w:t>isCorrectRect</w:t>
      </w:r>
      <w:r w:rsidRPr="008557D4">
        <w:rPr>
          <w:lang w:eastAsia="ar-SA"/>
        </w:rPr>
        <w:t xml:space="preserve">() </w:t>
      </w:r>
      <w:r>
        <w:rPr>
          <w:lang w:eastAsia="ar-SA"/>
        </w:rPr>
        <w:t xml:space="preserve">класса </w:t>
      </w:r>
      <w:r>
        <w:rPr>
          <w:lang w:val="en-US" w:eastAsia="ar-SA"/>
        </w:rPr>
        <w:t>Recognize</w:t>
      </w:r>
      <w:r w:rsidRPr="008557D4">
        <w:rPr>
          <w:lang w:eastAsia="ar-SA"/>
        </w:rPr>
        <w:t xml:space="preserve"> </w:t>
      </w:r>
      <w:r>
        <w:rPr>
          <w:lang w:eastAsia="ar-SA"/>
        </w:rPr>
        <w:t xml:space="preserve">из модуля </w:t>
      </w:r>
      <w:r w:rsidRPr="008557D4">
        <w:rPr>
          <w:lang w:eastAsia="ar-SA"/>
        </w:rPr>
        <w:t>“</w:t>
      </w:r>
      <w:r>
        <w:rPr>
          <w:lang w:eastAsia="ar-SA"/>
        </w:rPr>
        <w:t>Камера</w:t>
      </w:r>
      <w:r w:rsidRPr="008557D4">
        <w:rPr>
          <w:lang w:eastAsia="ar-SA"/>
        </w:rPr>
        <w:t xml:space="preserve">”. </w:t>
      </w:r>
      <w:r>
        <w:rPr>
          <w:lang w:eastAsia="ar-SA"/>
        </w:rPr>
        <w:t xml:space="preserve">Данная функция проверяет на совпадение по условиям выделенного моделью четырёхугольного элемента. В настоящее время </w:t>
      </w:r>
      <w:r>
        <w:rPr>
          <w:lang w:eastAsia="ar-SA"/>
        </w:rPr>
        <w:lastRenderedPageBreak/>
        <w:t>необходимо чтобы точность сравнения контуров была меньше либо равна 0.8 и чтобы</w:t>
      </w:r>
      <w:r w:rsidRPr="008557D4">
        <w:rPr>
          <w:lang w:eastAsia="ar-SA"/>
        </w:rPr>
        <w:t xml:space="preserve"> </w:t>
      </w:r>
      <w:r>
        <w:rPr>
          <w:lang w:eastAsia="ar-SA"/>
        </w:rPr>
        <w:t>минимальное число совпадений контуров выделенного элемента с шаблонными контурами цифр было равно 4. При удовлетворении данных условий четырёхугольная область считается наполненной номером полувагона и сразу же возвращается результатом выполнения функций детектирования (</w:t>
      </w:r>
      <w:r>
        <w:rPr>
          <w:lang w:val="en-US" w:eastAsia="ar-SA"/>
        </w:rPr>
        <w:t>getDetectImageRect</w:t>
      </w:r>
      <w:r w:rsidRPr="008557D4">
        <w:rPr>
          <w:lang w:eastAsia="ar-SA"/>
        </w:rPr>
        <w:t xml:space="preserve">() </w:t>
      </w:r>
      <w:r>
        <w:rPr>
          <w:lang w:eastAsia="ar-SA"/>
        </w:rPr>
        <w:t xml:space="preserve">и </w:t>
      </w:r>
      <w:r>
        <w:rPr>
          <w:lang w:val="en-US" w:eastAsia="ar-SA"/>
        </w:rPr>
        <w:t>getDetectImageMat</w:t>
      </w:r>
      <w:r w:rsidRPr="008557D4">
        <w:rPr>
          <w:lang w:eastAsia="ar-SA"/>
        </w:rPr>
        <w:t>()).</w:t>
      </w:r>
    </w:p>
    <w:p w:rsidR="008D56DF" w:rsidRDefault="008D56DF" w:rsidP="008557D4">
      <w:pPr>
        <w:pStyle w:val="StyleText"/>
        <w:rPr>
          <w:lang w:eastAsia="ar-SA"/>
        </w:rPr>
      </w:pPr>
      <w:r>
        <w:rPr>
          <w:lang w:eastAsia="ar-SA"/>
        </w:rPr>
        <w:t>Используя данный алгоритм отсеивания не интересующих объектов</w:t>
      </w:r>
      <w:r w:rsidRPr="008D56DF">
        <w:rPr>
          <w:lang w:eastAsia="ar-SA"/>
        </w:rPr>
        <w:t xml:space="preserve">, </w:t>
      </w:r>
      <w:r>
        <w:rPr>
          <w:lang w:eastAsia="ar-SA"/>
        </w:rPr>
        <w:t xml:space="preserve">найденных с помощью стандартного классификатора </w:t>
      </w:r>
      <w:r>
        <w:rPr>
          <w:lang w:val="en-US" w:eastAsia="ar-SA"/>
        </w:rPr>
        <w:t>OpenCV</w:t>
      </w:r>
      <w:r w:rsidRPr="008D56DF">
        <w:rPr>
          <w:lang w:eastAsia="ar-SA"/>
        </w:rPr>
        <w:t xml:space="preserve">, </w:t>
      </w:r>
      <w:r>
        <w:rPr>
          <w:lang w:eastAsia="ar-SA"/>
        </w:rPr>
        <w:t>был получен достаточно хороший результат обнаружения номеров полувагоно</w:t>
      </w:r>
      <w:r w:rsidR="00063C5D">
        <w:rPr>
          <w:lang w:eastAsia="ar-SA"/>
        </w:rPr>
        <w:t>в на изображении. На рисунках 39-40</w:t>
      </w:r>
      <w:r>
        <w:rPr>
          <w:lang w:eastAsia="ar-SA"/>
        </w:rPr>
        <w:t xml:space="preserve"> можно увидеть эту разницу</w:t>
      </w:r>
      <w:r w:rsidRPr="008D56DF">
        <w:rPr>
          <w:lang w:eastAsia="ar-SA"/>
        </w:rPr>
        <w:t xml:space="preserve">, </w:t>
      </w:r>
      <w:r>
        <w:rPr>
          <w:lang w:eastAsia="ar-SA"/>
        </w:rPr>
        <w:t>если сравнить их с рисунками 34-35.</w:t>
      </w:r>
    </w:p>
    <w:p w:rsidR="008D56DF" w:rsidRDefault="008D56DF" w:rsidP="008D56DF">
      <w:pPr>
        <w:pStyle w:val="StyleImage"/>
        <w:rPr>
          <w:lang w:eastAsia="ar-SA"/>
        </w:rPr>
      </w:pPr>
    </w:p>
    <w:p w:rsidR="008D56DF" w:rsidRDefault="008D56DF" w:rsidP="008D56DF">
      <w:pPr>
        <w:pStyle w:val="StyleImage"/>
        <w:rPr>
          <w:lang w:eastAsia="ar-SA"/>
        </w:rPr>
      </w:pPr>
      <w:r>
        <w:rPr>
          <w:noProof/>
          <w:lang w:eastAsia="ru-RU"/>
        </w:rPr>
        <w:drawing>
          <wp:inline distT="0" distB="0" distL="0" distR="0">
            <wp:extent cx="5379720" cy="2686407"/>
            <wp:effectExtent l="19050" t="19050" r="11430" b="1905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0099" cy="2691590"/>
                    </a:xfrm>
                    <a:prstGeom prst="rect">
                      <a:avLst/>
                    </a:prstGeom>
                    <a:noFill/>
                    <a:ln>
                      <a:solidFill>
                        <a:schemeClr val="tx1"/>
                      </a:solidFill>
                    </a:ln>
                  </pic:spPr>
                </pic:pic>
              </a:graphicData>
            </a:graphic>
          </wp:inline>
        </w:drawing>
      </w:r>
    </w:p>
    <w:p w:rsidR="008D56DF" w:rsidRDefault="002107B7" w:rsidP="008D56DF">
      <w:pPr>
        <w:pStyle w:val="StyleImage"/>
        <w:rPr>
          <w:lang w:eastAsia="ar-SA"/>
        </w:rPr>
      </w:pPr>
      <w:r>
        <w:rPr>
          <w:lang w:eastAsia="ar-SA"/>
        </w:rPr>
        <w:t>Рисунок 39</w:t>
      </w:r>
      <w:r w:rsidR="008D56DF">
        <w:rPr>
          <w:lang w:eastAsia="ar-SA"/>
        </w:rPr>
        <w:t xml:space="preserve"> – Правильно обнаруженный четырёхугольник</w:t>
      </w:r>
      <w:r w:rsidR="008D56DF" w:rsidRPr="008D56DF">
        <w:rPr>
          <w:lang w:eastAsia="ar-SA"/>
        </w:rPr>
        <w:t xml:space="preserve">, </w:t>
      </w:r>
      <w:r w:rsidR="008D56DF">
        <w:rPr>
          <w:lang w:eastAsia="ar-SA"/>
        </w:rPr>
        <w:t>в который вписан номер полувагона</w:t>
      </w:r>
    </w:p>
    <w:p w:rsidR="008D56DF" w:rsidRDefault="008D56DF" w:rsidP="008D56DF">
      <w:pPr>
        <w:pStyle w:val="StyleImage"/>
        <w:rPr>
          <w:lang w:eastAsia="ar-SA"/>
        </w:rPr>
      </w:pPr>
    </w:p>
    <w:p w:rsidR="008D56DF" w:rsidRDefault="008D56DF" w:rsidP="008D56DF">
      <w:pPr>
        <w:pStyle w:val="StyleImage"/>
        <w:rPr>
          <w:lang w:eastAsia="ar-SA"/>
        </w:rPr>
      </w:pPr>
      <w:r>
        <w:rPr>
          <w:noProof/>
          <w:lang w:eastAsia="ru-RU"/>
        </w:rPr>
        <w:drawing>
          <wp:inline distT="0" distB="0" distL="0" distR="0">
            <wp:extent cx="5532120" cy="2798017"/>
            <wp:effectExtent l="19050" t="19050" r="11430" b="2159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47205" cy="2805647"/>
                    </a:xfrm>
                    <a:prstGeom prst="rect">
                      <a:avLst/>
                    </a:prstGeom>
                    <a:noFill/>
                    <a:ln>
                      <a:solidFill>
                        <a:schemeClr val="tx1"/>
                      </a:solidFill>
                    </a:ln>
                  </pic:spPr>
                </pic:pic>
              </a:graphicData>
            </a:graphic>
          </wp:inline>
        </w:drawing>
      </w:r>
    </w:p>
    <w:p w:rsidR="008D56DF" w:rsidRDefault="002107B7" w:rsidP="008D56DF">
      <w:pPr>
        <w:pStyle w:val="StyleImage"/>
        <w:rPr>
          <w:lang w:eastAsia="ar-SA"/>
        </w:rPr>
      </w:pPr>
      <w:r>
        <w:rPr>
          <w:lang w:eastAsia="ar-SA"/>
        </w:rPr>
        <w:t>Рисунок 40</w:t>
      </w:r>
      <w:r w:rsidR="008D56DF">
        <w:rPr>
          <w:lang w:eastAsia="ar-SA"/>
        </w:rPr>
        <w:t xml:space="preserve"> - Правильно обнаруженный четырёхугольник</w:t>
      </w:r>
      <w:r w:rsidR="008D56DF" w:rsidRPr="008D56DF">
        <w:rPr>
          <w:lang w:eastAsia="ar-SA"/>
        </w:rPr>
        <w:t xml:space="preserve">, </w:t>
      </w:r>
      <w:r w:rsidR="008D56DF">
        <w:rPr>
          <w:lang w:eastAsia="ar-SA"/>
        </w:rPr>
        <w:t>в который вписан номер полувагона</w:t>
      </w:r>
    </w:p>
    <w:p w:rsidR="008D56DF" w:rsidRDefault="008D56DF">
      <w:pPr>
        <w:rPr>
          <w:rFonts w:ascii="Times New Roman" w:hAnsi="Times New Roman"/>
          <w:sz w:val="28"/>
          <w:lang w:eastAsia="ar-SA"/>
        </w:rPr>
      </w:pPr>
      <w:r>
        <w:rPr>
          <w:lang w:eastAsia="ar-SA"/>
        </w:rPr>
        <w:br w:type="page"/>
      </w:r>
    </w:p>
    <w:p w:rsidR="008D56DF" w:rsidRDefault="008D56DF" w:rsidP="008D56DF">
      <w:pPr>
        <w:pStyle w:val="StyleText"/>
        <w:rPr>
          <w:lang w:eastAsia="ar-SA"/>
        </w:rPr>
      </w:pPr>
      <w:r>
        <w:rPr>
          <w:lang w:eastAsia="ar-SA"/>
        </w:rPr>
        <w:lastRenderedPageBreak/>
        <w:t>Таким образом</w:t>
      </w:r>
      <w:r w:rsidRPr="008D56DF">
        <w:rPr>
          <w:lang w:eastAsia="ar-SA"/>
        </w:rPr>
        <w:t xml:space="preserve">, </w:t>
      </w:r>
      <w:r>
        <w:rPr>
          <w:lang w:eastAsia="ar-SA"/>
        </w:rPr>
        <w:t>было получено решение задачи обнаружения четырёхугольных областей</w:t>
      </w:r>
      <w:r w:rsidRPr="008D56DF">
        <w:rPr>
          <w:lang w:eastAsia="ar-SA"/>
        </w:rPr>
        <w:t xml:space="preserve">, </w:t>
      </w:r>
      <w:r>
        <w:rPr>
          <w:lang w:eastAsia="ar-SA"/>
        </w:rPr>
        <w:t>в которых содержиться номер полувагона, представляющий интерес для поиска.</w:t>
      </w:r>
    </w:p>
    <w:p w:rsidR="008D56DF" w:rsidRPr="001257FD" w:rsidRDefault="008D56DF" w:rsidP="008D56DF">
      <w:pPr>
        <w:pStyle w:val="StyleText"/>
        <w:rPr>
          <w:lang w:eastAsia="ar-SA"/>
        </w:rPr>
      </w:pPr>
      <w:r>
        <w:rPr>
          <w:lang w:eastAsia="ar-SA"/>
        </w:rPr>
        <w:t xml:space="preserve">Для решения задачи распознования номера полувагона (обнаруженной области на присутствие в ней цифр и символов) была использована библиотека </w:t>
      </w:r>
      <w:r>
        <w:rPr>
          <w:lang w:val="en-US" w:eastAsia="ar-SA"/>
        </w:rPr>
        <w:t>Tess</w:t>
      </w:r>
      <w:r w:rsidRPr="008D56DF">
        <w:rPr>
          <w:lang w:eastAsia="ar-SA"/>
        </w:rPr>
        <w:t>4</w:t>
      </w:r>
      <w:r>
        <w:rPr>
          <w:lang w:val="en-US" w:eastAsia="ar-SA"/>
        </w:rPr>
        <w:t>j</w:t>
      </w:r>
      <w:r w:rsidRPr="008D56DF">
        <w:rPr>
          <w:lang w:eastAsia="ar-SA"/>
        </w:rPr>
        <w:t xml:space="preserve"> (</w:t>
      </w:r>
      <w:r>
        <w:rPr>
          <w:lang w:val="en-US" w:eastAsia="ar-SA"/>
        </w:rPr>
        <w:t>Tesseract</w:t>
      </w:r>
      <w:r w:rsidRPr="008D56DF">
        <w:rPr>
          <w:lang w:eastAsia="ar-SA"/>
        </w:rPr>
        <w:t xml:space="preserve"> </w:t>
      </w:r>
      <w:r>
        <w:rPr>
          <w:lang w:val="en-US" w:eastAsia="ar-SA"/>
        </w:rPr>
        <w:t>OCR</w:t>
      </w:r>
      <w:r w:rsidRPr="008D56DF">
        <w:rPr>
          <w:lang w:eastAsia="ar-SA"/>
        </w:rPr>
        <w:t xml:space="preserve">), </w:t>
      </w:r>
      <w:r>
        <w:rPr>
          <w:lang w:eastAsia="ar-SA"/>
        </w:rPr>
        <w:t>которая отлично справляется со своей задачей. Однако</w:t>
      </w:r>
      <w:r w:rsidRPr="008D56DF">
        <w:rPr>
          <w:lang w:eastAsia="ar-SA"/>
        </w:rPr>
        <w:t xml:space="preserve">, </w:t>
      </w:r>
      <w:r>
        <w:rPr>
          <w:lang w:eastAsia="ar-SA"/>
        </w:rPr>
        <w:t xml:space="preserve">при использовании данной библиотеки также стало необходимым отсеивать не интересующие символы (которые не являются цифрами). Был разработан алгоритм, оптимизирующий результаты работы движка </w:t>
      </w:r>
      <w:r>
        <w:rPr>
          <w:lang w:val="en-US" w:eastAsia="ar-SA"/>
        </w:rPr>
        <w:t>Tesseract</w:t>
      </w:r>
      <w:r w:rsidRPr="008D56DF">
        <w:rPr>
          <w:lang w:eastAsia="ar-SA"/>
        </w:rPr>
        <w:t xml:space="preserve">, </w:t>
      </w:r>
      <w:r>
        <w:rPr>
          <w:lang w:eastAsia="ar-SA"/>
        </w:rPr>
        <w:t xml:space="preserve">который полностью описан в функции </w:t>
      </w:r>
      <w:r>
        <w:rPr>
          <w:lang w:val="en-US" w:eastAsia="ar-SA"/>
        </w:rPr>
        <w:t>recognizeNumber</w:t>
      </w:r>
      <w:r w:rsidR="00E07C8D" w:rsidRPr="00E07C8D">
        <w:rPr>
          <w:lang w:eastAsia="ar-SA"/>
        </w:rPr>
        <w:t xml:space="preserve">() </w:t>
      </w:r>
      <w:r w:rsidR="00E07C8D">
        <w:rPr>
          <w:lang w:eastAsia="ar-SA"/>
        </w:rPr>
        <w:t xml:space="preserve">библиотеки </w:t>
      </w:r>
      <w:r w:rsidR="00E07C8D">
        <w:rPr>
          <w:lang w:val="en-US" w:eastAsia="ar-SA"/>
        </w:rPr>
        <w:t>Recognize</w:t>
      </w:r>
      <w:r w:rsidR="00E07C8D" w:rsidRPr="00E07C8D">
        <w:rPr>
          <w:lang w:eastAsia="ar-SA"/>
        </w:rPr>
        <w:t xml:space="preserve">, </w:t>
      </w:r>
      <w:r w:rsidR="00E07C8D">
        <w:rPr>
          <w:lang w:eastAsia="ar-SA"/>
        </w:rPr>
        <w:t xml:space="preserve">модуля </w:t>
      </w:r>
      <w:r w:rsidR="00E07C8D" w:rsidRPr="00E07C8D">
        <w:rPr>
          <w:lang w:eastAsia="ar-SA"/>
        </w:rPr>
        <w:t>“</w:t>
      </w:r>
      <w:r w:rsidR="00E07C8D">
        <w:rPr>
          <w:lang w:eastAsia="ar-SA"/>
        </w:rPr>
        <w:t>Камера</w:t>
      </w:r>
      <w:r w:rsidR="00E07C8D" w:rsidRPr="00E07C8D">
        <w:rPr>
          <w:lang w:eastAsia="ar-SA"/>
        </w:rPr>
        <w:t xml:space="preserve">”. </w:t>
      </w:r>
      <w:r w:rsidR="00E07C8D">
        <w:rPr>
          <w:lang w:eastAsia="ar-SA"/>
        </w:rPr>
        <w:t>Таким образом</w:t>
      </w:r>
      <w:r w:rsidR="00E07C8D" w:rsidRPr="001257FD">
        <w:rPr>
          <w:lang w:eastAsia="ar-SA"/>
        </w:rPr>
        <w:t xml:space="preserve"> </w:t>
      </w:r>
      <w:r w:rsidR="00E07C8D">
        <w:rPr>
          <w:lang w:eastAsia="ar-SA"/>
        </w:rPr>
        <w:t>была решена вторая задача</w:t>
      </w:r>
      <w:r w:rsidR="00E07C8D" w:rsidRPr="001257FD">
        <w:rPr>
          <w:lang w:eastAsia="ar-SA"/>
        </w:rPr>
        <w:t xml:space="preserve"> идентификации номера полувагона. </w:t>
      </w:r>
    </w:p>
    <w:p w:rsidR="00E07C8D" w:rsidRDefault="00E07C8D" w:rsidP="008D56DF">
      <w:pPr>
        <w:pStyle w:val="StyleText"/>
        <w:rPr>
          <w:lang w:eastAsia="ar-SA"/>
        </w:rPr>
      </w:pPr>
      <w:r>
        <w:rPr>
          <w:lang w:eastAsia="ar-SA"/>
        </w:rPr>
        <w:t xml:space="preserve">Класс </w:t>
      </w:r>
      <w:r>
        <w:rPr>
          <w:lang w:val="en-US" w:eastAsia="ar-SA"/>
        </w:rPr>
        <w:t>Recognize</w:t>
      </w:r>
      <w:r w:rsidRPr="00E07C8D">
        <w:rPr>
          <w:lang w:eastAsia="ar-SA"/>
        </w:rPr>
        <w:t xml:space="preserve"> </w:t>
      </w:r>
      <w:r>
        <w:rPr>
          <w:lang w:eastAsia="ar-SA"/>
        </w:rPr>
        <w:t>предоставляет функционал</w:t>
      </w:r>
      <w:r w:rsidRPr="00E07C8D">
        <w:rPr>
          <w:lang w:eastAsia="ar-SA"/>
        </w:rPr>
        <w:t xml:space="preserve">, </w:t>
      </w:r>
      <w:r>
        <w:rPr>
          <w:lang w:eastAsia="ar-SA"/>
        </w:rPr>
        <w:t>который обнаруживает четырёхугольники на изображении в которые вписан номер полувагона и распознаёт это изображение (получает из картинки цифровую последовательность</w:t>
      </w:r>
      <w:r w:rsidRPr="00E07C8D">
        <w:rPr>
          <w:lang w:eastAsia="ar-SA"/>
        </w:rPr>
        <w:t xml:space="preserve">, </w:t>
      </w:r>
      <w:r>
        <w:rPr>
          <w:lang w:eastAsia="ar-SA"/>
        </w:rPr>
        <w:t>составляющую номер полувагона).</w:t>
      </w:r>
    </w:p>
    <w:p w:rsidR="00F04037" w:rsidRDefault="00F04037" w:rsidP="00F04037">
      <w:pPr>
        <w:pStyle w:val="StyleImage"/>
        <w:rPr>
          <w:lang w:eastAsia="ar-SA"/>
        </w:rPr>
      </w:pPr>
    </w:p>
    <w:p w:rsidR="00F04037" w:rsidRDefault="00F04037" w:rsidP="00F04037">
      <w:pPr>
        <w:pStyle w:val="StyleImage"/>
        <w:rPr>
          <w:lang w:eastAsia="ar-SA"/>
        </w:rPr>
      </w:pPr>
      <w:r>
        <w:rPr>
          <w:noProof/>
          <w:lang w:eastAsia="ru-RU"/>
        </w:rPr>
        <w:drawing>
          <wp:inline distT="0" distB="0" distL="0" distR="0">
            <wp:extent cx="5935980" cy="4983480"/>
            <wp:effectExtent l="19050" t="19050" r="26670" b="2667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5980" cy="4983480"/>
                    </a:xfrm>
                    <a:prstGeom prst="rect">
                      <a:avLst/>
                    </a:prstGeom>
                    <a:noFill/>
                    <a:ln>
                      <a:solidFill>
                        <a:schemeClr val="tx1"/>
                      </a:solidFill>
                    </a:ln>
                  </pic:spPr>
                </pic:pic>
              </a:graphicData>
            </a:graphic>
          </wp:inline>
        </w:drawing>
      </w:r>
    </w:p>
    <w:p w:rsidR="00F04037" w:rsidRDefault="00F04037" w:rsidP="00F04037">
      <w:pPr>
        <w:pStyle w:val="StyleImage"/>
        <w:rPr>
          <w:lang w:eastAsia="ar-SA"/>
        </w:rPr>
      </w:pPr>
      <w:r>
        <w:rPr>
          <w:lang w:eastAsia="ar-SA"/>
        </w:rPr>
        <w:t>Р</w:t>
      </w:r>
      <w:r w:rsidR="002107B7">
        <w:rPr>
          <w:lang w:eastAsia="ar-SA"/>
        </w:rPr>
        <w:t>исунок 41</w:t>
      </w:r>
      <w:r>
        <w:rPr>
          <w:lang w:eastAsia="ar-SA"/>
        </w:rPr>
        <w:t xml:space="preserve"> – Пример идентификации номера полувагона</w:t>
      </w:r>
    </w:p>
    <w:p w:rsidR="00F04037" w:rsidRDefault="00F04037">
      <w:pPr>
        <w:rPr>
          <w:rFonts w:ascii="Times New Roman" w:hAnsi="Times New Roman"/>
          <w:sz w:val="28"/>
          <w:lang w:eastAsia="ar-SA"/>
        </w:rPr>
      </w:pPr>
      <w:r>
        <w:rPr>
          <w:lang w:eastAsia="ar-SA"/>
        </w:rPr>
        <w:br w:type="page"/>
      </w:r>
    </w:p>
    <w:p w:rsidR="00F04037" w:rsidRDefault="00F04037" w:rsidP="00F04037">
      <w:pPr>
        <w:pStyle w:val="StyleImage"/>
        <w:rPr>
          <w:lang w:eastAsia="ar-SA"/>
        </w:rPr>
      </w:pPr>
      <w:r>
        <w:rPr>
          <w:noProof/>
          <w:lang w:eastAsia="ru-RU"/>
        </w:rPr>
        <w:lastRenderedPageBreak/>
        <w:drawing>
          <wp:inline distT="0" distB="0" distL="0" distR="0">
            <wp:extent cx="5935980" cy="4953000"/>
            <wp:effectExtent l="19050" t="19050" r="26670" b="1905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5980" cy="4953000"/>
                    </a:xfrm>
                    <a:prstGeom prst="rect">
                      <a:avLst/>
                    </a:prstGeom>
                    <a:noFill/>
                    <a:ln>
                      <a:solidFill>
                        <a:schemeClr val="tx1"/>
                      </a:solidFill>
                    </a:ln>
                  </pic:spPr>
                </pic:pic>
              </a:graphicData>
            </a:graphic>
          </wp:inline>
        </w:drawing>
      </w:r>
    </w:p>
    <w:p w:rsidR="00F04037" w:rsidRDefault="00F04037" w:rsidP="00F04037">
      <w:pPr>
        <w:pStyle w:val="StyleImage"/>
        <w:rPr>
          <w:lang w:eastAsia="ar-SA"/>
        </w:rPr>
      </w:pPr>
      <w:r>
        <w:rPr>
          <w:lang w:eastAsia="ar-SA"/>
        </w:rPr>
        <w:t>Р</w:t>
      </w:r>
      <w:r w:rsidR="002107B7">
        <w:rPr>
          <w:lang w:eastAsia="ar-SA"/>
        </w:rPr>
        <w:t>исунок 42</w:t>
      </w:r>
      <w:r>
        <w:rPr>
          <w:lang w:eastAsia="ar-SA"/>
        </w:rPr>
        <w:t xml:space="preserve"> - Пример идентификации номера полувагона</w:t>
      </w:r>
    </w:p>
    <w:p w:rsidR="00F04037" w:rsidRDefault="00F04037" w:rsidP="00F04037">
      <w:pPr>
        <w:pStyle w:val="StyleText"/>
        <w:rPr>
          <w:lang w:eastAsia="ar-SA"/>
        </w:rPr>
      </w:pPr>
    </w:p>
    <w:p w:rsidR="00F04037" w:rsidRPr="00F04037" w:rsidRDefault="00F04037" w:rsidP="00F04037">
      <w:pPr>
        <w:pStyle w:val="StyleText"/>
        <w:rPr>
          <w:lang w:eastAsia="ar-SA"/>
        </w:rPr>
      </w:pPr>
      <w:r>
        <w:rPr>
          <w:lang w:eastAsia="ar-SA"/>
        </w:rPr>
        <w:t>Оценочной характеристикой работы алгоритма служит уровень корректного распознования (или уровень распознования). Данная характеристика получается после работы алгоритма над одним изображением и накапливается при отсеивании контуров, объектов, не интересующих поиск</w:t>
      </w:r>
      <w:r w:rsidRPr="00F04037">
        <w:rPr>
          <w:lang w:eastAsia="ar-SA"/>
        </w:rPr>
        <w:t xml:space="preserve">, </w:t>
      </w:r>
      <w:r>
        <w:rPr>
          <w:lang w:eastAsia="ar-SA"/>
        </w:rPr>
        <w:t xml:space="preserve">а также при фильтрации результатов работы движка </w:t>
      </w:r>
      <w:r>
        <w:rPr>
          <w:lang w:val="en-US" w:eastAsia="ar-SA"/>
        </w:rPr>
        <w:t>Tess</w:t>
      </w:r>
      <w:r w:rsidRPr="00F04037">
        <w:rPr>
          <w:lang w:eastAsia="ar-SA"/>
        </w:rPr>
        <w:t>4</w:t>
      </w:r>
      <w:r>
        <w:rPr>
          <w:lang w:val="en-US" w:eastAsia="ar-SA"/>
        </w:rPr>
        <w:t>j</w:t>
      </w:r>
      <w:r w:rsidRPr="00F04037">
        <w:rPr>
          <w:lang w:eastAsia="ar-SA"/>
        </w:rPr>
        <w:t xml:space="preserve">. </w:t>
      </w:r>
      <w:r>
        <w:rPr>
          <w:lang w:eastAsia="ar-SA"/>
        </w:rPr>
        <w:t>Чем выше уровень</w:t>
      </w:r>
      <w:r w:rsidRPr="00F04037">
        <w:rPr>
          <w:lang w:eastAsia="ar-SA"/>
        </w:rPr>
        <w:t xml:space="preserve">, </w:t>
      </w:r>
      <w:r>
        <w:rPr>
          <w:lang w:eastAsia="ar-SA"/>
        </w:rPr>
        <w:t>тем больше было проведено операций над исходным изображением и таким образом эти операции могли нанести определённый вред исходному изображению. В случае</w:t>
      </w:r>
      <w:r w:rsidRPr="00F04037">
        <w:rPr>
          <w:lang w:eastAsia="ar-SA"/>
        </w:rPr>
        <w:t xml:space="preserve">, </w:t>
      </w:r>
      <w:r>
        <w:rPr>
          <w:lang w:eastAsia="ar-SA"/>
        </w:rPr>
        <w:t>когда уровень распознования превысит 50 будет выведено сообщение об ошибке. Так как шкалы</w:t>
      </w:r>
      <w:r w:rsidRPr="00F04037">
        <w:rPr>
          <w:lang w:eastAsia="ar-SA"/>
        </w:rPr>
        <w:t xml:space="preserve">, </w:t>
      </w:r>
      <w:r>
        <w:rPr>
          <w:lang w:eastAsia="ar-SA"/>
        </w:rPr>
        <w:t>ограничивающий уровень нет</w:t>
      </w:r>
      <w:r w:rsidRPr="00F04037">
        <w:rPr>
          <w:lang w:eastAsia="ar-SA"/>
        </w:rPr>
        <w:t xml:space="preserve">, </w:t>
      </w:r>
      <w:r>
        <w:rPr>
          <w:lang w:eastAsia="ar-SA"/>
        </w:rPr>
        <w:t>было принято решение предупреждать пользователя о достаточно высоких нагрузках по отношению к изображению (его фильтрацией и изменениями</w:t>
      </w:r>
      <w:r w:rsidRPr="00F04037">
        <w:rPr>
          <w:lang w:eastAsia="ar-SA"/>
        </w:rPr>
        <w:t xml:space="preserve">, </w:t>
      </w:r>
      <w:r>
        <w:rPr>
          <w:lang w:eastAsia="ar-SA"/>
        </w:rPr>
        <w:t>которые могли исказить интересующую область поиска).</w:t>
      </w:r>
    </w:p>
    <w:p w:rsidR="00477073" w:rsidRPr="00227149" w:rsidRDefault="00477073" w:rsidP="001A61C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661189" w:rsidRDefault="00E61368" w:rsidP="00E61368">
      <w:pPr>
        <w:pStyle w:val="Style1"/>
      </w:pPr>
      <w:bookmarkStart w:id="27" w:name="_Toc72358985"/>
      <w:r>
        <w:lastRenderedPageBreak/>
        <w:t>Тестирование приложения</w:t>
      </w:r>
      <w:bookmarkEnd w:id="27"/>
    </w:p>
    <w:p w:rsidR="00661189" w:rsidRPr="00E61368" w:rsidRDefault="00E61368" w:rsidP="00E61368">
      <w:pPr>
        <w:pStyle w:val="Style2"/>
        <w:outlineLvl w:val="1"/>
      </w:pPr>
      <w:bookmarkStart w:id="28" w:name="_Toc72358986"/>
      <w:r w:rsidRPr="00E61368">
        <w:t>Тестирование модуля “Центральный сервер”</w:t>
      </w:r>
      <w:bookmarkEnd w:id="28"/>
    </w:p>
    <w:p w:rsidR="00AD77D5" w:rsidRDefault="00E61368" w:rsidP="00E61368">
      <w:pPr>
        <w:pStyle w:val="Style2"/>
        <w:outlineLvl w:val="2"/>
      </w:pPr>
      <w:bookmarkStart w:id="29" w:name="_Toc72358987"/>
      <w:r>
        <w:t>Выбор методики тестирования</w:t>
      </w:r>
      <w:bookmarkEnd w:id="29"/>
    </w:p>
    <w:p w:rsidR="00E61368" w:rsidRDefault="00E61368" w:rsidP="00E61368">
      <w:pPr>
        <w:pStyle w:val="StyleText"/>
      </w:pPr>
      <w:r>
        <w:t xml:space="preserve">Тестирование серверной части приложения на корректность взаимодействия с базой данных </w:t>
      </w:r>
      <w:r w:rsidR="00EE7021">
        <w:t xml:space="preserve">для наиболее достоверной наглядности </w:t>
      </w:r>
      <w:r>
        <w:t>будет осуществлено ручным способом</w:t>
      </w:r>
      <w:r w:rsidRPr="00E61368">
        <w:t xml:space="preserve">, </w:t>
      </w:r>
      <w:r>
        <w:t>с использованием онлайн сервиса для</w:t>
      </w:r>
      <w:r w:rsidRPr="00E61368">
        <w:t xml:space="preserve"> </w:t>
      </w:r>
      <w:r>
        <w:t xml:space="preserve">тестирования – </w:t>
      </w:r>
      <w:r>
        <w:rPr>
          <w:lang w:val="en-US"/>
        </w:rPr>
        <w:t>REQBIN</w:t>
      </w:r>
      <w:r w:rsidRPr="00E61368">
        <w:t xml:space="preserve"> </w:t>
      </w:r>
      <w:sdt>
        <w:sdtPr>
          <w:alias w:val="To edit, see citavi.com/edit"/>
          <w:tag w:val="CitaviPlaceholder#b1335867-5a8f-4a7a-8214-1cb1981cc817"/>
          <w:id w:val="729195352"/>
          <w:placeholder>
            <w:docPart w:val="DefaultPlaceholder_-1854013440"/>
          </w:placeholder>
        </w:sdtPr>
        <w:sdtContent>
          <w:r w:rsidR="00EE7021">
            <w:rPr>
              <w:noProof/>
            </w:rPr>
            <w:fldChar w:fldCharType="begin"/>
          </w:r>
          <w:r w:rsidR="00EE702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c1YmMwLTUxNjctNDE2NS1hNDQzLTMwOWU2Njc2YTk4YSIsIlJhbmdlTGVuZ3RoIjozLCJSZWZlcmVuY2VJZCI6ImMxMzAyOGNjLTQ0OGQtNGFmNi1iNWRkLWI2MzRhM2U1N2JmNCIsIlJlZmVyZW5jZSI6eyIkaWQiOiIzIiwiJHR5cGUiOiJTd2lzc0FjYWRlbWljLkNpdGF2aS5SZWZlcmVuY2UsIFN3aXNzQWNhZGVtaWMuQ2l0YXZpIiwiQWJzdHJhY3RDb21wbGV4aXR5IjowLCJBYnN0cmFjdFNvdXJjZVRleHRGb3JtYXQiOjAsIkFjY2Vzc0RhdGUiOiIxMi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JlcWJpbi5jb20vIiwiVXJpU3RyaW5nIjoiaHR0cHM6Ly9yZXFiaW4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NiMTMzNTg2Ny01YThmLTRhN2EtODIxNC0xY2IxOTgxY2M4MTciLCJUZXh0IjoiWzFdIiwiV0FJVmVyc2lvbiI6IjYuOC4wLjAifQ==}</w:instrText>
          </w:r>
          <w:r w:rsidR="00EE7021">
            <w:rPr>
              <w:noProof/>
            </w:rPr>
            <w:fldChar w:fldCharType="separate"/>
          </w:r>
          <w:r w:rsidR="00EE7021">
            <w:rPr>
              <w:noProof/>
            </w:rPr>
            <w:t>[1]</w:t>
          </w:r>
          <w:r w:rsidR="00EE7021">
            <w:rPr>
              <w:noProof/>
            </w:rPr>
            <w:fldChar w:fldCharType="end"/>
          </w:r>
        </w:sdtContent>
      </w:sdt>
      <w:r w:rsidR="00EE7021" w:rsidRPr="00EE7021">
        <w:t>.</w:t>
      </w:r>
      <w:r w:rsidR="00EE7021">
        <w:t xml:space="preserve"> Данный сервис позволяет отправлять </w:t>
      </w:r>
      <w:r w:rsidR="00EE7021">
        <w:rPr>
          <w:lang w:val="en-US"/>
        </w:rPr>
        <w:t>POST</w:t>
      </w:r>
      <w:r w:rsidR="00EE7021" w:rsidRPr="00EE7021">
        <w:t>/</w:t>
      </w:r>
      <w:r w:rsidR="00EE7021">
        <w:rPr>
          <w:lang w:val="en-US"/>
        </w:rPr>
        <w:t>GET</w:t>
      </w:r>
      <w:r w:rsidR="00EE7021" w:rsidRPr="00EE7021">
        <w:t xml:space="preserve"> </w:t>
      </w:r>
      <w:r w:rsidR="00EE7021">
        <w:t>запросы серверной части приложения и показывает результат возвращаемого значения (ответ сервера на запрос).</w:t>
      </w:r>
    </w:p>
    <w:p w:rsidR="00EE7021" w:rsidRPr="00EE7021" w:rsidRDefault="00EE7021" w:rsidP="00E61368">
      <w:pPr>
        <w:pStyle w:val="StyleText"/>
      </w:pPr>
      <w:r>
        <w:t xml:space="preserve">Тестированию будут подвергнуты контроллеры </w:t>
      </w:r>
      <w:r>
        <w:rPr>
          <w:lang w:val="en-US"/>
        </w:rPr>
        <w:t>MainController</w:t>
      </w:r>
      <w:r w:rsidRPr="00EE7021">
        <w:t xml:space="preserve">, </w:t>
      </w:r>
      <w:r>
        <w:rPr>
          <w:lang w:val="en-US"/>
        </w:rPr>
        <w:t>FileLoadController</w:t>
      </w:r>
      <w:r w:rsidRPr="00EE7021">
        <w:t xml:space="preserve"> </w:t>
      </w:r>
      <w:r>
        <w:t xml:space="preserve">и </w:t>
      </w:r>
      <w:r>
        <w:rPr>
          <w:lang w:val="en-US"/>
        </w:rPr>
        <w:t>LogErrorController</w:t>
      </w:r>
      <w:r w:rsidRPr="00EE7021">
        <w:t xml:space="preserve">, </w:t>
      </w:r>
      <w:r>
        <w:t>который в случае возникновения внутренней ошибки на стороне сервера</w:t>
      </w:r>
      <w:r w:rsidRPr="00EE7021">
        <w:t xml:space="preserve">, </w:t>
      </w:r>
      <w:r>
        <w:t xml:space="preserve">будет возвращать сообщение с ошибкой в формате </w:t>
      </w:r>
      <w:r>
        <w:rPr>
          <w:lang w:val="en-US"/>
        </w:rPr>
        <w:t>JSON</w:t>
      </w:r>
      <w:r w:rsidRPr="00EE7021">
        <w:t xml:space="preserve"> (</w:t>
      </w:r>
      <w:r>
        <w:t>которое будет отображаться в клиентской части приложения при возникновении ошибки).</w:t>
      </w:r>
    </w:p>
    <w:p w:rsidR="00EE7021" w:rsidRPr="00EE7021" w:rsidRDefault="00EE7021" w:rsidP="00E61368">
      <w:pPr>
        <w:pStyle w:val="StyleText"/>
      </w:pPr>
    </w:p>
    <w:p w:rsidR="00EE7021" w:rsidRDefault="00EE7021" w:rsidP="00EE7021">
      <w:pPr>
        <w:pStyle w:val="StyleImage"/>
        <w:rPr>
          <w:lang w:val="en-US"/>
        </w:rPr>
      </w:pPr>
      <w:r>
        <w:rPr>
          <w:noProof/>
          <w:lang w:eastAsia="ru-RU"/>
        </w:rPr>
        <w:drawing>
          <wp:inline distT="0" distB="0" distL="0" distR="0">
            <wp:extent cx="5935980" cy="3070860"/>
            <wp:effectExtent l="19050" t="19050" r="26670" b="152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solidFill>
                        <a:schemeClr val="tx1"/>
                      </a:solidFill>
                    </a:ln>
                  </pic:spPr>
                </pic:pic>
              </a:graphicData>
            </a:graphic>
          </wp:inline>
        </w:drawing>
      </w:r>
    </w:p>
    <w:p w:rsidR="002F59E6" w:rsidRDefault="00EE7021" w:rsidP="00F80213">
      <w:pPr>
        <w:pStyle w:val="StyleImage"/>
      </w:pPr>
      <w:r>
        <w:t xml:space="preserve">Рисунок </w:t>
      </w:r>
      <w:r w:rsidR="00063C5D">
        <w:t>43</w:t>
      </w:r>
      <w:r w:rsidRPr="00EE7021">
        <w:t xml:space="preserve"> – </w:t>
      </w:r>
      <w:r>
        <w:t>Интерфейс онлайн сервиса для тестирования обработки запросов</w:t>
      </w:r>
    </w:p>
    <w:p w:rsidR="00E61368" w:rsidRDefault="00E61368">
      <w:r>
        <w:br w:type="page"/>
      </w:r>
    </w:p>
    <w:p w:rsidR="00F80213" w:rsidRDefault="00F80213" w:rsidP="006D2181">
      <w:pPr>
        <w:pStyle w:val="Style2"/>
        <w:outlineLvl w:val="2"/>
      </w:pPr>
      <w:bookmarkStart w:id="30" w:name="_Toc72358988"/>
      <w:r>
        <w:lastRenderedPageBreak/>
        <w:t>Таблица тестов</w:t>
      </w:r>
      <w:bookmarkEnd w:id="30"/>
    </w:p>
    <w:p w:rsidR="00F80213" w:rsidRPr="0019570C" w:rsidRDefault="00EA25FC" w:rsidP="00F80213">
      <w:pPr>
        <w:pStyle w:val="StyleText"/>
      </w:pPr>
      <w:r>
        <w:t xml:space="preserve">В таблице </w:t>
      </w:r>
      <w:r w:rsidR="00701BEF" w:rsidRPr="00701BEF">
        <w:t>13</w:t>
      </w:r>
      <w:r w:rsidRPr="00EA25FC">
        <w:t xml:space="preserve"> </w:t>
      </w:r>
      <w:r>
        <w:t xml:space="preserve">представлена таблица тестов. Входные и выходные данные представлены в формате </w:t>
      </w:r>
      <w:r>
        <w:rPr>
          <w:lang w:val="en-US"/>
        </w:rPr>
        <w:t>JSON</w:t>
      </w:r>
      <w:r>
        <w:t>. Будем считать</w:t>
      </w:r>
      <w:r w:rsidRPr="00EA25FC">
        <w:t xml:space="preserve">, </w:t>
      </w:r>
      <w:r>
        <w:t xml:space="preserve">что в случае удачной обработки </w:t>
      </w:r>
      <w:r>
        <w:rPr>
          <w:lang w:val="en-US"/>
        </w:rPr>
        <w:t>POST</w:t>
      </w:r>
      <w:r w:rsidRPr="00EA25FC">
        <w:t xml:space="preserve">-запроса онлайн сервис </w:t>
      </w:r>
      <w:r>
        <w:rPr>
          <w:lang w:val="en-US"/>
        </w:rPr>
        <w:t>REQBIN</w:t>
      </w:r>
      <w:r w:rsidRPr="00EA25FC">
        <w:t xml:space="preserve"> </w:t>
      </w:r>
      <w:r>
        <w:t xml:space="preserve">не будет ничего возвращать в строку результата (она используется только для </w:t>
      </w:r>
      <w:r>
        <w:rPr>
          <w:lang w:val="en-US"/>
        </w:rPr>
        <w:t>GET</w:t>
      </w:r>
      <w:r w:rsidRPr="00EA25FC">
        <w:t>-</w:t>
      </w:r>
      <w:r>
        <w:t>запросов)</w:t>
      </w:r>
      <w:r w:rsidR="0019570C">
        <w:t>, однако</w:t>
      </w:r>
      <w:r w:rsidR="0019570C" w:rsidRPr="0019570C">
        <w:t xml:space="preserve">, </w:t>
      </w:r>
      <w:r w:rsidR="0019570C">
        <w:t xml:space="preserve">при удачной обработке будет возвращён статус </w:t>
      </w:r>
      <w:r w:rsidR="0019570C" w:rsidRPr="0019570C">
        <w:t>202 (</w:t>
      </w:r>
      <w:r w:rsidR="0019570C">
        <w:rPr>
          <w:lang w:val="en-US"/>
        </w:rPr>
        <w:t>ACCEPTED</w:t>
      </w:r>
      <w:r w:rsidR="0019570C" w:rsidRPr="0019570C">
        <w:t xml:space="preserve">), </w:t>
      </w:r>
      <w:r w:rsidR="0019570C">
        <w:t xml:space="preserve">который можно увидеть после отправки </w:t>
      </w:r>
      <w:r w:rsidR="0019570C">
        <w:rPr>
          <w:lang w:val="en-US"/>
        </w:rPr>
        <w:t>POST</w:t>
      </w:r>
      <w:r w:rsidR="0019570C" w:rsidRPr="0019570C">
        <w:t>-</w:t>
      </w:r>
      <w:r w:rsidR="0019570C">
        <w:t>запроса. В</w:t>
      </w:r>
      <w:r>
        <w:t xml:space="preserve"> случае ошибки</w:t>
      </w:r>
      <w:r w:rsidR="0019570C">
        <w:t xml:space="preserve"> обработки </w:t>
      </w:r>
      <w:r w:rsidR="0019570C">
        <w:rPr>
          <w:lang w:val="en-US"/>
        </w:rPr>
        <w:t>POST</w:t>
      </w:r>
      <w:r w:rsidR="0019570C" w:rsidRPr="0019570C">
        <w:t>-</w:t>
      </w:r>
      <w:r w:rsidR="0019570C">
        <w:t>запроса</w:t>
      </w:r>
      <w:r>
        <w:t xml:space="preserve"> </w:t>
      </w:r>
      <w:r w:rsidR="0019570C">
        <w:t xml:space="preserve">в результате онлайн сервис покажет строку с ошибкой в формате </w:t>
      </w:r>
      <w:r w:rsidR="0019570C">
        <w:rPr>
          <w:lang w:val="en-US"/>
        </w:rPr>
        <w:t>JSON</w:t>
      </w:r>
    </w:p>
    <w:p w:rsidR="00EA25FC" w:rsidRPr="00EA25FC" w:rsidRDefault="00EA25FC" w:rsidP="00F80213">
      <w:pPr>
        <w:pStyle w:val="StyleText"/>
      </w:pPr>
    </w:p>
    <w:p w:rsidR="00F80213" w:rsidRPr="00F80213" w:rsidRDefault="00F80213" w:rsidP="00F80213">
      <w:pPr>
        <w:pStyle w:val="StyleText"/>
      </w:pPr>
      <w:r>
        <w:t xml:space="preserve">Таблица </w:t>
      </w:r>
      <w:r w:rsidR="00701BEF" w:rsidRPr="00701BEF">
        <w:t>13</w:t>
      </w:r>
      <w:r w:rsidRPr="00F80213">
        <w:t xml:space="preserve"> – </w:t>
      </w:r>
      <w:r>
        <w:t xml:space="preserve">Таблица тестов для модуля </w:t>
      </w:r>
      <w:r w:rsidRPr="00F80213">
        <w:t>“</w:t>
      </w:r>
      <w:r>
        <w:t>Центральный сервер</w:t>
      </w:r>
      <w:r w:rsidRPr="00F80213">
        <w:t>”</w:t>
      </w:r>
    </w:p>
    <w:tbl>
      <w:tblPr>
        <w:tblStyle w:val="ab"/>
        <w:tblW w:w="0" w:type="auto"/>
        <w:tblLook w:val="04A0" w:firstRow="1" w:lastRow="0" w:firstColumn="1" w:lastColumn="0" w:noHBand="0" w:noVBand="1"/>
      </w:tblPr>
      <w:tblGrid>
        <w:gridCol w:w="859"/>
        <w:gridCol w:w="4238"/>
        <w:gridCol w:w="3227"/>
        <w:gridCol w:w="1247"/>
      </w:tblGrid>
      <w:tr w:rsidR="00F80213" w:rsidTr="004C04E2">
        <w:tc>
          <w:tcPr>
            <w:tcW w:w="859" w:type="dxa"/>
          </w:tcPr>
          <w:p w:rsidR="00F80213" w:rsidRPr="00F80213" w:rsidRDefault="00F80213" w:rsidP="00F80213">
            <w:pPr>
              <w:pStyle w:val="StyleText"/>
              <w:ind w:firstLine="0"/>
              <w:jc w:val="center"/>
              <w:rPr>
                <w:b/>
              </w:rPr>
            </w:pPr>
            <w:r>
              <w:rPr>
                <w:b/>
              </w:rPr>
              <w:t>Номер теста</w:t>
            </w:r>
          </w:p>
        </w:tc>
        <w:tc>
          <w:tcPr>
            <w:tcW w:w="4238" w:type="dxa"/>
          </w:tcPr>
          <w:p w:rsidR="00F80213" w:rsidRPr="00F80213" w:rsidRDefault="00F80213" w:rsidP="00F80213">
            <w:pPr>
              <w:pStyle w:val="StyleText"/>
              <w:ind w:firstLine="0"/>
              <w:jc w:val="center"/>
              <w:rPr>
                <w:b/>
              </w:rPr>
            </w:pPr>
            <w:r>
              <w:rPr>
                <w:b/>
              </w:rPr>
              <w:t>Назначение</w:t>
            </w:r>
          </w:p>
        </w:tc>
        <w:tc>
          <w:tcPr>
            <w:tcW w:w="3227" w:type="dxa"/>
          </w:tcPr>
          <w:p w:rsidR="00F80213" w:rsidRPr="00F80213" w:rsidRDefault="00F80213" w:rsidP="00F80213">
            <w:pPr>
              <w:pStyle w:val="StyleText"/>
              <w:ind w:firstLine="0"/>
              <w:jc w:val="center"/>
              <w:rPr>
                <w:b/>
              </w:rPr>
            </w:pPr>
            <w:r>
              <w:rPr>
                <w:b/>
              </w:rPr>
              <w:t>Входные данные</w:t>
            </w:r>
          </w:p>
        </w:tc>
        <w:tc>
          <w:tcPr>
            <w:tcW w:w="1247" w:type="dxa"/>
          </w:tcPr>
          <w:p w:rsidR="00F80213" w:rsidRPr="00F80213" w:rsidRDefault="00F80213" w:rsidP="00F80213">
            <w:pPr>
              <w:pStyle w:val="StyleText"/>
              <w:ind w:firstLine="0"/>
              <w:jc w:val="center"/>
              <w:rPr>
                <w:b/>
              </w:rPr>
            </w:pPr>
            <w:r>
              <w:rPr>
                <w:b/>
              </w:rPr>
              <w:t>Выходные данные</w:t>
            </w:r>
          </w:p>
        </w:tc>
      </w:tr>
      <w:tr w:rsidR="004C04E2" w:rsidTr="00BF102B">
        <w:tc>
          <w:tcPr>
            <w:tcW w:w="9571" w:type="dxa"/>
            <w:gridSpan w:val="4"/>
          </w:tcPr>
          <w:p w:rsidR="004C04E2" w:rsidRPr="004C04E2" w:rsidRDefault="004C04E2" w:rsidP="00F80213">
            <w:pPr>
              <w:pStyle w:val="StyleText"/>
              <w:ind w:firstLine="0"/>
              <w:jc w:val="center"/>
              <w:rPr>
                <w:b/>
                <w:lang w:val="en-US"/>
              </w:rPr>
            </w:pPr>
            <w:r>
              <w:rPr>
                <w:b/>
              </w:rPr>
              <w:t xml:space="preserve">Таблица </w:t>
            </w:r>
            <w:r>
              <w:rPr>
                <w:b/>
                <w:lang w:val="en-US"/>
              </w:rPr>
              <w:t>Invoices</w:t>
            </w:r>
          </w:p>
        </w:tc>
      </w:tr>
      <w:tr w:rsidR="00F80213" w:rsidTr="004C04E2">
        <w:tc>
          <w:tcPr>
            <w:tcW w:w="859" w:type="dxa"/>
          </w:tcPr>
          <w:p w:rsidR="00F80213" w:rsidRPr="00412F2F" w:rsidRDefault="00F80213" w:rsidP="00F80213">
            <w:pPr>
              <w:pStyle w:val="StyleText"/>
              <w:ind w:firstLine="0"/>
              <w:jc w:val="center"/>
              <w:rPr>
                <w:lang w:val="en-US"/>
              </w:rPr>
            </w:pPr>
            <w:r w:rsidRPr="00412F2F">
              <w:rPr>
                <w:lang w:val="en-US"/>
              </w:rPr>
              <w:t>1</w:t>
            </w:r>
          </w:p>
        </w:tc>
        <w:tc>
          <w:tcPr>
            <w:tcW w:w="4238" w:type="dxa"/>
          </w:tcPr>
          <w:p w:rsidR="00F80213" w:rsidRPr="00180F32" w:rsidRDefault="0019570C" w:rsidP="00F80213">
            <w:pPr>
              <w:pStyle w:val="StyleText"/>
              <w:ind w:firstLine="0"/>
              <w:jc w:val="center"/>
            </w:pPr>
            <w:r>
              <w:t xml:space="preserve">Добавление накладной в таблицу </w:t>
            </w:r>
            <w:r>
              <w:rPr>
                <w:lang w:val="en-US"/>
              </w:rPr>
              <w:t>Invoices</w:t>
            </w:r>
          </w:p>
          <w:p w:rsidR="00FE3120" w:rsidRPr="00180F32" w:rsidRDefault="00FE3120" w:rsidP="00F80213">
            <w:pPr>
              <w:pStyle w:val="StyleText"/>
              <w:ind w:firstLine="0"/>
              <w:jc w:val="center"/>
            </w:pPr>
            <w:r>
              <w:rPr>
                <w:lang w:val="en-US"/>
              </w:rPr>
              <w:t>POST</w:t>
            </w:r>
            <w:r w:rsidRPr="00180F32">
              <w:t>-</w:t>
            </w:r>
            <w:r>
              <w:t>запрос</w:t>
            </w:r>
            <w:r w:rsidRPr="00180F32">
              <w:t>:</w:t>
            </w:r>
          </w:p>
          <w:p w:rsidR="00FE3120" w:rsidRPr="00180F32" w:rsidRDefault="00FE3120" w:rsidP="00F80213">
            <w:pPr>
              <w:pStyle w:val="StyleText"/>
              <w:ind w:firstLine="0"/>
              <w:jc w:val="center"/>
            </w:pPr>
            <w:r w:rsidRPr="00FE3120">
              <w:rPr>
                <w:lang w:val="en-US"/>
              </w:rPr>
              <w:t>http</w:t>
            </w:r>
            <w:r w:rsidRPr="00180F32">
              <w:t>://</w:t>
            </w:r>
            <w:r w:rsidRPr="00FE3120">
              <w:rPr>
                <w:lang w:val="en-US"/>
              </w:rPr>
              <w:t>localhost</w:t>
            </w:r>
            <w:r w:rsidRPr="00180F32">
              <w:t>:8080/</w:t>
            </w:r>
            <w:r w:rsidRPr="00FE3120">
              <w:rPr>
                <w:lang w:val="en-US"/>
              </w:rPr>
              <w:t>database</w:t>
            </w:r>
            <w:r w:rsidRPr="00180F32">
              <w:t>/</w:t>
            </w:r>
            <w:r w:rsidRPr="00FE3120">
              <w:rPr>
                <w:lang w:val="en-US"/>
              </w:rPr>
              <w:t>invoices</w:t>
            </w:r>
            <w:r w:rsidRPr="00180F32">
              <w:t>/</w:t>
            </w:r>
            <w:r w:rsidRPr="00FE3120">
              <w:rPr>
                <w:lang w:val="en-US"/>
              </w:rPr>
              <w:t>insert</w:t>
            </w:r>
          </w:p>
        </w:tc>
        <w:tc>
          <w:tcPr>
            <w:tcW w:w="3227" w:type="dxa"/>
          </w:tcPr>
          <w:p w:rsidR="0019570C" w:rsidRPr="0019570C" w:rsidRDefault="0019570C" w:rsidP="0019570C">
            <w:pPr>
              <w:pStyle w:val="StyleText"/>
              <w:ind w:firstLine="0"/>
              <w:jc w:val="left"/>
              <w:rPr>
                <w:rFonts w:ascii="Courier New" w:hAnsi="Courier New" w:cs="Courier New"/>
                <w:sz w:val="24"/>
                <w:szCs w:val="24"/>
                <w:lang w:val="en-US"/>
              </w:rPr>
            </w:pP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Pr>
                <w:rFonts w:ascii="Courier New" w:hAnsi="Courier New" w:cs="Courier New"/>
                <w:sz w:val="24"/>
                <w:szCs w:val="24"/>
                <w:lang w:val="en-US"/>
              </w:rPr>
              <w:t>"numberInvoice":"140i</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lang w:val="en-US"/>
              </w:rPr>
            </w:pPr>
            <w:r w:rsidRPr="0019570C">
              <w:rPr>
                <w:rFonts w:ascii="Courier New" w:hAnsi="Courier New" w:cs="Courier New"/>
                <w:sz w:val="24"/>
                <w:szCs w:val="24"/>
                <w:lang w:val="en-US"/>
              </w:rPr>
              <w:t>"nameSupplier":"</w:t>
            </w:r>
            <w:r w:rsidRPr="0019570C">
              <w:rPr>
                <w:rFonts w:ascii="Courier New" w:hAnsi="Courier New" w:cs="Courier New"/>
                <w:sz w:val="24"/>
                <w:szCs w:val="24"/>
              </w:rPr>
              <w:t>ООО</w:t>
            </w:r>
            <w:r>
              <w:rPr>
                <w:rFonts w:ascii="Courier New" w:hAnsi="Courier New" w:cs="Courier New"/>
                <w:sz w:val="24"/>
                <w:szCs w:val="24"/>
                <w:lang w:val="en-US"/>
              </w:rPr>
              <w:t xml:space="preserve"> </w:t>
            </w:r>
            <w:r w:rsidRPr="0019570C">
              <w:rPr>
                <w:rFonts w:ascii="Courier New" w:hAnsi="Courier New" w:cs="Courier New"/>
                <w:sz w:val="24"/>
                <w:szCs w:val="24"/>
              </w:rPr>
              <w:t>Вагон</w:t>
            </w:r>
            <w:r w:rsidRPr="0019570C">
              <w:rPr>
                <w:rFonts w:ascii="Courier New" w:hAnsi="Courier New" w:cs="Courier New"/>
                <w:sz w:val="24"/>
                <w:szCs w:val="24"/>
                <w:lang w:val="en-US"/>
              </w:rPr>
              <w:t>",</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totalWagons":10,</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arrivalTrainDate":"2018-10-15",</w:t>
            </w:r>
          </w:p>
          <w:p w:rsidR="0019570C" w:rsidRPr="0019570C" w:rsidRDefault="0019570C" w:rsidP="0019570C">
            <w:pPr>
              <w:pStyle w:val="StyleText"/>
              <w:jc w:val="left"/>
              <w:rPr>
                <w:rFonts w:ascii="Courier New" w:hAnsi="Courier New" w:cs="Courier New"/>
                <w:sz w:val="24"/>
                <w:szCs w:val="24"/>
              </w:rPr>
            </w:pPr>
            <w:r w:rsidRPr="0019570C">
              <w:rPr>
                <w:rFonts w:ascii="Courier New" w:hAnsi="Courier New" w:cs="Courier New"/>
                <w:sz w:val="24"/>
                <w:szCs w:val="24"/>
              </w:rPr>
              <w:t>"departureTrainDate":"2017-06-27"</w:t>
            </w:r>
          </w:p>
          <w:p w:rsidR="00F80213" w:rsidRDefault="0019570C" w:rsidP="0019570C">
            <w:pPr>
              <w:pStyle w:val="StyleText"/>
              <w:ind w:firstLine="0"/>
              <w:jc w:val="left"/>
            </w:pPr>
            <w:r w:rsidRPr="0019570C">
              <w:rPr>
                <w:rFonts w:ascii="Courier New" w:hAnsi="Courier New" w:cs="Courier New"/>
                <w:sz w:val="24"/>
                <w:szCs w:val="24"/>
              </w:rPr>
              <w:t>}</w:t>
            </w:r>
          </w:p>
        </w:tc>
        <w:tc>
          <w:tcPr>
            <w:tcW w:w="1247" w:type="dxa"/>
          </w:tcPr>
          <w:p w:rsidR="00F80213" w:rsidRPr="00FE0915" w:rsidRDefault="0019570C" w:rsidP="00F80213">
            <w:pPr>
              <w:pStyle w:val="StyleText"/>
              <w:ind w:firstLine="0"/>
              <w:jc w:val="center"/>
            </w:pPr>
            <w:r>
              <w:t xml:space="preserve">(см. рис. </w:t>
            </w:r>
            <w:r w:rsidR="00FE0915" w:rsidRPr="00FE0915">
              <w:t>4</w:t>
            </w:r>
            <w:r w:rsidR="00063C5D">
              <w:t>4</w:t>
            </w:r>
            <w:r w:rsidRPr="00FE0915">
              <w:t>)</w:t>
            </w:r>
          </w:p>
        </w:tc>
      </w:tr>
      <w:tr w:rsidR="00F80213" w:rsidRPr="00E30A82" w:rsidTr="004C04E2">
        <w:tc>
          <w:tcPr>
            <w:tcW w:w="859" w:type="dxa"/>
          </w:tcPr>
          <w:p w:rsidR="00F80213" w:rsidRPr="0019570C" w:rsidRDefault="00F80213" w:rsidP="00F80213">
            <w:pPr>
              <w:pStyle w:val="StyleText"/>
              <w:ind w:firstLine="0"/>
              <w:jc w:val="center"/>
            </w:pPr>
            <w:r w:rsidRPr="0019570C">
              <w:t>2</w:t>
            </w:r>
          </w:p>
        </w:tc>
        <w:tc>
          <w:tcPr>
            <w:tcW w:w="4238" w:type="dxa"/>
          </w:tcPr>
          <w:p w:rsidR="00F80213" w:rsidRPr="00A36B45" w:rsidRDefault="00FE3120" w:rsidP="00F80213">
            <w:pPr>
              <w:pStyle w:val="StyleText"/>
              <w:ind w:firstLine="0"/>
              <w:jc w:val="center"/>
            </w:pPr>
            <w:r>
              <w:t xml:space="preserve">Изменение </w:t>
            </w:r>
            <w:r w:rsidR="00A36B45">
              <w:t xml:space="preserve">данных </w:t>
            </w:r>
            <w:r>
              <w:t xml:space="preserve">накладной в таблице </w:t>
            </w:r>
            <w:r>
              <w:rPr>
                <w:lang w:val="en-US"/>
              </w:rPr>
              <w:t>Invoices</w:t>
            </w:r>
          </w:p>
          <w:p w:rsidR="00E30A82" w:rsidRPr="00180F32" w:rsidRDefault="00E30A82" w:rsidP="00F80213">
            <w:pPr>
              <w:pStyle w:val="StyleText"/>
              <w:ind w:firstLine="0"/>
              <w:jc w:val="center"/>
            </w:pPr>
            <w:r>
              <w:rPr>
                <w:lang w:val="en-US"/>
              </w:rPr>
              <w:t>POST</w:t>
            </w:r>
            <w:r w:rsidRPr="00180F32">
              <w:t>-</w:t>
            </w:r>
            <w:r>
              <w:t>запрос</w:t>
            </w:r>
            <w:r w:rsidRPr="00180F32">
              <w:t>:</w:t>
            </w:r>
          </w:p>
          <w:p w:rsidR="00E30A82" w:rsidRPr="00180F32" w:rsidRDefault="00E30A82" w:rsidP="00F80213">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3227" w:type="dxa"/>
          </w:tcPr>
          <w:p w:rsidR="00E30A82" w:rsidRPr="001257FD" w:rsidRDefault="00E30A82" w:rsidP="00E30A82">
            <w:pPr>
              <w:pStyle w:val="StyleText"/>
              <w:ind w:firstLine="0"/>
              <w:jc w:val="left"/>
              <w:rPr>
                <w:rFonts w:ascii="Courier New" w:hAnsi="Courier New" w:cs="Courier New"/>
                <w:sz w:val="24"/>
                <w:szCs w:val="24"/>
                <w:lang w:val="en-US"/>
              </w:rPr>
            </w:pPr>
            <w:r w:rsidRPr="001257FD">
              <w:rPr>
                <w:rFonts w:ascii="Courier New" w:hAnsi="Courier New" w:cs="Courier New"/>
                <w:sz w:val="24"/>
                <w:szCs w:val="24"/>
                <w:lang w:val="en-US"/>
              </w:rPr>
              <w:t>{</w:t>
            </w:r>
          </w:p>
          <w:p w:rsidR="00E30A82" w:rsidRPr="00E30A82" w:rsidRDefault="00E30A82" w:rsidP="00E30A82">
            <w:pPr>
              <w:pStyle w:val="StyleText"/>
              <w:jc w:val="left"/>
              <w:rPr>
                <w:rFonts w:ascii="Courier New" w:hAnsi="Courier New" w:cs="Courier New"/>
                <w:sz w:val="24"/>
                <w:szCs w:val="24"/>
                <w:lang w:val="en-US"/>
              </w:rPr>
            </w:pPr>
            <w:r w:rsidRPr="001257FD">
              <w:rPr>
                <w:rFonts w:ascii="Courier New" w:hAnsi="Courier New" w:cs="Courier New"/>
                <w:sz w:val="24"/>
                <w:szCs w:val="24"/>
                <w:lang w:val="en-US"/>
              </w:rPr>
              <w:t>"</w:t>
            </w:r>
            <w:r w:rsidRPr="00E30A82">
              <w:rPr>
                <w:rFonts w:ascii="Courier New" w:hAnsi="Courier New" w:cs="Courier New"/>
                <w:sz w:val="24"/>
                <w:szCs w:val="24"/>
                <w:lang w:val="en-US"/>
              </w:rPr>
              <w:t>numberInvoice</w:t>
            </w:r>
            <w:r w:rsidRPr="001257FD">
              <w:rPr>
                <w:rFonts w:ascii="Courier New" w:hAnsi="Courier New" w:cs="Courier New"/>
                <w:sz w:val="24"/>
                <w:szCs w:val="24"/>
                <w:lang w:val="en-US"/>
              </w:rPr>
              <w:t>":</w:t>
            </w:r>
            <w:r w:rsidRPr="00E30A82">
              <w:rPr>
                <w:rFonts w:ascii="Courier New" w:hAnsi="Courier New" w:cs="Courier New"/>
                <w:sz w:val="24"/>
                <w:szCs w:val="24"/>
                <w:lang w:val="en-US"/>
              </w:rPr>
              <w:t>"140i",</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nameSupplier":"ООО Полувагон",</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totalWagons":20,</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arrivalTrainDate":"2020-10-07",</w:t>
            </w:r>
          </w:p>
          <w:p w:rsidR="00E30A82" w:rsidRPr="00E30A82" w:rsidRDefault="00E30A82" w:rsidP="00E30A82">
            <w:pPr>
              <w:pStyle w:val="StyleText"/>
              <w:jc w:val="left"/>
              <w:rPr>
                <w:rFonts w:ascii="Courier New" w:hAnsi="Courier New" w:cs="Courier New"/>
                <w:sz w:val="24"/>
                <w:szCs w:val="24"/>
                <w:lang w:val="en-US"/>
              </w:rPr>
            </w:pPr>
            <w:r w:rsidRPr="00E30A82">
              <w:rPr>
                <w:rFonts w:ascii="Courier New" w:hAnsi="Courier New" w:cs="Courier New"/>
                <w:sz w:val="24"/>
                <w:szCs w:val="24"/>
                <w:lang w:val="en-US"/>
              </w:rPr>
              <w:t>"departureTrainDate":"2017-06-27"</w:t>
            </w:r>
          </w:p>
          <w:p w:rsidR="00F80213" w:rsidRPr="00E30A82" w:rsidRDefault="00E30A82" w:rsidP="00E30A82">
            <w:pPr>
              <w:pStyle w:val="StyleText"/>
              <w:ind w:firstLine="0"/>
              <w:jc w:val="left"/>
              <w:rPr>
                <w:lang w:val="en-US"/>
              </w:rPr>
            </w:pPr>
            <w:r w:rsidRPr="00E30A82">
              <w:rPr>
                <w:rFonts w:ascii="Courier New" w:hAnsi="Courier New" w:cs="Courier New"/>
                <w:sz w:val="24"/>
                <w:szCs w:val="24"/>
                <w:lang w:val="en-US"/>
              </w:rPr>
              <w:t>}</w:t>
            </w:r>
          </w:p>
        </w:tc>
        <w:tc>
          <w:tcPr>
            <w:tcW w:w="1247" w:type="dxa"/>
          </w:tcPr>
          <w:p w:rsidR="00F80213" w:rsidRPr="00FE0915" w:rsidRDefault="00E30A82" w:rsidP="00F80213">
            <w:pPr>
              <w:pStyle w:val="StyleText"/>
              <w:ind w:firstLine="0"/>
              <w:jc w:val="center"/>
            </w:pPr>
            <w:r w:rsidRPr="00E30A82">
              <w:t>(</w:t>
            </w:r>
            <w:r>
              <w:t xml:space="preserve">см. рис. </w:t>
            </w:r>
            <w:r w:rsidR="00FE0915" w:rsidRPr="00FE0915">
              <w:t>4</w:t>
            </w:r>
            <w:r w:rsidR="00063C5D">
              <w:t>5</w:t>
            </w:r>
            <w:r w:rsidRPr="00FE0915">
              <w:t>)</w:t>
            </w:r>
          </w:p>
        </w:tc>
      </w:tr>
    </w:tbl>
    <w:p w:rsidR="0019570C" w:rsidRDefault="0019570C">
      <w:r>
        <w:br w:type="page"/>
      </w:r>
    </w:p>
    <w:p w:rsidR="00995DAB" w:rsidRPr="00FE0915" w:rsidRDefault="00995DAB" w:rsidP="00995DAB">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01"/>
        <w:gridCol w:w="4657"/>
        <w:gridCol w:w="2568"/>
        <w:gridCol w:w="2045"/>
      </w:tblGrid>
      <w:tr w:rsidR="00995DAB" w:rsidRPr="00087025" w:rsidTr="00C96D65">
        <w:tc>
          <w:tcPr>
            <w:tcW w:w="301" w:type="dxa"/>
          </w:tcPr>
          <w:p w:rsidR="00995DAB" w:rsidRPr="00FE0915" w:rsidRDefault="00995DAB" w:rsidP="00BF102B">
            <w:pPr>
              <w:pStyle w:val="StyleText"/>
              <w:ind w:firstLine="0"/>
              <w:jc w:val="center"/>
            </w:pPr>
            <w:r w:rsidRPr="00FE0915">
              <w:t>3</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140</w:t>
            </w:r>
            <w:r w:rsidRPr="00995DAB">
              <w:rPr>
                <w:lang w:val="en-US"/>
              </w:rPr>
              <w:t>i</w:t>
            </w:r>
          </w:p>
          <w:p w:rsidR="00995DAB" w:rsidRPr="00995DAB" w:rsidRDefault="00995DAB" w:rsidP="00BF102B">
            <w:pPr>
              <w:pStyle w:val="StyleText"/>
              <w:ind w:firstLine="0"/>
              <w:jc w:val="center"/>
            </w:pPr>
          </w:p>
        </w:tc>
        <w:tc>
          <w:tcPr>
            <w:tcW w:w="2568" w:type="dxa"/>
          </w:tcPr>
          <w:p w:rsidR="00995DAB" w:rsidRPr="00995DAB" w:rsidRDefault="00BE01F5" w:rsidP="00BF102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rsidRPr="00995DAB">
              <w:t>140</w:t>
            </w:r>
            <w:r>
              <w:rPr>
                <w:lang w:val="en-US"/>
              </w:rPr>
              <w:t>i”</w:t>
            </w:r>
          </w:p>
        </w:tc>
        <w:tc>
          <w:tcPr>
            <w:tcW w:w="2045" w:type="dxa"/>
          </w:tcPr>
          <w:p w:rsidR="00995DAB" w:rsidRPr="00995DAB" w:rsidRDefault="00995DAB" w:rsidP="00995DAB">
            <w:pPr>
              <w:pStyle w:val="StyleText"/>
              <w:ind w:firstLine="0"/>
              <w:jc w:val="left"/>
              <w:rPr>
                <w:rFonts w:ascii="Courier New" w:hAnsi="Courier New" w:cs="Courier New"/>
                <w:sz w:val="24"/>
                <w:szCs w:val="24"/>
                <w:lang w:val="en-US"/>
              </w:rPr>
            </w:pPr>
            <w:r w:rsidRPr="00995DAB">
              <w:rPr>
                <w:rFonts w:ascii="Courier New" w:hAnsi="Courier New" w:cs="Courier New"/>
                <w:sz w:val="24"/>
                <w:szCs w:val="24"/>
                <w:lang w:val="en-US"/>
              </w:rPr>
              <w:t>{</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umberInvoice": "140i",</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nameSupplier": "ООО Полувагон",</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totalWagons": 20,</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arrivalTrainDate": "2020-10-07",</w:t>
            </w:r>
          </w:p>
          <w:p w:rsidR="00995DAB" w:rsidRPr="00995DAB" w:rsidRDefault="00995DAB" w:rsidP="00995DAB">
            <w:pPr>
              <w:pStyle w:val="StyleText"/>
              <w:jc w:val="left"/>
              <w:rPr>
                <w:rFonts w:ascii="Courier New" w:hAnsi="Courier New" w:cs="Courier New"/>
                <w:sz w:val="24"/>
                <w:szCs w:val="24"/>
                <w:lang w:val="en-US"/>
              </w:rPr>
            </w:pPr>
            <w:r w:rsidRPr="00995DAB">
              <w:rPr>
                <w:rFonts w:ascii="Courier New" w:hAnsi="Courier New" w:cs="Courier New"/>
                <w:sz w:val="24"/>
                <w:szCs w:val="24"/>
                <w:lang w:val="en-US"/>
              </w:rPr>
              <w:t>"departureTrainDate": "2017-06-27"</w:t>
            </w:r>
          </w:p>
          <w:p w:rsidR="00995DAB" w:rsidRPr="001257FD" w:rsidRDefault="00995DAB" w:rsidP="00995DAB">
            <w:pPr>
              <w:pStyle w:val="StyleText"/>
              <w:ind w:firstLine="0"/>
              <w:jc w:val="left"/>
              <w:rPr>
                <w:lang w:val="en-US"/>
              </w:rPr>
            </w:pPr>
            <w:r w:rsidRPr="001257FD">
              <w:rPr>
                <w:rFonts w:ascii="Courier New" w:hAnsi="Courier New" w:cs="Courier New"/>
                <w:sz w:val="24"/>
                <w:szCs w:val="24"/>
                <w:lang w:val="en-US"/>
              </w:rPr>
              <w:t xml:space="preserve">} </w:t>
            </w:r>
            <w:r w:rsidRPr="001257FD">
              <w:rPr>
                <w:szCs w:val="28"/>
                <w:lang w:val="en-US"/>
              </w:rPr>
              <w:t>(</w:t>
            </w:r>
            <w:r w:rsidRPr="00995DAB">
              <w:rPr>
                <w:szCs w:val="28"/>
              </w:rPr>
              <w:t>см</w:t>
            </w:r>
            <w:r w:rsidRPr="001257FD">
              <w:rPr>
                <w:szCs w:val="28"/>
                <w:lang w:val="en-US"/>
              </w:rPr>
              <w:t xml:space="preserve">. </w:t>
            </w:r>
            <w:r w:rsidRPr="00995DAB">
              <w:rPr>
                <w:szCs w:val="28"/>
              </w:rPr>
              <w:t>рис</w:t>
            </w:r>
            <w:r w:rsidRPr="001257FD">
              <w:rPr>
                <w:szCs w:val="28"/>
                <w:lang w:val="en-US"/>
              </w:rPr>
              <w:t xml:space="preserve">. </w:t>
            </w:r>
            <w:r w:rsidR="00FE0915" w:rsidRPr="001257FD">
              <w:rPr>
                <w:szCs w:val="28"/>
                <w:lang w:val="en-US"/>
              </w:rPr>
              <w:t>4</w:t>
            </w:r>
            <w:r w:rsidR="00063C5D" w:rsidRPr="001257FD">
              <w:rPr>
                <w:szCs w:val="28"/>
                <w:lang w:val="en-US"/>
              </w:rPr>
              <w:t>6</w:t>
            </w:r>
            <w:r w:rsidRPr="001257FD">
              <w:rPr>
                <w:szCs w:val="28"/>
                <w:lang w:val="en-US"/>
              </w:rPr>
              <w:t>)</w:t>
            </w:r>
          </w:p>
        </w:tc>
      </w:tr>
      <w:tr w:rsidR="00995DAB" w:rsidRPr="00995DAB" w:rsidTr="00C96D65">
        <w:tc>
          <w:tcPr>
            <w:tcW w:w="301" w:type="dxa"/>
          </w:tcPr>
          <w:p w:rsidR="00995DAB" w:rsidRPr="00995DAB" w:rsidRDefault="00995DAB" w:rsidP="00BF102B">
            <w:pPr>
              <w:pStyle w:val="StyleText"/>
              <w:ind w:firstLine="0"/>
              <w:jc w:val="center"/>
            </w:pPr>
            <w:r>
              <w:t>4</w:t>
            </w:r>
          </w:p>
        </w:tc>
        <w:tc>
          <w:tcPr>
            <w:tcW w:w="4657" w:type="dxa"/>
          </w:tcPr>
          <w:p w:rsidR="00995DAB" w:rsidRDefault="00995DAB" w:rsidP="00995DAB">
            <w:pPr>
              <w:pStyle w:val="StyleText"/>
              <w:ind w:firstLine="0"/>
              <w:jc w:val="center"/>
            </w:pPr>
            <w:r>
              <w:t>Информация о накладной с определённым номером</w:t>
            </w:r>
          </w:p>
          <w:p w:rsidR="00995DAB" w:rsidRPr="00995DAB" w:rsidRDefault="00995DAB" w:rsidP="00995DAB">
            <w:pPr>
              <w:pStyle w:val="StyleText"/>
              <w:ind w:firstLine="0"/>
              <w:jc w:val="center"/>
            </w:pPr>
            <w:r>
              <w:rPr>
                <w:lang w:val="en-US"/>
              </w:rPr>
              <w:t>GET</w:t>
            </w:r>
            <w:r w:rsidRPr="00995DAB">
              <w:t>-</w:t>
            </w:r>
            <w:r>
              <w:t>запрос</w:t>
            </w:r>
            <w:r w:rsidRPr="00995DAB">
              <w:t>:</w:t>
            </w:r>
          </w:p>
          <w:p w:rsidR="00995DAB" w:rsidRPr="00995DAB" w:rsidRDefault="00995DAB" w:rsidP="00995DAB">
            <w:pPr>
              <w:pStyle w:val="StyleText"/>
              <w:ind w:firstLine="0"/>
              <w:jc w:val="center"/>
            </w:pPr>
            <w:r w:rsidRPr="00995DAB">
              <w:rPr>
                <w:lang w:val="en-US"/>
              </w:rPr>
              <w:t>http</w:t>
            </w:r>
            <w:r w:rsidRPr="00995DAB">
              <w:t>://</w:t>
            </w:r>
            <w:r w:rsidRPr="00995DAB">
              <w:rPr>
                <w:lang w:val="en-US"/>
              </w:rPr>
              <w:t>localhost</w:t>
            </w:r>
            <w:r w:rsidRPr="00995DAB">
              <w:t>:8080/</w:t>
            </w:r>
            <w:r w:rsidRPr="00995DAB">
              <w:rPr>
                <w:lang w:val="en-US"/>
              </w:rPr>
              <w:t>database</w:t>
            </w:r>
            <w:r w:rsidRPr="00995DAB">
              <w:t>/</w:t>
            </w:r>
            <w:r w:rsidRPr="00995DAB">
              <w:rPr>
                <w:lang w:val="en-US"/>
              </w:rPr>
              <w:t>invoices</w:t>
            </w:r>
            <w:r w:rsidRPr="00995DAB">
              <w:t>/</w:t>
            </w:r>
            <w:r w:rsidRPr="00995DAB">
              <w:rPr>
                <w:lang w:val="en-US"/>
              </w:rPr>
              <w:t>get</w:t>
            </w:r>
            <w:r w:rsidRPr="00995DAB">
              <w:t>/?</w:t>
            </w:r>
            <w:r w:rsidRPr="00995DAB">
              <w:rPr>
                <w:lang w:val="en-US"/>
              </w:rPr>
              <w:t>numberInvoice</w:t>
            </w:r>
            <w:r w:rsidRPr="00995DAB">
              <w:t>=</w:t>
            </w:r>
            <w:r>
              <w:t>ааа</w:t>
            </w:r>
          </w:p>
          <w:p w:rsidR="00995DAB" w:rsidRPr="00995DAB" w:rsidRDefault="00995DAB" w:rsidP="00BF102B">
            <w:pPr>
              <w:pStyle w:val="StyleText"/>
              <w:ind w:firstLine="0"/>
              <w:jc w:val="center"/>
            </w:pPr>
          </w:p>
        </w:tc>
        <w:tc>
          <w:tcPr>
            <w:tcW w:w="2568" w:type="dxa"/>
          </w:tcPr>
          <w:p w:rsidR="00995DAB" w:rsidRPr="00BE01F5" w:rsidRDefault="00BE01F5" w:rsidP="00995DAB">
            <w:pPr>
              <w:pStyle w:val="StyleText"/>
              <w:ind w:firstLine="0"/>
              <w:jc w:val="left"/>
              <w:rPr>
                <w:rFonts w:ascii="Courier New" w:hAnsi="Courier New" w:cs="Courier New"/>
                <w:sz w:val="24"/>
                <w:szCs w:val="24"/>
                <w:lang w:val="en-US"/>
              </w:rPr>
            </w:pPr>
            <w:r w:rsidRPr="00995DAB">
              <w:rPr>
                <w:lang w:val="en-US"/>
              </w:rPr>
              <w:t>numberInvoice</w:t>
            </w:r>
            <w:r w:rsidRPr="00995DAB">
              <w:t>=</w:t>
            </w:r>
            <w:r>
              <w:rPr>
                <w:lang w:val="en-US"/>
              </w:rPr>
              <w:t>”</w:t>
            </w:r>
            <w:r>
              <w:t>ааа</w:t>
            </w:r>
            <w:r>
              <w:rPr>
                <w:lang w:val="en-US"/>
              </w:rPr>
              <w:t>”</w:t>
            </w:r>
          </w:p>
        </w:tc>
        <w:tc>
          <w:tcPr>
            <w:tcW w:w="2045" w:type="dxa"/>
          </w:tcPr>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w:t>
            </w:r>
          </w:p>
          <w:p w:rsidR="00995DAB" w:rsidRPr="00995DAB" w:rsidRDefault="00995DAB" w:rsidP="00995DAB">
            <w:pPr>
              <w:pStyle w:val="StyleText"/>
              <w:jc w:val="left"/>
              <w:rPr>
                <w:rFonts w:ascii="Courier New" w:hAnsi="Courier New" w:cs="Courier New"/>
                <w:sz w:val="24"/>
                <w:szCs w:val="24"/>
              </w:rPr>
            </w:pPr>
            <w:r w:rsidRPr="00995DAB">
              <w:rPr>
                <w:rFonts w:ascii="Courier New" w:hAnsi="Courier New" w:cs="Courier New"/>
                <w:sz w:val="24"/>
                <w:szCs w:val="24"/>
              </w:rPr>
              <w:t>"message": "Записи с номером накладной ааа не найдено!"</w:t>
            </w:r>
          </w:p>
          <w:p w:rsidR="00995DAB" w:rsidRPr="00FE0915" w:rsidRDefault="00995DAB" w:rsidP="00995DAB">
            <w:pPr>
              <w:pStyle w:val="StyleText"/>
              <w:ind w:firstLine="0"/>
              <w:jc w:val="left"/>
            </w:pPr>
            <w:r w:rsidRPr="00995DAB">
              <w:rPr>
                <w:rFonts w:ascii="Courier New" w:hAnsi="Courier New" w:cs="Courier New"/>
                <w:sz w:val="24"/>
                <w:szCs w:val="24"/>
              </w:rPr>
              <w:t>}</w:t>
            </w:r>
            <w:r>
              <w:rPr>
                <w:rFonts w:ascii="Courier New" w:hAnsi="Courier New" w:cs="Courier New"/>
                <w:sz w:val="24"/>
                <w:szCs w:val="24"/>
              </w:rPr>
              <w:t xml:space="preserve"> </w:t>
            </w:r>
            <w:r w:rsidR="00FE0915">
              <w:t>(см. рис. 4</w:t>
            </w:r>
            <w:r w:rsidR="00063C5D">
              <w:t>7</w:t>
            </w:r>
            <w:r w:rsidRPr="00995DAB">
              <w:t>)</w:t>
            </w:r>
          </w:p>
        </w:tc>
      </w:tr>
      <w:tr w:rsidR="00A36B45" w:rsidRPr="00C96D65" w:rsidTr="00C96D65">
        <w:tc>
          <w:tcPr>
            <w:tcW w:w="301" w:type="dxa"/>
          </w:tcPr>
          <w:p w:rsidR="00A36B45" w:rsidRDefault="00A36B45" w:rsidP="00BF102B">
            <w:pPr>
              <w:pStyle w:val="StyleText"/>
              <w:ind w:firstLine="0"/>
              <w:jc w:val="center"/>
            </w:pPr>
            <w:r>
              <w:t>5</w:t>
            </w:r>
          </w:p>
        </w:tc>
        <w:tc>
          <w:tcPr>
            <w:tcW w:w="4657" w:type="dxa"/>
          </w:tcPr>
          <w:p w:rsidR="00A36B45" w:rsidRPr="00A36B45" w:rsidRDefault="00A36B45" w:rsidP="00A36B45">
            <w:pPr>
              <w:pStyle w:val="StyleText"/>
              <w:ind w:firstLine="0"/>
              <w:jc w:val="center"/>
            </w:pPr>
            <w:r>
              <w:t xml:space="preserve">Изменение данных накладной в таблице </w:t>
            </w:r>
            <w:r>
              <w:rPr>
                <w:lang w:val="en-US"/>
              </w:rPr>
              <w:t>Invoices</w:t>
            </w:r>
          </w:p>
          <w:p w:rsidR="00A36B45" w:rsidRPr="00180F32" w:rsidRDefault="00A36B45" w:rsidP="00A36B45">
            <w:pPr>
              <w:pStyle w:val="StyleText"/>
              <w:ind w:firstLine="0"/>
              <w:jc w:val="center"/>
            </w:pPr>
            <w:r>
              <w:rPr>
                <w:lang w:val="en-US"/>
              </w:rPr>
              <w:t>POST</w:t>
            </w:r>
            <w:r w:rsidRPr="00180F32">
              <w:t>-</w:t>
            </w:r>
            <w:r>
              <w:t>запрос</w:t>
            </w:r>
            <w:r w:rsidRPr="00180F32">
              <w:t>:</w:t>
            </w:r>
          </w:p>
          <w:p w:rsidR="00A36B45" w:rsidRPr="00180F32" w:rsidRDefault="00A36B45" w:rsidP="00A36B4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p>
        </w:tc>
        <w:tc>
          <w:tcPr>
            <w:tcW w:w="2568" w:type="dxa"/>
          </w:tcPr>
          <w:p w:rsidR="00A36B45" w:rsidRPr="001257FD" w:rsidRDefault="00A36B45" w:rsidP="00A36B45">
            <w:pPr>
              <w:pStyle w:val="StyleText"/>
              <w:ind w:firstLine="0"/>
              <w:jc w:val="left"/>
              <w:rPr>
                <w:rFonts w:ascii="Courier New" w:hAnsi="Courier New" w:cs="Courier New"/>
                <w:sz w:val="24"/>
                <w:szCs w:val="24"/>
                <w:lang w:val="en-US"/>
              </w:rPr>
            </w:pPr>
            <w:r w:rsidRPr="001257FD">
              <w:rPr>
                <w:rFonts w:ascii="Courier New" w:hAnsi="Courier New" w:cs="Courier New"/>
                <w:sz w:val="24"/>
                <w:szCs w:val="24"/>
                <w:lang w:val="en-US"/>
              </w:rPr>
              <w:t>{</w:t>
            </w:r>
          </w:p>
          <w:p w:rsidR="00A36B45" w:rsidRPr="00A36B45" w:rsidRDefault="00A36B45" w:rsidP="00A36B45">
            <w:pPr>
              <w:pStyle w:val="StyleText"/>
              <w:jc w:val="left"/>
              <w:rPr>
                <w:rFonts w:ascii="Courier New" w:hAnsi="Courier New" w:cs="Courier New"/>
                <w:sz w:val="24"/>
                <w:szCs w:val="24"/>
                <w:lang w:val="en-US"/>
              </w:rPr>
            </w:pPr>
            <w:r w:rsidRPr="001257FD">
              <w:rPr>
                <w:rFonts w:ascii="Courier New" w:hAnsi="Courier New" w:cs="Courier New"/>
                <w:sz w:val="24"/>
                <w:szCs w:val="24"/>
                <w:lang w:val="en-US"/>
              </w:rPr>
              <w:t>"</w:t>
            </w:r>
            <w:r w:rsidRPr="00A36B45">
              <w:rPr>
                <w:rFonts w:ascii="Courier New" w:hAnsi="Courier New" w:cs="Courier New"/>
                <w:sz w:val="24"/>
                <w:szCs w:val="24"/>
                <w:lang w:val="en-US"/>
              </w:rPr>
              <w:t>numberInvoice":"140i",</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nameSupplier":"ООО Полувагон",</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totalWagons":20,</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arrivalTrainDate":"2000-10-07",</w:t>
            </w:r>
          </w:p>
          <w:p w:rsidR="00A36B45" w:rsidRPr="00A36B45" w:rsidRDefault="00A36B45" w:rsidP="00A36B45">
            <w:pPr>
              <w:pStyle w:val="StyleText"/>
              <w:jc w:val="left"/>
              <w:rPr>
                <w:rFonts w:ascii="Courier New" w:hAnsi="Courier New" w:cs="Courier New"/>
                <w:sz w:val="24"/>
                <w:szCs w:val="24"/>
                <w:lang w:val="en-US"/>
              </w:rPr>
            </w:pPr>
            <w:r w:rsidRPr="00A36B45">
              <w:rPr>
                <w:rFonts w:ascii="Courier New" w:hAnsi="Courier New" w:cs="Courier New"/>
                <w:sz w:val="24"/>
                <w:szCs w:val="24"/>
                <w:lang w:val="en-US"/>
              </w:rPr>
              <w:t>"departureTrainDate":"2017-06-27"</w:t>
            </w:r>
          </w:p>
          <w:p w:rsidR="00A36B45" w:rsidRPr="00A36B45" w:rsidRDefault="00A36B45" w:rsidP="00A36B45">
            <w:pPr>
              <w:pStyle w:val="StyleText"/>
              <w:ind w:firstLine="0"/>
              <w:jc w:val="left"/>
              <w:rPr>
                <w:rFonts w:ascii="Courier New" w:hAnsi="Courier New" w:cs="Courier New"/>
                <w:sz w:val="24"/>
                <w:szCs w:val="24"/>
                <w:lang w:val="en-US"/>
              </w:rPr>
            </w:pPr>
            <w:r w:rsidRPr="00A36B45">
              <w:rPr>
                <w:rFonts w:ascii="Courier New" w:hAnsi="Courier New" w:cs="Courier New"/>
                <w:sz w:val="24"/>
                <w:szCs w:val="24"/>
                <w:lang w:val="en-US"/>
              </w:rPr>
              <w:t>}</w:t>
            </w:r>
          </w:p>
        </w:tc>
        <w:tc>
          <w:tcPr>
            <w:tcW w:w="2045" w:type="dxa"/>
          </w:tcPr>
          <w:p w:rsidR="00C96D65" w:rsidRPr="00C96D6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jc w:val="lef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Дата приезда состава не может быть раньше даты отправки состава!"</w:t>
            </w:r>
          </w:p>
          <w:p w:rsidR="00A36B45" w:rsidRPr="00FE0915"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 xml:space="preserve">} </w:t>
            </w:r>
            <w:r w:rsidR="00FE0915">
              <w:t>(см. рис. 4</w:t>
            </w:r>
            <w:r w:rsidR="00063C5D">
              <w:t>8</w:t>
            </w:r>
            <w:r w:rsidRPr="00C96D65">
              <w:t>)</w:t>
            </w:r>
          </w:p>
        </w:tc>
      </w:tr>
    </w:tbl>
    <w:p w:rsidR="00995DAB" w:rsidRDefault="00995DAB">
      <w:r w:rsidRPr="00C96D65">
        <w:br w:type="page"/>
      </w:r>
    </w:p>
    <w:p w:rsidR="00C96D65" w:rsidRPr="00FE0915" w:rsidRDefault="00C96D65" w:rsidP="00C96D65">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28"/>
        <w:gridCol w:w="4401"/>
        <w:gridCol w:w="3349"/>
        <w:gridCol w:w="1493"/>
      </w:tblGrid>
      <w:tr w:rsidR="00C96D65" w:rsidRPr="00995DAB" w:rsidTr="007552B0">
        <w:tc>
          <w:tcPr>
            <w:tcW w:w="328" w:type="dxa"/>
          </w:tcPr>
          <w:p w:rsidR="00C96D65" w:rsidRPr="00FE0915" w:rsidRDefault="00C96D65" w:rsidP="00BF102B">
            <w:pPr>
              <w:pStyle w:val="StyleText"/>
              <w:ind w:firstLine="0"/>
              <w:jc w:val="center"/>
            </w:pPr>
            <w:r w:rsidRPr="00FE0915">
              <w:t>6</w:t>
            </w:r>
          </w:p>
        </w:tc>
        <w:tc>
          <w:tcPr>
            <w:tcW w:w="4401" w:type="dxa"/>
          </w:tcPr>
          <w:p w:rsidR="00C96D65" w:rsidRPr="00A36B45" w:rsidRDefault="00C96D65" w:rsidP="00C96D65">
            <w:pPr>
              <w:pStyle w:val="StyleText"/>
              <w:ind w:firstLine="0"/>
              <w:jc w:val="center"/>
            </w:pPr>
            <w:r>
              <w:t xml:space="preserve">Изменение данных накладной в таблице </w:t>
            </w:r>
            <w:r>
              <w:rPr>
                <w:lang w:val="en-US"/>
              </w:rPr>
              <w:t>Invoices</w:t>
            </w:r>
          </w:p>
          <w:p w:rsidR="00C96D65" w:rsidRPr="00180F32" w:rsidRDefault="00C96D65" w:rsidP="00C96D65">
            <w:pPr>
              <w:pStyle w:val="StyleText"/>
              <w:ind w:firstLine="0"/>
              <w:jc w:val="center"/>
            </w:pPr>
            <w:r>
              <w:rPr>
                <w:lang w:val="en-US"/>
              </w:rPr>
              <w:t>POST</w:t>
            </w:r>
            <w:r w:rsidRPr="00180F32">
              <w:t>-</w:t>
            </w:r>
            <w:r>
              <w:t>запрос</w:t>
            </w:r>
            <w:r w:rsidRPr="00180F32">
              <w:t>:</w:t>
            </w:r>
          </w:p>
          <w:p w:rsidR="00C96D65" w:rsidRPr="00180F32" w:rsidRDefault="00C96D65" w:rsidP="00C96D65">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update</w:t>
            </w:r>
            <w:r w:rsidRPr="00180F32">
              <w:t xml:space="preserve"> </w:t>
            </w:r>
          </w:p>
        </w:tc>
        <w:tc>
          <w:tcPr>
            <w:tcW w:w="3349" w:type="dxa"/>
          </w:tcPr>
          <w:p w:rsidR="00C96D65" w:rsidRPr="00C96D65" w:rsidRDefault="00C96D65" w:rsidP="00C96D65">
            <w:pPr>
              <w:pStyle w:val="StyleText"/>
              <w:ind w:firstLine="0"/>
              <w:rPr>
                <w:rFonts w:ascii="Courier New" w:hAnsi="Courier New" w:cs="Courier New"/>
                <w:sz w:val="24"/>
                <w:szCs w:val="24"/>
                <w:lang w:val="en-US"/>
              </w:rPr>
            </w:pPr>
            <w:r w:rsidRPr="00C96D65">
              <w:rPr>
                <w:rFonts w:ascii="Courier New" w:hAnsi="Courier New" w:cs="Courier New"/>
                <w:sz w:val="24"/>
                <w:szCs w:val="24"/>
                <w:lang w:val="en-US"/>
              </w:rPr>
              <w:t>{</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umberInvoice":"140i",</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nameSupplier":"ООО Полувагон",</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totalWagons":-2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arrivalTrainDate":"2018-10-07",</w:t>
            </w:r>
          </w:p>
          <w:p w:rsidR="00C96D65" w:rsidRPr="00C96D65" w:rsidRDefault="00C96D65" w:rsidP="00C96D65">
            <w:pPr>
              <w:pStyle w:val="StyleText"/>
              <w:rPr>
                <w:rFonts w:ascii="Courier New" w:hAnsi="Courier New" w:cs="Courier New"/>
                <w:sz w:val="24"/>
                <w:szCs w:val="24"/>
                <w:lang w:val="en-US"/>
              </w:rPr>
            </w:pPr>
            <w:r w:rsidRPr="00C96D65">
              <w:rPr>
                <w:rFonts w:ascii="Courier New" w:hAnsi="Courier New" w:cs="Courier New"/>
                <w:sz w:val="24"/>
                <w:szCs w:val="24"/>
                <w:lang w:val="en-US"/>
              </w:rPr>
              <w:t>"departureTrainDate":"2017-06-27"</w:t>
            </w:r>
          </w:p>
          <w:p w:rsidR="00C96D65" w:rsidRPr="00C96D65" w:rsidRDefault="00C96D65" w:rsidP="00C96D65">
            <w:pPr>
              <w:pStyle w:val="StyleText"/>
              <w:ind w:firstLine="0"/>
              <w:jc w:val="left"/>
              <w:rPr>
                <w:rFonts w:ascii="Courier New" w:hAnsi="Courier New" w:cs="Courier New"/>
                <w:sz w:val="24"/>
                <w:szCs w:val="24"/>
                <w:lang w:val="en-US"/>
              </w:rPr>
            </w:pPr>
            <w:r w:rsidRPr="00C96D65">
              <w:rPr>
                <w:rFonts w:ascii="Courier New" w:hAnsi="Courier New" w:cs="Courier New"/>
                <w:sz w:val="24"/>
                <w:szCs w:val="24"/>
                <w:lang w:val="en-US"/>
              </w:rPr>
              <w:t>}</w:t>
            </w:r>
          </w:p>
        </w:tc>
        <w:tc>
          <w:tcPr>
            <w:tcW w:w="1493"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w:t>
            </w:r>
            <w:r w:rsidRPr="00C96D65">
              <w:rPr>
                <w:rFonts w:ascii="Courier New" w:hAnsi="Courier New" w:cs="Courier New"/>
                <w:sz w:val="24"/>
                <w:szCs w:val="24"/>
                <w:lang w:val="en-US"/>
              </w:rPr>
              <w:t>message</w:t>
            </w:r>
            <w:r w:rsidRPr="00C96D65">
              <w:rPr>
                <w:rFonts w:ascii="Courier New" w:hAnsi="Courier New" w:cs="Courier New"/>
                <w:sz w:val="24"/>
                <w:szCs w:val="24"/>
              </w:rPr>
              <w:t>": "Общее число прибывающих полувагонов по накладной не может быть меньше либо равно нулю!"</w:t>
            </w:r>
          </w:p>
          <w:p w:rsidR="00C96D65" w:rsidRPr="00995DAB" w:rsidRDefault="00C96D65" w:rsidP="00C96D65">
            <w:pPr>
              <w:pStyle w:val="StyleText"/>
              <w:ind w:firstLine="0"/>
              <w:jc w:val="left"/>
            </w:pPr>
            <w:r w:rsidRPr="00FE0915">
              <w:rPr>
                <w:rFonts w:ascii="Courier New" w:hAnsi="Courier New" w:cs="Courier New"/>
                <w:sz w:val="24"/>
                <w:szCs w:val="24"/>
              </w:rPr>
              <w:t xml:space="preserve">} </w:t>
            </w:r>
            <w:r w:rsidRPr="00FE0915">
              <w:rPr>
                <w:szCs w:val="28"/>
              </w:rPr>
              <w:t>(</w:t>
            </w:r>
            <w:r w:rsidRPr="00995DAB">
              <w:rPr>
                <w:szCs w:val="28"/>
              </w:rPr>
              <w:t>см</w:t>
            </w:r>
            <w:r w:rsidRPr="00FE0915">
              <w:rPr>
                <w:szCs w:val="28"/>
              </w:rPr>
              <w:t xml:space="preserve">. </w:t>
            </w:r>
            <w:r w:rsidRPr="00995DAB">
              <w:rPr>
                <w:szCs w:val="28"/>
              </w:rPr>
              <w:t>рис</w:t>
            </w:r>
            <w:r w:rsidRPr="00FE0915">
              <w:rPr>
                <w:szCs w:val="28"/>
              </w:rPr>
              <w:t xml:space="preserve">. </w:t>
            </w:r>
            <w:r w:rsidR="00FE0915" w:rsidRPr="00FE0915">
              <w:rPr>
                <w:szCs w:val="28"/>
              </w:rPr>
              <w:t>4</w:t>
            </w:r>
            <w:r w:rsidR="00063C5D">
              <w:rPr>
                <w:szCs w:val="28"/>
              </w:rPr>
              <w:t>9</w:t>
            </w:r>
            <w:r w:rsidRPr="00995DAB">
              <w:rPr>
                <w:szCs w:val="28"/>
              </w:rPr>
              <w:t>)</w:t>
            </w:r>
          </w:p>
        </w:tc>
      </w:tr>
      <w:tr w:rsidR="00C96D65" w:rsidRPr="00995DAB" w:rsidTr="007552B0">
        <w:tc>
          <w:tcPr>
            <w:tcW w:w="328" w:type="dxa"/>
          </w:tcPr>
          <w:p w:rsidR="00C96D65" w:rsidRPr="00995DAB" w:rsidRDefault="00C96D65" w:rsidP="00BF102B">
            <w:pPr>
              <w:pStyle w:val="StyleText"/>
              <w:ind w:firstLine="0"/>
              <w:jc w:val="center"/>
            </w:pPr>
            <w:r>
              <w:t>7</w:t>
            </w:r>
          </w:p>
        </w:tc>
        <w:tc>
          <w:tcPr>
            <w:tcW w:w="4401" w:type="dxa"/>
          </w:tcPr>
          <w:p w:rsidR="00C96D65" w:rsidRPr="00180F32" w:rsidRDefault="00C96D65" w:rsidP="00BF102B">
            <w:pPr>
              <w:pStyle w:val="StyleText"/>
              <w:ind w:firstLine="0"/>
              <w:jc w:val="center"/>
            </w:pPr>
            <w:r>
              <w:t xml:space="preserve">Удаление данных об определённой накладной в таблице </w:t>
            </w:r>
            <w:r>
              <w:rPr>
                <w:lang w:val="en-US"/>
              </w:rPr>
              <w:t>Invoices</w:t>
            </w:r>
          </w:p>
          <w:p w:rsidR="00C96D65" w:rsidRPr="00180F32" w:rsidRDefault="00C96D65" w:rsidP="00BF102B">
            <w:pPr>
              <w:pStyle w:val="StyleText"/>
              <w:ind w:firstLine="0"/>
              <w:jc w:val="center"/>
            </w:pPr>
            <w:r>
              <w:rPr>
                <w:lang w:val="en-US"/>
              </w:rPr>
              <w:t>POST</w:t>
            </w:r>
            <w:r w:rsidRPr="00180F32">
              <w:t>-</w:t>
            </w:r>
            <w:r>
              <w:t>запрос</w:t>
            </w:r>
            <w:r w:rsidRPr="00180F32">
              <w:t>:</w:t>
            </w:r>
          </w:p>
          <w:p w:rsidR="00C96D65" w:rsidRPr="00180F32" w:rsidRDefault="00C96D65" w:rsidP="00BF102B">
            <w:pPr>
              <w:pStyle w:val="StyleText"/>
              <w:ind w:firstLine="0"/>
              <w:jc w:val="center"/>
            </w:pPr>
            <w:r w:rsidRPr="00E30A82">
              <w:rPr>
                <w:lang w:val="en-US"/>
              </w:rPr>
              <w:t>http</w:t>
            </w:r>
            <w:r w:rsidRPr="00180F32">
              <w:t>://</w:t>
            </w:r>
            <w:r w:rsidRPr="00E30A82">
              <w:rPr>
                <w:lang w:val="en-US"/>
              </w:rPr>
              <w:t>localho</w:t>
            </w:r>
            <w:r>
              <w:rPr>
                <w:lang w:val="en-US"/>
              </w:rPr>
              <w:t>st</w:t>
            </w:r>
            <w:r w:rsidRPr="00180F32">
              <w:t>:8080/</w:t>
            </w:r>
            <w:r>
              <w:rPr>
                <w:lang w:val="en-US"/>
              </w:rPr>
              <w:t>database</w:t>
            </w:r>
            <w:r w:rsidRPr="00180F32">
              <w:t>/</w:t>
            </w:r>
            <w:r>
              <w:rPr>
                <w:lang w:val="en-US"/>
              </w:rPr>
              <w:t>invoices</w:t>
            </w:r>
            <w:r w:rsidRPr="00180F32">
              <w:t>/</w:t>
            </w:r>
            <w:r>
              <w:rPr>
                <w:lang w:val="en-US"/>
              </w:rPr>
              <w:t>delete</w:t>
            </w:r>
          </w:p>
          <w:p w:rsidR="00C96D65" w:rsidRPr="00180F32" w:rsidRDefault="00C96D65" w:rsidP="00BF102B">
            <w:pPr>
              <w:pStyle w:val="StyleText"/>
              <w:ind w:firstLine="0"/>
              <w:jc w:val="center"/>
            </w:pPr>
          </w:p>
        </w:tc>
        <w:tc>
          <w:tcPr>
            <w:tcW w:w="3349" w:type="dxa"/>
          </w:tcPr>
          <w:p w:rsidR="00C96D65" w:rsidRPr="00C96D65" w:rsidRDefault="00C96D65" w:rsidP="00C96D65">
            <w:pPr>
              <w:pStyle w:val="StyleText"/>
              <w:ind w:firstLine="0"/>
              <w:rPr>
                <w:rFonts w:ascii="Courier New" w:hAnsi="Courier New" w:cs="Courier New"/>
                <w:sz w:val="24"/>
                <w:szCs w:val="24"/>
              </w:rPr>
            </w:pPr>
            <w:r w:rsidRPr="00C96D65">
              <w:rPr>
                <w:rFonts w:ascii="Courier New" w:hAnsi="Courier New" w:cs="Courier New"/>
                <w:sz w:val="24"/>
                <w:szCs w:val="24"/>
              </w:rPr>
              <w:t>{</w:t>
            </w:r>
          </w:p>
          <w:p w:rsidR="00C96D65" w:rsidRPr="00C96D65" w:rsidRDefault="00C96D65" w:rsidP="00C96D65">
            <w:pPr>
              <w:pStyle w:val="StyleText"/>
              <w:rPr>
                <w:rFonts w:ascii="Courier New" w:hAnsi="Courier New" w:cs="Courier New"/>
                <w:sz w:val="24"/>
                <w:szCs w:val="24"/>
              </w:rPr>
            </w:pPr>
            <w:r w:rsidRPr="00C96D65">
              <w:rPr>
                <w:rFonts w:ascii="Courier New" w:hAnsi="Courier New" w:cs="Courier New"/>
                <w:sz w:val="24"/>
                <w:szCs w:val="24"/>
              </w:rPr>
              <w:t>"numberInvoice":"140i"</w:t>
            </w:r>
          </w:p>
          <w:p w:rsidR="00C96D65" w:rsidRPr="00995DAB" w:rsidRDefault="00C96D65" w:rsidP="00C96D65">
            <w:pPr>
              <w:pStyle w:val="StyleText"/>
              <w:ind w:firstLine="0"/>
              <w:jc w:val="left"/>
              <w:rPr>
                <w:rFonts w:ascii="Courier New" w:hAnsi="Courier New" w:cs="Courier New"/>
                <w:sz w:val="24"/>
                <w:szCs w:val="24"/>
              </w:rPr>
            </w:pPr>
            <w:r w:rsidRPr="00C96D65">
              <w:rPr>
                <w:rFonts w:ascii="Courier New" w:hAnsi="Courier New" w:cs="Courier New"/>
                <w:sz w:val="24"/>
                <w:szCs w:val="24"/>
              </w:rPr>
              <w:t>}</w:t>
            </w:r>
          </w:p>
        </w:tc>
        <w:tc>
          <w:tcPr>
            <w:tcW w:w="1493" w:type="dxa"/>
          </w:tcPr>
          <w:p w:rsidR="00C96D65" w:rsidRPr="00FE0915" w:rsidRDefault="00063C5D" w:rsidP="00C96D65">
            <w:pPr>
              <w:pStyle w:val="StyleText"/>
              <w:ind w:firstLine="0"/>
              <w:jc w:val="center"/>
            </w:pPr>
            <w:r>
              <w:t>(см. рис. 50</w:t>
            </w:r>
            <w:r w:rsidR="004C04E2">
              <w:t>-</w:t>
            </w:r>
            <w:r>
              <w:t>51</w:t>
            </w:r>
            <w:r w:rsidR="00C96D65" w:rsidRPr="00995DAB">
              <w:t>)</w:t>
            </w:r>
          </w:p>
        </w:tc>
      </w:tr>
      <w:tr w:rsidR="000C2C44" w:rsidRPr="00995DAB" w:rsidTr="00BF102B">
        <w:tc>
          <w:tcPr>
            <w:tcW w:w="9571" w:type="dxa"/>
            <w:gridSpan w:val="4"/>
          </w:tcPr>
          <w:p w:rsidR="000C2C44" w:rsidRPr="00FE0915" w:rsidRDefault="000C2C44" w:rsidP="00C96D65">
            <w:pPr>
              <w:pStyle w:val="StyleText"/>
              <w:ind w:firstLine="0"/>
              <w:jc w:val="center"/>
              <w:rPr>
                <w:b/>
              </w:rPr>
            </w:pPr>
            <w:r w:rsidRPr="000C2C44">
              <w:rPr>
                <w:b/>
              </w:rPr>
              <w:t xml:space="preserve">Таблица </w:t>
            </w:r>
            <w:r w:rsidRPr="000C2C44">
              <w:rPr>
                <w:b/>
                <w:lang w:val="en-US"/>
              </w:rPr>
              <w:t>Register</w:t>
            </w:r>
          </w:p>
        </w:tc>
      </w:tr>
      <w:tr w:rsidR="000C2C44" w:rsidRPr="00995DAB" w:rsidTr="007552B0">
        <w:tc>
          <w:tcPr>
            <w:tcW w:w="328" w:type="dxa"/>
          </w:tcPr>
          <w:p w:rsidR="000C2C44" w:rsidRPr="00FE0915" w:rsidRDefault="000C2C44" w:rsidP="00BF102B">
            <w:pPr>
              <w:pStyle w:val="StyleText"/>
              <w:ind w:firstLine="0"/>
              <w:jc w:val="center"/>
            </w:pPr>
            <w:r w:rsidRPr="00FE0915">
              <w:t>8</w:t>
            </w:r>
          </w:p>
        </w:tc>
        <w:tc>
          <w:tcPr>
            <w:tcW w:w="4401" w:type="dxa"/>
          </w:tcPr>
          <w:p w:rsidR="000C2C44" w:rsidRDefault="000C2C44" w:rsidP="000C2C44">
            <w:pPr>
              <w:pStyle w:val="StyleText"/>
              <w:ind w:firstLine="0"/>
              <w:jc w:val="center"/>
            </w:pPr>
            <w:r>
              <w:t>Доба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sidRPr="007552B0">
              <w:rPr>
                <w:lang w:val="en-US"/>
              </w:rPr>
              <w:t>insert</w:t>
            </w:r>
          </w:p>
          <w:p w:rsidR="000C2C44" w:rsidRDefault="000C2C44" w:rsidP="00BF102B">
            <w:pPr>
              <w:pStyle w:val="StyleText"/>
              <w:ind w:firstLine="0"/>
              <w:jc w:val="center"/>
            </w:pPr>
          </w:p>
        </w:tc>
        <w:tc>
          <w:tcPr>
            <w:tcW w:w="3349" w:type="dxa"/>
          </w:tcPr>
          <w:p w:rsidR="000C2C44" w:rsidRPr="007552B0" w:rsidRDefault="000C2C44" w:rsidP="000C2C4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0C2C44" w:rsidRPr="007552B0" w:rsidRDefault="000C2C44" w:rsidP="000C2C4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1.5</w:t>
            </w:r>
          </w:p>
          <w:p w:rsidR="000C2C44" w:rsidRPr="00C96D65" w:rsidRDefault="000C2C44" w:rsidP="000C2C4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995DAB" w:rsidRDefault="000C2C44" w:rsidP="00C96D65">
            <w:pPr>
              <w:pStyle w:val="StyleText"/>
              <w:ind w:firstLine="0"/>
              <w:jc w:val="center"/>
            </w:pPr>
            <w:r w:rsidRPr="00995DAB">
              <w:t xml:space="preserve">(см. рис. </w:t>
            </w:r>
            <w:r w:rsidR="00FE0915" w:rsidRPr="00FE0915">
              <w:t>5</w:t>
            </w:r>
            <w:r w:rsidR="00063C5D">
              <w:t>2</w:t>
            </w:r>
            <w:r w:rsidRPr="00995DAB">
              <w:t>)</w:t>
            </w:r>
          </w:p>
        </w:tc>
      </w:tr>
      <w:tr w:rsidR="000C2C44" w:rsidRPr="00995DAB" w:rsidTr="007552B0">
        <w:tc>
          <w:tcPr>
            <w:tcW w:w="328" w:type="dxa"/>
          </w:tcPr>
          <w:p w:rsidR="000C2C44" w:rsidRPr="00FE0915" w:rsidRDefault="000C2C44" w:rsidP="00BF102B">
            <w:pPr>
              <w:pStyle w:val="StyleText"/>
              <w:ind w:firstLine="0"/>
              <w:jc w:val="center"/>
            </w:pPr>
            <w:r w:rsidRPr="00FE0915">
              <w:t>9</w:t>
            </w:r>
          </w:p>
        </w:tc>
        <w:tc>
          <w:tcPr>
            <w:tcW w:w="4401" w:type="dxa"/>
          </w:tcPr>
          <w:p w:rsidR="000C2C44" w:rsidRDefault="000C2C44" w:rsidP="000C2C44">
            <w:pPr>
              <w:pStyle w:val="StyleText"/>
              <w:ind w:firstLine="0"/>
              <w:jc w:val="center"/>
            </w:pPr>
            <w:r>
              <w:t>Обновление данных о соответствии полувагона определённой накладной</w:t>
            </w:r>
          </w:p>
          <w:p w:rsidR="000C2C44" w:rsidRPr="000C2C44" w:rsidRDefault="000C2C44" w:rsidP="000C2C44">
            <w:pPr>
              <w:pStyle w:val="StyleText"/>
              <w:ind w:firstLine="0"/>
              <w:jc w:val="center"/>
            </w:pPr>
            <w:r>
              <w:rPr>
                <w:lang w:val="en-US"/>
              </w:rPr>
              <w:t>POST</w:t>
            </w:r>
            <w:r w:rsidRPr="000C2C44">
              <w:t>-</w:t>
            </w:r>
            <w:r>
              <w:t>запрос</w:t>
            </w:r>
            <w:r w:rsidRPr="000C2C44">
              <w:t>:</w:t>
            </w:r>
          </w:p>
          <w:p w:rsidR="000C2C44" w:rsidRPr="000C2C44" w:rsidRDefault="000C2C44" w:rsidP="000C2C44">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0C2C44" w:rsidRDefault="000C2C44" w:rsidP="000C2C44">
            <w:pPr>
              <w:pStyle w:val="StyleText"/>
              <w:ind w:firstLine="0"/>
              <w:jc w:val="center"/>
            </w:pPr>
          </w:p>
        </w:tc>
        <w:tc>
          <w:tcPr>
            <w:tcW w:w="3349" w:type="dxa"/>
          </w:tcPr>
          <w:p w:rsidR="00A125E4" w:rsidRPr="007552B0" w:rsidRDefault="00A125E4" w:rsidP="00A125E4">
            <w:pPr>
              <w:pStyle w:val="StyleText"/>
              <w:ind w:firstLine="0"/>
              <w:rPr>
                <w:rFonts w:ascii="Courier New" w:hAnsi="Courier New" w:cs="Courier New"/>
                <w:sz w:val="24"/>
                <w:szCs w:val="24"/>
                <w:lang w:val="en-US"/>
              </w:rPr>
            </w:pPr>
            <w:r w:rsidRPr="007552B0">
              <w:rPr>
                <w:rFonts w:ascii="Courier New" w:hAnsi="Courier New" w:cs="Courier New"/>
                <w:sz w:val="24"/>
                <w:szCs w:val="24"/>
                <w:lang w:val="en-US"/>
              </w:rPr>
              <w:t>{</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fkNumberInvoice":"140i",</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numberWagon":12345678,</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erialNumber":1,</w:t>
            </w:r>
          </w:p>
          <w:p w:rsidR="00A125E4" w:rsidRPr="007552B0" w:rsidRDefault="00A125E4" w:rsidP="00A125E4">
            <w:pPr>
              <w:pStyle w:val="StyleText"/>
              <w:rPr>
                <w:rFonts w:ascii="Courier New" w:hAnsi="Courier New" w:cs="Courier New"/>
                <w:sz w:val="24"/>
                <w:szCs w:val="24"/>
                <w:lang w:val="en-US"/>
              </w:rPr>
            </w:pPr>
            <w:r w:rsidRPr="007552B0">
              <w:rPr>
                <w:rFonts w:ascii="Courier New" w:hAnsi="Courier New" w:cs="Courier New"/>
                <w:sz w:val="24"/>
                <w:szCs w:val="24"/>
                <w:lang w:val="en-US"/>
              </w:rPr>
              <w:t xml:space="preserve">  "sD":</w:t>
            </w:r>
            <w:r>
              <w:rPr>
                <w:rFonts w:ascii="Courier New" w:hAnsi="Courier New" w:cs="Courier New"/>
                <w:sz w:val="24"/>
                <w:szCs w:val="24"/>
                <w:lang w:val="en-US"/>
              </w:rPr>
              <w:t>2.8</w:t>
            </w:r>
          </w:p>
          <w:p w:rsidR="000C2C44" w:rsidRPr="000C2C44" w:rsidRDefault="00A125E4" w:rsidP="00A125E4">
            <w:pPr>
              <w:pStyle w:val="StyleText"/>
              <w:ind w:firstLine="0"/>
              <w:rPr>
                <w:rFonts w:ascii="Courier New" w:hAnsi="Courier New" w:cs="Courier New"/>
                <w:sz w:val="24"/>
                <w:szCs w:val="24"/>
              </w:rPr>
            </w:pPr>
            <w:r w:rsidRPr="007552B0">
              <w:rPr>
                <w:rFonts w:ascii="Courier New" w:hAnsi="Courier New" w:cs="Courier New"/>
                <w:sz w:val="24"/>
                <w:szCs w:val="24"/>
              </w:rPr>
              <w:t>}</w:t>
            </w:r>
          </w:p>
        </w:tc>
        <w:tc>
          <w:tcPr>
            <w:tcW w:w="1493" w:type="dxa"/>
          </w:tcPr>
          <w:p w:rsidR="000C2C44" w:rsidRPr="00FE0915" w:rsidRDefault="00A125E4" w:rsidP="00C96D65">
            <w:pPr>
              <w:pStyle w:val="StyleText"/>
              <w:ind w:firstLine="0"/>
              <w:jc w:val="center"/>
            </w:pPr>
            <w:r w:rsidRPr="00A125E4">
              <w:t>(</w:t>
            </w:r>
            <w:r>
              <w:t xml:space="preserve">см. рис. </w:t>
            </w:r>
            <w:r w:rsidR="00FE0915" w:rsidRPr="00FE0915">
              <w:t>5</w:t>
            </w:r>
            <w:r w:rsidR="00063C5D">
              <w:t>3</w:t>
            </w:r>
            <w:r w:rsidRPr="00FE0915">
              <w:t>)</w:t>
            </w:r>
          </w:p>
        </w:tc>
      </w:tr>
    </w:tbl>
    <w:p w:rsidR="00C96D65" w:rsidRDefault="00C96D65">
      <w:r>
        <w:br w:type="page"/>
      </w:r>
    </w:p>
    <w:p w:rsidR="007552B0" w:rsidRPr="00A125E4" w:rsidRDefault="007552B0" w:rsidP="007552B0">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54"/>
        <w:gridCol w:w="5509"/>
        <w:gridCol w:w="1996"/>
        <w:gridCol w:w="1712"/>
      </w:tblGrid>
      <w:tr w:rsidR="00A125E4" w:rsidRPr="00087025" w:rsidTr="00CE29C7">
        <w:tc>
          <w:tcPr>
            <w:tcW w:w="354" w:type="dxa"/>
          </w:tcPr>
          <w:p w:rsidR="00A125E4" w:rsidRPr="00A125E4" w:rsidRDefault="00A125E4" w:rsidP="00BF102B">
            <w:pPr>
              <w:pStyle w:val="StyleText"/>
              <w:ind w:firstLine="0"/>
              <w:jc w:val="center"/>
            </w:pPr>
            <w:r w:rsidRPr="00A125E4">
              <w:t>10</w:t>
            </w:r>
          </w:p>
        </w:tc>
        <w:tc>
          <w:tcPr>
            <w:tcW w:w="5509" w:type="dxa"/>
          </w:tcPr>
          <w:p w:rsidR="00A125E4" w:rsidRPr="00A125E4" w:rsidRDefault="00A125E4" w:rsidP="00BF102B">
            <w:pPr>
              <w:pStyle w:val="StyleText"/>
              <w:ind w:firstLine="0"/>
              <w:jc w:val="center"/>
            </w:pPr>
            <w:r>
              <w:t>Информация об определённом соответствии полувагона определённой накладной</w:t>
            </w:r>
          </w:p>
          <w:p w:rsidR="00A125E4" w:rsidRPr="00A125E4" w:rsidRDefault="00A125E4" w:rsidP="00BF102B">
            <w:pPr>
              <w:pStyle w:val="StyleText"/>
              <w:ind w:firstLine="0"/>
              <w:jc w:val="center"/>
            </w:pPr>
            <w:r>
              <w:rPr>
                <w:lang w:val="en-US"/>
              </w:rPr>
              <w:t>GET</w:t>
            </w:r>
            <w:r w:rsidRPr="00A125E4">
              <w:t>-</w:t>
            </w:r>
            <w:r>
              <w:t>запрос</w:t>
            </w:r>
            <w:r w:rsidRPr="00A125E4">
              <w:t>:</w:t>
            </w:r>
          </w:p>
          <w:p w:rsidR="00A125E4" w:rsidRPr="00180F32" w:rsidRDefault="00A125E4" w:rsidP="00BF102B">
            <w:pPr>
              <w:pStyle w:val="StyleText"/>
              <w:ind w:firstLine="0"/>
              <w:jc w:val="center"/>
            </w:pPr>
            <w:r w:rsidRPr="00A125E4">
              <w:rPr>
                <w:lang w:val="en-US"/>
              </w:rPr>
              <w:t>http</w:t>
            </w:r>
            <w:r w:rsidRPr="00A125E4">
              <w:t>://</w:t>
            </w:r>
            <w:r w:rsidRPr="00A125E4">
              <w:rPr>
                <w:lang w:val="en-US"/>
              </w:rPr>
              <w:t>localhost</w:t>
            </w:r>
            <w:r w:rsidRPr="00180F32">
              <w:t>:8080/</w:t>
            </w:r>
            <w:r w:rsidRPr="00A125E4">
              <w:rPr>
                <w:lang w:val="en-US"/>
              </w:rPr>
              <w:t>database</w:t>
            </w:r>
            <w:r w:rsidRPr="00180F32">
              <w:t>/</w:t>
            </w:r>
            <w:r w:rsidRPr="00A125E4">
              <w:rPr>
                <w:lang w:val="en-US"/>
              </w:rPr>
              <w:t>register</w:t>
            </w:r>
            <w:r w:rsidRPr="00180F32">
              <w:t>/</w:t>
            </w:r>
            <w:r w:rsidRPr="00A125E4">
              <w:rPr>
                <w:lang w:val="en-US"/>
              </w:rPr>
              <w:t>get</w:t>
            </w:r>
            <w:r w:rsidRPr="00180F32">
              <w:t>/?</w:t>
            </w:r>
            <w:r w:rsidRPr="00A125E4">
              <w:rPr>
                <w:lang w:val="en-US"/>
              </w:rPr>
              <w:t>fkNumberInvoice</w:t>
            </w:r>
            <w:r w:rsidRPr="00180F32">
              <w:t>=140</w:t>
            </w:r>
            <w:r w:rsidRPr="00A125E4">
              <w:rPr>
                <w:lang w:val="en-US"/>
              </w:rPr>
              <w:t>i</w:t>
            </w:r>
            <w:r w:rsidRPr="00180F32">
              <w:t>&amp;</w:t>
            </w:r>
            <w:r w:rsidRPr="00A125E4">
              <w:rPr>
                <w:lang w:val="en-US"/>
              </w:rPr>
              <w:t>numberWagon</w:t>
            </w:r>
            <w:r w:rsidRPr="00180F32">
              <w:t>=12345678</w:t>
            </w:r>
          </w:p>
        </w:tc>
        <w:tc>
          <w:tcPr>
            <w:tcW w:w="1996" w:type="dxa"/>
          </w:tcPr>
          <w:p w:rsidR="00A125E4" w:rsidRDefault="00A125E4" w:rsidP="000C2C44">
            <w:pPr>
              <w:pStyle w:val="StyleText"/>
              <w:ind w:firstLine="0"/>
              <w:rPr>
                <w:lang w:val="en-US"/>
              </w:rPr>
            </w:pPr>
            <w:r>
              <w:rPr>
                <w:lang w:val="en-US"/>
              </w:rPr>
              <w:t>fkNumberInvoice=”140i”</w:t>
            </w:r>
          </w:p>
          <w:p w:rsidR="00A125E4" w:rsidRPr="00A125E4" w:rsidRDefault="00A125E4" w:rsidP="000C2C44">
            <w:pPr>
              <w:pStyle w:val="StyleText"/>
              <w:ind w:firstLine="0"/>
              <w:rPr>
                <w:rFonts w:ascii="Courier New" w:hAnsi="Courier New" w:cs="Courier New"/>
                <w:sz w:val="24"/>
                <w:szCs w:val="24"/>
                <w:lang w:val="en-US"/>
              </w:rPr>
            </w:pPr>
            <w:r w:rsidRPr="00A125E4">
              <w:rPr>
                <w:lang w:val="en-US"/>
              </w:rPr>
              <w:t>numberWagon=12345678</w:t>
            </w:r>
          </w:p>
        </w:tc>
        <w:tc>
          <w:tcPr>
            <w:tcW w:w="1712" w:type="dxa"/>
          </w:tcPr>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fkNumberInvoice": "140i",</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numberWagon": 12345678,</w:t>
            </w:r>
          </w:p>
          <w:p w:rsidR="00A125E4" w:rsidRPr="00A125E4"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arrivalMark": false,</w:t>
            </w:r>
          </w:p>
          <w:p w:rsidR="00A125E4" w:rsidRPr="00180F32" w:rsidRDefault="00A125E4" w:rsidP="00A125E4">
            <w:pPr>
              <w:pStyle w:val="StyleText"/>
              <w:jc w:val="center"/>
              <w:rPr>
                <w:rFonts w:ascii="Courier New" w:hAnsi="Courier New" w:cs="Courier New"/>
                <w:sz w:val="24"/>
                <w:szCs w:val="24"/>
                <w:lang w:val="en-US"/>
              </w:rPr>
            </w:pPr>
            <w:r w:rsidRPr="00A125E4">
              <w:rPr>
                <w:rFonts w:ascii="Courier New" w:hAnsi="Courier New" w:cs="Courier New"/>
                <w:sz w:val="24"/>
                <w:szCs w:val="24"/>
                <w:lang w:val="en-US"/>
              </w:rPr>
              <w:t xml:space="preserve">    </w:t>
            </w:r>
            <w:r w:rsidRPr="00180F32">
              <w:rPr>
                <w:rFonts w:ascii="Courier New" w:hAnsi="Courier New" w:cs="Courier New"/>
                <w:sz w:val="24"/>
                <w:szCs w:val="24"/>
                <w:lang w:val="en-US"/>
              </w:rPr>
              <w:t>"</w:t>
            </w:r>
            <w:r w:rsidRPr="00A125E4">
              <w:rPr>
                <w:rFonts w:ascii="Courier New" w:hAnsi="Courier New" w:cs="Courier New"/>
                <w:sz w:val="24"/>
                <w:szCs w:val="24"/>
                <w:lang w:val="en-US"/>
              </w:rPr>
              <w:t>serialNumber</w:t>
            </w:r>
            <w:r w:rsidRPr="00180F32">
              <w:rPr>
                <w:rFonts w:ascii="Courier New" w:hAnsi="Courier New" w:cs="Courier New"/>
                <w:sz w:val="24"/>
                <w:szCs w:val="24"/>
                <w:lang w:val="en-US"/>
              </w:rPr>
              <w:t>": 1,</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A125E4" w:rsidRPr="00180F32" w:rsidRDefault="00A125E4" w:rsidP="00A125E4">
            <w:pPr>
              <w:pStyle w:val="StyleText"/>
              <w:jc w:val="center"/>
              <w:rPr>
                <w:rFonts w:ascii="Courier New" w:hAnsi="Courier New" w:cs="Courier New"/>
                <w:sz w:val="24"/>
                <w:szCs w:val="24"/>
                <w:lang w:val="en-US"/>
              </w:rPr>
            </w:pPr>
            <w:r w:rsidRPr="00180F32">
              <w:rPr>
                <w:rFonts w:ascii="Courier New" w:hAnsi="Courier New" w:cs="Courier New"/>
                <w:sz w:val="24"/>
                <w:szCs w:val="24"/>
                <w:lang w:val="en-US"/>
              </w:rPr>
              <w:t xml:space="preserve">    "</w:t>
            </w:r>
            <w:r w:rsidRPr="00A125E4">
              <w:rPr>
                <w:rFonts w:ascii="Courier New" w:hAnsi="Courier New" w:cs="Courier New"/>
                <w:sz w:val="24"/>
                <w:szCs w:val="24"/>
                <w:lang w:val="en-US"/>
              </w:rPr>
              <w:t>sD</w:t>
            </w:r>
            <w:r w:rsidRPr="00180F32">
              <w:rPr>
                <w:rFonts w:ascii="Courier New" w:hAnsi="Courier New" w:cs="Courier New"/>
                <w:sz w:val="24"/>
                <w:szCs w:val="24"/>
                <w:lang w:val="en-US"/>
              </w:rPr>
              <w:t>": 2.8</w:t>
            </w:r>
          </w:p>
          <w:p w:rsidR="00A125E4" w:rsidRPr="001257FD" w:rsidRDefault="00A125E4" w:rsidP="00A125E4">
            <w:pPr>
              <w:pStyle w:val="StyleText"/>
              <w:ind w:firstLine="0"/>
              <w:jc w:val="center"/>
              <w:rPr>
                <w:rFonts w:ascii="Courier New" w:hAnsi="Courier New" w:cs="Courier New"/>
                <w:sz w:val="24"/>
                <w:szCs w:val="24"/>
                <w:lang w:val="en-US"/>
              </w:rPr>
            </w:pPr>
            <w:r w:rsidRPr="001257FD">
              <w:rPr>
                <w:rFonts w:ascii="Courier New" w:hAnsi="Courier New" w:cs="Courier New"/>
                <w:sz w:val="24"/>
                <w:szCs w:val="24"/>
                <w:lang w:val="en-US"/>
              </w:rPr>
              <w:t xml:space="preserve">} </w:t>
            </w:r>
            <w:r w:rsidRPr="001257FD">
              <w:rPr>
                <w:lang w:val="en-US"/>
              </w:rPr>
              <w:t>(</w:t>
            </w:r>
            <w:r w:rsidRPr="00A125E4">
              <w:t>см</w:t>
            </w:r>
            <w:r w:rsidRPr="001257FD">
              <w:rPr>
                <w:lang w:val="en-US"/>
              </w:rPr>
              <w:t xml:space="preserve">. </w:t>
            </w:r>
            <w:r w:rsidRPr="00A125E4">
              <w:t>рис</w:t>
            </w:r>
            <w:r w:rsidRPr="001257FD">
              <w:rPr>
                <w:lang w:val="en-US"/>
              </w:rPr>
              <w:t xml:space="preserve">. </w:t>
            </w:r>
            <w:r w:rsidR="00FE0915" w:rsidRPr="001257FD">
              <w:rPr>
                <w:lang w:val="en-US"/>
              </w:rPr>
              <w:t>5</w:t>
            </w:r>
            <w:r w:rsidR="00063C5D" w:rsidRPr="001257FD">
              <w:rPr>
                <w:lang w:val="en-US"/>
              </w:rPr>
              <w:t>4</w:t>
            </w:r>
            <w:r w:rsidRPr="001257FD">
              <w:rPr>
                <w:lang w:val="en-US"/>
              </w:rPr>
              <w:t>)</w:t>
            </w:r>
          </w:p>
        </w:tc>
      </w:tr>
      <w:tr w:rsidR="001A458E" w:rsidRPr="00A125E4" w:rsidTr="00CE29C7">
        <w:tc>
          <w:tcPr>
            <w:tcW w:w="354" w:type="dxa"/>
          </w:tcPr>
          <w:p w:rsidR="001A458E" w:rsidRPr="00FE0915" w:rsidRDefault="001A458E" w:rsidP="00BF102B">
            <w:pPr>
              <w:pStyle w:val="StyleText"/>
              <w:ind w:firstLine="0"/>
              <w:jc w:val="center"/>
            </w:pPr>
            <w:r w:rsidRPr="00FE0915">
              <w:t>11</w:t>
            </w:r>
          </w:p>
        </w:tc>
        <w:tc>
          <w:tcPr>
            <w:tcW w:w="5509" w:type="dxa"/>
          </w:tcPr>
          <w:p w:rsidR="001A458E" w:rsidRDefault="001A458E" w:rsidP="001A458E">
            <w:pPr>
              <w:pStyle w:val="StyleText"/>
              <w:ind w:firstLine="0"/>
              <w:jc w:val="center"/>
            </w:pPr>
            <w:r>
              <w:t>Обновление данных о соответствии полувагона определённой накладной</w:t>
            </w:r>
          </w:p>
          <w:p w:rsidR="001A458E" w:rsidRPr="000C2C44" w:rsidRDefault="001A458E" w:rsidP="001A458E">
            <w:pPr>
              <w:pStyle w:val="StyleText"/>
              <w:ind w:firstLine="0"/>
              <w:jc w:val="center"/>
            </w:pPr>
            <w:r>
              <w:rPr>
                <w:lang w:val="en-US"/>
              </w:rPr>
              <w:t>POST</w:t>
            </w:r>
            <w:r w:rsidRPr="000C2C44">
              <w:t>-</w:t>
            </w:r>
            <w:r>
              <w:t>запрос</w:t>
            </w:r>
            <w:r w:rsidRPr="000C2C44">
              <w:t>:</w:t>
            </w:r>
          </w:p>
          <w:p w:rsidR="001A458E" w:rsidRPr="000C2C44" w:rsidRDefault="001A458E" w:rsidP="001A458E">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1A458E" w:rsidRDefault="001A458E" w:rsidP="00BF102B">
            <w:pPr>
              <w:pStyle w:val="StyleText"/>
              <w:ind w:firstLine="0"/>
              <w:jc w:val="center"/>
            </w:pPr>
          </w:p>
        </w:tc>
        <w:tc>
          <w:tcPr>
            <w:tcW w:w="1996" w:type="dxa"/>
          </w:tcPr>
          <w:p w:rsidR="001A458E" w:rsidRPr="001A458E" w:rsidRDefault="001A458E" w:rsidP="001A458E">
            <w:pPr>
              <w:pStyle w:val="StyleText"/>
              <w:ind w:firstLine="0"/>
              <w:rPr>
                <w:rFonts w:ascii="Courier New" w:hAnsi="Courier New" w:cs="Courier New"/>
                <w:sz w:val="24"/>
                <w:szCs w:val="24"/>
                <w:lang w:val="en-US"/>
              </w:rPr>
            </w:pPr>
            <w:r w:rsidRPr="001A458E">
              <w:rPr>
                <w:rFonts w:ascii="Courier New" w:hAnsi="Courier New" w:cs="Courier New"/>
                <w:sz w:val="24"/>
                <w:szCs w:val="24"/>
                <w:lang w:val="en-US"/>
              </w:rPr>
              <w:t>{</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fkNumberInvoice":"140i",</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numberWagon":12345678,</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erialNumber":4,</w:t>
            </w:r>
          </w:p>
          <w:p w:rsidR="001A458E" w:rsidRPr="001A458E" w:rsidRDefault="001A458E" w:rsidP="001A458E">
            <w:pPr>
              <w:pStyle w:val="StyleText"/>
              <w:rPr>
                <w:rFonts w:ascii="Courier New" w:hAnsi="Courier New" w:cs="Courier New"/>
                <w:sz w:val="24"/>
                <w:szCs w:val="24"/>
                <w:lang w:val="en-US"/>
              </w:rPr>
            </w:pPr>
            <w:r w:rsidRPr="001A458E">
              <w:rPr>
                <w:rFonts w:ascii="Courier New" w:hAnsi="Courier New" w:cs="Courier New"/>
                <w:sz w:val="24"/>
                <w:szCs w:val="24"/>
                <w:lang w:val="en-US"/>
              </w:rPr>
              <w:t xml:space="preserve">  "sD":2.8</w:t>
            </w:r>
          </w:p>
          <w:p w:rsidR="001A458E" w:rsidRPr="001A458E" w:rsidRDefault="001A458E" w:rsidP="001A458E">
            <w:pPr>
              <w:pStyle w:val="StyleText"/>
              <w:ind w:firstLine="0"/>
            </w:pPr>
            <w:r w:rsidRPr="001A458E">
              <w:rPr>
                <w:rFonts w:ascii="Courier New" w:hAnsi="Courier New" w:cs="Courier New"/>
                <w:sz w:val="24"/>
                <w:szCs w:val="24"/>
              </w:rPr>
              <w:t>}</w:t>
            </w:r>
          </w:p>
        </w:tc>
        <w:tc>
          <w:tcPr>
            <w:tcW w:w="1712" w:type="dxa"/>
          </w:tcPr>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w:t>
            </w:r>
          </w:p>
          <w:p w:rsidR="001A458E" w:rsidRPr="001A458E" w:rsidRDefault="001A458E" w:rsidP="001A458E">
            <w:pPr>
              <w:pStyle w:val="StyleText"/>
              <w:ind w:firstLine="0"/>
              <w:rPr>
                <w:rFonts w:ascii="Courier New" w:hAnsi="Courier New" w:cs="Courier New"/>
                <w:sz w:val="24"/>
                <w:szCs w:val="24"/>
              </w:rPr>
            </w:pPr>
            <w:r w:rsidRPr="001A458E">
              <w:rPr>
                <w:rFonts w:ascii="Courier New" w:hAnsi="Courier New" w:cs="Courier New"/>
                <w:sz w:val="24"/>
                <w:szCs w:val="24"/>
              </w:rPr>
              <w:t>"message": "Порядковый номер полувагона не изменяется! Чтобы изменить порядковый номер полувагона необходимо удалить запись с данным порядковым номером и добавить на её основе новую, с новым порядковым номером!"</w:t>
            </w:r>
          </w:p>
          <w:p w:rsidR="001A458E" w:rsidRPr="00FE0915" w:rsidRDefault="001A458E" w:rsidP="001A458E">
            <w:pPr>
              <w:pStyle w:val="StyleText"/>
              <w:jc w:val="center"/>
              <w:rPr>
                <w:szCs w:val="28"/>
              </w:rPr>
            </w:pPr>
            <w:r w:rsidRPr="001A458E">
              <w:rPr>
                <w:szCs w:val="28"/>
              </w:rPr>
              <w:t xml:space="preserve">}(см. рис. </w:t>
            </w:r>
            <w:r w:rsidR="00FE0915" w:rsidRPr="00FE0915">
              <w:rPr>
                <w:szCs w:val="28"/>
              </w:rPr>
              <w:t>5</w:t>
            </w:r>
            <w:r w:rsidR="00063C5D">
              <w:rPr>
                <w:szCs w:val="28"/>
              </w:rPr>
              <w:t>5</w:t>
            </w:r>
            <w:r w:rsidRPr="00FE0915">
              <w:rPr>
                <w:szCs w:val="28"/>
              </w:rPr>
              <w:t>)</w:t>
            </w:r>
          </w:p>
        </w:tc>
      </w:tr>
    </w:tbl>
    <w:p w:rsidR="00CE29C7" w:rsidRPr="00A125E4" w:rsidRDefault="00CE29C7" w:rsidP="00CE29C7">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403"/>
        <w:gridCol w:w="4299"/>
        <w:gridCol w:w="2627"/>
        <w:gridCol w:w="2242"/>
      </w:tblGrid>
      <w:tr w:rsidR="00CE29C7" w:rsidRPr="00A125E4" w:rsidTr="00EF0BBF">
        <w:tc>
          <w:tcPr>
            <w:tcW w:w="403" w:type="dxa"/>
          </w:tcPr>
          <w:p w:rsidR="00CE29C7" w:rsidRPr="00A125E4" w:rsidRDefault="00CE29C7" w:rsidP="00CE29C7">
            <w:pPr>
              <w:pStyle w:val="StyleText"/>
              <w:ind w:firstLine="0"/>
              <w:jc w:val="center"/>
            </w:pPr>
            <w:r w:rsidRPr="00A125E4">
              <w:t>1</w:t>
            </w:r>
            <w:r>
              <w:t>2</w:t>
            </w:r>
          </w:p>
        </w:tc>
        <w:tc>
          <w:tcPr>
            <w:tcW w:w="4299" w:type="dxa"/>
          </w:tcPr>
          <w:p w:rsidR="00CE29C7" w:rsidRDefault="00CE29C7" w:rsidP="00CE29C7">
            <w:pPr>
              <w:pStyle w:val="StyleText"/>
              <w:ind w:firstLine="0"/>
              <w:jc w:val="center"/>
            </w:pPr>
            <w:r>
              <w:t>Обновление данных о соответствии полувагона определённой накладной</w:t>
            </w:r>
          </w:p>
          <w:p w:rsidR="00CE29C7" w:rsidRPr="000C2C44" w:rsidRDefault="00CE29C7" w:rsidP="00CE29C7">
            <w:pPr>
              <w:pStyle w:val="StyleText"/>
              <w:ind w:firstLine="0"/>
              <w:jc w:val="center"/>
            </w:pPr>
            <w:r>
              <w:rPr>
                <w:lang w:val="en-US"/>
              </w:rPr>
              <w:t>POST</w:t>
            </w:r>
            <w:r w:rsidRPr="000C2C44">
              <w:t>-</w:t>
            </w:r>
            <w:r>
              <w:t>запрос</w:t>
            </w:r>
            <w:r w:rsidRPr="000C2C44">
              <w:t>:</w:t>
            </w:r>
          </w:p>
          <w:p w:rsidR="00CE29C7" w:rsidRPr="000C2C44" w:rsidRDefault="00CE29C7" w:rsidP="00CE29C7">
            <w:pPr>
              <w:pStyle w:val="StyleText"/>
              <w:ind w:firstLine="0"/>
              <w:jc w:val="center"/>
            </w:pPr>
            <w:r w:rsidRPr="007552B0">
              <w:rPr>
                <w:lang w:val="en-US"/>
              </w:rPr>
              <w:t>http</w:t>
            </w:r>
            <w:r w:rsidRPr="000C2C44">
              <w:t>://</w:t>
            </w:r>
            <w:r w:rsidRPr="007552B0">
              <w:rPr>
                <w:lang w:val="en-US"/>
              </w:rPr>
              <w:t>localhost</w:t>
            </w:r>
            <w:r w:rsidRPr="000C2C44">
              <w:t>:8080/</w:t>
            </w:r>
            <w:r w:rsidRPr="007552B0">
              <w:rPr>
                <w:lang w:val="en-US"/>
              </w:rPr>
              <w:t>database</w:t>
            </w:r>
            <w:r w:rsidRPr="000C2C44">
              <w:t>/</w:t>
            </w:r>
            <w:r w:rsidRPr="007552B0">
              <w:rPr>
                <w:lang w:val="en-US"/>
              </w:rPr>
              <w:t>register</w:t>
            </w:r>
            <w:r w:rsidRPr="000C2C44">
              <w:t>/</w:t>
            </w:r>
            <w:r>
              <w:rPr>
                <w:lang w:val="en-US"/>
              </w:rPr>
              <w:t>update</w:t>
            </w:r>
          </w:p>
          <w:p w:rsidR="00CE29C7" w:rsidRPr="00CE29C7" w:rsidRDefault="00CE29C7" w:rsidP="00BF102B">
            <w:pPr>
              <w:pStyle w:val="StyleText"/>
              <w:ind w:firstLine="0"/>
              <w:jc w:val="center"/>
            </w:pP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numberWagon":123456,</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erialNumber":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xml:space="preserve">  "sD":2.8</w:t>
            </w:r>
          </w:p>
          <w:p w:rsidR="00CE29C7" w:rsidRPr="00A125E4"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rPr>
            </w:pPr>
            <w:r w:rsidRPr="00CE29C7">
              <w:rPr>
                <w:rFonts w:ascii="Courier New" w:hAnsi="Courier New" w:cs="Courier New"/>
                <w:sz w:val="24"/>
                <w:szCs w:val="24"/>
              </w:rPr>
              <w:t>{</w:t>
            </w:r>
          </w:p>
          <w:p w:rsidR="00CE29C7" w:rsidRPr="00CE29C7" w:rsidRDefault="00CE29C7" w:rsidP="00CE29C7">
            <w:pPr>
              <w:pStyle w:val="StyleText"/>
              <w:jc w:val="center"/>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message</w:t>
            </w:r>
            <w:r w:rsidRPr="00CE29C7">
              <w:rPr>
                <w:rFonts w:ascii="Courier New" w:hAnsi="Courier New" w:cs="Courier New"/>
                <w:sz w:val="24"/>
                <w:szCs w:val="24"/>
              </w:rPr>
              <w:t>": "Номер полувагона должен состоять из 8 цифр!"</w:t>
            </w:r>
          </w:p>
          <w:p w:rsidR="00CE29C7" w:rsidRPr="00CE29C7" w:rsidRDefault="00CE29C7" w:rsidP="00CE29C7">
            <w:pPr>
              <w:pStyle w:val="StyleText"/>
              <w:ind w:firstLine="0"/>
              <w:jc w:val="center"/>
              <w:rPr>
                <w:rFonts w:ascii="Courier New" w:hAnsi="Courier New" w:cs="Courier New"/>
                <w:sz w:val="24"/>
                <w:szCs w:val="24"/>
              </w:rPr>
            </w:pPr>
            <w:r w:rsidRPr="00CE29C7">
              <w:rPr>
                <w:rFonts w:ascii="Courier New" w:hAnsi="Courier New" w:cs="Courier New"/>
                <w:sz w:val="24"/>
                <w:szCs w:val="24"/>
              </w:rPr>
              <w:t xml:space="preserve">} </w:t>
            </w:r>
            <w:r w:rsidRPr="00CE29C7">
              <w:t>(</w:t>
            </w:r>
            <w:r w:rsidRPr="00A125E4">
              <w:t>см</w:t>
            </w:r>
            <w:r w:rsidRPr="00CE29C7">
              <w:t xml:space="preserve">. </w:t>
            </w:r>
            <w:r w:rsidRPr="00A125E4">
              <w:t>рис</w:t>
            </w:r>
            <w:r w:rsidRPr="00CE29C7">
              <w:t xml:space="preserve">. </w:t>
            </w:r>
            <w:r w:rsidR="00FE0915">
              <w:t>5</w:t>
            </w:r>
            <w:r w:rsidR="00063C5D">
              <w:t>6</w:t>
            </w:r>
            <w:r w:rsidRPr="00A125E4">
              <w:t>)</w:t>
            </w:r>
          </w:p>
        </w:tc>
      </w:tr>
      <w:tr w:rsidR="00CE29C7" w:rsidRPr="00CE29C7" w:rsidTr="00EF0BBF">
        <w:tc>
          <w:tcPr>
            <w:tcW w:w="403" w:type="dxa"/>
          </w:tcPr>
          <w:p w:rsidR="00CE29C7" w:rsidRPr="00FE0915" w:rsidRDefault="00CE29C7" w:rsidP="00CE29C7">
            <w:pPr>
              <w:pStyle w:val="StyleText"/>
              <w:ind w:firstLine="0"/>
              <w:jc w:val="center"/>
            </w:pPr>
            <w:r w:rsidRPr="00FE0915">
              <w:t>13</w:t>
            </w:r>
          </w:p>
        </w:tc>
        <w:tc>
          <w:tcPr>
            <w:tcW w:w="4299" w:type="dxa"/>
          </w:tcPr>
          <w:p w:rsidR="00CE29C7" w:rsidRPr="00180F32" w:rsidRDefault="00CE29C7" w:rsidP="00CE29C7">
            <w:pPr>
              <w:pStyle w:val="StyleText"/>
              <w:ind w:firstLine="0"/>
              <w:jc w:val="center"/>
            </w:pPr>
            <w:r>
              <w:t>Информация обо всех соответствиях полувагонов определённым накладным</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CE29C7" w:rsidRDefault="00CE29C7" w:rsidP="00CE29C7">
            <w:pPr>
              <w:pStyle w:val="StyleText"/>
              <w:ind w:firstLine="0"/>
              <w:rPr>
                <w:rFonts w:ascii="Courier New" w:hAnsi="Courier New" w:cs="Courier New"/>
                <w:sz w:val="24"/>
                <w:szCs w:val="24"/>
                <w:lang w:val="en-US"/>
              </w:rPr>
            </w:pPr>
            <w:r w:rsidRPr="00CE29C7">
              <w:rPr>
                <w:rFonts w:ascii="Courier New" w:hAnsi="Courier New" w:cs="Courier New"/>
                <w:sz w:val="24"/>
                <w:szCs w:val="24"/>
                <w:lang w:val="en-US"/>
              </w:rPr>
              <w:t>[{</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1234567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erialNumber": 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ctualSerialNumber": 0,</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sD": 2.8</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 {</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fkNumberInvoice": "140i",</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numberWagon": 87654321,</w:t>
            </w:r>
          </w:p>
          <w:p w:rsidR="00CE29C7" w:rsidRPr="00CE29C7" w:rsidRDefault="00CE29C7" w:rsidP="00CE29C7">
            <w:pPr>
              <w:pStyle w:val="StyleText"/>
              <w:rPr>
                <w:rFonts w:ascii="Courier New" w:hAnsi="Courier New" w:cs="Courier New"/>
                <w:sz w:val="24"/>
                <w:szCs w:val="24"/>
                <w:lang w:val="en-US"/>
              </w:rPr>
            </w:pPr>
            <w:r w:rsidRPr="00CE29C7">
              <w:rPr>
                <w:rFonts w:ascii="Courier New" w:hAnsi="Courier New" w:cs="Courier New"/>
                <w:sz w:val="24"/>
                <w:szCs w:val="24"/>
                <w:lang w:val="en-US"/>
              </w:rPr>
              <w:t>"arrivalMark": false,</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serialNumber</w:t>
            </w:r>
            <w:r w:rsidRPr="00180F32">
              <w:rPr>
                <w:rFonts w:ascii="Courier New" w:hAnsi="Courier New" w:cs="Courier New"/>
                <w:sz w:val="24"/>
                <w:szCs w:val="24"/>
                <w:lang w:val="en-US"/>
              </w:rPr>
              <w:t>": 2,</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r w:rsidRPr="00CE29C7">
              <w:rPr>
                <w:rFonts w:ascii="Courier New" w:hAnsi="Courier New" w:cs="Courier New"/>
                <w:sz w:val="24"/>
                <w:szCs w:val="24"/>
                <w:lang w:val="en-US"/>
              </w:rPr>
              <w:t>actualSerialNumber</w:t>
            </w:r>
            <w:r w:rsidRPr="00180F32">
              <w:rPr>
                <w:rFonts w:ascii="Courier New" w:hAnsi="Courier New" w:cs="Courier New"/>
                <w:sz w:val="24"/>
                <w:szCs w:val="24"/>
                <w:lang w:val="en-US"/>
              </w:rPr>
              <w:t>": 0,</w:t>
            </w:r>
          </w:p>
          <w:p w:rsidR="00CE29C7" w:rsidRPr="00CE29C7" w:rsidRDefault="00CE29C7" w:rsidP="00CE29C7">
            <w:pPr>
              <w:pStyle w:val="StyleText"/>
              <w:rPr>
                <w:rFonts w:ascii="Courier New" w:hAnsi="Courier New" w:cs="Courier New"/>
                <w:sz w:val="24"/>
                <w:szCs w:val="24"/>
              </w:rPr>
            </w:pPr>
            <w:r w:rsidRPr="00CE29C7">
              <w:rPr>
                <w:rFonts w:ascii="Courier New" w:hAnsi="Courier New" w:cs="Courier New"/>
                <w:sz w:val="24"/>
                <w:szCs w:val="24"/>
              </w:rPr>
              <w:t>"</w:t>
            </w:r>
            <w:r w:rsidRPr="00CE29C7">
              <w:rPr>
                <w:rFonts w:ascii="Courier New" w:hAnsi="Courier New" w:cs="Courier New"/>
                <w:sz w:val="24"/>
                <w:szCs w:val="24"/>
                <w:lang w:val="en-US"/>
              </w:rPr>
              <w:t>sD</w:t>
            </w:r>
            <w:r w:rsidRPr="00CE29C7">
              <w:rPr>
                <w:rFonts w:ascii="Courier New" w:hAnsi="Courier New" w:cs="Courier New"/>
                <w:sz w:val="24"/>
                <w:szCs w:val="24"/>
              </w:rPr>
              <w:t>": 4.7</w:t>
            </w:r>
          </w:p>
          <w:p w:rsidR="00CE29C7" w:rsidRPr="00FE0915" w:rsidRDefault="00CE29C7" w:rsidP="00CE29C7">
            <w:pPr>
              <w:pStyle w:val="StyleImage"/>
            </w:pPr>
            <w:r w:rsidRPr="00CE29C7">
              <w:rPr>
                <w:rFonts w:ascii="Courier New" w:hAnsi="Courier New" w:cs="Courier New"/>
                <w:sz w:val="24"/>
                <w:szCs w:val="24"/>
              </w:rPr>
              <w:t xml:space="preserve">}] </w:t>
            </w:r>
            <w:r w:rsidR="00FE0915">
              <w:rPr>
                <w:rStyle w:val="StyleText0"/>
              </w:rPr>
              <w:t>(см. рис. 5</w:t>
            </w:r>
            <w:r w:rsidR="00063C5D">
              <w:rPr>
                <w:rStyle w:val="StyleText0"/>
              </w:rPr>
              <w:t>7</w:t>
            </w:r>
            <w:r w:rsidRPr="00CE29C7">
              <w:rPr>
                <w:rStyle w:val="StyleText0"/>
              </w:rPr>
              <w:t>)</w:t>
            </w:r>
          </w:p>
        </w:tc>
      </w:tr>
      <w:tr w:rsidR="00CE29C7" w:rsidRPr="00477073" w:rsidTr="00EF0BBF">
        <w:tc>
          <w:tcPr>
            <w:tcW w:w="403" w:type="dxa"/>
          </w:tcPr>
          <w:p w:rsidR="00CE29C7" w:rsidRPr="00FE0915" w:rsidRDefault="00CE29C7" w:rsidP="00CE29C7">
            <w:pPr>
              <w:pStyle w:val="StyleText"/>
              <w:ind w:firstLine="0"/>
              <w:jc w:val="center"/>
            </w:pPr>
            <w:r w:rsidRPr="00FE0915">
              <w:t>14</w:t>
            </w:r>
          </w:p>
        </w:tc>
        <w:tc>
          <w:tcPr>
            <w:tcW w:w="4299" w:type="dxa"/>
          </w:tcPr>
          <w:p w:rsidR="00CE29C7" w:rsidRDefault="00CE29C7" w:rsidP="00CE29C7">
            <w:pPr>
              <w:pStyle w:val="StyleText"/>
              <w:ind w:firstLine="0"/>
              <w:jc w:val="center"/>
            </w:pPr>
            <w:r>
              <w:t>Информация обо всех номерах полувагонов, которые занесены в таблицу соответствия</w:t>
            </w:r>
          </w:p>
          <w:p w:rsidR="00CE29C7" w:rsidRPr="00180F32" w:rsidRDefault="00CE29C7" w:rsidP="00CE29C7">
            <w:pPr>
              <w:pStyle w:val="StyleText"/>
              <w:ind w:firstLine="0"/>
              <w:jc w:val="center"/>
            </w:pPr>
            <w:r>
              <w:rPr>
                <w:lang w:val="en-US"/>
              </w:rPr>
              <w:t>POST</w:t>
            </w:r>
            <w:r w:rsidRPr="00180F32">
              <w:t>-</w:t>
            </w:r>
            <w:r>
              <w:t>запрос</w:t>
            </w:r>
            <w:r w:rsidRPr="00180F32">
              <w:t>:</w:t>
            </w:r>
          </w:p>
          <w:p w:rsidR="00CE29C7" w:rsidRPr="00180F32" w:rsidRDefault="00CE29C7" w:rsidP="00CE29C7">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r w:rsidRPr="00180F32">
              <w:t>/</w:t>
            </w:r>
            <w:r w:rsidRPr="00CE29C7">
              <w:rPr>
                <w:lang w:val="en-US"/>
              </w:rPr>
              <w:t>numbers</w:t>
            </w:r>
          </w:p>
        </w:tc>
        <w:tc>
          <w:tcPr>
            <w:tcW w:w="2627" w:type="dxa"/>
          </w:tcPr>
          <w:p w:rsidR="00CE29C7" w:rsidRPr="00CE29C7" w:rsidRDefault="00CE29C7" w:rsidP="00CE29C7">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242" w:type="dxa"/>
          </w:tcPr>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12345678</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w:t>
            </w:r>
          </w:p>
          <w:p w:rsidR="00CE29C7" w:rsidRPr="00180F32" w:rsidRDefault="00CE29C7" w:rsidP="00CE29C7">
            <w:pPr>
              <w:pStyle w:val="StyleText"/>
              <w:rPr>
                <w:rFonts w:ascii="Courier New" w:hAnsi="Courier New" w:cs="Courier New"/>
                <w:sz w:val="24"/>
                <w:szCs w:val="24"/>
                <w:lang w:val="en-US"/>
              </w:rPr>
            </w:pPr>
            <w:r w:rsidRPr="00180F32">
              <w:rPr>
                <w:rFonts w:ascii="Courier New" w:hAnsi="Courier New" w:cs="Courier New"/>
                <w:sz w:val="24"/>
                <w:szCs w:val="24"/>
                <w:lang w:val="en-US"/>
              </w:rPr>
              <w:t xml:space="preserve">    "numberWagon": 87654321</w:t>
            </w:r>
          </w:p>
          <w:p w:rsidR="00CE29C7" w:rsidRPr="005932AC" w:rsidRDefault="00CE29C7" w:rsidP="00CE29C7">
            <w:pPr>
              <w:pStyle w:val="StyleText"/>
              <w:ind w:firstLine="0"/>
              <w:rPr>
                <w:rFonts w:ascii="Courier New" w:hAnsi="Courier New" w:cs="Courier New"/>
                <w:sz w:val="24"/>
                <w:szCs w:val="24"/>
                <w:lang w:val="en-US"/>
              </w:rPr>
            </w:pPr>
            <w:r w:rsidRPr="00180F32">
              <w:rPr>
                <w:rFonts w:ascii="Courier New" w:hAnsi="Courier New" w:cs="Courier New"/>
                <w:sz w:val="24"/>
                <w:szCs w:val="24"/>
                <w:lang w:val="en-US"/>
              </w:rPr>
              <w:t>}]</w:t>
            </w:r>
            <w:r w:rsidR="005932AC" w:rsidRPr="00180F32">
              <w:rPr>
                <w:rFonts w:ascii="Courier New" w:hAnsi="Courier New" w:cs="Courier New"/>
                <w:sz w:val="24"/>
                <w:szCs w:val="24"/>
                <w:lang w:val="en-US"/>
              </w:rPr>
              <w:t xml:space="preserve"> </w:t>
            </w:r>
            <w:r w:rsidR="005932AC" w:rsidRPr="00180F32">
              <w:rPr>
                <w:lang w:val="en-US"/>
              </w:rPr>
              <w:t>(</w:t>
            </w:r>
            <w:r w:rsidR="005932AC" w:rsidRPr="005932AC">
              <w:t>см</w:t>
            </w:r>
            <w:r w:rsidR="005932AC" w:rsidRPr="00180F32">
              <w:rPr>
                <w:lang w:val="en-US"/>
              </w:rPr>
              <w:t xml:space="preserve">. </w:t>
            </w:r>
            <w:r w:rsidR="005932AC" w:rsidRPr="005932AC">
              <w:t>рис</w:t>
            </w:r>
            <w:r w:rsidR="00063C5D">
              <w:rPr>
                <w:lang w:val="en-US"/>
              </w:rPr>
              <w:t>. 58</w:t>
            </w:r>
            <w:r w:rsidR="005932AC" w:rsidRPr="00180F32">
              <w:rPr>
                <w:lang w:val="en-US"/>
              </w:rPr>
              <w:t>)</w:t>
            </w:r>
          </w:p>
        </w:tc>
      </w:tr>
    </w:tbl>
    <w:p w:rsidR="00EF0BBF" w:rsidRPr="00A125E4" w:rsidRDefault="00EF0BBF" w:rsidP="00EF0BBF">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54"/>
        <w:gridCol w:w="2742"/>
        <w:gridCol w:w="5050"/>
        <w:gridCol w:w="1425"/>
      </w:tblGrid>
      <w:tr w:rsidR="00EF0BBF" w:rsidRPr="00A125E4" w:rsidTr="00BF102B">
        <w:tc>
          <w:tcPr>
            <w:tcW w:w="9571" w:type="dxa"/>
            <w:gridSpan w:val="4"/>
          </w:tcPr>
          <w:p w:rsidR="00EF0BBF" w:rsidRPr="00EF0BBF" w:rsidRDefault="00EF0BBF" w:rsidP="00EF0BBF">
            <w:pPr>
              <w:pStyle w:val="StyleText"/>
              <w:jc w:val="center"/>
              <w:rPr>
                <w:b/>
              </w:rPr>
            </w:pPr>
            <w:r w:rsidRPr="00EF0BBF">
              <w:rPr>
                <w:b/>
              </w:rPr>
              <w:t>Таблица Wagons</w:t>
            </w:r>
          </w:p>
        </w:tc>
      </w:tr>
      <w:tr w:rsidR="00EF0BBF" w:rsidRPr="002847D1" w:rsidTr="00EF0BBF">
        <w:tc>
          <w:tcPr>
            <w:tcW w:w="390" w:type="dxa"/>
          </w:tcPr>
          <w:p w:rsidR="00EF0BBF" w:rsidRPr="00EF0BBF" w:rsidRDefault="00EF0BBF" w:rsidP="00BF102B">
            <w:pPr>
              <w:pStyle w:val="StyleText"/>
              <w:ind w:firstLine="0"/>
              <w:jc w:val="center"/>
              <w:rPr>
                <w:lang w:val="en-US"/>
              </w:rPr>
            </w:pPr>
            <w:r>
              <w:rPr>
                <w:lang w:val="en-US"/>
              </w:rPr>
              <w:t>15</w:t>
            </w:r>
          </w:p>
        </w:tc>
        <w:tc>
          <w:tcPr>
            <w:tcW w:w="6864" w:type="dxa"/>
          </w:tcPr>
          <w:p w:rsidR="00EF0BBF" w:rsidRPr="00EF0BBF" w:rsidRDefault="00EF0BBF" w:rsidP="00BF102B">
            <w:pPr>
              <w:pStyle w:val="StyleText"/>
              <w:ind w:firstLine="0"/>
              <w:jc w:val="center"/>
            </w:pPr>
            <w:r>
              <w:t xml:space="preserve">Добавление информации о полувагоне в таблицу </w:t>
            </w:r>
            <w:r>
              <w:rPr>
                <w:lang w:val="en-US"/>
              </w:rPr>
              <w:t>Wagons</w:t>
            </w:r>
          </w:p>
          <w:p w:rsidR="00EF0BBF" w:rsidRPr="00180F32" w:rsidRDefault="00EF0BBF" w:rsidP="00BF102B">
            <w:pPr>
              <w:pStyle w:val="StyleText"/>
              <w:ind w:firstLine="0"/>
              <w:jc w:val="center"/>
            </w:pPr>
            <w:r>
              <w:rPr>
                <w:lang w:val="en-US"/>
              </w:rPr>
              <w:t>POST</w:t>
            </w:r>
            <w:r w:rsidRPr="00180F32">
              <w:t>-</w:t>
            </w:r>
            <w:r>
              <w:t>запрос</w:t>
            </w:r>
            <w:r w:rsidRPr="00180F32">
              <w:t>:</w:t>
            </w:r>
          </w:p>
          <w:p w:rsidR="00EF0BBF" w:rsidRPr="00180F32" w:rsidRDefault="002847D1" w:rsidP="00BF102B">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2847D1" w:rsidRPr="002847D1" w:rsidRDefault="002847D1" w:rsidP="00AA72C7">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numberWagon":12345678,</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arrivalDate":"2020-01-01",</w:t>
            </w: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imagePath":"</w:t>
            </w:r>
            <w:dir w:val="ltr">
              <w:r w:rsidRPr="002847D1">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dir>
          </w:p>
          <w:p w:rsidR="002847D1" w:rsidRPr="002847D1" w:rsidRDefault="002847D1" w:rsidP="002847D1">
            <w:pPr>
              <w:pStyle w:val="StyleText"/>
              <w:rPr>
                <w:rFonts w:ascii="Courier New" w:hAnsi="Courier New" w:cs="Courier New"/>
                <w:sz w:val="24"/>
                <w:szCs w:val="24"/>
                <w:lang w:val="en-US"/>
              </w:rPr>
            </w:pPr>
            <w:r w:rsidRPr="002847D1">
              <w:rPr>
                <w:rFonts w:ascii="Courier New" w:hAnsi="Courier New" w:cs="Courier New"/>
                <w:sz w:val="24"/>
                <w:szCs w:val="24"/>
                <w:lang w:val="en-US"/>
              </w:rPr>
              <w:t xml:space="preserve">  "levelCorrectRecognize": 0.98</w:t>
            </w:r>
          </w:p>
          <w:p w:rsidR="00EF0BBF" w:rsidRPr="002847D1" w:rsidRDefault="002847D1" w:rsidP="002847D1">
            <w:pPr>
              <w:pStyle w:val="StyleText"/>
              <w:ind w:firstLine="0"/>
              <w:rPr>
                <w:rFonts w:ascii="Courier New" w:hAnsi="Courier New" w:cs="Courier New"/>
                <w:sz w:val="24"/>
                <w:szCs w:val="24"/>
                <w:lang w:val="en-US"/>
              </w:rPr>
            </w:pPr>
            <w:r w:rsidRPr="002847D1">
              <w:rPr>
                <w:rFonts w:ascii="Courier New" w:hAnsi="Courier New" w:cs="Courier New"/>
                <w:sz w:val="24"/>
                <w:szCs w:val="24"/>
                <w:lang w:val="en-US"/>
              </w:rPr>
              <w:t>}</w:t>
            </w:r>
          </w:p>
        </w:tc>
        <w:tc>
          <w:tcPr>
            <w:tcW w:w="2095" w:type="dxa"/>
          </w:tcPr>
          <w:p w:rsidR="00EF0BBF" w:rsidRPr="002847D1" w:rsidRDefault="00FE0915" w:rsidP="002847D1">
            <w:pPr>
              <w:pStyle w:val="StyleText"/>
            </w:pPr>
            <w:r>
              <w:t>(см. рис. 5</w:t>
            </w:r>
            <w:r w:rsidR="00063C5D">
              <w:t>9</w:t>
            </w:r>
            <w:r w:rsidR="002847D1" w:rsidRPr="002847D1">
              <w:t>)</w:t>
            </w:r>
          </w:p>
        </w:tc>
      </w:tr>
      <w:tr w:rsidR="00EF0BBF" w:rsidRPr="00AA72C7" w:rsidTr="00EF0BBF">
        <w:tc>
          <w:tcPr>
            <w:tcW w:w="390" w:type="dxa"/>
          </w:tcPr>
          <w:p w:rsidR="00EF0BBF" w:rsidRPr="00FE0915" w:rsidRDefault="00AA72C7" w:rsidP="00BF102B">
            <w:pPr>
              <w:pStyle w:val="StyleText"/>
              <w:ind w:firstLine="0"/>
              <w:jc w:val="center"/>
            </w:pPr>
            <w:r w:rsidRPr="00FE0915">
              <w:t>16</w:t>
            </w:r>
          </w:p>
        </w:tc>
        <w:tc>
          <w:tcPr>
            <w:tcW w:w="6864" w:type="dxa"/>
          </w:tcPr>
          <w:p w:rsidR="00EF0BBF" w:rsidRDefault="00AA72C7" w:rsidP="00BF102B">
            <w:pPr>
              <w:pStyle w:val="StyleText"/>
              <w:ind w:firstLine="0"/>
              <w:jc w:val="center"/>
            </w:pPr>
            <w:r>
              <w:t xml:space="preserve">Изменение информации о полувагоне в таблице </w:t>
            </w:r>
            <w:r>
              <w:rPr>
                <w:lang w:val="en-US"/>
              </w:rPr>
              <w:t>Wagons</w:t>
            </w:r>
            <w:r w:rsidRPr="00AA72C7">
              <w:t>:</w:t>
            </w:r>
          </w:p>
          <w:p w:rsidR="00AA72C7" w:rsidRPr="00AA72C7" w:rsidRDefault="00AA72C7" w:rsidP="00AA72C7">
            <w:pPr>
              <w:pStyle w:val="StyleText"/>
              <w:ind w:firstLine="0"/>
              <w:jc w:val="center"/>
            </w:pPr>
            <w:r>
              <w:rPr>
                <w:lang w:val="en-US"/>
              </w:rPr>
              <w:t>POST</w:t>
            </w:r>
            <w:r w:rsidRPr="00AA72C7">
              <w:t>-</w:t>
            </w:r>
            <w:r>
              <w:t>запрос</w:t>
            </w:r>
            <w:r w:rsidRPr="00AA72C7">
              <w:t>:</w:t>
            </w:r>
          </w:p>
          <w:p w:rsidR="00AA72C7" w:rsidRPr="00AA72C7" w:rsidRDefault="00AA72C7" w:rsidP="00AA72C7">
            <w:pPr>
              <w:pStyle w:val="StyleText"/>
              <w:ind w:firstLine="0"/>
              <w:jc w:val="center"/>
            </w:pPr>
            <w:r w:rsidRPr="002847D1">
              <w:rPr>
                <w:lang w:val="en-US"/>
              </w:rPr>
              <w:t>http</w:t>
            </w:r>
            <w:r w:rsidRPr="00AA72C7">
              <w:t>://</w:t>
            </w:r>
            <w:r w:rsidRPr="002847D1">
              <w:rPr>
                <w:lang w:val="en-US"/>
              </w:rPr>
              <w:t>localhost</w:t>
            </w:r>
            <w:r w:rsidRPr="00AA72C7">
              <w:t>:8080/</w:t>
            </w:r>
            <w:r w:rsidRPr="002847D1">
              <w:rPr>
                <w:lang w:val="en-US"/>
              </w:rPr>
              <w:t>database</w:t>
            </w:r>
            <w:r w:rsidRPr="00AA72C7">
              <w:t>/</w:t>
            </w:r>
            <w:r w:rsidRPr="002847D1">
              <w:rPr>
                <w:lang w:val="en-US"/>
              </w:rPr>
              <w:t>wagons</w:t>
            </w:r>
            <w:r w:rsidRPr="00AA72C7">
              <w:t>/</w:t>
            </w:r>
            <w:r>
              <w:rPr>
                <w:lang w:val="en-US"/>
              </w:rPr>
              <w:t>update</w:t>
            </w:r>
          </w:p>
        </w:tc>
        <w:tc>
          <w:tcPr>
            <w:tcW w:w="222" w:type="dxa"/>
          </w:tcPr>
          <w:p w:rsidR="00AA72C7" w:rsidRPr="001257FD" w:rsidRDefault="00AA72C7" w:rsidP="00AA72C7">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p>
          <w:p w:rsidR="00AA72C7" w:rsidRPr="00AA72C7" w:rsidRDefault="00AA72C7" w:rsidP="00AA72C7">
            <w:pPr>
              <w:pStyle w:val="StyleText"/>
              <w:rPr>
                <w:rFonts w:ascii="Courier New" w:hAnsi="Courier New" w:cs="Courier New"/>
                <w:sz w:val="24"/>
                <w:szCs w:val="24"/>
                <w:lang w:val="en-US"/>
              </w:rPr>
            </w:pPr>
            <w:r w:rsidRPr="001257FD">
              <w:rPr>
                <w:rFonts w:ascii="Courier New" w:hAnsi="Courier New" w:cs="Courier New"/>
                <w:sz w:val="24"/>
                <w:szCs w:val="24"/>
                <w:lang w:val="en-US"/>
              </w:rPr>
              <w:t>"</w:t>
            </w:r>
            <w:r w:rsidRPr="00AA72C7">
              <w:rPr>
                <w:rFonts w:ascii="Courier New" w:hAnsi="Courier New" w:cs="Courier New"/>
                <w:sz w:val="24"/>
                <w:szCs w:val="24"/>
                <w:lang w:val="en-US"/>
              </w:rPr>
              <w:t>numberWagon":12345678,</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arrivalDate":"2018-01-01",</w:t>
            </w: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imagePath":"</w:t>
            </w:r>
            <w:dir w:val="ltr">
              <w:r w:rsidRPr="00AA72C7">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dir>
          </w:p>
          <w:p w:rsidR="00AA72C7" w:rsidRPr="00AA72C7" w:rsidRDefault="00AA72C7" w:rsidP="00AA72C7">
            <w:pPr>
              <w:pStyle w:val="StyleText"/>
              <w:rPr>
                <w:rFonts w:ascii="Courier New" w:hAnsi="Courier New" w:cs="Courier New"/>
                <w:sz w:val="24"/>
                <w:szCs w:val="24"/>
                <w:lang w:val="en-US"/>
              </w:rPr>
            </w:pPr>
            <w:r w:rsidRPr="00AA72C7">
              <w:rPr>
                <w:rFonts w:ascii="Courier New" w:hAnsi="Courier New" w:cs="Courier New"/>
                <w:sz w:val="24"/>
                <w:szCs w:val="24"/>
                <w:lang w:val="en-US"/>
              </w:rPr>
              <w:t xml:space="preserve">  "levelCorrectRecognize": 1.40</w:t>
            </w:r>
          </w:p>
          <w:p w:rsidR="00EF0BBF" w:rsidRPr="00AA72C7" w:rsidRDefault="00AA72C7" w:rsidP="00AA72C7">
            <w:pPr>
              <w:pStyle w:val="StyleText"/>
              <w:ind w:firstLine="0"/>
              <w:rPr>
                <w:rFonts w:ascii="Courier New" w:hAnsi="Courier New" w:cs="Courier New"/>
                <w:sz w:val="24"/>
                <w:szCs w:val="24"/>
                <w:lang w:val="en-US"/>
              </w:rPr>
            </w:pPr>
            <w:r w:rsidRPr="00AA72C7">
              <w:rPr>
                <w:rFonts w:ascii="Courier New" w:hAnsi="Courier New" w:cs="Courier New"/>
                <w:sz w:val="24"/>
                <w:szCs w:val="24"/>
                <w:lang w:val="en-US"/>
              </w:rPr>
              <w:t>}</w:t>
            </w:r>
          </w:p>
        </w:tc>
        <w:tc>
          <w:tcPr>
            <w:tcW w:w="2095" w:type="dxa"/>
          </w:tcPr>
          <w:p w:rsidR="00EF0BBF" w:rsidRPr="00AA72C7" w:rsidRDefault="00063C5D" w:rsidP="00AA72C7">
            <w:pPr>
              <w:pStyle w:val="StyleText"/>
            </w:pPr>
            <w:r>
              <w:t>(см. рис. 60</w:t>
            </w:r>
            <w:r w:rsidR="00AA72C7" w:rsidRPr="00AA72C7">
              <w:t>)</w:t>
            </w:r>
          </w:p>
        </w:tc>
      </w:tr>
      <w:tr w:rsidR="00513AE5" w:rsidRPr="00513AE5" w:rsidTr="00EF0BBF">
        <w:tc>
          <w:tcPr>
            <w:tcW w:w="390" w:type="dxa"/>
          </w:tcPr>
          <w:p w:rsidR="00513AE5" w:rsidRPr="00FE0915" w:rsidRDefault="00513AE5" w:rsidP="00BF102B">
            <w:pPr>
              <w:pStyle w:val="StyleText"/>
              <w:ind w:firstLine="0"/>
              <w:jc w:val="center"/>
            </w:pPr>
            <w:r w:rsidRPr="00FE0915">
              <w:t>17</w:t>
            </w:r>
          </w:p>
        </w:tc>
        <w:tc>
          <w:tcPr>
            <w:tcW w:w="6864" w:type="dxa"/>
          </w:tcPr>
          <w:p w:rsidR="00513AE5" w:rsidRPr="00EF0BBF" w:rsidRDefault="00513AE5" w:rsidP="00513AE5">
            <w:pPr>
              <w:pStyle w:val="StyleText"/>
              <w:ind w:firstLine="0"/>
              <w:jc w:val="center"/>
            </w:pPr>
            <w:r>
              <w:t xml:space="preserve">Добавление информации о полувагоне в таблицу </w:t>
            </w:r>
            <w:r>
              <w:rPr>
                <w:lang w:val="en-US"/>
              </w:rPr>
              <w:t>Wagons</w:t>
            </w:r>
          </w:p>
          <w:p w:rsidR="00513AE5" w:rsidRPr="00180F32" w:rsidRDefault="00513AE5" w:rsidP="00513AE5">
            <w:pPr>
              <w:pStyle w:val="StyleText"/>
              <w:ind w:firstLine="0"/>
              <w:jc w:val="center"/>
            </w:pPr>
            <w:r>
              <w:rPr>
                <w:lang w:val="en-US"/>
              </w:rPr>
              <w:t>POST</w:t>
            </w:r>
            <w:r w:rsidRPr="00180F32">
              <w:t>-</w:t>
            </w:r>
            <w:r>
              <w:t>запрос</w:t>
            </w:r>
            <w:r w:rsidRPr="00180F32">
              <w:t>:</w:t>
            </w:r>
          </w:p>
          <w:p w:rsidR="00513AE5" w:rsidRPr="00180F32" w:rsidRDefault="00513AE5" w:rsidP="00513AE5">
            <w:pPr>
              <w:pStyle w:val="StyleText"/>
              <w:ind w:firstLine="0"/>
              <w:jc w:val="center"/>
            </w:pPr>
            <w:r w:rsidRPr="002847D1">
              <w:rPr>
                <w:lang w:val="en-US"/>
              </w:rPr>
              <w:t>http</w:t>
            </w:r>
            <w:r w:rsidRPr="00180F32">
              <w:t>://</w:t>
            </w:r>
            <w:r w:rsidRPr="002847D1">
              <w:rPr>
                <w:lang w:val="en-US"/>
              </w:rPr>
              <w:t>localhost</w:t>
            </w:r>
            <w:r w:rsidRPr="00180F32">
              <w:t>:8080/</w:t>
            </w:r>
            <w:r w:rsidRPr="002847D1">
              <w:rPr>
                <w:lang w:val="en-US"/>
              </w:rPr>
              <w:t>database</w:t>
            </w:r>
            <w:r w:rsidRPr="00180F32">
              <w:t>/</w:t>
            </w:r>
            <w:r w:rsidRPr="002847D1">
              <w:rPr>
                <w:lang w:val="en-US"/>
              </w:rPr>
              <w:t>wagons</w:t>
            </w:r>
            <w:r w:rsidRPr="00180F32">
              <w:t>/</w:t>
            </w:r>
            <w:r w:rsidRPr="002847D1">
              <w:rPr>
                <w:lang w:val="en-US"/>
              </w:rPr>
              <w:t>insert</w:t>
            </w:r>
          </w:p>
        </w:tc>
        <w:tc>
          <w:tcPr>
            <w:tcW w:w="222" w:type="dxa"/>
          </w:tcPr>
          <w:p w:rsidR="00513AE5" w:rsidRPr="001257FD" w:rsidRDefault="00513AE5" w:rsidP="00513AE5">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p>
          <w:p w:rsidR="00513AE5" w:rsidRPr="00513AE5" w:rsidRDefault="00513AE5" w:rsidP="00513AE5">
            <w:pPr>
              <w:pStyle w:val="StyleText"/>
              <w:rPr>
                <w:rFonts w:ascii="Courier New" w:hAnsi="Courier New" w:cs="Courier New"/>
                <w:sz w:val="24"/>
                <w:szCs w:val="24"/>
                <w:lang w:val="en-US"/>
              </w:rPr>
            </w:pPr>
            <w:r w:rsidRPr="001257FD">
              <w:rPr>
                <w:rFonts w:ascii="Courier New" w:hAnsi="Courier New" w:cs="Courier New"/>
                <w:sz w:val="24"/>
                <w:szCs w:val="24"/>
                <w:lang w:val="en-US"/>
              </w:rPr>
              <w:t>"</w:t>
            </w:r>
            <w:r w:rsidRPr="00513AE5">
              <w:rPr>
                <w:rFonts w:ascii="Courier New" w:hAnsi="Courier New" w:cs="Courier New"/>
                <w:sz w:val="24"/>
                <w:szCs w:val="24"/>
                <w:lang w:val="en-US"/>
              </w:rPr>
              <w:t>numberWagon":12345679,</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arrivalDate":"2014-01-01",</w:t>
            </w: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imagePath":"</w:t>
            </w:r>
            <w:dir w:val="ltr">
              <w:r w:rsidRPr="00513AE5">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dir>
          </w:p>
          <w:p w:rsidR="00513AE5" w:rsidRPr="00513AE5" w:rsidRDefault="00513AE5" w:rsidP="00513AE5">
            <w:pPr>
              <w:pStyle w:val="StyleText"/>
              <w:rPr>
                <w:rFonts w:ascii="Courier New" w:hAnsi="Courier New" w:cs="Courier New"/>
                <w:sz w:val="24"/>
                <w:szCs w:val="24"/>
                <w:lang w:val="en-US"/>
              </w:rPr>
            </w:pPr>
            <w:r w:rsidRPr="00513AE5">
              <w:rPr>
                <w:rFonts w:ascii="Courier New" w:hAnsi="Courier New" w:cs="Courier New"/>
                <w:sz w:val="24"/>
                <w:szCs w:val="24"/>
                <w:lang w:val="en-US"/>
              </w:rPr>
              <w:t xml:space="preserve">  "levelCorrectRecognize": 0.45</w:t>
            </w:r>
          </w:p>
          <w:p w:rsidR="00513AE5" w:rsidRPr="00AA72C7" w:rsidRDefault="00513AE5" w:rsidP="00513AE5">
            <w:pPr>
              <w:pStyle w:val="StyleText"/>
              <w:ind w:firstLine="0"/>
              <w:rPr>
                <w:rFonts w:ascii="Courier New" w:hAnsi="Courier New" w:cs="Courier New"/>
                <w:sz w:val="24"/>
                <w:szCs w:val="24"/>
                <w:lang w:val="en-US"/>
              </w:rPr>
            </w:pPr>
            <w:r w:rsidRPr="00513AE5">
              <w:rPr>
                <w:rFonts w:ascii="Courier New" w:hAnsi="Courier New" w:cs="Courier New"/>
                <w:sz w:val="24"/>
                <w:szCs w:val="24"/>
                <w:lang w:val="en-US"/>
              </w:rPr>
              <w:t>}</w:t>
            </w:r>
          </w:p>
        </w:tc>
        <w:tc>
          <w:tcPr>
            <w:tcW w:w="2095" w:type="dxa"/>
          </w:tcPr>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p>
          <w:p w:rsidR="00513AE5" w:rsidRPr="00513AE5" w:rsidRDefault="00513AE5" w:rsidP="00513AE5">
            <w:pPr>
              <w:pStyle w:val="StyleText"/>
              <w:rPr>
                <w:rFonts w:ascii="Courier New" w:hAnsi="Courier New" w:cs="Courier New"/>
                <w:sz w:val="24"/>
                <w:szCs w:val="24"/>
              </w:rPr>
            </w:pPr>
            <w:r w:rsidRPr="00513AE5">
              <w:rPr>
                <w:rFonts w:ascii="Courier New" w:hAnsi="Courier New" w:cs="Courier New"/>
                <w:sz w:val="24"/>
                <w:szCs w:val="24"/>
              </w:rPr>
              <w:t>"</w:t>
            </w:r>
            <w:r w:rsidRPr="00513AE5">
              <w:rPr>
                <w:rFonts w:ascii="Courier New" w:hAnsi="Courier New" w:cs="Courier New"/>
                <w:sz w:val="24"/>
                <w:szCs w:val="24"/>
                <w:lang w:val="en-US"/>
              </w:rPr>
              <w:t>message</w:t>
            </w:r>
            <w:r w:rsidRPr="00513AE5">
              <w:rPr>
                <w:rFonts w:ascii="Courier New" w:hAnsi="Courier New" w:cs="Courier New"/>
                <w:sz w:val="24"/>
                <w:szCs w:val="24"/>
              </w:rPr>
              <w:t>": "Полувагон с данным идентификационным номером не зарегистрирован ни в одной накладной!"</w:t>
            </w:r>
          </w:p>
          <w:p w:rsidR="00513AE5" w:rsidRPr="00FE0915" w:rsidRDefault="00513AE5" w:rsidP="00513AE5">
            <w:pPr>
              <w:pStyle w:val="StyleText"/>
            </w:pPr>
            <w:r w:rsidRPr="00513AE5">
              <w:rPr>
                <w:rFonts w:ascii="Courier New" w:hAnsi="Courier New" w:cs="Courier New"/>
                <w:sz w:val="24"/>
                <w:szCs w:val="24"/>
              </w:rPr>
              <w:t xml:space="preserve">} </w:t>
            </w:r>
            <w:r w:rsidR="00063C5D">
              <w:t>(см. рис. 61</w:t>
            </w:r>
            <w:r w:rsidRPr="00513AE5">
              <w:t>)</w:t>
            </w:r>
          </w:p>
        </w:tc>
      </w:tr>
    </w:tbl>
    <w:p w:rsidR="007552B0" w:rsidRDefault="007552B0">
      <w:r w:rsidRPr="00513AE5">
        <w:br w:type="page"/>
      </w:r>
    </w:p>
    <w:p w:rsidR="00192626" w:rsidRPr="00A125E4" w:rsidRDefault="00192626" w:rsidP="00192626">
      <w:pPr>
        <w:pStyle w:val="StyleText"/>
      </w:pPr>
      <w:r>
        <w:lastRenderedPageBreak/>
        <w:t xml:space="preserve">Продолжение таблицы </w:t>
      </w:r>
      <w:r w:rsidR="00DF1940">
        <w:rPr>
          <w:lang w:val="en-US"/>
        </w:rPr>
        <w:t>13</w:t>
      </w:r>
    </w:p>
    <w:tbl>
      <w:tblPr>
        <w:tblStyle w:val="ab"/>
        <w:tblW w:w="0" w:type="auto"/>
        <w:tblLook w:val="04A0" w:firstRow="1" w:lastRow="0" w:firstColumn="1" w:lastColumn="0" w:noHBand="0" w:noVBand="1"/>
      </w:tblPr>
      <w:tblGrid>
        <w:gridCol w:w="362"/>
        <w:gridCol w:w="2849"/>
        <w:gridCol w:w="5318"/>
        <w:gridCol w:w="1042"/>
      </w:tblGrid>
      <w:tr w:rsidR="00192626" w:rsidRPr="00A125E4" w:rsidTr="00BF102B">
        <w:tc>
          <w:tcPr>
            <w:tcW w:w="9571" w:type="dxa"/>
            <w:gridSpan w:val="4"/>
          </w:tcPr>
          <w:p w:rsidR="00192626" w:rsidRPr="00EF0BBF" w:rsidRDefault="00192626" w:rsidP="00BF102B">
            <w:pPr>
              <w:pStyle w:val="StyleText"/>
              <w:jc w:val="center"/>
              <w:rPr>
                <w:b/>
              </w:rPr>
            </w:pPr>
            <w:r w:rsidRPr="00EF0BBF">
              <w:rPr>
                <w:b/>
              </w:rPr>
              <w:t>Таблица Wagons</w:t>
            </w:r>
          </w:p>
        </w:tc>
      </w:tr>
      <w:tr w:rsidR="00192626" w:rsidRPr="002847D1" w:rsidTr="00BF102B">
        <w:tc>
          <w:tcPr>
            <w:tcW w:w="390" w:type="dxa"/>
          </w:tcPr>
          <w:p w:rsidR="00192626" w:rsidRPr="00FE0915" w:rsidRDefault="00192626" w:rsidP="00BF102B">
            <w:pPr>
              <w:pStyle w:val="StyleText"/>
              <w:ind w:firstLine="0"/>
              <w:jc w:val="center"/>
            </w:pPr>
            <w:r w:rsidRPr="00FE0915">
              <w:t>18</w:t>
            </w:r>
          </w:p>
        </w:tc>
        <w:tc>
          <w:tcPr>
            <w:tcW w:w="6864" w:type="dxa"/>
          </w:tcPr>
          <w:p w:rsidR="00192626" w:rsidRPr="00EF0BBF" w:rsidRDefault="00192626" w:rsidP="00BF102B">
            <w:pPr>
              <w:pStyle w:val="StyleText"/>
              <w:ind w:firstLine="0"/>
              <w:jc w:val="center"/>
            </w:pPr>
            <w:r>
              <w:t xml:space="preserve">Добавление информации о полувагоне в таблицу </w:t>
            </w:r>
            <w:r>
              <w:rPr>
                <w:lang w:val="en-US"/>
              </w:rPr>
              <w:t>Wagons</w:t>
            </w:r>
          </w:p>
          <w:p w:rsidR="00192626" w:rsidRPr="00192626" w:rsidRDefault="00192626" w:rsidP="00BF102B">
            <w:pPr>
              <w:pStyle w:val="StyleText"/>
              <w:ind w:firstLine="0"/>
              <w:jc w:val="center"/>
            </w:pPr>
            <w:r>
              <w:rPr>
                <w:lang w:val="en-US"/>
              </w:rPr>
              <w:t>POST</w:t>
            </w:r>
            <w:r w:rsidRPr="00192626">
              <w:t>-</w:t>
            </w:r>
            <w:r>
              <w:t>запрос</w:t>
            </w:r>
            <w:r w:rsidRPr="00192626">
              <w:t>:</w:t>
            </w:r>
          </w:p>
          <w:p w:rsidR="00192626" w:rsidRPr="00192626" w:rsidRDefault="00192626" w:rsidP="00BF102B">
            <w:pPr>
              <w:pStyle w:val="StyleText"/>
              <w:ind w:firstLine="0"/>
              <w:jc w:val="center"/>
            </w:pPr>
            <w:r w:rsidRPr="002847D1">
              <w:rPr>
                <w:lang w:val="en-US"/>
              </w:rPr>
              <w:t>http</w:t>
            </w:r>
            <w:r w:rsidRPr="00192626">
              <w:t>://</w:t>
            </w:r>
            <w:r w:rsidRPr="002847D1">
              <w:rPr>
                <w:lang w:val="en-US"/>
              </w:rPr>
              <w:t>localhost</w:t>
            </w:r>
            <w:r w:rsidRPr="00192626">
              <w:t>:8080/</w:t>
            </w:r>
            <w:r w:rsidRPr="002847D1">
              <w:rPr>
                <w:lang w:val="en-US"/>
              </w:rPr>
              <w:t>database</w:t>
            </w:r>
            <w:r w:rsidRPr="00192626">
              <w:t>/</w:t>
            </w:r>
            <w:r w:rsidRPr="002847D1">
              <w:rPr>
                <w:lang w:val="en-US"/>
              </w:rPr>
              <w:t>wagons</w:t>
            </w:r>
            <w:r w:rsidRPr="00192626">
              <w:t>/</w:t>
            </w:r>
            <w:r w:rsidRPr="002847D1">
              <w:rPr>
                <w:lang w:val="en-US"/>
              </w:rPr>
              <w:t>insert</w:t>
            </w:r>
          </w:p>
        </w:tc>
        <w:tc>
          <w:tcPr>
            <w:tcW w:w="222" w:type="dxa"/>
          </w:tcPr>
          <w:p w:rsidR="00192626" w:rsidRPr="00192626"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numberWagon":87654321,</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arrivalDate":"1984-01-27",</w:t>
            </w: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imagePath":"</w:t>
            </w:r>
            <w:dir w:val="ltr">
              <w:r w:rsidRPr="00192626">
                <w:rPr>
                  <w:rFonts w:ascii="Courier New" w:hAnsi="Courier New" w:cs="Courier New"/>
                  <w:sz w:val="24"/>
                  <w:szCs w:val="24"/>
                  <w:lang w:val="en-US"/>
                </w:rPr>
                <w:t>C:\\Projects\\SpringServer\\server\\Images\\image.jpg",</w:t>
              </w:r>
              <w:r w:rsidR="00BF102B" w:rsidRPr="00180F32">
                <w:rPr>
                  <w:lang w:val="en-US"/>
                </w:rPr>
                <w:t>‬</w:t>
              </w:r>
              <w:r w:rsidR="00411DD3" w:rsidRPr="00411DD3">
                <w:rPr>
                  <w:lang w:val="en-US"/>
                </w:rPr>
                <w:t>‬</w:t>
              </w:r>
              <w:r w:rsidR="00F130F5" w:rsidRPr="00BA1F97">
                <w:rPr>
                  <w:lang w:val="en-US"/>
                </w:rPr>
                <w:t>‬</w:t>
              </w:r>
              <w:r w:rsidR="000739B4" w:rsidRPr="000739B4">
                <w:rPr>
                  <w:lang w:val="en-US"/>
                </w:rPr>
                <w:t>‬</w:t>
              </w:r>
              <w:r w:rsidR="00D659C2" w:rsidRPr="00D659C2">
                <w:rPr>
                  <w:lang w:val="en-US"/>
                </w:rPr>
                <w:t>‬</w:t>
              </w:r>
              <w:r w:rsidR="00BC1664" w:rsidRPr="00F45D56">
                <w:rPr>
                  <w:lang w:val="en-US"/>
                </w:rPr>
                <w:t>‬</w:t>
              </w:r>
              <w:r w:rsidR="00F56E98" w:rsidRPr="00F56E98">
                <w:rPr>
                  <w:lang w:val="en-US"/>
                </w:rPr>
                <w:t>‬</w:t>
              </w:r>
              <w:r w:rsidR="0019264B" w:rsidRPr="00165B71">
                <w:rPr>
                  <w:lang w:val="en-US"/>
                </w:rPr>
                <w:t>‬</w:t>
              </w:r>
              <w:r w:rsidR="00252E6B" w:rsidRPr="00E264E3">
                <w:rPr>
                  <w:lang w:val="en-US"/>
                </w:rPr>
                <w:t>‬</w:t>
              </w:r>
              <w:r w:rsidR="004519FD" w:rsidRPr="00355575">
                <w:rPr>
                  <w:lang w:val="en-US"/>
                </w:rPr>
                <w:t>‬</w:t>
              </w:r>
              <w:r w:rsidR="00477073" w:rsidRPr="00477073">
                <w:rPr>
                  <w:lang w:val="en-US"/>
                </w:rPr>
                <w:t>‬</w:t>
              </w:r>
              <w:r w:rsidR="001257FD" w:rsidRPr="001257FD">
                <w:rPr>
                  <w:lang w:val="en-US"/>
                </w:rPr>
                <w:t>‬</w:t>
              </w:r>
              <w:r w:rsidR="00087025" w:rsidRPr="00087025">
                <w:rPr>
                  <w:lang w:val="en-US"/>
                </w:rPr>
                <w:t>‬</w:t>
              </w:r>
            </w:dir>
          </w:p>
          <w:p w:rsidR="00192626" w:rsidRPr="00192626" w:rsidRDefault="00192626" w:rsidP="00192626">
            <w:pPr>
              <w:pStyle w:val="StyleText"/>
              <w:rPr>
                <w:rFonts w:ascii="Courier New" w:hAnsi="Courier New" w:cs="Courier New"/>
                <w:sz w:val="24"/>
                <w:szCs w:val="24"/>
                <w:lang w:val="en-US"/>
              </w:rPr>
            </w:pPr>
            <w:r w:rsidRPr="00192626">
              <w:rPr>
                <w:rFonts w:ascii="Courier New" w:hAnsi="Courier New" w:cs="Courier New"/>
                <w:sz w:val="24"/>
                <w:szCs w:val="24"/>
                <w:lang w:val="en-US"/>
              </w:rPr>
              <w:t xml:space="preserve">  "levelCorrectRecognize": 0.45</w:t>
            </w:r>
          </w:p>
          <w:p w:rsidR="00192626" w:rsidRPr="002847D1" w:rsidRDefault="00192626" w:rsidP="00192626">
            <w:pPr>
              <w:pStyle w:val="StyleText"/>
              <w:ind w:firstLine="0"/>
              <w:rPr>
                <w:rFonts w:ascii="Courier New" w:hAnsi="Courier New" w:cs="Courier New"/>
                <w:sz w:val="24"/>
                <w:szCs w:val="24"/>
                <w:lang w:val="en-US"/>
              </w:rPr>
            </w:pPr>
            <w:r w:rsidRPr="00192626">
              <w:rPr>
                <w:rFonts w:ascii="Courier New" w:hAnsi="Courier New" w:cs="Courier New"/>
                <w:sz w:val="24"/>
                <w:szCs w:val="24"/>
                <w:lang w:val="en-US"/>
              </w:rPr>
              <w:t>}</w:t>
            </w:r>
          </w:p>
        </w:tc>
        <w:tc>
          <w:tcPr>
            <w:tcW w:w="2095" w:type="dxa"/>
          </w:tcPr>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w:t>
            </w:r>
          </w:p>
          <w:p w:rsidR="00192626" w:rsidRPr="00192626" w:rsidRDefault="00192626" w:rsidP="00192626">
            <w:pPr>
              <w:pStyle w:val="StyleText"/>
              <w:rPr>
                <w:rFonts w:ascii="Courier New" w:hAnsi="Courier New" w:cs="Courier New"/>
                <w:sz w:val="24"/>
                <w:szCs w:val="24"/>
              </w:rPr>
            </w:pPr>
            <w:r w:rsidRPr="00192626">
              <w:rPr>
                <w:rFonts w:ascii="Courier New" w:hAnsi="Courier New" w:cs="Courier New"/>
                <w:sz w:val="24"/>
                <w:szCs w:val="24"/>
              </w:rPr>
              <w:t xml:space="preserve">    "message": "Прибытие полувагона не может быть раньше, чем отправка всего состава по данной накладной!"</w:t>
            </w:r>
          </w:p>
          <w:p w:rsidR="00192626" w:rsidRPr="00FE0915" w:rsidRDefault="00192626" w:rsidP="00192626">
            <w:pPr>
              <w:pStyle w:val="StyleText"/>
            </w:pPr>
            <w:r w:rsidRPr="00192626">
              <w:rPr>
                <w:rFonts w:ascii="Courier New" w:hAnsi="Courier New" w:cs="Courier New"/>
                <w:sz w:val="24"/>
                <w:szCs w:val="24"/>
              </w:rPr>
              <w:t xml:space="preserve">} </w:t>
            </w:r>
            <w:r w:rsidRPr="00192626">
              <w:t>(см.</w:t>
            </w:r>
            <w:r w:rsidR="00063C5D">
              <w:t xml:space="preserve"> рис. 62</w:t>
            </w:r>
            <w:r w:rsidRPr="00192626">
              <w:t>)</w:t>
            </w:r>
          </w:p>
        </w:tc>
      </w:tr>
      <w:tr w:rsidR="00121E3E" w:rsidRPr="00121E3E" w:rsidTr="00BF102B">
        <w:tc>
          <w:tcPr>
            <w:tcW w:w="390" w:type="dxa"/>
          </w:tcPr>
          <w:p w:rsidR="00121E3E" w:rsidRPr="00FE0915" w:rsidRDefault="00121E3E" w:rsidP="00BF102B">
            <w:pPr>
              <w:pStyle w:val="StyleText"/>
              <w:ind w:firstLine="0"/>
              <w:jc w:val="center"/>
            </w:pPr>
            <w:r w:rsidRPr="00FE0915">
              <w:t>19</w:t>
            </w:r>
          </w:p>
        </w:tc>
        <w:tc>
          <w:tcPr>
            <w:tcW w:w="6864" w:type="dxa"/>
          </w:tcPr>
          <w:p w:rsidR="00121E3E" w:rsidRPr="00121E3E" w:rsidRDefault="00121E3E" w:rsidP="00121E3E">
            <w:pPr>
              <w:pStyle w:val="StyleText"/>
              <w:ind w:firstLine="0"/>
              <w:jc w:val="center"/>
            </w:pPr>
            <w:r>
              <w:t>Информация обо всех соответствиях полувагонов определённым накладным</w:t>
            </w:r>
          </w:p>
          <w:p w:rsidR="00121E3E" w:rsidRPr="00180F32" w:rsidRDefault="00121E3E" w:rsidP="00121E3E">
            <w:pPr>
              <w:pStyle w:val="StyleText"/>
              <w:ind w:firstLine="0"/>
              <w:jc w:val="center"/>
            </w:pPr>
            <w:r>
              <w:rPr>
                <w:lang w:val="en-US"/>
              </w:rPr>
              <w:t>POST</w:t>
            </w:r>
            <w:r w:rsidRPr="00180F32">
              <w:t>-</w:t>
            </w:r>
            <w:r>
              <w:t>запрос</w:t>
            </w:r>
            <w:r w:rsidRPr="00180F32">
              <w:t>:</w:t>
            </w:r>
          </w:p>
          <w:p w:rsidR="00121E3E" w:rsidRPr="00180F32" w:rsidRDefault="00121E3E" w:rsidP="00121E3E">
            <w:pPr>
              <w:pStyle w:val="StyleText"/>
              <w:ind w:firstLine="0"/>
              <w:jc w:val="center"/>
            </w:pPr>
            <w:r w:rsidRPr="00CE29C7">
              <w:rPr>
                <w:lang w:val="en-US"/>
              </w:rPr>
              <w:t>http</w:t>
            </w:r>
            <w:r w:rsidRPr="00180F32">
              <w:t>://</w:t>
            </w:r>
            <w:r w:rsidRPr="00CE29C7">
              <w:rPr>
                <w:lang w:val="en-US"/>
              </w:rPr>
              <w:t>localhost</w:t>
            </w:r>
            <w:r w:rsidRPr="00180F32">
              <w:t>:8080/</w:t>
            </w:r>
            <w:r w:rsidRPr="00CE29C7">
              <w:rPr>
                <w:lang w:val="en-US"/>
              </w:rPr>
              <w:t>database</w:t>
            </w:r>
            <w:r w:rsidRPr="00180F32">
              <w:t>/</w:t>
            </w:r>
            <w:r w:rsidRPr="00CE29C7">
              <w:rPr>
                <w:lang w:val="en-US"/>
              </w:rPr>
              <w:t>register</w:t>
            </w:r>
            <w:r w:rsidRPr="00180F32">
              <w:t>/</w:t>
            </w:r>
            <w:r w:rsidRPr="00CE29C7">
              <w:rPr>
                <w:lang w:val="en-US"/>
              </w:rPr>
              <w:t>get</w:t>
            </w:r>
            <w:r w:rsidRPr="00180F32">
              <w:t>/</w:t>
            </w:r>
            <w:r w:rsidRPr="00CE29C7">
              <w:rPr>
                <w:lang w:val="en-US"/>
              </w:rPr>
              <w:t>all</w:t>
            </w:r>
          </w:p>
        </w:tc>
        <w:tc>
          <w:tcPr>
            <w:tcW w:w="222" w:type="dxa"/>
          </w:tcPr>
          <w:p w:rsidR="00121E3E" w:rsidRPr="00192626" w:rsidRDefault="00121E3E" w:rsidP="00192626">
            <w:pPr>
              <w:pStyle w:val="StyleText"/>
              <w:ind w:firstLine="0"/>
              <w:rPr>
                <w:rFonts w:ascii="Courier New" w:hAnsi="Courier New" w:cs="Courier New"/>
                <w:sz w:val="24"/>
                <w:szCs w:val="24"/>
                <w:lang w:val="en-US"/>
              </w:rPr>
            </w:pPr>
            <w:r>
              <w:rPr>
                <w:rFonts w:ascii="Courier New" w:hAnsi="Courier New" w:cs="Courier New"/>
                <w:sz w:val="24"/>
                <w:szCs w:val="24"/>
                <w:lang w:val="en-US"/>
              </w:rPr>
              <w:t>-</w:t>
            </w:r>
          </w:p>
        </w:tc>
        <w:tc>
          <w:tcPr>
            <w:tcW w:w="2095" w:type="dxa"/>
          </w:tcPr>
          <w:p w:rsidR="00121E3E" w:rsidRPr="00121E3E" w:rsidRDefault="00FE0915" w:rsidP="00121E3E">
            <w:pPr>
              <w:pStyle w:val="StyleText"/>
              <w:jc w:val="center"/>
            </w:pPr>
            <w:r>
              <w:t xml:space="preserve">(см. рис. </w:t>
            </w:r>
            <w:r w:rsidR="00063C5D">
              <w:t>63</w:t>
            </w:r>
            <w:r w:rsidR="00121E3E" w:rsidRPr="00121E3E">
              <w:t>)</w:t>
            </w:r>
          </w:p>
        </w:tc>
      </w:tr>
      <w:tr w:rsidR="00F47816" w:rsidRPr="00121E3E" w:rsidTr="00BF102B">
        <w:tc>
          <w:tcPr>
            <w:tcW w:w="390" w:type="dxa"/>
          </w:tcPr>
          <w:p w:rsidR="00F47816" w:rsidRDefault="00F47816" w:rsidP="00BF102B">
            <w:pPr>
              <w:pStyle w:val="StyleText"/>
              <w:ind w:firstLine="0"/>
              <w:jc w:val="center"/>
              <w:rPr>
                <w:lang w:val="en-US"/>
              </w:rPr>
            </w:pPr>
            <w:r>
              <w:rPr>
                <w:lang w:val="en-US"/>
              </w:rPr>
              <w:t>20</w:t>
            </w:r>
          </w:p>
        </w:tc>
        <w:tc>
          <w:tcPr>
            <w:tcW w:w="6864" w:type="dxa"/>
          </w:tcPr>
          <w:p w:rsidR="00F47816" w:rsidRDefault="00F47816" w:rsidP="00121E3E">
            <w:pPr>
              <w:pStyle w:val="StyleText"/>
              <w:ind w:firstLine="0"/>
              <w:jc w:val="center"/>
            </w:pPr>
            <w:r>
              <w:t xml:space="preserve">Удаление записи о полувагоне из таблицы </w:t>
            </w:r>
            <w:r>
              <w:rPr>
                <w:lang w:val="en-US"/>
              </w:rPr>
              <w:t>Wagons</w:t>
            </w:r>
          </w:p>
          <w:p w:rsidR="00F47816" w:rsidRDefault="00F47816" w:rsidP="00121E3E">
            <w:pPr>
              <w:pStyle w:val="StyleText"/>
              <w:ind w:firstLine="0"/>
              <w:jc w:val="center"/>
              <w:rPr>
                <w:lang w:val="en-US"/>
              </w:rPr>
            </w:pPr>
            <w:r>
              <w:rPr>
                <w:lang w:val="en-US"/>
              </w:rPr>
              <w:t>POST-</w:t>
            </w:r>
            <w:r>
              <w:t>запрос</w:t>
            </w:r>
            <w:r>
              <w:rPr>
                <w:lang w:val="en-US"/>
              </w:rPr>
              <w:t>:</w:t>
            </w:r>
          </w:p>
          <w:p w:rsidR="00F47816" w:rsidRPr="00F47816" w:rsidRDefault="00F47816" w:rsidP="00121E3E">
            <w:pPr>
              <w:pStyle w:val="StyleText"/>
              <w:ind w:firstLine="0"/>
              <w:jc w:val="center"/>
              <w:rPr>
                <w:lang w:val="en-US"/>
              </w:rPr>
            </w:pPr>
          </w:p>
        </w:tc>
        <w:tc>
          <w:tcPr>
            <w:tcW w:w="222" w:type="dxa"/>
          </w:tcPr>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p w:rsidR="00F47816" w:rsidRPr="00F47816" w:rsidRDefault="00F47816" w:rsidP="00F47816">
            <w:pPr>
              <w:pStyle w:val="StyleText"/>
              <w:rPr>
                <w:rFonts w:ascii="Courier New" w:hAnsi="Courier New" w:cs="Courier New"/>
                <w:sz w:val="24"/>
                <w:szCs w:val="24"/>
              </w:rPr>
            </w:pPr>
            <w:r w:rsidRPr="00F47816">
              <w:rPr>
                <w:rFonts w:ascii="Courier New" w:hAnsi="Courier New" w:cs="Courier New"/>
                <w:sz w:val="24"/>
                <w:szCs w:val="24"/>
              </w:rPr>
              <w:t>"numberWagon":12345678</w:t>
            </w:r>
          </w:p>
          <w:p w:rsidR="00F47816" w:rsidRPr="00F47816" w:rsidRDefault="00F47816" w:rsidP="00F47816">
            <w:pPr>
              <w:pStyle w:val="StyleText"/>
              <w:ind w:firstLine="0"/>
              <w:rPr>
                <w:rFonts w:ascii="Courier New" w:hAnsi="Courier New" w:cs="Courier New"/>
                <w:sz w:val="24"/>
                <w:szCs w:val="24"/>
              </w:rPr>
            </w:pPr>
            <w:r w:rsidRPr="00F47816">
              <w:rPr>
                <w:rFonts w:ascii="Courier New" w:hAnsi="Courier New" w:cs="Courier New"/>
                <w:sz w:val="24"/>
                <w:szCs w:val="24"/>
              </w:rPr>
              <w:t>}</w:t>
            </w:r>
          </w:p>
        </w:tc>
        <w:tc>
          <w:tcPr>
            <w:tcW w:w="2095" w:type="dxa"/>
          </w:tcPr>
          <w:p w:rsidR="00F47816" w:rsidRPr="00FE0915" w:rsidRDefault="00F47816" w:rsidP="00234A33">
            <w:pPr>
              <w:pStyle w:val="StyleText"/>
              <w:jc w:val="center"/>
            </w:pPr>
            <w:r w:rsidRPr="00F47816">
              <w:t>(</w:t>
            </w:r>
            <w:r>
              <w:t xml:space="preserve">см. рис. </w:t>
            </w:r>
            <w:r w:rsidR="00FE0915" w:rsidRPr="00FE0915">
              <w:t>6</w:t>
            </w:r>
            <w:r w:rsidR="00063C5D">
              <w:t>4</w:t>
            </w:r>
            <w:r w:rsidRPr="00FE0915">
              <w:t>)</w:t>
            </w:r>
          </w:p>
        </w:tc>
      </w:tr>
    </w:tbl>
    <w:p w:rsidR="007552B0" w:rsidRPr="00121E3E" w:rsidRDefault="00192626">
      <w:r w:rsidRPr="00121E3E">
        <w:br w:type="page"/>
      </w:r>
    </w:p>
    <w:p w:rsidR="0019570C" w:rsidRDefault="0019570C" w:rsidP="0019570C">
      <w:pPr>
        <w:pStyle w:val="Style2"/>
        <w:outlineLvl w:val="2"/>
      </w:pPr>
      <w:bookmarkStart w:id="31" w:name="_Toc72358989"/>
      <w:r>
        <w:lastRenderedPageBreak/>
        <w:t>Результаты тестирования</w:t>
      </w:r>
      <w:bookmarkEnd w:id="31"/>
    </w:p>
    <w:p w:rsidR="0019570C" w:rsidRDefault="0019570C" w:rsidP="0019570C">
      <w:pPr>
        <w:pStyle w:val="StyleText"/>
      </w:pPr>
    </w:p>
    <w:p w:rsidR="0019570C" w:rsidRDefault="0019570C" w:rsidP="0019570C">
      <w:pPr>
        <w:pStyle w:val="StyleImage"/>
      </w:pPr>
      <w:r>
        <w:rPr>
          <w:noProof/>
          <w:lang w:eastAsia="ru-RU"/>
        </w:rPr>
        <w:drawing>
          <wp:inline distT="0" distB="0" distL="0" distR="0">
            <wp:extent cx="5943600" cy="2453640"/>
            <wp:effectExtent l="19050" t="19050" r="19050" b="2286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453640"/>
                    </a:xfrm>
                    <a:prstGeom prst="rect">
                      <a:avLst/>
                    </a:prstGeom>
                    <a:noFill/>
                    <a:ln>
                      <a:solidFill>
                        <a:schemeClr val="tx1"/>
                      </a:solidFill>
                    </a:ln>
                  </pic:spPr>
                </pic:pic>
              </a:graphicData>
            </a:graphic>
          </wp:inline>
        </w:drawing>
      </w:r>
    </w:p>
    <w:p w:rsidR="0019570C" w:rsidRPr="00701BEF" w:rsidRDefault="0019570C" w:rsidP="0019570C">
      <w:pPr>
        <w:pStyle w:val="StyleImage"/>
      </w:pPr>
      <w:r>
        <w:t xml:space="preserve">Рисунок </w:t>
      </w:r>
      <w:r w:rsidR="00063C5D" w:rsidRPr="00063C5D">
        <w:t>44</w:t>
      </w:r>
      <w:r w:rsidRPr="0019570C">
        <w:t xml:space="preserve"> – </w:t>
      </w:r>
      <w:r>
        <w:t>Результат</w:t>
      </w:r>
      <w:r w:rsidR="00995DAB">
        <w:t xml:space="preserve"> выполнения</w:t>
      </w:r>
      <w:r>
        <w:t xml:space="preserve"> теста №1 из таблицы тестирования №</w:t>
      </w:r>
      <w:r w:rsidR="00701BEF" w:rsidRPr="00701BEF">
        <w:t>13</w:t>
      </w:r>
    </w:p>
    <w:p w:rsidR="0019570C" w:rsidRDefault="0019570C" w:rsidP="0019570C">
      <w:pPr>
        <w:pStyle w:val="StyleImage"/>
      </w:pPr>
    </w:p>
    <w:p w:rsidR="0019570C" w:rsidRDefault="00995DAB" w:rsidP="0019570C">
      <w:pPr>
        <w:pStyle w:val="StyleImage"/>
      </w:pPr>
      <w:r>
        <w:rPr>
          <w:noProof/>
          <w:lang w:eastAsia="ru-RU"/>
        </w:rPr>
        <w:drawing>
          <wp:inline distT="0" distB="0" distL="0" distR="0">
            <wp:extent cx="5935980" cy="2354580"/>
            <wp:effectExtent l="19050" t="19050" r="26670" b="2667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solidFill>
                        <a:schemeClr val="tx1"/>
                      </a:solidFill>
                    </a:ln>
                  </pic:spPr>
                </pic:pic>
              </a:graphicData>
            </a:graphic>
          </wp:inline>
        </w:drawing>
      </w:r>
    </w:p>
    <w:p w:rsidR="00995DAB" w:rsidRPr="00701BEF" w:rsidRDefault="00995DAB" w:rsidP="0019570C">
      <w:pPr>
        <w:pStyle w:val="StyleImage"/>
      </w:pPr>
      <w:r>
        <w:t xml:space="preserve">Рисунок </w:t>
      </w:r>
      <w:r w:rsidR="00063C5D" w:rsidRPr="00063C5D">
        <w:t>45</w:t>
      </w:r>
      <w:r w:rsidRPr="00995DAB">
        <w:t xml:space="preserve"> – </w:t>
      </w:r>
      <w:r>
        <w:t>Результат выполнения теста №2 из таблицы тестирования №</w:t>
      </w:r>
      <w:r w:rsidR="00701BEF" w:rsidRPr="00701BEF">
        <w:t>13</w:t>
      </w:r>
    </w:p>
    <w:p w:rsidR="00995DAB" w:rsidRPr="00995DAB" w:rsidRDefault="00995DAB" w:rsidP="0019570C">
      <w:pPr>
        <w:pStyle w:val="StyleImage"/>
      </w:pPr>
    </w:p>
    <w:p w:rsidR="00995DAB" w:rsidRDefault="00995DAB" w:rsidP="0019570C">
      <w:pPr>
        <w:pStyle w:val="StyleImage"/>
      </w:pPr>
      <w:r>
        <w:rPr>
          <w:noProof/>
          <w:lang w:eastAsia="ru-RU"/>
        </w:rPr>
        <w:drawing>
          <wp:inline distT="0" distB="0" distL="0" distR="0">
            <wp:extent cx="5935980" cy="2240280"/>
            <wp:effectExtent l="19050" t="19050" r="26670" b="2667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5980" cy="2240280"/>
                    </a:xfrm>
                    <a:prstGeom prst="rect">
                      <a:avLst/>
                    </a:prstGeom>
                    <a:noFill/>
                    <a:ln>
                      <a:solidFill>
                        <a:schemeClr val="tx1"/>
                      </a:solidFill>
                    </a:ln>
                  </pic:spPr>
                </pic:pic>
              </a:graphicData>
            </a:graphic>
          </wp:inline>
        </w:drawing>
      </w:r>
    </w:p>
    <w:p w:rsidR="00995DAB" w:rsidRPr="00995DAB" w:rsidRDefault="00995DAB" w:rsidP="0019570C">
      <w:pPr>
        <w:pStyle w:val="StyleImage"/>
      </w:pPr>
      <w:r>
        <w:t xml:space="preserve">Рисунок </w:t>
      </w:r>
      <w:r w:rsidR="00063C5D" w:rsidRPr="00063C5D">
        <w:t>46</w:t>
      </w:r>
      <w:r w:rsidRPr="00995DAB">
        <w:t xml:space="preserve"> – </w:t>
      </w:r>
      <w:r>
        <w:t>Результат выполнения теста №3 из таблицы тестирования №</w:t>
      </w:r>
      <w:r w:rsidR="00701BEF" w:rsidRPr="00701BEF">
        <w:t>13</w:t>
      </w:r>
    </w:p>
    <w:p w:rsidR="0019570C" w:rsidRDefault="0019570C">
      <w:r>
        <w:br w:type="page"/>
      </w:r>
    </w:p>
    <w:p w:rsidR="00995DAB" w:rsidRDefault="00995DAB" w:rsidP="00995DAB">
      <w:pPr>
        <w:pStyle w:val="StyleImage"/>
      </w:pPr>
      <w:r>
        <w:rPr>
          <w:noProof/>
          <w:lang w:eastAsia="ru-RU"/>
        </w:rPr>
        <w:lastRenderedPageBreak/>
        <w:drawing>
          <wp:inline distT="0" distB="0" distL="0" distR="0">
            <wp:extent cx="5935980" cy="1661160"/>
            <wp:effectExtent l="19050" t="19050" r="26670" b="152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35980" cy="1661160"/>
                    </a:xfrm>
                    <a:prstGeom prst="rect">
                      <a:avLst/>
                    </a:prstGeom>
                    <a:noFill/>
                    <a:ln>
                      <a:solidFill>
                        <a:schemeClr val="tx1"/>
                      </a:solidFill>
                    </a:ln>
                  </pic:spPr>
                </pic:pic>
              </a:graphicData>
            </a:graphic>
          </wp:inline>
        </w:drawing>
      </w:r>
    </w:p>
    <w:p w:rsidR="00995DAB" w:rsidRPr="00180F32" w:rsidRDefault="00995DAB" w:rsidP="00995DAB">
      <w:pPr>
        <w:pStyle w:val="StyleImage"/>
      </w:pPr>
      <w:r>
        <w:t xml:space="preserve">Рисунок </w:t>
      </w:r>
      <w:r w:rsidR="00063C5D" w:rsidRPr="00063C5D">
        <w:t>47</w:t>
      </w:r>
      <w:r w:rsidRPr="00995DAB">
        <w:t xml:space="preserve"> – </w:t>
      </w:r>
      <w:r>
        <w:t>Результат выполнения теста №4 из таблицы тестирования №</w:t>
      </w:r>
      <w:r w:rsidR="00701BEF" w:rsidRPr="00701BEF">
        <w:t>13</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186940"/>
            <wp:effectExtent l="19050" t="19050" r="26670" b="2286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5980" cy="2186940"/>
                    </a:xfrm>
                    <a:prstGeom prst="rect">
                      <a:avLst/>
                    </a:prstGeom>
                    <a:noFill/>
                    <a:ln>
                      <a:solidFill>
                        <a:schemeClr val="tx1"/>
                      </a:solidFill>
                    </a:ln>
                  </pic:spPr>
                </pic:pic>
              </a:graphicData>
            </a:graphic>
          </wp:inline>
        </w:drawing>
      </w:r>
    </w:p>
    <w:p w:rsidR="00C96D65" w:rsidRPr="00180F32" w:rsidRDefault="00C96D65" w:rsidP="00995DAB">
      <w:pPr>
        <w:pStyle w:val="StyleImage"/>
      </w:pPr>
      <w:r>
        <w:t xml:space="preserve">Рисунок </w:t>
      </w:r>
      <w:r w:rsidR="00063C5D" w:rsidRPr="00063C5D">
        <w:t>48</w:t>
      </w:r>
      <w:r w:rsidRPr="00C96D65">
        <w:t xml:space="preserve"> – </w:t>
      </w:r>
      <w:r>
        <w:t>Результат выполнения теста №5 из таблицы тестирования №</w:t>
      </w:r>
      <w:r w:rsidR="00701BEF" w:rsidRPr="00701BEF">
        <w:t>13</w:t>
      </w:r>
    </w:p>
    <w:p w:rsidR="00C96D65" w:rsidRPr="00180F32" w:rsidRDefault="00C96D65" w:rsidP="00995DAB">
      <w:pPr>
        <w:pStyle w:val="StyleImage"/>
      </w:pPr>
    </w:p>
    <w:p w:rsidR="00C96D65" w:rsidRDefault="00C96D65" w:rsidP="00995DAB">
      <w:pPr>
        <w:pStyle w:val="StyleImage"/>
      </w:pPr>
      <w:r>
        <w:rPr>
          <w:noProof/>
          <w:lang w:eastAsia="ru-RU"/>
        </w:rPr>
        <w:drawing>
          <wp:inline distT="0" distB="0" distL="0" distR="0">
            <wp:extent cx="5935980" cy="2552700"/>
            <wp:effectExtent l="19050" t="19050" r="26670" b="190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5980" cy="2552700"/>
                    </a:xfrm>
                    <a:prstGeom prst="rect">
                      <a:avLst/>
                    </a:prstGeom>
                    <a:noFill/>
                    <a:ln>
                      <a:solidFill>
                        <a:schemeClr val="tx1"/>
                      </a:solidFill>
                    </a:ln>
                  </pic:spPr>
                </pic:pic>
              </a:graphicData>
            </a:graphic>
          </wp:inline>
        </w:drawing>
      </w:r>
    </w:p>
    <w:p w:rsidR="00C96D65" w:rsidRPr="00C96D65" w:rsidRDefault="00C96D65" w:rsidP="00C96D65">
      <w:pPr>
        <w:pStyle w:val="StyleImage"/>
      </w:pPr>
      <w:r>
        <w:t xml:space="preserve">Рисунок </w:t>
      </w:r>
      <w:r w:rsidR="00063C5D" w:rsidRPr="00063C5D">
        <w:t>49</w:t>
      </w:r>
      <w:r w:rsidRPr="00C96D65">
        <w:t xml:space="preserve"> – </w:t>
      </w:r>
      <w:r>
        <w:t>Результат выполнения теста №6 из таблицы тестирования №</w:t>
      </w:r>
      <w:r w:rsidR="00701BEF" w:rsidRPr="00701BEF">
        <w:t>13</w:t>
      </w:r>
    </w:p>
    <w:p w:rsidR="00C96D65" w:rsidRDefault="00C96D65" w:rsidP="00995DAB">
      <w:pPr>
        <w:pStyle w:val="StyleImage"/>
      </w:pPr>
      <w:r>
        <w:rPr>
          <w:noProof/>
          <w:lang w:eastAsia="ru-RU"/>
        </w:rPr>
        <w:lastRenderedPageBreak/>
        <w:drawing>
          <wp:inline distT="0" distB="0" distL="0" distR="0">
            <wp:extent cx="5935980" cy="2179320"/>
            <wp:effectExtent l="19050" t="19050" r="26670" b="1143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solidFill>
                        <a:schemeClr val="tx1"/>
                      </a:solidFill>
                    </a:ln>
                  </pic:spPr>
                </pic:pic>
              </a:graphicData>
            </a:graphic>
          </wp:inline>
        </w:drawing>
      </w:r>
    </w:p>
    <w:p w:rsidR="00C96D65" w:rsidRDefault="00C96D65" w:rsidP="00995DAB">
      <w:pPr>
        <w:pStyle w:val="StyleImage"/>
      </w:pPr>
      <w:r>
        <w:t xml:space="preserve">Рисунок </w:t>
      </w:r>
      <w:r w:rsidR="00063C5D" w:rsidRPr="00063C5D">
        <w:t>50</w:t>
      </w:r>
      <w:r w:rsidRPr="00C96D65">
        <w:t xml:space="preserve"> – </w:t>
      </w:r>
      <w:r>
        <w:t>Результат выполнения теста №7 из таблицы тестирования №</w:t>
      </w:r>
      <w:r w:rsidR="00701BEF" w:rsidRPr="00701BEF">
        <w:t>13</w:t>
      </w:r>
    </w:p>
    <w:p w:rsidR="00701BEF" w:rsidRPr="00180F32" w:rsidRDefault="00701BEF" w:rsidP="00995DAB">
      <w:pPr>
        <w:pStyle w:val="StyleImage"/>
      </w:pPr>
    </w:p>
    <w:p w:rsidR="004C04E2" w:rsidRDefault="004C04E2" w:rsidP="00995DAB">
      <w:pPr>
        <w:pStyle w:val="StyleImage"/>
        <w:rPr>
          <w:lang w:val="en-US"/>
        </w:rPr>
      </w:pPr>
      <w:r>
        <w:rPr>
          <w:noProof/>
          <w:lang w:eastAsia="ru-RU"/>
        </w:rPr>
        <w:drawing>
          <wp:inline distT="0" distB="0" distL="0" distR="0">
            <wp:extent cx="5943600" cy="1600200"/>
            <wp:effectExtent l="19050" t="19050" r="19050" b="190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solidFill>
                        <a:schemeClr val="tx1"/>
                      </a:solidFill>
                    </a:ln>
                  </pic:spPr>
                </pic:pic>
              </a:graphicData>
            </a:graphic>
          </wp:inline>
        </w:drawing>
      </w:r>
    </w:p>
    <w:p w:rsidR="004C04E2" w:rsidRDefault="004C04E2" w:rsidP="00995DAB">
      <w:pPr>
        <w:pStyle w:val="StyleImage"/>
      </w:pPr>
      <w:r>
        <w:t xml:space="preserve">Рисунок </w:t>
      </w:r>
      <w:r w:rsidR="00063C5D" w:rsidRPr="00063C5D">
        <w:t>51</w:t>
      </w:r>
      <w:r w:rsidRPr="004C04E2">
        <w:t xml:space="preserve"> – </w:t>
      </w:r>
      <w:r>
        <w:t>Проверка на то</w:t>
      </w:r>
      <w:r w:rsidRPr="004C04E2">
        <w:t xml:space="preserve">, </w:t>
      </w:r>
      <w:r>
        <w:t xml:space="preserve">что после удаления записи накладной (см. рис. </w:t>
      </w:r>
      <w:r w:rsidR="00701BEF" w:rsidRPr="00701BEF">
        <w:t>5</w:t>
      </w:r>
      <w:r w:rsidR="00701BEF">
        <w:t>2</w:t>
      </w:r>
      <w:r w:rsidRPr="00063C5D">
        <w:t xml:space="preserve">) </w:t>
      </w:r>
      <w:r>
        <w:t>её больше нет в базе данных</w:t>
      </w:r>
    </w:p>
    <w:p w:rsidR="007552B0" w:rsidRDefault="007552B0" w:rsidP="00995DAB">
      <w:pPr>
        <w:pStyle w:val="StyleImage"/>
      </w:pPr>
    </w:p>
    <w:p w:rsidR="007552B0" w:rsidRDefault="007552B0" w:rsidP="00995DAB">
      <w:pPr>
        <w:pStyle w:val="StyleImage"/>
      </w:pPr>
      <w:r>
        <w:rPr>
          <w:noProof/>
          <w:lang w:eastAsia="ru-RU"/>
        </w:rPr>
        <w:drawing>
          <wp:inline distT="0" distB="0" distL="0" distR="0">
            <wp:extent cx="5935980" cy="2286000"/>
            <wp:effectExtent l="19050" t="19050" r="26670" b="190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5980" cy="2286000"/>
                    </a:xfrm>
                    <a:prstGeom prst="rect">
                      <a:avLst/>
                    </a:prstGeom>
                    <a:noFill/>
                    <a:ln>
                      <a:solidFill>
                        <a:schemeClr val="tx1"/>
                      </a:solidFill>
                    </a:ln>
                  </pic:spPr>
                </pic:pic>
              </a:graphicData>
            </a:graphic>
          </wp:inline>
        </w:drawing>
      </w:r>
    </w:p>
    <w:p w:rsidR="000C2C44" w:rsidRPr="000C2C44" w:rsidRDefault="007552B0" w:rsidP="000C2C44">
      <w:pPr>
        <w:pStyle w:val="StyleImage"/>
      </w:pPr>
      <w:r>
        <w:t xml:space="preserve">Рисунок </w:t>
      </w:r>
      <w:r w:rsidR="00063C5D" w:rsidRPr="00063C5D">
        <w:t>52</w:t>
      </w:r>
      <w:r w:rsidRPr="007552B0">
        <w:t xml:space="preserve"> – </w:t>
      </w:r>
      <w:r>
        <w:t>Результат выполнения теста №8 из таблицы тестирования №</w:t>
      </w:r>
      <w:r w:rsidR="00701BEF" w:rsidRPr="00701BEF">
        <w:t>13</w:t>
      </w:r>
    </w:p>
    <w:p w:rsidR="000C2C44" w:rsidRDefault="000C2C44" w:rsidP="00995DAB">
      <w:pPr>
        <w:pStyle w:val="StyleImage"/>
      </w:pPr>
      <w:r>
        <w:rPr>
          <w:noProof/>
          <w:lang w:eastAsia="ru-RU"/>
        </w:rPr>
        <w:lastRenderedPageBreak/>
        <w:drawing>
          <wp:inline distT="0" distB="0" distL="0" distR="0">
            <wp:extent cx="5935980" cy="2301240"/>
            <wp:effectExtent l="19050" t="19050" r="26670" b="2286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solidFill>
                        <a:schemeClr val="tx1"/>
                      </a:solidFill>
                    </a:ln>
                  </pic:spPr>
                </pic:pic>
              </a:graphicData>
            </a:graphic>
          </wp:inline>
        </w:drawing>
      </w:r>
    </w:p>
    <w:p w:rsidR="000C2C44" w:rsidRPr="00180F32" w:rsidRDefault="000C2C44" w:rsidP="00995DAB">
      <w:pPr>
        <w:pStyle w:val="StyleImage"/>
      </w:pPr>
      <w:r>
        <w:t xml:space="preserve">Рисунок </w:t>
      </w:r>
      <w:r w:rsidR="00063C5D" w:rsidRPr="00063C5D">
        <w:t>53</w:t>
      </w:r>
      <w:r w:rsidRPr="000C2C44">
        <w:t xml:space="preserve"> – </w:t>
      </w:r>
      <w:r>
        <w:t>Результат выполнения теста №9 из таблицы тестирования №</w:t>
      </w:r>
      <w:r w:rsidR="00701BEF" w:rsidRPr="00701BEF">
        <w:t>13</w:t>
      </w:r>
    </w:p>
    <w:p w:rsidR="000C2C44" w:rsidRDefault="000C2C44" w:rsidP="00995DAB">
      <w:pPr>
        <w:pStyle w:val="StyleImage"/>
      </w:pPr>
    </w:p>
    <w:p w:rsidR="00ED5369" w:rsidRDefault="00ED5369" w:rsidP="00995DAB">
      <w:pPr>
        <w:pStyle w:val="StyleImage"/>
      </w:pPr>
      <w:r>
        <w:rPr>
          <w:noProof/>
          <w:lang w:eastAsia="ru-RU"/>
        </w:rPr>
        <w:drawing>
          <wp:inline distT="0" distB="0" distL="0" distR="0">
            <wp:extent cx="5928360" cy="2225040"/>
            <wp:effectExtent l="19050" t="19050" r="15240" b="2286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28360" cy="2225040"/>
                    </a:xfrm>
                    <a:prstGeom prst="rect">
                      <a:avLst/>
                    </a:prstGeom>
                    <a:noFill/>
                    <a:ln>
                      <a:solidFill>
                        <a:schemeClr val="tx1"/>
                      </a:solidFill>
                    </a:ln>
                  </pic:spPr>
                </pic:pic>
              </a:graphicData>
            </a:graphic>
          </wp:inline>
        </w:drawing>
      </w:r>
    </w:p>
    <w:p w:rsidR="00ED5369" w:rsidRPr="00180F32" w:rsidRDefault="00ED5369" w:rsidP="00995DAB">
      <w:pPr>
        <w:pStyle w:val="StyleImage"/>
      </w:pPr>
      <w:r>
        <w:t xml:space="preserve">Рисунок </w:t>
      </w:r>
      <w:r w:rsidR="00063C5D" w:rsidRPr="00063C5D">
        <w:t>54</w:t>
      </w:r>
      <w:r w:rsidRPr="00ED5369">
        <w:t xml:space="preserve"> – </w:t>
      </w:r>
      <w:r>
        <w:t>Результат выполнения теста №10 из таблицы тестирования №</w:t>
      </w:r>
      <w:r w:rsidR="00701BEF" w:rsidRPr="00701BEF">
        <w:t>13</w:t>
      </w:r>
    </w:p>
    <w:p w:rsidR="001A458E" w:rsidRPr="00180F32" w:rsidRDefault="001A458E" w:rsidP="00995DAB">
      <w:pPr>
        <w:pStyle w:val="StyleImage"/>
      </w:pPr>
    </w:p>
    <w:p w:rsidR="001A458E" w:rsidRDefault="001A458E" w:rsidP="00995DAB">
      <w:pPr>
        <w:pStyle w:val="StyleImage"/>
      </w:pPr>
      <w:r>
        <w:rPr>
          <w:noProof/>
          <w:lang w:eastAsia="ru-RU"/>
        </w:rPr>
        <w:drawing>
          <wp:inline distT="0" distB="0" distL="0" distR="0">
            <wp:extent cx="5935980" cy="2606040"/>
            <wp:effectExtent l="19050" t="19050" r="26670" b="228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5980" cy="2606040"/>
                    </a:xfrm>
                    <a:prstGeom prst="rect">
                      <a:avLst/>
                    </a:prstGeom>
                    <a:noFill/>
                    <a:ln>
                      <a:solidFill>
                        <a:schemeClr val="tx1"/>
                      </a:solidFill>
                    </a:ln>
                  </pic:spPr>
                </pic:pic>
              </a:graphicData>
            </a:graphic>
          </wp:inline>
        </w:drawing>
      </w:r>
    </w:p>
    <w:p w:rsidR="00CE29C7" w:rsidRPr="00CE29C7" w:rsidRDefault="001A458E" w:rsidP="00CE29C7">
      <w:pPr>
        <w:pStyle w:val="StyleImage"/>
      </w:pPr>
      <w:r>
        <w:t xml:space="preserve">Рисунок </w:t>
      </w:r>
      <w:r w:rsidR="00063C5D" w:rsidRPr="00063C5D">
        <w:t>55</w:t>
      </w:r>
      <w:r w:rsidRPr="001A458E">
        <w:t xml:space="preserve"> – </w:t>
      </w:r>
      <w:r>
        <w:t>Результат выполнения теста №11 из таблицы тестирования №</w:t>
      </w:r>
      <w:r w:rsidR="00701BEF" w:rsidRPr="00701BEF">
        <w:t>13</w:t>
      </w:r>
    </w:p>
    <w:p w:rsidR="00CE29C7" w:rsidRDefault="00CE29C7" w:rsidP="00995DAB">
      <w:pPr>
        <w:pStyle w:val="StyleImage"/>
      </w:pPr>
      <w:r>
        <w:rPr>
          <w:noProof/>
          <w:lang w:eastAsia="ru-RU"/>
        </w:rPr>
        <w:lastRenderedPageBreak/>
        <w:drawing>
          <wp:inline distT="0" distB="0" distL="0" distR="0">
            <wp:extent cx="5935980" cy="2049780"/>
            <wp:effectExtent l="19050" t="19050" r="26670" b="266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5980" cy="2049780"/>
                    </a:xfrm>
                    <a:prstGeom prst="rect">
                      <a:avLst/>
                    </a:prstGeom>
                    <a:noFill/>
                    <a:ln>
                      <a:solidFill>
                        <a:schemeClr val="tx1"/>
                      </a:solidFill>
                    </a:ln>
                  </pic:spPr>
                </pic:pic>
              </a:graphicData>
            </a:graphic>
          </wp:inline>
        </w:drawing>
      </w:r>
    </w:p>
    <w:p w:rsidR="00CE29C7" w:rsidRPr="00180F32" w:rsidRDefault="00CE29C7" w:rsidP="00995DAB">
      <w:pPr>
        <w:pStyle w:val="StyleImage"/>
      </w:pPr>
      <w:r>
        <w:t xml:space="preserve">Рисунок </w:t>
      </w:r>
      <w:r w:rsidR="00063C5D" w:rsidRPr="00063C5D">
        <w:t>56</w:t>
      </w:r>
      <w:r w:rsidRPr="00CE29C7">
        <w:t xml:space="preserve"> – </w:t>
      </w:r>
      <w:r>
        <w:t>Результат выполнения теста №12 из таблицы тестирования №</w:t>
      </w:r>
      <w:r w:rsidR="00701BEF" w:rsidRPr="00701BEF">
        <w:t>13</w:t>
      </w:r>
    </w:p>
    <w:p w:rsidR="00CE29C7" w:rsidRPr="00180F32" w:rsidRDefault="00CE29C7" w:rsidP="00995DAB">
      <w:pPr>
        <w:pStyle w:val="StyleImage"/>
      </w:pPr>
    </w:p>
    <w:p w:rsidR="00CE29C7" w:rsidRDefault="00CE29C7" w:rsidP="00995DAB">
      <w:pPr>
        <w:pStyle w:val="StyleImage"/>
        <w:rPr>
          <w:lang w:val="en-US"/>
        </w:rPr>
      </w:pPr>
      <w:r>
        <w:rPr>
          <w:noProof/>
          <w:lang w:eastAsia="ru-RU"/>
        </w:rPr>
        <w:drawing>
          <wp:inline distT="0" distB="0" distL="0" distR="0">
            <wp:extent cx="5935980" cy="2941320"/>
            <wp:effectExtent l="19050" t="19050" r="26670" b="1143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5980" cy="2941320"/>
                    </a:xfrm>
                    <a:prstGeom prst="rect">
                      <a:avLst/>
                    </a:prstGeom>
                    <a:noFill/>
                    <a:ln>
                      <a:solidFill>
                        <a:schemeClr val="tx1"/>
                      </a:solidFill>
                    </a:ln>
                  </pic:spPr>
                </pic:pic>
              </a:graphicData>
            </a:graphic>
          </wp:inline>
        </w:drawing>
      </w:r>
    </w:p>
    <w:p w:rsidR="005932AC" w:rsidRDefault="00CE29C7" w:rsidP="00995DAB">
      <w:pPr>
        <w:pStyle w:val="StyleImage"/>
      </w:pPr>
      <w:r>
        <w:t xml:space="preserve">Рисунок </w:t>
      </w:r>
      <w:r w:rsidR="00063C5D" w:rsidRPr="00063C5D">
        <w:t>57</w:t>
      </w:r>
      <w:r w:rsidRPr="00CE29C7">
        <w:t xml:space="preserve"> – </w:t>
      </w:r>
      <w:r>
        <w:t>Результат выполнения теста №13 из таблицы тестирования №</w:t>
      </w:r>
      <w:r w:rsidR="00701BEF" w:rsidRPr="00701BEF">
        <w:t>13</w:t>
      </w:r>
    </w:p>
    <w:p w:rsidR="00701BEF" w:rsidRPr="00180F32" w:rsidRDefault="00701BEF" w:rsidP="00995DAB">
      <w:pPr>
        <w:pStyle w:val="StyleImage"/>
      </w:pPr>
    </w:p>
    <w:p w:rsidR="005932AC" w:rsidRDefault="005932AC" w:rsidP="00995DAB">
      <w:pPr>
        <w:pStyle w:val="StyleImage"/>
      </w:pPr>
      <w:r>
        <w:rPr>
          <w:noProof/>
          <w:lang w:eastAsia="ru-RU"/>
        </w:rPr>
        <w:drawing>
          <wp:inline distT="0" distB="0" distL="0" distR="0">
            <wp:extent cx="5935980" cy="1927860"/>
            <wp:effectExtent l="19050" t="19050" r="26670" b="152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5980" cy="1927860"/>
                    </a:xfrm>
                    <a:prstGeom prst="rect">
                      <a:avLst/>
                    </a:prstGeom>
                    <a:noFill/>
                    <a:ln>
                      <a:solidFill>
                        <a:schemeClr val="tx1"/>
                      </a:solidFill>
                    </a:ln>
                  </pic:spPr>
                </pic:pic>
              </a:graphicData>
            </a:graphic>
          </wp:inline>
        </w:drawing>
      </w:r>
    </w:p>
    <w:p w:rsidR="002847D1" w:rsidRPr="002847D1" w:rsidRDefault="005932AC" w:rsidP="002847D1">
      <w:pPr>
        <w:pStyle w:val="StyleImage"/>
      </w:pPr>
      <w:r>
        <w:t xml:space="preserve">Рисунок </w:t>
      </w:r>
      <w:r w:rsidR="00063C5D" w:rsidRPr="00063C5D">
        <w:t>58</w:t>
      </w:r>
      <w:r w:rsidRPr="005932AC">
        <w:t xml:space="preserve"> – </w:t>
      </w:r>
      <w:r>
        <w:t>Результат выполнения теста №14 из таблицы тестирования №</w:t>
      </w:r>
      <w:r w:rsidR="00701BEF" w:rsidRPr="00701BEF">
        <w:t>13</w:t>
      </w:r>
    </w:p>
    <w:p w:rsidR="002847D1" w:rsidRDefault="002847D1" w:rsidP="00995DAB">
      <w:pPr>
        <w:pStyle w:val="StyleImage"/>
      </w:pPr>
      <w:r>
        <w:rPr>
          <w:noProof/>
          <w:lang w:eastAsia="ru-RU"/>
        </w:rPr>
        <w:lastRenderedPageBreak/>
        <w:drawing>
          <wp:inline distT="0" distB="0" distL="0" distR="0">
            <wp:extent cx="5935980" cy="2270760"/>
            <wp:effectExtent l="19050" t="19050" r="26670" b="152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5980" cy="2270760"/>
                    </a:xfrm>
                    <a:prstGeom prst="rect">
                      <a:avLst/>
                    </a:prstGeom>
                    <a:noFill/>
                    <a:ln>
                      <a:solidFill>
                        <a:schemeClr val="tx1"/>
                      </a:solidFill>
                    </a:ln>
                  </pic:spPr>
                </pic:pic>
              </a:graphicData>
            </a:graphic>
          </wp:inline>
        </w:drawing>
      </w:r>
    </w:p>
    <w:p w:rsidR="002847D1" w:rsidRPr="00180F32" w:rsidRDefault="002847D1" w:rsidP="00995DAB">
      <w:pPr>
        <w:pStyle w:val="StyleImage"/>
      </w:pPr>
      <w:r>
        <w:t xml:space="preserve">Рисунок </w:t>
      </w:r>
      <w:r w:rsidR="00063C5D" w:rsidRPr="00063C5D">
        <w:t>59</w:t>
      </w:r>
      <w:r w:rsidRPr="002847D1">
        <w:t xml:space="preserve"> – </w:t>
      </w:r>
      <w:r>
        <w:t>Результат выполнения теста №15 из таблицы тестирования №</w:t>
      </w:r>
      <w:r w:rsidR="00701BEF" w:rsidRPr="00701BEF">
        <w:t>13</w:t>
      </w:r>
    </w:p>
    <w:p w:rsidR="00AA72C7" w:rsidRPr="00180F32" w:rsidRDefault="00AA72C7" w:rsidP="00995DAB">
      <w:pPr>
        <w:pStyle w:val="StyleImage"/>
      </w:pPr>
    </w:p>
    <w:p w:rsidR="00AA72C7" w:rsidRDefault="00AA72C7" w:rsidP="00995DAB">
      <w:pPr>
        <w:pStyle w:val="StyleImage"/>
      </w:pPr>
      <w:r>
        <w:rPr>
          <w:noProof/>
          <w:lang w:eastAsia="ru-RU"/>
        </w:rPr>
        <w:drawing>
          <wp:inline distT="0" distB="0" distL="0" distR="0">
            <wp:extent cx="5935980" cy="2247900"/>
            <wp:effectExtent l="19050" t="19050" r="26670" b="190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5980" cy="2247900"/>
                    </a:xfrm>
                    <a:prstGeom prst="rect">
                      <a:avLst/>
                    </a:prstGeom>
                    <a:noFill/>
                    <a:ln>
                      <a:solidFill>
                        <a:schemeClr val="tx1"/>
                      </a:solidFill>
                    </a:ln>
                  </pic:spPr>
                </pic:pic>
              </a:graphicData>
            </a:graphic>
          </wp:inline>
        </w:drawing>
      </w:r>
    </w:p>
    <w:p w:rsidR="00AA72C7" w:rsidRPr="00180F32" w:rsidRDefault="00AA72C7" w:rsidP="00995DAB">
      <w:pPr>
        <w:pStyle w:val="StyleImage"/>
      </w:pPr>
      <w:r>
        <w:t xml:space="preserve">Рисунок </w:t>
      </w:r>
      <w:r w:rsidR="00063C5D" w:rsidRPr="00063C5D">
        <w:t>60</w:t>
      </w:r>
      <w:r w:rsidRPr="00AA72C7">
        <w:t xml:space="preserve"> – </w:t>
      </w:r>
      <w:r>
        <w:t>Результат выполнения теста №16 из таблицы тестирования №</w:t>
      </w:r>
      <w:r w:rsidR="00701BEF" w:rsidRPr="00701BEF">
        <w:t>13</w:t>
      </w:r>
    </w:p>
    <w:p w:rsidR="00513AE5" w:rsidRPr="00180F32" w:rsidRDefault="00513AE5" w:rsidP="00995DAB">
      <w:pPr>
        <w:pStyle w:val="StyleImage"/>
      </w:pPr>
    </w:p>
    <w:p w:rsidR="00513AE5" w:rsidRDefault="00513AE5" w:rsidP="00995DAB">
      <w:pPr>
        <w:pStyle w:val="StyleImage"/>
      </w:pPr>
      <w:r>
        <w:rPr>
          <w:noProof/>
          <w:lang w:eastAsia="ru-RU"/>
        </w:rPr>
        <w:drawing>
          <wp:inline distT="0" distB="0" distL="0" distR="0">
            <wp:extent cx="5935980" cy="2194560"/>
            <wp:effectExtent l="19050" t="19050" r="26670" b="152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35980" cy="2194560"/>
                    </a:xfrm>
                    <a:prstGeom prst="rect">
                      <a:avLst/>
                    </a:prstGeom>
                    <a:noFill/>
                    <a:ln>
                      <a:solidFill>
                        <a:schemeClr val="tx1"/>
                      </a:solidFill>
                    </a:ln>
                  </pic:spPr>
                </pic:pic>
              </a:graphicData>
            </a:graphic>
          </wp:inline>
        </w:drawing>
      </w:r>
    </w:p>
    <w:p w:rsidR="00192626" w:rsidRPr="00192626" w:rsidRDefault="00513AE5" w:rsidP="00192626">
      <w:pPr>
        <w:pStyle w:val="StyleImage"/>
      </w:pPr>
      <w:r>
        <w:t xml:space="preserve">Рисунок </w:t>
      </w:r>
      <w:r w:rsidR="00063C5D" w:rsidRPr="00063C5D">
        <w:t>61</w:t>
      </w:r>
      <w:r w:rsidRPr="00513AE5">
        <w:t xml:space="preserve"> – </w:t>
      </w:r>
      <w:r>
        <w:t>Результат выполнения теста №17 из таблицы тестирования №</w:t>
      </w:r>
      <w:r w:rsidR="00701BEF" w:rsidRPr="00701BEF">
        <w:t>13</w:t>
      </w:r>
    </w:p>
    <w:p w:rsidR="00192626" w:rsidRDefault="00192626" w:rsidP="00995DAB">
      <w:pPr>
        <w:pStyle w:val="StyleImage"/>
      </w:pPr>
      <w:r>
        <w:rPr>
          <w:noProof/>
          <w:lang w:eastAsia="ru-RU"/>
        </w:rPr>
        <w:lastRenderedPageBreak/>
        <w:drawing>
          <wp:inline distT="0" distB="0" distL="0" distR="0">
            <wp:extent cx="5943600" cy="1981200"/>
            <wp:effectExtent l="19050" t="19050" r="19050" b="190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solidFill>
                        <a:schemeClr val="tx1"/>
                      </a:solidFill>
                    </a:ln>
                  </pic:spPr>
                </pic:pic>
              </a:graphicData>
            </a:graphic>
          </wp:inline>
        </w:drawing>
      </w:r>
    </w:p>
    <w:p w:rsidR="00192626" w:rsidRPr="00180F32" w:rsidRDefault="00192626" w:rsidP="00995DAB">
      <w:pPr>
        <w:pStyle w:val="StyleImage"/>
      </w:pPr>
      <w:r>
        <w:t xml:space="preserve">Рисунок </w:t>
      </w:r>
      <w:r w:rsidR="00063C5D" w:rsidRPr="00063C5D">
        <w:t>62</w:t>
      </w:r>
      <w:r w:rsidRPr="00192626">
        <w:t xml:space="preserve"> – </w:t>
      </w:r>
      <w:r>
        <w:t>Результат выполнения теста №18 из таблицы тестирования №</w:t>
      </w:r>
      <w:r w:rsidR="00701BEF" w:rsidRPr="00701BEF">
        <w:t>13</w:t>
      </w:r>
    </w:p>
    <w:p w:rsidR="009F404B" w:rsidRPr="00180F32" w:rsidRDefault="009F404B" w:rsidP="00995DAB">
      <w:pPr>
        <w:pStyle w:val="StyleImage"/>
      </w:pPr>
    </w:p>
    <w:p w:rsidR="009F404B" w:rsidRDefault="009F404B" w:rsidP="00995DAB">
      <w:pPr>
        <w:pStyle w:val="StyleImage"/>
      </w:pPr>
      <w:r>
        <w:rPr>
          <w:noProof/>
          <w:lang w:eastAsia="ru-RU"/>
        </w:rPr>
        <w:drawing>
          <wp:inline distT="0" distB="0" distL="0" distR="0">
            <wp:extent cx="5935980" cy="2979420"/>
            <wp:effectExtent l="19050" t="19050" r="26670" b="1143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5980" cy="2979420"/>
                    </a:xfrm>
                    <a:prstGeom prst="rect">
                      <a:avLst/>
                    </a:prstGeom>
                    <a:noFill/>
                    <a:ln>
                      <a:solidFill>
                        <a:schemeClr val="tx1"/>
                      </a:solidFill>
                    </a:ln>
                  </pic:spPr>
                </pic:pic>
              </a:graphicData>
            </a:graphic>
          </wp:inline>
        </w:drawing>
      </w:r>
    </w:p>
    <w:p w:rsidR="009F404B" w:rsidRPr="00180F32" w:rsidRDefault="009F404B" w:rsidP="00995DAB">
      <w:pPr>
        <w:pStyle w:val="StyleImage"/>
      </w:pPr>
      <w:r>
        <w:t xml:space="preserve">Рисунок </w:t>
      </w:r>
      <w:r w:rsidR="00063C5D" w:rsidRPr="00063C5D">
        <w:t>63</w:t>
      </w:r>
      <w:r w:rsidRPr="009F404B">
        <w:t xml:space="preserve"> – </w:t>
      </w:r>
      <w:r>
        <w:t>Результат выполнения теста №19 из таблицы тестирования №</w:t>
      </w:r>
      <w:r w:rsidR="00701BEF" w:rsidRPr="00701BEF">
        <w:t>13</w:t>
      </w:r>
    </w:p>
    <w:p w:rsidR="00234A33" w:rsidRPr="00180F32" w:rsidRDefault="00234A33" w:rsidP="00995DAB">
      <w:pPr>
        <w:pStyle w:val="StyleImage"/>
      </w:pPr>
    </w:p>
    <w:p w:rsidR="00234A33" w:rsidRDefault="00234A33" w:rsidP="00995DAB">
      <w:pPr>
        <w:pStyle w:val="StyleImage"/>
      </w:pPr>
      <w:r>
        <w:rPr>
          <w:noProof/>
          <w:lang w:eastAsia="ru-RU"/>
        </w:rPr>
        <w:drawing>
          <wp:inline distT="0" distB="0" distL="0" distR="0">
            <wp:extent cx="5935980" cy="1996440"/>
            <wp:effectExtent l="19050" t="19050" r="26670" b="2286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5980" cy="1996440"/>
                    </a:xfrm>
                    <a:prstGeom prst="rect">
                      <a:avLst/>
                    </a:prstGeom>
                    <a:noFill/>
                    <a:ln>
                      <a:solidFill>
                        <a:schemeClr val="tx1"/>
                      </a:solidFill>
                    </a:ln>
                  </pic:spPr>
                </pic:pic>
              </a:graphicData>
            </a:graphic>
          </wp:inline>
        </w:drawing>
      </w:r>
    </w:p>
    <w:p w:rsidR="00234A33" w:rsidRPr="00234A33" w:rsidRDefault="00234A33" w:rsidP="00995DAB">
      <w:pPr>
        <w:pStyle w:val="StyleImage"/>
      </w:pPr>
      <w:r>
        <w:t xml:space="preserve">Рисунок </w:t>
      </w:r>
      <w:r w:rsidR="00063C5D" w:rsidRPr="00063C5D">
        <w:t>64</w:t>
      </w:r>
      <w:r w:rsidRPr="00234A33">
        <w:t xml:space="preserve"> – </w:t>
      </w:r>
      <w:r>
        <w:t>Результат выполнения теста №20 из таблицы тестирования №</w:t>
      </w:r>
      <w:r w:rsidR="00701BEF" w:rsidRPr="00701BEF">
        <w:t>13</w:t>
      </w:r>
    </w:p>
    <w:p w:rsidR="00192626" w:rsidRDefault="00995DAB">
      <w:r>
        <w:br w:type="page"/>
      </w:r>
    </w:p>
    <w:p w:rsidR="00E443EA" w:rsidRPr="00F45D56" w:rsidRDefault="00E443EA" w:rsidP="00E443EA">
      <w:pPr>
        <w:pStyle w:val="Style2"/>
        <w:outlineLvl w:val="1"/>
      </w:pPr>
      <w:bookmarkStart w:id="32" w:name="_Toc72358990"/>
      <w:r>
        <w:lastRenderedPageBreak/>
        <w:t xml:space="preserve">Тестирование модуля </w:t>
      </w:r>
      <w:r w:rsidRPr="00F45D56">
        <w:t>“</w:t>
      </w:r>
      <w:r>
        <w:t>Пользователь</w:t>
      </w:r>
      <w:r w:rsidRPr="00F45D56">
        <w:t>”</w:t>
      </w:r>
      <w:bookmarkEnd w:id="32"/>
    </w:p>
    <w:p w:rsidR="00E443EA" w:rsidRDefault="001C66E3" w:rsidP="001C66E3">
      <w:pPr>
        <w:pStyle w:val="Style2"/>
        <w:outlineLvl w:val="2"/>
      </w:pPr>
      <w:bookmarkStart w:id="33" w:name="_Toc72358991"/>
      <w:r>
        <w:t>Определение методики тестирования</w:t>
      </w:r>
      <w:bookmarkEnd w:id="33"/>
    </w:p>
    <w:p w:rsidR="001C66E3" w:rsidRDefault="00F45D56" w:rsidP="00F45D56">
      <w:pPr>
        <w:pStyle w:val="StyleText"/>
      </w:pPr>
      <w:r>
        <w:t xml:space="preserve">Для тестирования данного модуля будет использован фреймворк для модульного тестирования </w:t>
      </w:r>
      <w:r>
        <w:rPr>
          <w:lang w:val="en-US"/>
        </w:rPr>
        <w:t>JUnit</w:t>
      </w:r>
      <w:r w:rsidRPr="00F45D56">
        <w:t>5</w:t>
      </w:r>
      <w:r>
        <w:t>.</w:t>
      </w:r>
    </w:p>
    <w:p w:rsidR="00F45D56" w:rsidRDefault="00F45D56" w:rsidP="00F45D56">
      <w:pPr>
        <w:pStyle w:val="StyleText"/>
      </w:pPr>
      <w:r>
        <w:t>Для модульного тестирования были разработаны тесты</w:t>
      </w:r>
      <w:r w:rsidRPr="00F45D56">
        <w:t xml:space="preserve">, </w:t>
      </w:r>
      <w:r>
        <w:t xml:space="preserve">содержащие входные данные и ожидаемые выходные. Тестирование затронуло функционал основного валидатора приложения (класс </w:t>
      </w:r>
      <w:r>
        <w:rPr>
          <w:lang w:val="en-US"/>
        </w:rPr>
        <w:t>DataValidator</w:t>
      </w:r>
      <w:r w:rsidRPr="00F45D56">
        <w:t xml:space="preserve">) </w:t>
      </w:r>
      <w:r>
        <w:t>и класс</w:t>
      </w:r>
      <w:r w:rsidRPr="00F45D56">
        <w:t xml:space="preserve">, </w:t>
      </w:r>
      <w:r>
        <w:t xml:space="preserve">осуществляющей взаимодействие с модулем </w:t>
      </w:r>
      <w:r w:rsidRPr="00F45D56">
        <w:t>“</w:t>
      </w:r>
      <w:r>
        <w:t>Центральный сервер</w:t>
      </w:r>
      <w:r w:rsidRPr="00F45D56">
        <w:t>”</w:t>
      </w:r>
      <w:r>
        <w:t>.</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w:t>
      </w:r>
      <w:r>
        <w:t xml:space="preserve"> возвращаемое значение процесса будет равно 0</w:t>
      </w:r>
      <w:r w:rsidRPr="00F45D56">
        <w:t xml:space="preserve">, </w:t>
      </w:r>
      <w:r>
        <w:t>без вывода дополнительных сообщений (рисунки будут снабжены достаточной информацией</w:t>
      </w:r>
      <w:r w:rsidRPr="00F45D56">
        <w:t xml:space="preserve">, </w:t>
      </w:r>
      <w:r>
        <w:t>чтобы судить о успешном прохождении теста</w:t>
      </w:r>
      <w:r w:rsidRPr="00F45D56">
        <w:t xml:space="preserve">, </w:t>
      </w:r>
      <w:r>
        <w:t>а также будет представлен исходный тест каждого модульного теста в отношении конкретных тестируемых методов).</w:t>
      </w:r>
    </w:p>
    <w:p w:rsidR="00F45D56" w:rsidRDefault="00F45D56" w:rsidP="00F45D56">
      <w:pPr>
        <w:pStyle w:val="StyleText"/>
      </w:pPr>
      <w:r>
        <w:t xml:space="preserve">Для тестов класса </w:t>
      </w:r>
      <w:r>
        <w:rPr>
          <w:lang w:val="en-US"/>
        </w:rPr>
        <w:t>DataValidator</w:t>
      </w:r>
      <w:r w:rsidRPr="00F45D56">
        <w:t xml:space="preserve"> </w:t>
      </w:r>
      <w:r>
        <w:t>применяется следующее правило</w:t>
      </w:r>
      <w:r w:rsidRPr="00F45D56">
        <w:t xml:space="preserve">: </w:t>
      </w:r>
      <w:r>
        <w:t>в случае успешного прохождения теста</w:t>
      </w:r>
      <w:r w:rsidRPr="00F45D56">
        <w:t xml:space="preserve">, </w:t>
      </w:r>
      <w:r>
        <w:t>возвращаемое значение процесса будет равно 0 и могут быть выведены сообщения исключений</w:t>
      </w:r>
      <w:r w:rsidRPr="00F45D56">
        <w:t xml:space="preserve">, </w:t>
      </w:r>
      <w:r>
        <w:t xml:space="preserve">который произошли (в случае методов с постфиксом </w:t>
      </w:r>
      <w:r>
        <w:rPr>
          <w:lang w:val="en-US"/>
        </w:rPr>
        <w:t>Exception</w:t>
      </w:r>
      <w:r w:rsidRPr="00F45D56">
        <w:t xml:space="preserve">, </w:t>
      </w:r>
      <w:r>
        <w:t xml:space="preserve">без постфикса </w:t>
      </w:r>
      <w:r>
        <w:rPr>
          <w:lang w:val="en-US"/>
        </w:rPr>
        <w:t>Exception</w:t>
      </w:r>
      <w:r w:rsidRPr="00F45D56">
        <w:t xml:space="preserve"> </w:t>
      </w:r>
      <w:r>
        <w:t>вывод сообщения об ошибке не предусмотрен</w:t>
      </w:r>
      <w:r w:rsidRPr="00F45D56">
        <w:t>)</w:t>
      </w:r>
      <w:r>
        <w:t>.</w:t>
      </w:r>
      <w:r w:rsidR="00BC1664">
        <w:t xml:space="preserve"> Тестирование осуществляется исключительно функционала взаимодействия с базой данных на серверной части приложения</w:t>
      </w:r>
      <w:r w:rsidR="00BC1664" w:rsidRPr="00BC1664">
        <w:t xml:space="preserve">: </w:t>
      </w:r>
      <w:r w:rsidR="00BC1664">
        <w:t>корректность обработки ошибок</w:t>
      </w:r>
      <w:r w:rsidR="004853F7">
        <w:t xml:space="preserve"> и </w:t>
      </w:r>
      <w:r w:rsidR="00BC1664">
        <w:t>корректность добавления/из</w:t>
      </w:r>
      <w:r w:rsidR="004853F7">
        <w:t>менения/удаления/чтения данных (</w:t>
      </w:r>
      <w:r w:rsidR="004853F7">
        <w:rPr>
          <w:lang w:val="en-US"/>
        </w:rPr>
        <w:t>INSERT</w:t>
      </w:r>
      <w:r w:rsidR="004853F7" w:rsidRPr="004853F7">
        <w:t xml:space="preserve">, </w:t>
      </w:r>
      <w:r w:rsidR="004853F7">
        <w:rPr>
          <w:lang w:val="en-US"/>
        </w:rPr>
        <w:t>UPDATE</w:t>
      </w:r>
      <w:r w:rsidR="004853F7" w:rsidRPr="004853F7">
        <w:t xml:space="preserve">, </w:t>
      </w:r>
      <w:r w:rsidR="004853F7">
        <w:rPr>
          <w:lang w:val="en-US"/>
        </w:rPr>
        <w:t>DELETE</w:t>
      </w:r>
      <w:r w:rsidR="004853F7" w:rsidRPr="004853F7">
        <w:t xml:space="preserve">, </w:t>
      </w:r>
      <w:r w:rsidR="004853F7">
        <w:rPr>
          <w:lang w:val="en-US"/>
        </w:rPr>
        <w:t>SELECT</w:t>
      </w:r>
      <w:r w:rsidR="004853F7" w:rsidRPr="004853F7">
        <w:t>).</w:t>
      </w:r>
    </w:p>
    <w:p w:rsidR="005750D9" w:rsidRDefault="005750D9" w:rsidP="00F45D56">
      <w:pPr>
        <w:pStyle w:val="StyleText"/>
      </w:pPr>
      <w:r>
        <w:t>Для каждого модульного теста будет визуализирована таблица входных и выходных данных (ожидаемых) с подтверждениями их выполнения в виде рисунков (скриншотов</w:t>
      </w:r>
      <w:r w:rsidRPr="005750D9">
        <w:t xml:space="preserve">, </w:t>
      </w:r>
      <w:r>
        <w:t>доказывающих работоспособность тестов).</w:t>
      </w:r>
    </w:p>
    <w:p w:rsidR="00DE35C5" w:rsidRDefault="00DE35C5">
      <w:pPr>
        <w:rPr>
          <w:rFonts w:ascii="Times New Roman" w:hAnsi="Times New Roman"/>
          <w:sz w:val="28"/>
        </w:rPr>
      </w:pPr>
      <w:r>
        <w:br w:type="page"/>
      </w:r>
    </w:p>
    <w:p w:rsidR="00DE35C5" w:rsidRPr="007538CC" w:rsidRDefault="00DE35C5" w:rsidP="00DE35C5">
      <w:pPr>
        <w:pStyle w:val="Style2"/>
        <w:outlineLvl w:val="2"/>
      </w:pPr>
      <w:bookmarkStart w:id="34" w:name="_Toc72358992"/>
      <w:r>
        <w:lastRenderedPageBreak/>
        <w:t xml:space="preserve">Модульное тестирование класса </w:t>
      </w:r>
      <w:r>
        <w:rPr>
          <w:lang w:val="en-US"/>
        </w:rPr>
        <w:t>DataValidator</w:t>
      </w:r>
      <w:bookmarkEnd w:id="34"/>
    </w:p>
    <w:p w:rsidR="00DE35C5" w:rsidRPr="00936A17" w:rsidRDefault="007538CC" w:rsidP="00936A17">
      <w:pPr>
        <w:pStyle w:val="Style2"/>
        <w:outlineLvl w:val="3"/>
      </w:pPr>
      <w:r w:rsidRPr="00936A17">
        <w:t>Таблица тестов</w:t>
      </w:r>
    </w:p>
    <w:p w:rsidR="007538CC" w:rsidRPr="00F56E98" w:rsidRDefault="007538CC" w:rsidP="007538CC">
      <w:pPr>
        <w:pStyle w:val="StyleText"/>
      </w:pPr>
      <w:r>
        <w:t xml:space="preserve">Таблица </w:t>
      </w:r>
      <w:r w:rsidR="00D505C3" w:rsidRPr="00D505C3">
        <w:t>14</w:t>
      </w:r>
      <w:r w:rsidRPr="00F80213">
        <w:t xml:space="preserve"> – </w:t>
      </w:r>
      <w:r>
        <w:t xml:space="preserve">Таблица тестов для класса </w:t>
      </w:r>
      <w:r>
        <w:rPr>
          <w:lang w:val="en-US"/>
        </w:rPr>
        <w:t>DataValidator</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7538CC" w:rsidTr="007538CC">
        <w:tc>
          <w:tcPr>
            <w:tcW w:w="2084" w:type="dxa"/>
          </w:tcPr>
          <w:p w:rsidR="007538CC" w:rsidRPr="007538CC" w:rsidRDefault="007538CC" w:rsidP="007538CC">
            <w:pPr>
              <w:pStyle w:val="StyleText"/>
              <w:ind w:firstLine="0"/>
              <w:jc w:val="center"/>
              <w:rPr>
                <w:b/>
              </w:rPr>
            </w:pPr>
            <w:r>
              <w:rPr>
                <w:b/>
              </w:rPr>
              <w:t>Метод тестирования</w:t>
            </w:r>
          </w:p>
        </w:tc>
        <w:tc>
          <w:tcPr>
            <w:tcW w:w="2150" w:type="dxa"/>
          </w:tcPr>
          <w:p w:rsidR="007538CC" w:rsidRPr="007538CC" w:rsidRDefault="007538CC" w:rsidP="007538CC">
            <w:pPr>
              <w:pStyle w:val="StyleText"/>
              <w:ind w:firstLine="0"/>
              <w:jc w:val="center"/>
              <w:rPr>
                <w:b/>
              </w:rPr>
            </w:pPr>
            <w:r>
              <w:rPr>
                <w:b/>
              </w:rPr>
              <w:t>Назначение теста</w:t>
            </w:r>
          </w:p>
        </w:tc>
        <w:tc>
          <w:tcPr>
            <w:tcW w:w="1838" w:type="dxa"/>
          </w:tcPr>
          <w:p w:rsidR="007538CC" w:rsidRPr="007538CC" w:rsidRDefault="007538CC" w:rsidP="007538CC">
            <w:pPr>
              <w:pStyle w:val="StyleText"/>
              <w:ind w:firstLine="0"/>
              <w:jc w:val="center"/>
              <w:rPr>
                <w:b/>
              </w:rPr>
            </w:pPr>
            <w:r>
              <w:rPr>
                <w:b/>
              </w:rPr>
              <w:t>Входные данные</w:t>
            </w:r>
          </w:p>
        </w:tc>
        <w:tc>
          <w:tcPr>
            <w:tcW w:w="1691" w:type="dxa"/>
          </w:tcPr>
          <w:p w:rsidR="007538CC" w:rsidRPr="007538CC" w:rsidRDefault="007538CC" w:rsidP="007538CC">
            <w:pPr>
              <w:pStyle w:val="StyleText"/>
              <w:ind w:firstLine="0"/>
              <w:jc w:val="center"/>
              <w:rPr>
                <w:b/>
              </w:rPr>
            </w:pPr>
            <w:r>
              <w:rPr>
                <w:b/>
              </w:rPr>
              <w:t>Ожидаемые выходные данные</w:t>
            </w:r>
          </w:p>
        </w:tc>
        <w:tc>
          <w:tcPr>
            <w:tcW w:w="1808" w:type="dxa"/>
          </w:tcPr>
          <w:p w:rsidR="007538CC" w:rsidRPr="007538CC" w:rsidRDefault="007538CC" w:rsidP="007538CC">
            <w:pPr>
              <w:pStyle w:val="StyleText"/>
              <w:ind w:firstLine="0"/>
              <w:jc w:val="center"/>
              <w:rPr>
                <w:b/>
              </w:rPr>
            </w:pPr>
            <w:r>
              <w:rPr>
                <w:b/>
              </w:rPr>
              <w:t>Результат тестирования</w:t>
            </w:r>
          </w:p>
        </w:tc>
      </w:tr>
      <w:tr w:rsidR="007538CC" w:rsidRPr="007538CC" w:rsidTr="007538CC">
        <w:tc>
          <w:tcPr>
            <w:tcW w:w="2084" w:type="dxa"/>
          </w:tcPr>
          <w:p w:rsidR="007538CC" w:rsidRPr="00744B22" w:rsidRDefault="007538CC" w:rsidP="007538CC">
            <w:pPr>
              <w:pStyle w:val="StyleText"/>
              <w:ind w:firstLine="0"/>
              <w:jc w:val="center"/>
              <w:rPr>
                <w:b/>
              </w:rPr>
            </w:pPr>
            <w:r w:rsidRPr="00744B22">
              <w:rPr>
                <w:b/>
              </w:rPr>
              <w:t>requiredValidator</w:t>
            </w:r>
          </w:p>
        </w:tc>
        <w:tc>
          <w:tcPr>
            <w:tcW w:w="2150" w:type="dxa"/>
          </w:tcPr>
          <w:p w:rsidR="007538CC" w:rsidRPr="007538CC" w:rsidRDefault="007538CC" w:rsidP="007538CC">
            <w:pPr>
              <w:pStyle w:val="StyleText"/>
              <w:ind w:firstLine="0"/>
              <w:jc w:val="center"/>
            </w:pPr>
            <w:r>
              <w:t xml:space="preserve">Проверка корректности проверки метода </w:t>
            </w:r>
            <w:r>
              <w:rPr>
                <w:lang w:val="en-US"/>
              </w:rPr>
              <w:t>requiredValidator</w:t>
            </w:r>
            <w:r w:rsidRPr="007538CC">
              <w:t xml:space="preserve">, </w:t>
            </w:r>
            <w:r>
              <w:t>который проверяет наполненность текстовых данных</w:t>
            </w:r>
          </w:p>
        </w:tc>
        <w:tc>
          <w:tcPr>
            <w:tcW w:w="1838" w:type="dxa"/>
          </w:tcPr>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orld!", "Text", "Text 2", ""</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 "", "New word", "Hello", "Stone", "Stage"</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rPr>
                <w:rFonts w:ascii="Courier New" w:hAnsi="Courier New" w:cs="Courier New"/>
                <w:sz w:val="24"/>
                <w:szCs w:val="24"/>
                <w:lang w:val="en-US"/>
              </w:rPr>
            </w:pPr>
            <w:r w:rsidRPr="007538CC">
              <w:rPr>
                <w:rFonts w:ascii="Courier New" w:hAnsi="Courier New" w:cs="Courier New"/>
                <w:sz w:val="24"/>
                <w:szCs w:val="24"/>
                <w:lang w:val="en-US"/>
              </w:rPr>
              <w:t>"Hello", "</w:t>
            </w:r>
            <w:r w:rsidRPr="007538CC">
              <w:rPr>
                <w:rFonts w:ascii="Courier New" w:hAnsi="Courier New" w:cs="Courier New"/>
                <w:sz w:val="24"/>
                <w:szCs w:val="24"/>
              </w:rPr>
              <w:t>Текст</w:t>
            </w:r>
            <w:r w:rsidRPr="007538CC">
              <w:rPr>
                <w:rFonts w:ascii="Courier New" w:hAnsi="Courier New" w:cs="Courier New"/>
                <w:sz w:val="24"/>
                <w:szCs w:val="24"/>
                <w:lang w:val="en-US"/>
              </w:rPr>
              <w:t>", "</w:t>
            </w:r>
            <w:r w:rsidRPr="007538CC">
              <w:rPr>
                <w:rFonts w:ascii="Courier New" w:hAnsi="Courier New" w:cs="Courier New"/>
                <w:sz w:val="24"/>
                <w:szCs w:val="24"/>
              </w:rPr>
              <w:t>Автомобиль</w:t>
            </w: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1", "2", "", "null"</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p w:rsidR="007538CC" w:rsidRPr="007538CC" w:rsidRDefault="007538CC" w:rsidP="007538CC">
            <w:pPr>
              <w:pStyle w:val="StyleText"/>
              <w:jc w:val="center"/>
              <w:rPr>
                <w:rFonts w:ascii="Courier New" w:hAnsi="Courier New" w:cs="Courier New"/>
                <w:sz w:val="24"/>
                <w:szCs w:val="24"/>
                <w:lang w:val="en-US"/>
              </w:rPr>
            </w:pPr>
            <w:r w:rsidRPr="007538CC">
              <w:rPr>
                <w:rFonts w:ascii="Courier New" w:hAnsi="Courier New" w:cs="Courier New"/>
                <w:sz w:val="24"/>
                <w:szCs w:val="24"/>
                <w:lang w:val="en-US"/>
              </w:rPr>
              <w:t>"2.4", "4", "231212", "2344"</w:t>
            </w:r>
          </w:p>
          <w:p w:rsidR="007538CC" w:rsidRPr="007538CC" w:rsidRDefault="007538CC" w:rsidP="007538CC">
            <w:pPr>
              <w:pStyle w:val="StyleText"/>
              <w:ind w:firstLine="0"/>
              <w:rPr>
                <w:rFonts w:ascii="Courier New" w:hAnsi="Courier New" w:cs="Courier New"/>
                <w:sz w:val="24"/>
                <w:szCs w:val="24"/>
                <w:lang w:val="en-US"/>
              </w:rPr>
            </w:pPr>
            <w:r w:rsidRPr="007538CC">
              <w:rPr>
                <w:rFonts w:ascii="Courier New" w:hAnsi="Courier New" w:cs="Courier New"/>
                <w:sz w:val="24"/>
                <w:szCs w:val="24"/>
                <w:lang w:val="en-US"/>
              </w:rPr>
              <w:t>}</w:t>
            </w:r>
          </w:p>
        </w:tc>
        <w:tc>
          <w:tcPr>
            <w:tcW w:w="1691" w:type="dxa"/>
          </w:tcPr>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tru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Default="00B41F91"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false</w:t>
            </w:r>
            <w:r w:rsidR="007538CC" w:rsidRPr="00B41F91">
              <w:rPr>
                <w:rFonts w:ascii="Courier New" w:hAnsi="Courier New" w:cs="Courier New"/>
                <w:sz w:val="24"/>
                <w:szCs w:val="24"/>
                <w:lang w:val="en-US"/>
              </w:rPr>
              <w:t>}</w:t>
            </w: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Default="00B41F91" w:rsidP="002422A5">
            <w:pPr>
              <w:pStyle w:val="StyleText"/>
              <w:ind w:firstLine="0"/>
              <w:jc w:val="center"/>
              <w:rPr>
                <w:rFonts w:ascii="Courier New" w:hAnsi="Courier New" w:cs="Courier New"/>
                <w:sz w:val="24"/>
                <w:szCs w:val="24"/>
                <w:lang w:val="en-US"/>
              </w:rPr>
            </w:pPr>
          </w:p>
          <w:p w:rsidR="00B41F91" w:rsidRPr="00B41F91" w:rsidRDefault="00B41F91" w:rsidP="002422A5">
            <w:pPr>
              <w:pStyle w:val="StyleText"/>
              <w:ind w:firstLine="0"/>
              <w:jc w:val="center"/>
              <w:rPr>
                <w:rFonts w:ascii="Courier New" w:hAnsi="Courier New" w:cs="Courier New"/>
                <w:sz w:val="24"/>
                <w:szCs w:val="24"/>
                <w:lang w:val="en-US"/>
              </w:rPr>
            </w:pPr>
          </w:p>
          <w:p w:rsidR="007538CC" w:rsidRPr="007538CC" w:rsidRDefault="00B41F91" w:rsidP="002422A5">
            <w:pPr>
              <w:pStyle w:val="StyleText"/>
              <w:ind w:firstLine="0"/>
              <w:jc w:val="center"/>
              <w:rPr>
                <w:lang w:val="en-US"/>
              </w:rPr>
            </w:pPr>
            <w:r>
              <w:rPr>
                <w:rFonts w:ascii="Courier New" w:hAnsi="Courier New" w:cs="Courier New"/>
                <w:sz w:val="24"/>
                <w:szCs w:val="24"/>
                <w:lang w:val="en-US"/>
              </w:rPr>
              <w:t>{</w:t>
            </w:r>
            <w:r w:rsidR="007538CC" w:rsidRPr="00B41F91">
              <w:rPr>
                <w:rFonts w:ascii="Courier New" w:hAnsi="Courier New" w:cs="Courier New"/>
                <w:sz w:val="24"/>
                <w:szCs w:val="24"/>
                <w:lang w:val="en-US"/>
              </w:rPr>
              <w:t>true}</w:t>
            </w:r>
          </w:p>
        </w:tc>
        <w:tc>
          <w:tcPr>
            <w:tcW w:w="1808" w:type="dxa"/>
          </w:tcPr>
          <w:p w:rsidR="007538CC" w:rsidRDefault="007538CC" w:rsidP="007538CC">
            <w:pPr>
              <w:pStyle w:val="StyleText"/>
              <w:ind w:firstLine="0"/>
              <w:jc w:val="center"/>
            </w:pPr>
            <w:r>
              <w:t>Успешно</w:t>
            </w:r>
          </w:p>
          <w:p w:rsidR="007538CC" w:rsidRPr="00D505C3" w:rsidRDefault="007538CC" w:rsidP="007538CC">
            <w:pPr>
              <w:pStyle w:val="StyleText"/>
              <w:ind w:firstLine="0"/>
              <w:jc w:val="center"/>
            </w:pPr>
            <w:r w:rsidRPr="007538CC">
              <w:t>(</w:t>
            </w:r>
            <w:r>
              <w:t xml:space="preserve">см. рис. </w:t>
            </w:r>
            <w:r w:rsidR="00D505C3" w:rsidRPr="00D505C3">
              <w:t>6</w:t>
            </w:r>
            <w:r w:rsidR="00D505C3">
              <w:t>5</w:t>
            </w:r>
            <w:r w:rsidRPr="00D505C3">
              <w:t>)</w:t>
            </w:r>
          </w:p>
        </w:tc>
      </w:tr>
    </w:tbl>
    <w:p w:rsidR="00E443EA" w:rsidRDefault="00E443EA">
      <w:r w:rsidRPr="007538CC">
        <w:br w:type="page"/>
      </w:r>
    </w:p>
    <w:p w:rsidR="002422A5" w:rsidRPr="00D505C3" w:rsidRDefault="002422A5" w:rsidP="002422A5">
      <w:pPr>
        <w:pStyle w:val="StyleText"/>
      </w:pPr>
      <w:r>
        <w:lastRenderedPageBreak/>
        <w:t>Продолже</w:t>
      </w:r>
      <w:r w:rsidR="00744B22">
        <w:t>ние таблицы 14</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2422A5" w:rsidRPr="007538CC" w:rsidTr="002422A5">
        <w:tc>
          <w:tcPr>
            <w:tcW w:w="2084" w:type="dxa"/>
          </w:tcPr>
          <w:p w:rsidR="002422A5" w:rsidRPr="00744B22" w:rsidRDefault="002422A5" w:rsidP="00CF0FBD">
            <w:pPr>
              <w:pStyle w:val="StyleText"/>
              <w:ind w:firstLine="0"/>
              <w:jc w:val="center"/>
              <w:rPr>
                <w:b/>
              </w:rPr>
            </w:pPr>
            <w:r w:rsidRPr="00744B22">
              <w:rPr>
                <w:b/>
              </w:rPr>
              <w:t>isAllNumber</w:t>
            </w:r>
          </w:p>
        </w:tc>
        <w:tc>
          <w:tcPr>
            <w:tcW w:w="2150" w:type="dxa"/>
          </w:tcPr>
          <w:p w:rsidR="002422A5" w:rsidRPr="002422A5" w:rsidRDefault="002422A5" w:rsidP="00CF0FBD">
            <w:pPr>
              <w:pStyle w:val="StyleText"/>
              <w:ind w:firstLine="0"/>
              <w:jc w:val="center"/>
            </w:pPr>
            <w:r>
              <w:t>Проверка метода</w:t>
            </w:r>
            <w:r w:rsidRPr="002422A5">
              <w:t xml:space="preserve">, </w:t>
            </w:r>
            <w:r>
              <w:t>осуществляющий проверку содержимого строки на присутствие в ней одних цифр</w:t>
            </w:r>
          </w:p>
        </w:tc>
        <w:tc>
          <w:tcPr>
            <w:tcW w:w="2253" w:type="dxa"/>
          </w:tcPr>
          <w:p w:rsidR="00744B22" w:rsidRPr="002422A5" w:rsidRDefault="002422A5" w:rsidP="00744B22">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3124"</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awf90212"</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4125"</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125a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5125adga"</w:t>
            </w:r>
          </w:p>
          <w:p w:rsidR="002422A5" w:rsidRPr="002422A5" w:rsidRDefault="002422A5" w:rsidP="002422A5">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2125"</w:t>
            </w:r>
          </w:p>
          <w:p w:rsidR="002422A5" w:rsidRPr="007538CC" w:rsidRDefault="002422A5" w:rsidP="002422A5">
            <w:pPr>
              <w:pStyle w:val="StyleText"/>
              <w:ind w:firstLine="0"/>
              <w:jc w:val="center"/>
              <w:rPr>
                <w:rFonts w:ascii="Courier New" w:hAnsi="Courier New" w:cs="Courier New"/>
                <w:sz w:val="24"/>
                <w:szCs w:val="24"/>
                <w:lang w:val="en-US"/>
              </w:rPr>
            </w:pPr>
            <w:r w:rsidRPr="002422A5">
              <w:rPr>
                <w:rFonts w:ascii="Courier New" w:hAnsi="Courier New" w:cs="Courier New"/>
                <w:sz w:val="24"/>
                <w:szCs w:val="24"/>
                <w:lang w:val="en-US"/>
              </w:rPr>
              <w:t>"251261"</w:t>
            </w:r>
          </w:p>
        </w:tc>
        <w:tc>
          <w:tcPr>
            <w:tcW w:w="1276" w:type="dxa"/>
          </w:tcPr>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CF0FBD">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2422A5">
            <w:pPr>
              <w:pStyle w:val="StyleText"/>
              <w:ind w:firstLine="0"/>
              <w:rPr>
                <w:rFonts w:ascii="Courier New" w:hAnsi="Courier New" w:cs="Courier New"/>
                <w:sz w:val="24"/>
                <w:szCs w:val="24"/>
                <w:lang w:val="en-US"/>
              </w:rPr>
            </w:pPr>
            <w:r>
              <w:rPr>
                <w:rFonts w:ascii="Courier New" w:hAnsi="Courier New" w:cs="Courier New"/>
                <w:sz w:val="24"/>
                <w:szCs w:val="24"/>
                <w:lang w:val="en-US"/>
              </w:rPr>
              <w:t>{false</w:t>
            </w:r>
            <w:r w:rsidR="002422A5" w:rsidRPr="00744B22">
              <w:rPr>
                <w:rFonts w:ascii="Courier New" w:hAnsi="Courier New" w:cs="Courier New"/>
                <w:sz w:val="24"/>
                <w:szCs w:val="24"/>
                <w:lang w:val="en-US"/>
              </w:rPr>
              <w:t>}</w:t>
            </w:r>
          </w:p>
          <w:p w:rsidR="002422A5" w:rsidRPr="00744B22" w:rsidRDefault="00744B22" w:rsidP="002422A5">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p w:rsidR="002422A5" w:rsidRPr="007538CC" w:rsidRDefault="00744B22" w:rsidP="002422A5">
            <w:pPr>
              <w:pStyle w:val="StyleText"/>
              <w:ind w:firstLine="0"/>
              <w:rPr>
                <w:lang w:val="en-US"/>
              </w:rPr>
            </w:pPr>
            <w:r>
              <w:rPr>
                <w:rFonts w:ascii="Courier New" w:hAnsi="Courier New" w:cs="Courier New"/>
                <w:sz w:val="24"/>
                <w:szCs w:val="24"/>
                <w:lang w:val="en-US"/>
              </w:rPr>
              <w:t>{true</w:t>
            </w:r>
            <w:r w:rsidR="002422A5" w:rsidRPr="00744B22">
              <w:rPr>
                <w:rFonts w:ascii="Courier New" w:hAnsi="Courier New" w:cs="Courier New"/>
                <w:sz w:val="24"/>
                <w:szCs w:val="24"/>
                <w:lang w:val="en-US"/>
              </w:rPr>
              <w:t>}</w:t>
            </w:r>
          </w:p>
        </w:tc>
        <w:tc>
          <w:tcPr>
            <w:tcW w:w="1808" w:type="dxa"/>
          </w:tcPr>
          <w:p w:rsidR="002422A5" w:rsidRDefault="002422A5" w:rsidP="00CF0FBD">
            <w:pPr>
              <w:pStyle w:val="StyleText"/>
              <w:ind w:firstLine="0"/>
              <w:jc w:val="center"/>
            </w:pPr>
            <w:r>
              <w:t>Успешно</w:t>
            </w:r>
          </w:p>
          <w:p w:rsidR="002422A5" w:rsidRPr="00D505C3" w:rsidRDefault="002422A5" w:rsidP="00CF0FBD">
            <w:pPr>
              <w:pStyle w:val="StyleText"/>
              <w:ind w:firstLine="0"/>
              <w:jc w:val="center"/>
            </w:pPr>
            <w:r w:rsidRPr="007538CC">
              <w:t>(</w:t>
            </w:r>
            <w:r>
              <w:t xml:space="preserve">см. рис. </w:t>
            </w:r>
            <w:r w:rsidR="00D505C3" w:rsidRPr="00D505C3">
              <w:t>6</w:t>
            </w:r>
            <w:r w:rsidR="00D505C3">
              <w:t>6</w:t>
            </w:r>
            <w:r w:rsidRPr="00D505C3">
              <w:t>)</w:t>
            </w:r>
          </w:p>
        </w:tc>
      </w:tr>
      <w:tr w:rsidR="000E2B51" w:rsidRPr="000E2B51" w:rsidTr="002422A5">
        <w:tc>
          <w:tcPr>
            <w:tcW w:w="2084" w:type="dxa"/>
          </w:tcPr>
          <w:p w:rsidR="000E2B51" w:rsidRPr="00744B22" w:rsidRDefault="000E2B51" w:rsidP="00CF0FBD">
            <w:pPr>
              <w:pStyle w:val="StyleText"/>
              <w:ind w:firstLine="0"/>
              <w:jc w:val="center"/>
              <w:rPr>
                <w:b/>
              </w:rPr>
            </w:pPr>
            <w:r w:rsidRPr="00744B22">
              <w:rPr>
                <w:b/>
                <w:lang w:val="en-US"/>
              </w:rPr>
              <w:t>isFloatNumber</w:t>
            </w:r>
          </w:p>
        </w:tc>
        <w:tc>
          <w:tcPr>
            <w:tcW w:w="2150" w:type="dxa"/>
          </w:tcPr>
          <w:p w:rsidR="000E2B51" w:rsidRPr="000E2B51" w:rsidRDefault="000E2B51" w:rsidP="00CF0FBD">
            <w:pPr>
              <w:pStyle w:val="StyleText"/>
              <w:ind w:firstLine="0"/>
              <w:jc w:val="center"/>
            </w:pPr>
            <w:r>
              <w:t>Проверка метода</w:t>
            </w:r>
            <w:r w:rsidRPr="000E2B51">
              <w:t xml:space="preserve">, </w:t>
            </w:r>
            <w:r>
              <w:t xml:space="preserve">осуществляющий проверку содержимого строки на принадлежность числового значения строки к типу </w:t>
            </w:r>
            <w:r>
              <w:rPr>
                <w:lang w:val="en-US"/>
              </w:rPr>
              <w:t>float</w:t>
            </w:r>
          </w:p>
        </w:tc>
        <w:tc>
          <w:tcPr>
            <w:tcW w:w="2253" w:type="dxa"/>
          </w:tcPr>
          <w:p w:rsid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4.</w:t>
            </w:r>
            <w:r>
              <w:rPr>
                <w:rFonts w:ascii="Courier New" w:hAnsi="Courier New" w:cs="Courier New"/>
                <w:sz w:val="24"/>
                <w:szCs w:val="24"/>
              </w:rPr>
              <w:t>512"</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234",</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412awa,agwg"</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1,24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9.91"</w:t>
            </w:r>
          </w:p>
          <w:p w:rsidR="000E2B51" w:rsidRPr="000E2B51" w:rsidRDefault="000E2B51" w:rsidP="000E2B51">
            <w:pPr>
              <w:pStyle w:val="StyleText"/>
              <w:ind w:firstLine="0"/>
              <w:jc w:val="center"/>
              <w:rPr>
                <w:rFonts w:ascii="Courier New" w:hAnsi="Courier New" w:cs="Courier New"/>
                <w:sz w:val="24"/>
                <w:szCs w:val="24"/>
              </w:rPr>
            </w:pPr>
            <w:r>
              <w:rPr>
                <w:rFonts w:ascii="Courier New" w:hAnsi="Courier New" w:cs="Courier New"/>
                <w:sz w:val="24"/>
                <w:szCs w:val="24"/>
              </w:rPr>
              <w:t>"25"</w:t>
            </w:r>
          </w:p>
          <w:p w:rsidR="000E2B51" w:rsidRPr="000E2B51" w:rsidRDefault="000E2B51" w:rsidP="000E2B51">
            <w:pPr>
              <w:pStyle w:val="StyleText"/>
              <w:ind w:firstLine="0"/>
              <w:jc w:val="center"/>
              <w:rPr>
                <w:rFonts w:ascii="Courier New" w:hAnsi="Courier New" w:cs="Courier New"/>
                <w:sz w:val="24"/>
                <w:szCs w:val="24"/>
              </w:rPr>
            </w:pPr>
            <w:r w:rsidRPr="000E2B51">
              <w:rPr>
                <w:rFonts w:ascii="Courier New" w:hAnsi="Courier New" w:cs="Courier New"/>
                <w:sz w:val="24"/>
                <w:szCs w:val="24"/>
              </w:rPr>
              <w:t>"wfagwg"</w:t>
            </w:r>
          </w:p>
        </w:tc>
        <w:tc>
          <w:tcPr>
            <w:tcW w:w="1276" w:type="dxa"/>
          </w:tcPr>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fals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fals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rPr>
            </w:pPr>
            <w:r>
              <w:rPr>
                <w:rFonts w:ascii="Courier New" w:hAnsi="Courier New" w:cs="Courier New"/>
                <w:sz w:val="24"/>
                <w:szCs w:val="24"/>
              </w:rPr>
              <w:t>{</w:t>
            </w:r>
            <w:r w:rsidR="000E2B51" w:rsidRPr="00744B22">
              <w:rPr>
                <w:rFonts w:ascii="Courier New" w:hAnsi="Courier New" w:cs="Courier New"/>
                <w:sz w:val="24"/>
                <w:szCs w:val="24"/>
                <w:lang w:val="en-US"/>
              </w:rPr>
              <w:t>true</w:t>
            </w:r>
            <w:r w:rsidR="000E2B51" w:rsidRPr="00744B22">
              <w:rPr>
                <w:rFonts w:ascii="Courier New" w:hAnsi="Courier New" w:cs="Courier New"/>
                <w:sz w:val="24"/>
                <w:szCs w:val="24"/>
              </w:rPr>
              <w:t>}</w:t>
            </w:r>
          </w:p>
          <w:p w:rsidR="000E2B51" w:rsidRPr="00744B22" w:rsidRDefault="00744B22" w:rsidP="000E2B51">
            <w:pPr>
              <w:pStyle w:val="StyleText"/>
              <w:ind w:firstLine="0"/>
              <w:rPr>
                <w:rFonts w:ascii="Courier New" w:hAnsi="Courier New" w:cs="Courier New"/>
                <w:sz w:val="24"/>
                <w:szCs w:val="24"/>
                <w:lang w:val="en-US"/>
              </w:rPr>
            </w:pPr>
            <w:r>
              <w:rPr>
                <w:rFonts w:ascii="Courier New" w:hAnsi="Courier New" w:cs="Courier New"/>
                <w:sz w:val="24"/>
                <w:szCs w:val="24"/>
                <w:lang w:val="en-US"/>
              </w:rPr>
              <w:t>{true</w:t>
            </w:r>
            <w:r w:rsidR="000E2B51" w:rsidRPr="00744B22">
              <w:rPr>
                <w:rFonts w:ascii="Courier New" w:hAnsi="Courier New" w:cs="Courier New"/>
                <w:sz w:val="24"/>
                <w:szCs w:val="24"/>
                <w:lang w:val="en-US"/>
              </w:rPr>
              <w:t>}</w:t>
            </w:r>
          </w:p>
          <w:p w:rsidR="000E2B51" w:rsidRPr="000E2B51" w:rsidRDefault="00744B22" w:rsidP="000E2B51">
            <w:pPr>
              <w:pStyle w:val="StyleText"/>
              <w:ind w:firstLine="0"/>
            </w:pPr>
            <w:r>
              <w:rPr>
                <w:rFonts w:ascii="Courier New" w:hAnsi="Courier New" w:cs="Courier New"/>
                <w:sz w:val="24"/>
                <w:szCs w:val="24"/>
                <w:lang w:val="en-US"/>
              </w:rPr>
              <w:t>{false</w:t>
            </w:r>
            <w:r w:rsidR="000E2B51" w:rsidRPr="00744B22">
              <w:rPr>
                <w:rFonts w:ascii="Courier New" w:hAnsi="Courier New" w:cs="Courier New"/>
                <w:sz w:val="24"/>
                <w:szCs w:val="24"/>
                <w:lang w:val="en-US"/>
              </w:rPr>
              <w:t>}</w:t>
            </w:r>
          </w:p>
        </w:tc>
        <w:tc>
          <w:tcPr>
            <w:tcW w:w="1808" w:type="dxa"/>
          </w:tcPr>
          <w:p w:rsidR="000E2B51" w:rsidRDefault="000E2B51" w:rsidP="00CF0FBD">
            <w:pPr>
              <w:pStyle w:val="StyleText"/>
              <w:ind w:firstLine="0"/>
              <w:jc w:val="center"/>
            </w:pPr>
            <w:r>
              <w:t>Успешно</w:t>
            </w:r>
          </w:p>
          <w:p w:rsidR="000E2B51" w:rsidRPr="00D505C3" w:rsidRDefault="000E2B51" w:rsidP="00CF0FBD">
            <w:pPr>
              <w:pStyle w:val="StyleText"/>
              <w:ind w:firstLine="0"/>
              <w:jc w:val="center"/>
            </w:pPr>
            <w:r>
              <w:t xml:space="preserve">(см. рис. </w:t>
            </w:r>
            <w:r w:rsidR="00D505C3" w:rsidRPr="00D505C3">
              <w:t>6</w:t>
            </w:r>
            <w:r w:rsidR="00D505C3">
              <w:t>7</w:t>
            </w:r>
            <w:r w:rsidRPr="00D505C3">
              <w:t>)</w:t>
            </w:r>
          </w:p>
        </w:tc>
      </w:tr>
      <w:tr w:rsidR="000E2B51" w:rsidRPr="000E2B51" w:rsidTr="002422A5">
        <w:tc>
          <w:tcPr>
            <w:tcW w:w="2084" w:type="dxa"/>
          </w:tcPr>
          <w:p w:rsidR="000E2B51" w:rsidRPr="00744B22" w:rsidRDefault="001E6D0A" w:rsidP="00CF0FBD">
            <w:pPr>
              <w:pStyle w:val="StyleText"/>
              <w:ind w:firstLine="0"/>
              <w:jc w:val="center"/>
              <w:rPr>
                <w:b/>
              </w:rPr>
            </w:pPr>
            <w:r w:rsidRPr="00744B22">
              <w:rPr>
                <w:b/>
                <w:lang w:val="en-US"/>
              </w:rPr>
              <w:t>dateTimeValidator</w:t>
            </w:r>
          </w:p>
        </w:tc>
        <w:tc>
          <w:tcPr>
            <w:tcW w:w="2150" w:type="dxa"/>
          </w:tcPr>
          <w:p w:rsidR="000E2B51" w:rsidRPr="001E6D0A" w:rsidRDefault="001E6D0A" w:rsidP="00CF0FBD">
            <w:pPr>
              <w:pStyle w:val="StyleText"/>
              <w:ind w:firstLine="0"/>
              <w:jc w:val="center"/>
            </w:pPr>
            <w:r>
              <w:t>Проверка метода</w:t>
            </w:r>
            <w:r w:rsidRPr="001E6D0A">
              <w:t xml:space="preserve">, </w:t>
            </w:r>
            <w:r>
              <w:t>осуществляющего сравнение дат отъезда и прибытия состава</w:t>
            </w:r>
          </w:p>
        </w:tc>
        <w:tc>
          <w:tcPr>
            <w:tcW w:w="2253" w:type="dxa"/>
          </w:tcPr>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2001-01-01", "2002-12-14"</w:t>
            </w:r>
            <w:r w:rsidR="00000E6C">
              <w:rPr>
                <w:rFonts w:ascii="Courier New" w:hAnsi="Courier New" w:cs="Courier New"/>
                <w:sz w:val="24"/>
                <w:szCs w:val="24"/>
              </w:rPr>
              <w:t>}</w:t>
            </w: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2000-01-02", "1984-12-12"</w:t>
            </w:r>
            <w:r w:rsidR="00000E6C">
              <w:rPr>
                <w:rFonts w:ascii="Courier New" w:hAnsi="Courier New" w:cs="Courier New"/>
                <w:sz w:val="24"/>
                <w:szCs w:val="24"/>
              </w:rPr>
              <w:t>}</w:t>
            </w: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asfawg", "2001-15-12"</w:t>
            </w:r>
            <w:r w:rsidR="00000E6C">
              <w:rPr>
                <w:rFonts w:ascii="Courier New" w:hAnsi="Courier New" w:cs="Courier New"/>
                <w:sz w:val="24"/>
                <w:szCs w:val="24"/>
              </w:rPr>
              <w:t>}</w:t>
            </w:r>
          </w:p>
          <w:p w:rsidR="001E6D0A"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1E6D0A">
              <w:rPr>
                <w:rFonts w:ascii="Courier New" w:hAnsi="Courier New" w:cs="Courier New"/>
                <w:sz w:val="24"/>
                <w:szCs w:val="24"/>
              </w:rPr>
              <w:t>"2015-04-01", "2020-09-17"}</w:t>
            </w:r>
          </w:p>
          <w:p w:rsidR="001E6D0A" w:rsidRDefault="00744B22" w:rsidP="001E6D0A">
            <w:pPr>
              <w:pStyle w:val="StyleText"/>
              <w:ind w:firstLine="0"/>
              <w:rPr>
                <w:rFonts w:ascii="Courier New" w:hAnsi="Courier New" w:cs="Courier New"/>
                <w:sz w:val="24"/>
                <w:szCs w:val="24"/>
              </w:rPr>
            </w:pPr>
            <w:r>
              <w:rPr>
                <w:rFonts w:ascii="Courier New" w:hAnsi="Courier New" w:cs="Courier New"/>
                <w:sz w:val="24"/>
                <w:szCs w:val="24"/>
              </w:rPr>
              <w:t>{</w:t>
            </w:r>
            <w:r w:rsidR="001E6D0A" w:rsidRPr="001E6D0A">
              <w:rPr>
                <w:rFonts w:ascii="Courier New" w:hAnsi="Courier New" w:cs="Courier New"/>
                <w:sz w:val="24"/>
                <w:szCs w:val="24"/>
              </w:rPr>
              <w:t>"241125awfa.,",</w:t>
            </w:r>
            <w:r>
              <w:rPr>
                <w:rFonts w:ascii="Courier New" w:hAnsi="Courier New" w:cs="Courier New"/>
                <w:sz w:val="24"/>
                <w:szCs w:val="24"/>
              </w:rPr>
              <w:t xml:space="preserve"> "2rawgawga"</w:t>
            </w:r>
            <w:r w:rsidR="001E6D0A">
              <w:rPr>
                <w:rFonts w:ascii="Courier New" w:hAnsi="Courier New" w:cs="Courier New"/>
                <w:sz w:val="24"/>
                <w:szCs w:val="24"/>
              </w:rPr>
              <w:t>}</w:t>
            </w:r>
          </w:p>
          <w:p w:rsidR="001E6D0A" w:rsidRDefault="00744B22" w:rsidP="001E6D0A">
            <w:pPr>
              <w:pStyle w:val="StyleText"/>
              <w:ind w:firstLine="0"/>
              <w:rPr>
                <w:rFonts w:ascii="Courier New" w:hAnsi="Courier New" w:cs="Courier New"/>
                <w:sz w:val="24"/>
                <w:szCs w:val="24"/>
              </w:rPr>
            </w:pPr>
            <w:r>
              <w:rPr>
                <w:rFonts w:ascii="Courier New" w:hAnsi="Courier New" w:cs="Courier New"/>
                <w:sz w:val="24"/>
                <w:szCs w:val="24"/>
              </w:rPr>
              <w:t>{</w:t>
            </w:r>
            <w:r w:rsidR="001E6D0A">
              <w:rPr>
                <w:rFonts w:ascii="Courier New" w:hAnsi="Courier New" w:cs="Courier New"/>
                <w:sz w:val="24"/>
                <w:szCs w:val="24"/>
              </w:rPr>
              <w:t>"2018-12-12", "awgawgag"}</w:t>
            </w:r>
          </w:p>
          <w:p w:rsidR="000E2B51" w:rsidRPr="000E2B51" w:rsidRDefault="00744B22" w:rsidP="001E6D0A">
            <w:pPr>
              <w:pStyle w:val="StyleText"/>
              <w:ind w:firstLine="0"/>
              <w:rPr>
                <w:rFonts w:ascii="Courier New" w:hAnsi="Courier New" w:cs="Courier New"/>
                <w:sz w:val="24"/>
                <w:szCs w:val="24"/>
              </w:rPr>
            </w:pPr>
            <w:r>
              <w:rPr>
                <w:rFonts w:ascii="Courier New" w:hAnsi="Courier New" w:cs="Courier New"/>
                <w:sz w:val="24"/>
                <w:szCs w:val="24"/>
              </w:rPr>
              <w:t>{"2019-12-14", "2019-12-15"</w:t>
            </w:r>
            <w:r w:rsidR="001E6D0A" w:rsidRPr="001E6D0A">
              <w:rPr>
                <w:rFonts w:ascii="Courier New" w:hAnsi="Courier New" w:cs="Courier New"/>
                <w:sz w:val="24"/>
                <w:szCs w:val="24"/>
              </w:rPr>
              <w:t>}</w:t>
            </w:r>
          </w:p>
        </w:tc>
        <w:tc>
          <w:tcPr>
            <w:tcW w:w="1276" w:type="dxa"/>
          </w:tcPr>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tru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true</w:t>
            </w:r>
            <w:r w:rsidR="00000E6C" w:rsidRPr="00744B22">
              <w:rPr>
                <w:rFonts w:ascii="Courier New" w:hAnsi="Courier New" w:cs="Courier New"/>
                <w:sz w:val="24"/>
                <w:szCs w:val="24"/>
              </w:rPr>
              <w:t>}</w:t>
            </w: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rPr>
            </w:pPr>
            <w:r>
              <w:rPr>
                <w:rFonts w:ascii="Courier New" w:hAnsi="Courier New" w:cs="Courier New"/>
                <w:sz w:val="24"/>
                <w:szCs w:val="24"/>
              </w:rPr>
              <w:t>{</w:t>
            </w:r>
            <w:r w:rsidR="00000E6C" w:rsidRPr="00744B22">
              <w:rPr>
                <w:rFonts w:ascii="Courier New" w:hAnsi="Courier New" w:cs="Courier New"/>
                <w:sz w:val="24"/>
                <w:szCs w:val="24"/>
                <w:lang w:val="en-US"/>
              </w:rPr>
              <w:t>false</w:t>
            </w:r>
            <w:r w:rsidR="00000E6C" w:rsidRPr="00744B22">
              <w:rPr>
                <w:rFonts w:ascii="Courier New" w:hAnsi="Courier New" w:cs="Courier New"/>
                <w:sz w:val="24"/>
                <w:szCs w:val="24"/>
              </w:rPr>
              <w:t>}</w:t>
            </w:r>
          </w:p>
          <w:p w:rsidR="00B41F91" w:rsidRDefault="00B41F91" w:rsidP="00000E6C">
            <w:pPr>
              <w:pStyle w:val="StyleText"/>
              <w:ind w:firstLine="0"/>
              <w:rPr>
                <w:rFonts w:ascii="Courier New" w:hAnsi="Courier New" w:cs="Courier New"/>
                <w:sz w:val="24"/>
                <w:szCs w:val="24"/>
              </w:rPr>
            </w:pPr>
          </w:p>
          <w:p w:rsidR="00B41F91" w:rsidRPr="00744B22" w:rsidRDefault="00B41F91" w:rsidP="00000E6C">
            <w:pPr>
              <w:pStyle w:val="StyleText"/>
              <w:ind w:firstLine="0"/>
              <w:rPr>
                <w:rFonts w:ascii="Courier New" w:hAnsi="Courier New" w:cs="Courier New"/>
                <w:sz w:val="24"/>
                <w:szCs w:val="24"/>
              </w:rPr>
            </w:pPr>
          </w:p>
          <w:p w:rsidR="00000E6C" w:rsidRDefault="00744B22" w:rsidP="00000E6C">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000E6C" w:rsidRPr="00744B22">
              <w:rPr>
                <w:rFonts w:ascii="Courier New" w:hAnsi="Courier New" w:cs="Courier New"/>
                <w:sz w:val="24"/>
                <w:szCs w:val="24"/>
                <w:lang w:val="en-US"/>
              </w:rPr>
              <w:t>false}</w:t>
            </w:r>
          </w:p>
          <w:p w:rsidR="00B41F91" w:rsidRPr="00744B22" w:rsidRDefault="00B41F91" w:rsidP="00000E6C">
            <w:pPr>
              <w:pStyle w:val="StyleText"/>
              <w:ind w:firstLine="0"/>
              <w:rPr>
                <w:rFonts w:ascii="Courier New" w:hAnsi="Courier New" w:cs="Courier New"/>
                <w:sz w:val="24"/>
                <w:szCs w:val="24"/>
                <w:lang w:val="en-US"/>
              </w:rPr>
            </w:pPr>
          </w:p>
          <w:p w:rsidR="000E2B51" w:rsidRPr="001E6D0A" w:rsidRDefault="00744B22" w:rsidP="00000E6C">
            <w:pPr>
              <w:pStyle w:val="StyleText"/>
              <w:ind w:firstLine="0"/>
            </w:pPr>
            <w:r>
              <w:rPr>
                <w:rFonts w:ascii="Courier New" w:hAnsi="Courier New" w:cs="Courier New"/>
                <w:sz w:val="24"/>
                <w:szCs w:val="24"/>
                <w:lang w:val="en-US"/>
              </w:rPr>
              <w:t>{true</w:t>
            </w:r>
            <w:r w:rsidR="00000E6C" w:rsidRPr="00744B22">
              <w:rPr>
                <w:rFonts w:ascii="Courier New" w:hAnsi="Courier New" w:cs="Courier New"/>
                <w:sz w:val="24"/>
                <w:szCs w:val="24"/>
                <w:lang w:val="en-US"/>
              </w:rPr>
              <w:t>}</w:t>
            </w:r>
          </w:p>
        </w:tc>
        <w:tc>
          <w:tcPr>
            <w:tcW w:w="1808" w:type="dxa"/>
          </w:tcPr>
          <w:p w:rsidR="000E2B51" w:rsidRDefault="00000E6C" w:rsidP="00CF0FBD">
            <w:pPr>
              <w:pStyle w:val="StyleText"/>
              <w:ind w:firstLine="0"/>
              <w:jc w:val="center"/>
            </w:pPr>
            <w:r>
              <w:t>Успешно</w:t>
            </w:r>
          </w:p>
          <w:p w:rsidR="00000E6C" w:rsidRPr="00D505C3" w:rsidRDefault="00000E6C" w:rsidP="00CF0FBD">
            <w:pPr>
              <w:pStyle w:val="StyleText"/>
              <w:ind w:firstLine="0"/>
              <w:jc w:val="center"/>
            </w:pPr>
            <w:r>
              <w:t xml:space="preserve">(см. рис. </w:t>
            </w:r>
            <w:r w:rsidR="00D505C3" w:rsidRPr="00D505C3">
              <w:t>6</w:t>
            </w:r>
            <w:r w:rsidR="00D505C3">
              <w:t>8</w:t>
            </w:r>
            <w:r w:rsidRPr="00D505C3">
              <w:t>)</w:t>
            </w:r>
          </w:p>
        </w:tc>
      </w:tr>
    </w:tbl>
    <w:p w:rsidR="002422A5" w:rsidRDefault="002422A5">
      <w:r>
        <w:br w:type="page"/>
      </w:r>
    </w:p>
    <w:p w:rsidR="00841201" w:rsidRPr="00D505C3" w:rsidRDefault="00841201" w:rsidP="00841201">
      <w:pPr>
        <w:pStyle w:val="StyleText"/>
      </w:pPr>
      <w:r>
        <w:lastRenderedPageBreak/>
        <w:t xml:space="preserve">Продолжение </w:t>
      </w:r>
      <w:r w:rsidR="00744B22">
        <w:t>таблицы 14</w:t>
      </w:r>
    </w:p>
    <w:tbl>
      <w:tblPr>
        <w:tblStyle w:val="ab"/>
        <w:tblW w:w="0" w:type="auto"/>
        <w:tblLayout w:type="fixed"/>
        <w:tblLook w:val="04A0" w:firstRow="1" w:lastRow="0" w:firstColumn="1" w:lastColumn="0" w:noHBand="0" w:noVBand="1"/>
      </w:tblPr>
      <w:tblGrid>
        <w:gridCol w:w="2084"/>
        <w:gridCol w:w="2150"/>
        <w:gridCol w:w="2253"/>
        <w:gridCol w:w="1276"/>
        <w:gridCol w:w="1808"/>
      </w:tblGrid>
      <w:tr w:rsidR="00841201" w:rsidRPr="007538CC" w:rsidTr="00CF0FBD">
        <w:tc>
          <w:tcPr>
            <w:tcW w:w="2084" w:type="dxa"/>
          </w:tcPr>
          <w:p w:rsidR="00841201" w:rsidRPr="00744B22" w:rsidRDefault="00841201" w:rsidP="00CF0FBD">
            <w:pPr>
              <w:pStyle w:val="StyleText"/>
              <w:ind w:firstLine="0"/>
              <w:jc w:val="center"/>
              <w:rPr>
                <w:b/>
              </w:rPr>
            </w:pPr>
            <w:r w:rsidRPr="00744B22">
              <w:rPr>
                <w:b/>
              </w:rPr>
              <w:t>dateTextValidator</w:t>
            </w:r>
          </w:p>
        </w:tc>
        <w:tc>
          <w:tcPr>
            <w:tcW w:w="2150" w:type="dxa"/>
          </w:tcPr>
          <w:p w:rsidR="00841201" w:rsidRPr="00841201" w:rsidRDefault="00841201" w:rsidP="00841201">
            <w:pPr>
              <w:pStyle w:val="StyleText"/>
              <w:ind w:firstLine="0"/>
              <w:jc w:val="center"/>
            </w:pPr>
            <w:r>
              <w:t>Проверка метода</w:t>
            </w:r>
            <w:r w:rsidRPr="002422A5">
              <w:t xml:space="preserve">, </w:t>
            </w:r>
            <w:r>
              <w:t>осуществляющий проверку содержимого строки</w:t>
            </w:r>
            <w:r w:rsidRPr="00841201">
              <w:t xml:space="preserve">, </w:t>
            </w:r>
            <w:r>
              <w:t>содержащей дату</w:t>
            </w:r>
            <w:r w:rsidRPr="00841201">
              <w:t xml:space="preserve">, </w:t>
            </w:r>
            <w:r>
              <w:t>на корректный формат даты</w:t>
            </w:r>
          </w:p>
        </w:tc>
        <w:tc>
          <w:tcPr>
            <w:tcW w:w="2253" w:type="dxa"/>
          </w:tcPr>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Hello, world!"</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01-01-01"</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18.12.1998"</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4.55-212512"</w:t>
            </w:r>
          </w:p>
          <w:p w:rsidR="00841201" w:rsidRDefault="00841201"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2021-02-17"</w:t>
            </w:r>
          </w:p>
          <w:p w:rsidR="00841201" w:rsidRPr="007538CC" w:rsidRDefault="00841201" w:rsidP="002B296E">
            <w:pPr>
              <w:pStyle w:val="StyleText"/>
              <w:ind w:firstLine="0"/>
              <w:jc w:val="center"/>
              <w:rPr>
                <w:rFonts w:ascii="Courier New" w:hAnsi="Courier New" w:cs="Courier New"/>
                <w:sz w:val="24"/>
                <w:szCs w:val="24"/>
                <w:lang w:val="en-US"/>
              </w:rPr>
            </w:pPr>
            <w:r w:rsidRPr="00841201">
              <w:rPr>
                <w:rFonts w:ascii="Courier New" w:hAnsi="Courier New" w:cs="Courier New"/>
                <w:sz w:val="24"/>
                <w:szCs w:val="24"/>
                <w:lang w:val="en-US"/>
              </w:rPr>
              <w:t>"2014-03-19"</w:t>
            </w:r>
          </w:p>
        </w:tc>
        <w:tc>
          <w:tcPr>
            <w:tcW w:w="1276" w:type="dxa"/>
          </w:tcPr>
          <w:p w:rsidR="00841201"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744B22" w:rsidRPr="00744B22" w:rsidRDefault="00744B22" w:rsidP="002B296E">
            <w:pPr>
              <w:pStyle w:val="StyleText"/>
              <w:ind w:firstLine="0"/>
              <w:jc w:val="center"/>
              <w:rPr>
                <w:rFonts w:ascii="Courier New" w:hAnsi="Courier New" w:cs="Courier New"/>
                <w:sz w:val="24"/>
                <w:szCs w:val="24"/>
                <w:lang w:val="en-US"/>
              </w:rPr>
            </w:pP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true</w:t>
            </w:r>
            <w:r w:rsidR="00841201" w:rsidRPr="00744B22">
              <w:rPr>
                <w:rFonts w:ascii="Courier New" w:hAnsi="Courier New" w:cs="Courier New"/>
                <w:sz w:val="24"/>
                <w:szCs w:val="24"/>
                <w:lang w:val="en-US"/>
              </w:rPr>
              <w:t>}</w:t>
            </w: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841201" w:rsidRPr="00744B22" w:rsidRDefault="00744B22" w:rsidP="002B296E">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false</w:t>
            </w:r>
            <w:r w:rsidR="00841201" w:rsidRPr="00744B22">
              <w:rPr>
                <w:rFonts w:ascii="Courier New" w:hAnsi="Courier New" w:cs="Courier New"/>
                <w:sz w:val="24"/>
                <w:szCs w:val="24"/>
                <w:lang w:val="en-US"/>
              </w:rPr>
              <w:t>}</w:t>
            </w:r>
          </w:p>
          <w:p w:rsidR="00744B22" w:rsidRPr="00744B22" w:rsidRDefault="00744B22" w:rsidP="00744B22">
            <w:pPr>
              <w:pStyle w:val="StyleText"/>
              <w:ind w:firstLine="0"/>
              <w:jc w:val="center"/>
              <w:rPr>
                <w:rFonts w:ascii="Courier New" w:hAnsi="Courier New" w:cs="Courier New"/>
                <w:sz w:val="24"/>
                <w:szCs w:val="24"/>
                <w:lang w:val="en-US"/>
              </w:rPr>
            </w:pPr>
            <w:r>
              <w:rPr>
                <w:rFonts w:ascii="Courier New" w:hAnsi="Courier New" w:cs="Courier New"/>
                <w:sz w:val="24"/>
                <w:szCs w:val="24"/>
                <w:lang w:val="en-US"/>
              </w:rPr>
              <w:t>{</w:t>
            </w:r>
            <w:r w:rsidR="00AE24AD" w:rsidRPr="00744B22">
              <w:rPr>
                <w:rFonts w:ascii="Courier New" w:hAnsi="Courier New" w:cs="Courier New"/>
                <w:sz w:val="24"/>
                <w:szCs w:val="24"/>
                <w:lang w:val="en-US"/>
              </w:rPr>
              <w:t>true</w:t>
            </w:r>
            <w:r w:rsidR="00841201" w:rsidRPr="00744B22">
              <w:rPr>
                <w:rFonts w:ascii="Courier New" w:hAnsi="Courier New" w:cs="Courier New"/>
                <w:sz w:val="24"/>
                <w:szCs w:val="24"/>
                <w:lang w:val="en-US"/>
              </w:rPr>
              <w:t>}</w:t>
            </w:r>
          </w:p>
          <w:p w:rsidR="00841201" w:rsidRPr="007538CC" w:rsidRDefault="00744B22" w:rsidP="002B296E">
            <w:pPr>
              <w:pStyle w:val="StyleText"/>
              <w:ind w:firstLine="0"/>
              <w:jc w:val="center"/>
              <w:rPr>
                <w:lang w:val="en-US"/>
              </w:rPr>
            </w:pPr>
            <w:r>
              <w:rPr>
                <w:rFonts w:ascii="Courier New" w:hAnsi="Courier New" w:cs="Courier New"/>
                <w:sz w:val="24"/>
                <w:szCs w:val="24"/>
                <w:lang w:val="en-US"/>
              </w:rPr>
              <w:t>{true</w:t>
            </w:r>
            <w:r w:rsidR="00AE24AD" w:rsidRPr="00744B22">
              <w:rPr>
                <w:rFonts w:ascii="Courier New" w:hAnsi="Courier New" w:cs="Courier New"/>
                <w:sz w:val="24"/>
                <w:szCs w:val="24"/>
                <w:lang w:val="en-US"/>
              </w:rPr>
              <w:t>}</w:t>
            </w:r>
          </w:p>
        </w:tc>
        <w:tc>
          <w:tcPr>
            <w:tcW w:w="1808" w:type="dxa"/>
          </w:tcPr>
          <w:p w:rsidR="00841201" w:rsidRDefault="00841201" w:rsidP="00CF0FBD">
            <w:pPr>
              <w:pStyle w:val="StyleText"/>
              <w:ind w:firstLine="0"/>
              <w:jc w:val="center"/>
            </w:pPr>
            <w:r>
              <w:t>Успешно</w:t>
            </w:r>
          </w:p>
          <w:p w:rsidR="00841201" w:rsidRPr="00D505C3" w:rsidRDefault="00841201" w:rsidP="00CF0FBD">
            <w:pPr>
              <w:pStyle w:val="StyleText"/>
              <w:ind w:firstLine="0"/>
              <w:jc w:val="center"/>
            </w:pPr>
            <w:r w:rsidRPr="007538CC">
              <w:t>(</w:t>
            </w:r>
            <w:r>
              <w:t xml:space="preserve">см. рис. </w:t>
            </w:r>
            <w:r w:rsidR="00D505C3" w:rsidRPr="00D505C3">
              <w:t>6</w:t>
            </w:r>
            <w:r w:rsidR="00D505C3">
              <w:t>9</w:t>
            </w:r>
            <w:r w:rsidRPr="00D505C3">
              <w:t>)</w:t>
            </w:r>
          </w:p>
        </w:tc>
      </w:tr>
    </w:tbl>
    <w:p w:rsidR="00841201" w:rsidRDefault="00841201">
      <w:r>
        <w:br w:type="page"/>
      </w:r>
    </w:p>
    <w:p w:rsidR="007538CC" w:rsidRDefault="007538CC" w:rsidP="007538CC">
      <w:pPr>
        <w:pStyle w:val="Style2"/>
        <w:outlineLvl w:val="3"/>
      </w:pPr>
      <w:r>
        <w:lastRenderedPageBreak/>
        <w:t>Результат тестирования</w:t>
      </w:r>
    </w:p>
    <w:p w:rsidR="007538CC" w:rsidRDefault="007538CC" w:rsidP="007538CC">
      <w:pPr>
        <w:pStyle w:val="StyleImage"/>
      </w:pPr>
    </w:p>
    <w:p w:rsidR="007538CC" w:rsidRDefault="007538CC" w:rsidP="007538CC">
      <w:pPr>
        <w:pStyle w:val="StyleImage"/>
      </w:pPr>
      <w:r>
        <w:rPr>
          <w:noProof/>
          <w:lang w:eastAsia="ru-RU"/>
        </w:rPr>
        <w:drawing>
          <wp:inline distT="0" distB="0" distL="0" distR="0">
            <wp:extent cx="5937250" cy="1949450"/>
            <wp:effectExtent l="19050" t="19050" r="25400" b="1270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7250" cy="1949450"/>
                    </a:xfrm>
                    <a:prstGeom prst="rect">
                      <a:avLst/>
                    </a:prstGeom>
                    <a:noFill/>
                    <a:ln>
                      <a:solidFill>
                        <a:schemeClr val="tx1"/>
                      </a:solidFill>
                    </a:ln>
                  </pic:spPr>
                </pic:pic>
              </a:graphicData>
            </a:graphic>
          </wp:inline>
        </w:drawing>
      </w:r>
    </w:p>
    <w:p w:rsidR="007538CC" w:rsidRPr="002422A5" w:rsidRDefault="007538CC" w:rsidP="007538CC">
      <w:pPr>
        <w:pStyle w:val="StyleImage"/>
      </w:pPr>
      <w:r>
        <w:t xml:space="preserve">Рисунок </w:t>
      </w:r>
      <w:r w:rsidR="00D505C3" w:rsidRPr="00D505C3">
        <w:t>65</w:t>
      </w:r>
      <w:r w:rsidRPr="007538CC">
        <w:t xml:space="preserve"> – </w:t>
      </w:r>
      <w:r>
        <w:t xml:space="preserve">Результат выполнения тестового метода </w:t>
      </w:r>
      <w:r w:rsidR="00A638D7" w:rsidRPr="00744B22">
        <w:rPr>
          <w:b/>
          <w:lang w:val="en-US"/>
        </w:rPr>
        <w:t>requiredValidator</w:t>
      </w:r>
    </w:p>
    <w:p w:rsidR="007538CC" w:rsidRDefault="007538CC" w:rsidP="007538CC">
      <w:pPr>
        <w:pStyle w:val="StyleImage"/>
      </w:pPr>
    </w:p>
    <w:p w:rsidR="002422A5" w:rsidRDefault="002422A5" w:rsidP="007538CC">
      <w:pPr>
        <w:pStyle w:val="StyleImage"/>
      </w:pPr>
      <w:r>
        <w:rPr>
          <w:noProof/>
          <w:lang w:eastAsia="ru-RU"/>
        </w:rPr>
        <w:drawing>
          <wp:inline distT="0" distB="0" distL="0" distR="0">
            <wp:extent cx="5937250" cy="2057400"/>
            <wp:effectExtent l="19050" t="19050" r="25400" b="1905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2057400"/>
                    </a:xfrm>
                    <a:prstGeom prst="rect">
                      <a:avLst/>
                    </a:prstGeom>
                    <a:noFill/>
                    <a:ln>
                      <a:solidFill>
                        <a:schemeClr val="tx1"/>
                      </a:solidFill>
                    </a:ln>
                  </pic:spPr>
                </pic:pic>
              </a:graphicData>
            </a:graphic>
          </wp:inline>
        </w:drawing>
      </w:r>
    </w:p>
    <w:p w:rsidR="002422A5" w:rsidRPr="00F56E98" w:rsidRDefault="002422A5" w:rsidP="007538CC">
      <w:pPr>
        <w:pStyle w:val="StyleImage"/>
      </w:pPr>
      <w:r>
        <w:t xml:space="preserve">Рисунок </w:t>
      </w:r>
      <w:r w:rsidR="00D505C3" w:rsidRPr="00D505C3">
        <w:t>66</w:t>
      </w:r>
      <w:r w:rsidRPr="002422A5">
        <w:t xml:space="preserve"> – </w:t>
      </w:r>
      <w:r>
        <w:t xml:space="preserve">Результат выполнения тестового метода </w:t>
      </w:r>
      <w:r w:rsidRPr="00744B22">
        <w:rPr>
          <w:b/>
          <w:lang w:val="en-US"/>
        </w:rPr>
        <w:t>isAllNumber</w:t>
      </w:r>
    </w:p>
    <w:p w:rsidR="008A20D1" w:rsidRPr="00F56E98" w:rsidRDefault="008A20D1" w:rsidP="007538CC">
      <w:pPr>
        <w:pStyle w:val="StyleImage"/>
      </w:pPr>
    </w:p>
    <w:p w:rsidR="008A20D1" w:rsidRDefault="008A20D1" w:rsidP="007538CC">
      <w:pPr>
        <w:pStyle w:val="StyleImage"/>
      </w:pPr>
      <w:r>
        <w:rPr>
          <w:noProof/>
          <w:lang w:eastAsia="ru-RU"/>
        </w:rPr>
        <w:drawing>
          <wp:inline distT="0" distB="0" distL="0" distR="0">
            <wp:extent cx="5937250" cy="1981200"/>
            <wp:effectExtent l="19050" t="19050" r="25400" b="1905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7250" cy="1981200"/>
                    </a:xfrm>
                    <a:prstGeom prst="rect">
                      <a:avLst/>
                    </a:prstGeom>
                    <a:noFill/>
                    <a:ln>
                      <a:solidFill>
                        <a:schemeClr val="tx1"/>
                      </a:solidFill>
                    </a:ln>
                  </pic:spPr>
                </pic:pic>
              </a:graphicData>
            </a:graphic>
          </wp:inline>
        </w:drawing>
      </w:r>
    </w:p>
    <w:p w:rsidR="00A9417F" w:rsidRPr="00A9417F" w:rsidRDefault="008A20D1" w:rsidP="00A9417F">
      <w:pPr>
        <w:pStyle w:val="StyleImage"/>
      </w:pPr>
      <w:r>
        <w:t xml:space="preserve">Рисунок </w:t>
      </w:r>
      <w:r w:rsidR="00D505C3" w:rsidRPr="00D505C3">
        <w:t>67</w:t>
      </w:r>
      <w:r w:rsidRPr="008A20D1">
        <w:t xml:space="preserve"> – </w:t>
      </w:r>
      <w:r>
        <w:t xml:space="preserve">Результат выполнения тестового метода </w:t>
      </w:r>
      <w:r w:rsidRPr="00744B22">
        <w:rPr>
          <w:b/>
          <w:lang w:val="en-US"/>
        </w:rPr>
        <w:t>isFloatNumber</w:t>
      </w:r>
    </w:p>
    <w:p w:rsidR="00A9417F" w:rsidRDefault="00A9417F" w:rsidP="007538CC">
      <w:pPr>
        <w:pStyle w:val="StyleImage"/>
      </w:pPr>
      <w:r>
        <w:rPr>
          <w:noProof/>
          <w:lang w:eastAsia="ru-RU"/>
        </w:rPr>
        <w:lastRenderedPageBreak/>
        <w:drawing>
          <wp:inline distT="0" distB="0" distL="0" distR="0">
            <wp:extent cx="5937250" cy="2070100"/>
            <wp:effectExtent l="19050" t="19050" r="25400" b="2540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7250" cy="2070100"/>
                    </a:xfrm>
                    <a:prstGeom prst="rect">
                      <a:avLst/>
                    </a:prstGeom>
                    <a:noFill/>
                    <a:ln>
                      <a:solidFill>
                        <a:schemeClr val="tx1"/>
                      </a:solidFill>
                    </a:ln>
                  </pic:spPr>
                </pic:pic>
              </a:graphicData>
            </a:graphic>
          </wp:inline>
        </w:drawing>
      </w:r>
    </w:p>
    <w:p w:rsidR="00A9417F" w:rsidRPr="00F56E98" w:rsidRDefault="00A9417F" w:rsidP="007538CC">
      <w:pPr>
        <w:pStyle w:val="StyleImage"/>
      </w:pPr>
      <w:r>
        <w:t xml:space="preserve">Рисунок </w:t>
      </w:r>
      <w:r w:rsidR="00D505C3" w:rsidRPr="00D505C3">
        <w:t>68</w:t>
      </w:r>
      <w:r w:rsidRPr="00A9417F">
        <w:t xml:space="preserve"> – </w:t>
      </w:r>
      <w:r>
        <w:t xml:space="preserve">Результат выполнения тестового метода </w:t>
      </w:r>
      <w:r w:rsidRPr="00744B22">
        <w:rPr>
          <w:b/>
          <w:lang w:val="en-US"/>
        </w:rPr>
        <w:t>dateTimeValidator</w:t>
      </w:r>
    </w:p>
    <w:p w:rsidR="007B2498" w:rsidRPr="00F56E98" w:rsidRDefault="007B2498" w:rsidP="007538CC">
      <w:pPr>
        <w:pStyle w:val="StyleImage"/>
      </w:pPr>
    </w:p>
    <w:p w:rsidR="007B2498" w:rsidRDefault="007B2498" w:rsidP="007538CC">
      <w:pPr>
        <w:pStyle w:val="StyleImage"/>
      </w:pPr>
      <w:r>
        <w:rPr>
          <w:noProof/>
          <w:lang w:eastAsia="ru-RU"/>
        </w:rPr>
        <w:drawing>
          <wp:inline distT="0" distB="0" distL="0" distR="0">
            <wp:extent cx="5937250" cy="2025650"/>
            <wp:effectExtent l="19050" t="19050" r="25400" b="1270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solidFill>
                        <a:schemeClr val="tx1"/>
                      </a:solidFill>
                    </a:ln>
                  </pic:spPr>
                </pic:pic>
              </a:graphicData>
            </a:graphic>
          </wp:inline>
        </w:drawing>
      </w:r>
    </w:p>
    <w:p w:rsidR="007B2498" w:rsidRPr="00F56E98" w:rsidRDefault="007B2498" w:rsidP="007538CC">
      <w:pPr>
        <w:pStyle w:val="StyleImage"/>
      </w:pPr>
      <w:r>
        <w:t xml:space="preserve">Рисунок </w:t>
      </w:r>
      <w:r w:rsidR="00D505C3" w:rsidRPr="00D505C3">
        <w:t>69</w:t>
      </w:r>
      <w:r w:rsidRPr="007B2498">
        <w:t xml:space="preserve"> – </w:t>
      </w:r>
      <w:r>
        <w:t xml:space="preserve">Результат выполнения тестового метода </w:t>
      </w:r>
      <w:r w:rsidRPr="00744B22">
        <w:rPr>
          <w:b/>
          <w:lang w:val="en-US"/>
        </w:rPr>
        <w:t>dateTextValidator</w:t>
      </w:r>
    </w:p>
    <w:p w:rsidR="001501B4" w:rsidRPr="00E264E3" w:rsidRDefault="00885164">
      <w:pPr>
        <w:rPr>
          <w:rFonts w:ascii="Times New Roman" w:hAnsi="Times New Roman"/>
          <w:sz w:val="28"/>
        </w:rPr>
      </w:pPr>
      <w:r w:rsidRPr="00F56E98">
        <w:br w:type="page"/>
      </w:r>
    </w:p>
    <w:p w:rsidR="001501B4" w:rsidRPr="001501B4" w:rsidRDefault="001501B4" w:rsidP="001501B4">
      <w:pPr>
        <w:pStyle w:val="Style2"/>
        <w:outlineLvl w:val="2"/>
      </w:pPr>
      <w:bookmarkStart w:id="35" w:name="_Toc72358993"/>
      <w:r w:rsidRPr="001501B4">
        <w:lastRenderedPageBreak/>
        <w:t xml:space="preserve">Модульное тестирование класса </w:t>
      </w:r>
      <w:r w:rsidRPr="001501B4">
        <w:rPr>
          <w:lang w:val="en-US"/>
        </w:rPr>
        <w:t>Data</w:t>
      </w:r>
      <w:r>
        <w:rPr>
          <w:lang w:val="en-US"/>
        </w:rPr>
        <w:t>Network</w:t>
      </w:r>
      <w:bookmarkEnd w:id="35"/>
    </w:p>
    <w:p w:rsidR="001501B4" w:rsidRDefault="001501B4" w:rsidP="001501B4">
      <w:pPr>
        <w:pStyle w:val="Style2"/>
        <w:outlineLvl w:val="3"/>
      </w:pPr>
      <w:r>
        <w:t>Таблица тестов</w:t>
      </w:r>
    </w:p>
    <w:p w:rsidR="001501B4" w:rsidRPr="001501B4" w:rsidRDefault="001501B4" w:rsidP="001501B4">
      <w:pPr>
        <w:pStyle w:val="StyleText"/>
      </w:pPr>
      <w:r>
        <w:t xml:space="preserve">Таблица </w:t>
      </w:r>
      <w:r w:rsidR="00D505C3" w:rsidRPr="00D505C3">
        <w:t>15</w:t>
      </w:r>
      <w:r w:rsidRPr="00F80213">
        <w:t xml:space="preserve"> – </w:t>
      </w:r>
      <w:r>
        <w:t xml:space="preserve">Таблица тестов для класса </w:t>
      </w:r>
      <w:r w:rsidRPr="001501B4">
        <w:rPr>
          <w:lang w:val="en-US"/>
        </w:rPr>
        <w:t>Data</w:t>
      </w:r>
      <w:r>
        <w:rPr>
          <w:lang w:val="en-US"/>
        </w:rPr>
        <w:t>Network</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1501B4" w:rsidTr="00F56E98">
        <w:tc>
          <w:tcPr>
            <w:tcW w:w="2084" w:type="dxa"/>
          </w:tcPr>
          <w:p w:rsidR="001501B4" w:rsidRPr="007538CC" w:rsidRDefault="001501B4" w:rsidP="00F56E98">
            <w:pPr>
              <w:pStyle w:val="StyleText"/>
              <w:ind w:firstLine="0"/>
              <w:jc w:val="center"/>
              <w:rPr>
                <w:b/>
              </w:rPr>
            </w:pPr>
            <w:r>
              <w:rPr>
                <w:b/>
              </w:rPr>
              <w:t>Метод тестирования</w:t>
            </w:r>
          </w:p>
        </w:tc>
        <w:tc>
          <w:tcPr>
            <w:tcW w:w="2150" w:type="dxa"/>
          </w:tcPr>
          <w:p w:rsidR="001501B4" w:rsidRPr="007538CC" w:rsidRDefault="001501B4" w:rsidP="00F56E98">
            <w:pPr>
              <w:pStyle w:val="StyleText"/>
              <w:ind w:firstLine="0"/>
              <w:jc w:val="center"/>
              <w:rPr>
                <w:b/>
              </w:rPr>
            </w:pPr>
            <w:r>
              <w:rPr>
                <w:b/>
              </w:rPr>
              <w:t>Назначение теста</w:t>
            </w:r>
          </w:p>
        </w:tc>
        <w:tc>
          <w:tcPr>
            <w:tcW w:w="1838" w:type="dxa"/>
          </w:tcPr>
          <w:p w:rsidR="001501B4" w:rsidRPr="007538CC" w:rsidRDefault="001501B4" w:rsidP="00F56E98">
            <w:pPr>
              <w:pStyle w:val="StyleText"/>
              <w:ind w:firstLine="0"/>
              <w:jc w:val="center"/>
              <w:rPr>
                <w:b/>
              </w:rPr>
            </w:pPr>
            <w:r>
              <w:rPr>
                <w:b/>
              </w:rPr>
              <w:t>Входные данные</w:t>
            </w:r>
          </w:p>
        </w:tc>
        <w:tc>
          <w:tcPr>
            <w:tcW w:w="1691" w:type="dxa"/>
          </w:tcPr>
          <w:p w:rsidR="001501B4" w:rsidRPr="007538CC" w:rsidRDefault="001501B4" w:rsidP="00F56E98">
            <w:pPr>
              <w:pStyle w:val="StyleText"/>
              <w:ind w:firstLine="0"/>
              <w:jc w:val="center"/>
              <w:rPr>
                <w:b/>
              </w:rPr>
            </w:pPr>
            <w:r>
              <w:rPr>
                <w:b/>
              </w:rPr>
              <w:t>Ожидаемые выходные данные</w:t>
            </w:r>
          </w:p>
        </w:tc>
        <w:tc>
          <w:tcPr>
            <w:tcW w:w="1808" w:type="dxa"/>
          </w:tcPr>
          <w:p w:rsidR="001501B4" w:rsidRPr="007538CC" w:rsidRDefault="001501B4" w:rsidP="00F56E98">
            <w:pPr>
              <w:pStyle w:val="StyleText"/>
              <w:ind w:firstLine="0"/>
              <w:jc w:val="center"/>
              <w:rPr>
                <w:b/>
              </w:rPr>
            </w:pPr>
            <w:r>
              <w:rPr>
                <w:b/>
              </w:rPr>
              <w:t>Результат тестирования</w:t>
            </w:r>
          </w:p>
        </w:tc>
      </w:tr>
      <w:tr w:rsidR="001501B4" w:rsidRPr="007538CC" w:rsidTr="00F56E98">
        <w:tc>
          <w:tcPr>
            <w:tcW w:w="2084" w:type="dxa"/>
          </w:tcPr>
          <w:p w:rsidR="001501B4" w:rsidRPr="00744B22" w:rsidRDefault="00B07987" w:rsidP="00F56E98">
            <w:pPr>
              <w:pStyle w:val="StyleText"/>
              <w:ind w:firstLine="0"/>
              <w:jc w:val="center"/>
              <w:rPr>
                <w:b/>
              </w:rPr>
            </w:pPr>
            <w:r w:rsidRPr="00744B22">
              <w:rPr>
                <w:b/>
              </w:rPr>
              <w:t>insertDataElementInvoiceException</w:t>
            </w:r>
          </w:p>
        </w:tc>
        <w:tc>
          <w:tcPr>
            <w:tcW w:w="2150" w:type="dxa"/>
          </w:tcPr>
          <w:p w:rsidR="001501B4" w:rsidRPr="007538CC" w:rsidRDefault="00B07987" w:rsidP="001501B4">
            <w:pPr>
              <w:pStyle w:val="StyleText"/>
              <w:ind w:firstLine="0"/>
              <w:jc w:val="center"/>
            </w:pPr>
            <w:r>
              <w:t>Попытка добавления не корректных данных записи накладной в базу данных</w:t>
            </w:r>
          </w:p>
        </w:tc>
        <w:tc>
          <w:tcPr>
            <w:tcW w:w="1838" w:type="dxa"/>
          </w:tcPr>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B07987">
              <w:rPr>
                <w:rFonts w:ascii="Courier New" w:hAnsi="Courier New" w:cs="Courier New"/>
                <w:sz w:val="24"/>
                <w:szCs w:val="24"/>
                <w:lang w:val="en-US"/>
              </w:rPr>
              <w:t>"</w:t>
            </w:r>
            <w:r>
              <w:rPr>
                <w:rFonts w:ascii="Courier New" w:hAnsi="Courier New" w:cs="Courier New"/>
                <w:sz w:val="24"/>
                <w:szCs w:val="24"/>
                <w:lang w:val="en-US"/>
              </w:rPr>
              <w:t>invoice1",</w:t>
            </w:r>
            <w:r w:rsidRPr="00B07987">
              <w:rPr>
                <w:rFonts w:ascii="Courier New" w:hAnsi="Courier New" w:cs="Courier New"/>
                <w:sz w:val="24"/>
                <w:szCs w:val="24"/>
                <w:lang w:val="en-US"/>
              </w:rPr>
              <w:t>"supplier1",25,</w:t>
            </w:r>
          </w:p>
          <w:p w:rsidR="00B07987"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B07987"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B07987">
              <w:rPr>
                <w:rFonts w:ascii="Courier New" w:hAnsi="Courier New" w:cs="Courier New"/>
                <w:sz w:val="24"/>
                <w:szCs w:val="24"/>
                <w:lang w:val="en-US"/>
              </w:rPr>
              <w:t>,</w:t>
            </w:r>
          </w:p>
          <w:p w:rsidR="00B07987" w:rsidRPr="00B07987" w:rsidRDefault="00F56E98" w:rsidP="00B07987">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5,</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20-01-0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1,</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01-01-01",</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awfawf"}</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B07987" w:rsidRPr="00B07987">
              <w:rPr>
                <w:rFonts w:ascii="Courier New" w:hAnsi="Courier New" w:cs="Courier New"/>
                <w:sz w:val="24"/>
                <w:szCs w:val="24"/>
                <w:lang w:val="en-US"/>
              </w:rPr>
              <w:t>,</w:t>
            </w:r>
            <w:r>
              <w:rPr>
                <w:rFonts w:ascii="Courier New" w:hAnsi="Courier New" w:cs="Courier New"/>
                <w:sz w:val="24"/>
                <w:szCs w:val="24"/>
                <w:lang w:val="en-US"/>
              </w:rPr>
              <w:t xml:space="preserve"> {"invoice7</w:t>
            </w:r>
            <w:r w:rsidR="00B07987" w:rsidRPr="00B07987">
              <w:rPr>
                <w:rFonts w:ascii="Courier New" w:hAnsi="Courier New" w:cs="Courier New"/>
                <w:sz w:val="24"/>
                <w:szCs w:val="24"/>
                <w:lang w:val="en-US"/>
              </w:rPr>
              <w:t>,</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00B07987" w:rsidRPr="00B07987">
              <w:rPr>
                <w:rFonts w:ascii="Courier New" w:hAnsi="Courier New" w:cs="Courier New"/>
                <w:sz w:val="24"/>
                <w:szCs w:val="24"/>
                <w:lang w:val="en-US"/>
              </w:rPr>
              <w:t>,</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0,</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awfawfag",</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p>
          <w:p w:rsidR="00B07987" w:rsidRPr="00B07987"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B07987" w:rsidRPr="00B07987">
              <w:rPr>
                <w:rFonts w:ascii="Courier New" w:hAnsi="Courier New" w:cs="Courier New"/>
                <w:sz w:val="24"/>
                <w:szCs w:val="24"/>
                <w:lang w:val="en-US"/>
              </w:rPr>
              <w:t>"invoiceinvoiceinvoiceinvoiceinvoice8",</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supplier7",7,</w:t>
            </w:r>
          </w:p>
          <w:p w:rsidR="00B07987" w:rsidRPr="00B07987" w:rsidRDefault="00B07987" w:rsidP="00F56E98">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6",</w:t>
            </w:r>
          </w:p>
          <w:p w:rsidR="001501B4" w:rsidRPr="00B07987" w:rsidRDefault="00B07987" w:rsidP="00B07987">
            <w:pPr>
              <w:pStyle w:val="StyleText"/>
              <w:ind w:firstLine="0"/>
              <w:rPr>
                <w:rFonts w:ascii="Courier New" w:hAnsi="Courier New" w:cs="Courier New"/>
                <w:sz w:val="24"/>
                <w:szCs w:val="24"/>
                <w:lang w:val="en-US"/>
              </w:rPr>
            </w:pPr>
            <w:r w:rsidRPr="00B07987">
              <w:rPr>
                <w:rFonts w:ascii="Courier New" w:hAnsi="Courier New" w:cs="Courier New"/>
                <w:sz w:val="24"/>
                <w:szCs w:val="24"/>
                <w:lang w:val="en-US"/>
              </w:rPr>
              <w:t>"2015-12-05"</w:t>
            </w:r>
            <w:r w:rsidR="00F56E98">
              <w:rPr>
                <w:rFonts w:ascii="Courier New" w:hAnsi="Courier New" w:cs="Courier New"/>
                <w:sz w:val="24"/>
                <w:szCs w:val="24"/>
                <w:lang w:val="en-US"/>
              </w:rPr>
              <w:t>}</w:t>
            </w:r>
          </w:p>
        </w:tc>
        <w:tc>
          <w:tcPr>
            <w:tcW w:w="1691" w:type="dxa"/>
          </w:tcPr>
          <w:p w:rsidR="001501B4" w:rsidRPr="00F56E98" w:rsidRDefault="00A2337D" w:rsidP="00F56E98">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1501B4" w:rsidRDefault="001501B4" w:rsidP="00F56E98">
            <w:pPr>
              <w:pStyle w:val="StyleText"/>
              <w:ind w:firstLine="0"/>
              <w:jc w:val="center"/>
            </w:pPr>
            <w:r>
              <w:t>Успешно</w:t>
            </w:r>
          </w:p>
          <w:p w:rsidR="001501B4" w:rsidRPr="00B07987" w:rsidRDefault="001501B4" w:rsidP="00F56E98">
            <w:pPr>
              <w:pStyle w:val="StyleText"/>
              <w:ind w:firstLine="0"/>
              <w:jc w:val="center"/>
            </w:pPr>
            <w:r w:rsidRPr="007538CC">
              <w:t>(</w:t>
            </w:r>
            <w:r>
              <w:t xml:space="preserve">см. рис. </w:t>
            </w:r>
            <w:r w:rsidR="00D505C3" w:rsidRPr="00D505C3">
              <w:t>7</w:t>
            </w:r>
            <w:r w:rsidR="00D505C3">
              <w:t>0</w:t>
            </w:r>
            <w:r w:rsidRPr="00B07987">
              <w:t>)</w:t>
            </w:r>
          </w:p>
        </w:tc>
      </w:tr>
    </w:tbl>
    <w:p w:rsidR="001501B4" w:rsidRDefault="001501B4" w:rsidP="00F56E98">
      <w:pPr>
        <w:pStyle w:val="StyleText"/>
      </w:pPr>
    </w:p>
    <w:p w:rsidR="00F56E98" w:rsidRPr="00D505C3" w:rsidRDefault="00F56E98" w:rsidP="00F56E98">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F56E98" w:rsidRPr="00B07987" w:rsidTr="00F56E98">
        <w:tc>
          <w:tcPr>
            <w:tcW w:w="2084" w:type="dxa"/>
          </w:tcPr>
          <w:p w:rsidR="00F56E98" w:rsidRPr="00744B22" w:rsidRDefault="00F56E98" w:rsidP="00F56E98">
            <w:pPr>
              <w:pStyle w:val="StyleText"/>
              <w:ind w:firstLine="0"/>
              <w:jc w:val="center"/>
              <w:rPr>
                <w:b/>
              </w:rPr>
            </w:pPr>
            <w:r w:rsidRPr="00744B22">
              <w:rPr>
                <w:b/>
              </w:rPr>
              <w:t>insertDataElementInvoiceNonException</w:t>
            </w:r>
          </w:p>
        </w:tc>
        <w:tc>
          <w:tcPr>
            <w:tcW w:w="2150" w:type="dxa"/>
          </w:tcPr>
          <w:p w:rsidR="00F56E98" w:rsidRPr="00F56E98" w:rsidRDefault="00F56E98" w:rsidP="00F56E98">
            <w:pPr>
              <w:pStyle w:val="StyleText"/>
              <w:ind w:firstLine="0"/>
              <w:jc w:val="center"/>
            </w:pPr>
            <w:r>
              <w:t>Добавление корректных данных</w:t>
            </w:r>
            <w:r w:rsidRPr="00F56E98">
              <w:t xml:space="preserve">, </w:t>
            </w:r>
            <w:r>
              <w:t>характеризующие данные о накладной</w:t>
            </w:r>
          </w:p>
        </w:tc>
        <w:tc>
          <w:tcPr>
            <w:tcW w:w="1838" w:type="dxa"/>
          </w:tcPr>
          <w:p w:rsidR="00F56E98" w:rsidRPr="00F56E98" w:rsidRDefault="00F56E98" w:rsidP="00F56E98">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r>
              <w:rPr>
                <w:rFonts w:ascii="Courier New" w:hAnsi="Courier New" w:cs="Courier New"/>
                <w:sz w:val="24"/>
                <w:szCs w:val="24"/>
                <w:lang w:val="en-US"/>
              </w:rPr>
              <w:t>"invoice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5,</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6-01-01",</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F56E98">
              <w:rPr>
                <w:rFonts w:ascii="Courier New" w:hAnsi="Courier New" w:cs="Courier New"/>
                <w:sz w:val="24"/>
                <w:szCs w:val="24"/>
                <w:lang w:val="en-US"/>
              </w:rPr>
              <w:t>,</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4,</w:t>
            </w:r>
          </w:p>
          <w:p w:rsidR="00F56E98" w:rsidRPr="00F56E98" w:rsidRDefault="00F56E98" w:rsidP="00F56E98">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01-01",</w:t>
            </w:r>
          </w:p>
          <w:p w:rsidR="00F56E98" w:rsidRPr="00F56E98" w:rsidRDefault="00853FAA" w:rsidP="00F56E98">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3,</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1-01-01",</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00-12-01"</w:t>
            </w:r>
            <w:r w:rsidR="00B904BD">
              <w:rPr>
                <w:rFonts w:ascii="Courier New" w:hAnsi="Courier New" w:cs="Courier New"/>
                <w:sz w:val="24"/>
                <w:szCs w:val="24"/>
                <w:lang w:val="en-US"/>
              </w:rPr>
              <w:t>}</w:t>
            </w:r>
            <w:r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w:t>
            </w:r>
            <w:r w:rsidR="00B904BD">
              <w:rPr>
                <w:rFonts w:ascii="Courier New" w:hAnsi="Courier New" w:cs="Courier New"/>
                <w:sz w:val="24"/>
                <w:szCs w:val="24"/>
                <w:lang w:val="en-US"/>
              </w:rPr>
              <w:t>supplier4</w:t>
            </w:r>
            <w:r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20-10-15",</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F56E98" w:rsidRPr="00F56E98">
              <w:rPr>
                <w:rFonts w:ascii="Courier New" w:hAnsi="Courier New" w:cs="Courier New"/>
                <w:sz w:val="24"/>
                <w:szCs w:val="24"/>
                <w:lang w:val="en-US"/>
              </w:rPr>
              <w:t>,</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00F56E98" w:rsidRPr="00F56E98">
              <w:rPr>
                <w:rFonts w:ascii="Courier New" w:hAnsi="Courier New" w:cs="Courier New"/>
                <w:sz w:val="24"/>
                <w:szCs w:val="24"/>
                <w:lang w:val="en-US"/>
              </w:rPr>
              <w:t>,</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8,</w:t>
            </w:r>
          </w:p>
          <w:p w:rsidR="00F56E98" w:rsidRPr="00F56E98" w:rsidRDefault="00F56E98" w:rsidP="00B904BD">
            <w:pPr>
              <w:pStyle w:val="StyleText"/>
              <w:ind w:firstLine="0"/>
              <w:rPr>
                <w:rFonts w:ascii="Courier New" w:hAnsi="Courier New" w:cs="Courier New"/>
                <w:sz w:val="24"/>
                <w:szCs w:val="24"/>
                <w:lang w:val="en-US"/>
              </w:rPr>
            </w:pPr>
            <w:r w:rsidRPr="00F56E98">
              <w:rPr>
                <w:rFonts w:ascii="Courier New" w:hAnsi="Courier New" w:cs="Courier New"/>
                <w:sz w:val="24"/>
                <w:szCs w:val="24"/>
                <w:lang w:val="en-US"/>
              </w:rPr>
              <w:t>"2015-12-20",</w:t>
            </w:r>
          </w:p>
          <w:p w:rsidR="00F56E98" w:rsidRPr="00F56E98" w:rsidRDefault="00B904BD" w:rsidP="00B904B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p>
        </w:tc>
        <w:tc>
          <w:tcPr>
            <w:tcW w:w="1691" w:type="dxa"/>
          </w:tcPr>
          <w:p w:rsidR="00F56E98" w:rsidRPr="00F56E98" w:rsidRDefault="00B904BD" w:rsidP="00F56E98">
            <w:pPr>
              <w:pStyle w:val="StyleText"/>
              <w:ind w:firstLine="0"/>
              <w:jc w:val="center"/>
            </w:pPr>
            <w:r>
              <w:t>Завершение процесса с кодом 0</w:t>
            </w:r>
          </w:p>
        </w:tc>
        <w:tc>
          <w:tcPr>
            <w:tcW w:w="1808" w:type="dxa"/>
          </w:tcPr>
          <w:p w:rsidR="00F56E98" w:rsidRDefault="00F56E98" w:rsidP="00F56E98">
            <w:pPr>
              <w:pStyle w:val="StyleText"/>
              <w:ind w:firstLine="0"/>
              <w:jc w:val="center"/>
            </w:pPr>
            <w:r>
              <w:t>Успешно</w:t>
            </w:r>
          </w:p>
          <w:p w:rsidR="00F56E98" w:rsidRPr="00B07987" w:rsidRDefault="00F56E98" w:rsidP="00F56E98">
            <w:pPr>
              <w:pStyle w:val="StyleText"/>
              <w:ind w:firstLine="0"/>
              <w:jc w:val="center"/>
            </w:pPr>
            <w:r w:rsidRPr="007538CC">
              <w:t>(</w:t>
            </w:r>
            <w:r>
              <w:t xml:space="preserve">см. рис. </w:t>
            </w:r>
            <w:r w:rsidR="00D505C3" w:rsidRPr="00D505C3">
              <w:t>7</w:t>
            </w:r>
            <w:r w:rsidR="00D505C3">
              <w:t>1</w:t>
            </w:r>
            <w:r w:rsidRPr="00B07987">
              <w:t>)</w:t>
            </w:r>
          </w:p>
        </w:tc>
      </w:tr>
    </w:tbl>
    <w:p w:rsidR="00F56E98" w:rsidRDefault="00F56E98" w:rsidP="00F56E98">
      <w:r>
        <w:br w:type="page"/>
      </w:r>
    </w:p>
    <w:p w:rsidR="00A2337D" w:rsidRPr="00D505C3" w:rsidRDefault="00A2337D" w:rsidP="00A2337D">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2337D" w:rsidRPr="00B07987" w:rsidTr="004519FD">
        <w:tc>
          <w:tcPr>
            <w:tcW w:w="2084" w:type="dxa"/>
          </w:tcPr>
          <w:p w:rsidR="00A2337D" w:rsidRPr="00744B22" w:rsidRDefault="00A2337D" w:rsidP="004519FD">
            <w:pPr>
              <w:pStyle w:val="StyleText"/>
              <w:ind w:firstLine="0"/>
              <w:jc w:val="center"/>
              <w:rPr>
                <w:b/>
              </w:rPr>
            </w:pPr>
            <w:r w:rsidRPr="00744B22">
              <w:rPr>
                <w:b/>
              </w:rPr>
              <w:t>updateDataElementInvoiceException</w:t>
            </w:r>
          </w:p>
        </w:tc>
        <w:tc>
          <w:tcPr>
            <w:tcW w:w="2150" w:type="dxa"/>
          </w:tcPr>
          <w:p w:rsidR="00A2337D" w:rsidRPr="00A2337D" w:rsidRDefault="00A2337D" w:rsidP="004519FD">
            <w:pPr>
              <w:pStyle w:val="StyleText"/>
              <w:ind w:firstLine="0"/>
              <w:jc w:val="center"/>
            </w:pPr>
            <w:r>
              <w:t>Попытка обновления данных о накладных некорректными данными</w:t>
            </w:r>
          </w:p>
        </w:tc>
        <w:tc>
          <w:tcPr>
            <w:tcW w:w="1838" w:type="dxa"/>
          </w:tcPr>
          <w:p w:rsidR="00A2337D" w:rsidRPr="00A2337D" w:rsidRDefault="00A2337D" w:rsidP="00A2337D">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w:t>
            </w:r>
            <w:r>
              <w:rPr>
                <w:rFonts w:ascii="Courier New" w:hAnsi="Courier New" w:cs="Courier New"/>
                <w:sz w:val="24"/>
                <w:szCs w:val="24"/>
                <w:lang w:val="en-US"/>
              </w:rPr>
              <w:t>invoice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5,</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6-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A2337D">
              <w:rPr>
                <w:rFonts w:ascii="Courier New" w:hAnsi="Courier New" w:cs="Courier New"/>
                <w:sz w:val="24"/>
                <w:szCs w:val="24"/>
                <w:lang w:val="en-US"/>
              </w:rPr>
              <w:t>"invoice</w:t>
            </w:r>
            <w:r>
              <w:rPr>
                <w:rFonts w:ascii="Courier New" w:hAnsi="Courier New" w:cs="Courier New"/>
                <w:sz w:val="24"/>
                <w:szCs w:val="24"/>
                <w:lang w:val="en-US"/>
              </w:rPr>
              <w:t>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2</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4,</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3</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3,</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01-01-01",</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4</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20-10-15",</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Pr>
                <w:rFonts w:ascii="Courier New" w:hAnsi="Courier New" w:cs="Courier New"/>
                <w:sz w:val="24"/>
                <w:szCs w:val="24"/>
                <w:lang w:val="en-US"/>
              </w:rPr>
              <w:t>"supplier5</w:t>
            </w:r>
            <w:r w:rsidRPr="00A2337D">
              <w:rPr>
                <w:rFonts w:ascii="Courier New" w:hAnsi="Courier New" w:cs="Courier New"/>
                <w:sz w:val="24"/>
                <w:szCs w:val="24"/>
                <w:lang w:val="en-US"/>
              </w:rPr>
              <w:t>,</w:t>
            </w:r>
          </w:p>
          <w:p w:rsidR="00A2337D" w:rsidRPr="00A2337D"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8,</w:t>
            </w:r>
          </w:p>
          <w:p w:rsidR="00A2337D" w:rsidRPr="00F56E98" w:rsidRDefault="00A2337D" w:rsidP="00A2337D">
            <w:pPr>
              <w:pStyle w:val="StyleText"/>
              <w:ind w:firstLine="0"/>
              <w:rPr>
                <w:rFonts w:ascii="Courier New" w:hAnsi="Courier New" w:cs="Courier New"/>
                <w:sz w:val="24"/>
                <w:szCs w:val="24"/>
                <w:lang w:val="en-US"/>
              </w:rPr>
            </w:pPr>
            <w:r w:rsidRPr="00A2337D">
              <w:rPr>
                <w:rFonts w:ascii="Courier New" w:hAnsi="Courier New" w:cs="Courier New"/>
                <w:sz w:val="24"/>
                <w:szCs w:val="24"/>
                <w:lang w:val="en-US"/>
              </w:rPr>
              <w:t>"2015-12-20",</w:t>
            </w:r>
            <w:r>
              <w:rPr>
                <w:rFonts w:ascii="Courier New" w:hAnsi="Courier New" w:cs="Courier New"/>
                <w:sz w:val="24"/>
                <w:szCs w:val="24"/>
                <w:lang w:val="en-US"/>
              </w:rPr>
              <w:t>"2015-12-05"}</w:t>
            </w:r>
          </w:p>
        </w:tc>
        <w:tc>
          <w:tcPr>
            <w:tcW w:w="1691" w:type="dxa"/>
          </w:tcPr>
          <w:p w:rsidR="00A2337D" w:rsidRPr="00F56E98" w:rsidRDefault="00A2337D"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A2337D" w:rsidRDefault="00A2337D" w:rsidP="004519FD">
            <w:pPr>
              <w:pStyle w:val="StyleText"/>
              <w:ind w:firstLine="0"/>
              <w:jc w:val="center"/>
            </w:pPr>
            <w:r>
              <w:t>Успешно</w:t>
            </w:r>
          </w:p>
          <w:p w:rsidR="00A2337D" w:rsidRPr="00B07987" w:rsidRDefault="00A2337D" w:rsidP="004519FD">
            <w:pPr>
              <w:pStyle w:val="StyleText"/>
              <w:ind w:firstLine="0"/>
              <w:jc w:val="center"/>
            </w:pPr>
            <w:r w:rsidRPr="007538CC">
              <w:t>(</w:t>
            </w:r>
            <w:r>
              <w:t xml:space="preserve">см. рис. </w:t>
            </w:r>
            <w:r w:rsidR="005D3187">
              <w:rPr>
                <w:lang w:val="en-US"/>
              </w:rPr>
              <w:t>72</w:t>
            </w:r>
            <w:r w:rsidRPr="00B07987">
              <w:t>)</w:t>
            </w:r>
          </w:p>
        </w:tc>
      </w:tr>
    </w:tbl>
    <w:p w:rsidR="00A2337D" w:rsidRDefault="00A2337D"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A30D83" w:rsidRPr="00F56E98" w:rsidRDefault="00A30D83" w:rsidP="00A30D83">
      <w:pPr>
        <w:pStyle w:val="StyleText"/>
        <w:rPr>
          <w:lang w:val="en-US"/>
        </w:rPr>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A30D83" w:rsidRPr="00B07987" w:rsidTr="004519FD">
        <w:tc>
          <w:tcPr>
            <w:tcW w:w="2084" w:type="dxa"/>
          </w:tcPr>
          <w:p w:rsidR="00A30D83" w:rsidRPr="00744B22" w:rsidRDefault="00A30D83" w:rsidP="004519FD">
            <w:pPr>
              <w:pStyle w:val="StyleText"/>
              <w:ind w:firstLine="0"/>
              <w:jc w:val="center"/>
              <w:rPr>
                <w:b/>
              </w:rPr>
            </w:pPr>
            <w:r w:rsidRPr="00744B22">
              <w:rPr>
                <w:b/>
              </w:rPr>
              <w:t>updateDataElementInvoice</w:t>
            </w:r>
            <w:r w:rsidRPr="00744B22">
              <w:rPr>
                <w:b/>
                <w:lang w:val="en-US"/>
              </w:rPr>
              <w:t>Non</w:t>
            </w:r>
            <w:r w:rsidRPr="00744B22">
              <w:rPr>
                <w:b/>
              </w:rPr>
              <w:t>Exception</w:t>
            </w:r>
          </w:p>
        </w:tc>
        <w:tc>
          <w:tcPr>
            <w:tcW w:w="2150" w:type="dxa"/>
          </w:tcPr>
          <w:p w:rsidR="00A30D83" w:rsidRPr="00A2337D" w:rsidRDefault="00A30D83" w:rsidP="004519FD">
            <w:pPr>
              <w:pStyle w:val="StyleText"/>
              <w:ind w:firstLine="0"/>
              <w:jc w:val="center"/>
            </w:pPr>
            <w:r>
              <w:t>Обновление данных о накладных корректными данными</w:t>
            </w:r>
          </w:p>
        </w:tc>
        <w:tc>
          <w:tcPr>
            <w:tcW w:w="1838" w:type="dxa"/>
          </w:tcPr>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supplier1</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4,</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7-01-01",</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15-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2</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Имя поставщика</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5,</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0-01-01",</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w:t>
            </w:r>
            <w:r>
              <w:rPr>
                <w:rFonts w:ascii="Courier New" w:hAnsi="Courier New" w:cs="Courier New"/>
                <w:sz w:val="24"/>
                <w:szCs w:val="24"/>
                <w:lang w:val="en-US"/>
              </w:rPr>
              <w:t>12-05"}</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invoice3</w:t>
            </w:r>
            <w:r w:rsidRPr="00A30D83">
              <w:rPr>
                <w:rFonts w:ascii="Courier New" w:hAnsi="Courier New" w:cs="Courier New"/>
                <w:sz w:val="24"/>
                <w:szCs w:val="24"/>
                <w:lang w:val="en-US"/>
              </w:rPr>
              <w:t>,</w:t>
            </w:r>
          </w:p>
          <w:p w:rsidR="00A30D83" w:rsidRPr="00A30D83" w:rsidRDefault="00A30D83" w:rsidP="00A30D83">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ООО Компания",</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11,</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01-01-0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00-12-0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00A30D83" w:rsidRPr="00A30D83">
              <w:rPr>
                <w:rFonts w:ascii="Courier New" w:hAnsi="Courier New" w:cs="Courier New"/>
                <w:sz w:val="24"/>
                <w:szCs w:val="24"/>
                <w:lang w:val="en-US"/>
              </w:rPr>
              <w:t>"inv</w:t>
            </w:r>
            <w:r>
              <w:rPr>
                <w:rFonts w:ascii="Courier New" w:hAnsi="Courier New" w:cs="Courier New"/>
                <w:sz w:val="24"/>
                <w:szCs w:val="24"/>
                <w:lang w:val="en-US"/>
              </w:rPr>
              <w:t>oice4</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21-03-11",</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2019-10-11"}</w:t>
            </w:r>
            <w:r w:rsidR="00A30D83" w:rsidRPr="00A30D83">
              <w:rPr>
                <w:rFonts w:ascii="Courier New" w:hAnsi="Courier New" w:cs="Courier New"/>
                <w:sz w:val="24"/>
                <w:szCs w:val="24"/>
                <w:lang w:val="en-US"/>
              </w:rPr>
              <w:t>,</w:t>
            </w:r>
          </w:p>
          <w:p w:rsidR="00A30D83" w:rsidRPr="00A30D83" w:rsidRDefault="00F24794" w:rsidP="00F24794">
            <w:pPr>
              <w:pStyle w:val="StyleText"/>
              <w:ind w:firstLine="0"/>
              <w:rPr>
                <w:rFonts w:ascii="Courier New" w:hAnsi="Courier New" w:cs="Courier New"/>
                <w:sz w:val="24"/>
                <w:szCs w:val="24"/>
                <w:lang w:val="en-US"/>
              </w:rPr>
            </w:pPr>
            <w:r>
              <w:rPr>
                <w:rFonts w:ascii="Courier New" w:hAnsi="Courier New" w:cs="Courier New"/>
                <w:sz w:val="24"/>
                <w:szCs w:val="24"/>
                <w:lang w:val="en-US"/>
              </w:rPr>
              <w:t>{"invoice5</w:t>
            </w:r>
            <w:r w:rsidR="00A30D83" w:rsidRPr="00A30D83">
              <w:rPr>
                <w:rFonts w:ascii="Courier New" w:hAnsi="Courier New" w:cs="Courier New"/>
                <w:sz w:val="24"/>
                <w:szCs w:val="24"/>
                <w:lang w:val="en-US"/>
              </w:rPr>
              <w:t>,</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Name 2",</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8,</w:t>
            </w:r>
          </w:p>
          <w:p w:rsidR="00A30D83" w:rsidRPr="00A30D83" w:rsidRDefault="00A30D83" w:rsidP="00F24794">
            <w:pPr>
              <w:pStyle w:val="StyleText"/>
              <w:ind w:firstLine="0"/>
              <w:rPr>
                <w:rFonts w:ascii="Courier New" w:hAnsi="Courier New" w:cs="Courier New"/>
                <w:sz w:val="24"/>
                <w:szCs w:val="24"/>
                <w:lang w:val="en-US"/>
              </w:rPr>
            </w:pPr>
            <w:r w:rsidRPr="00A30D83">
              <w:rPr>
                <w:rFonts w:ascii="Courier New" w:hAnsi="Courier New" w:cs="Courier New"/>
                <w:sz w:val="24"/>
                <w:szCs w:val="24"/>
                <w:lang w:val="en-US"/>
              </w:rPr>
              <w:t>"2015-12-20",</w:t>
            </w:r>
          </w:p>
          <w:p w:rsidR="00A30D83" w:rsidRPr="00F56E98" w:rsidRDefault="00F24794" w:rsidP="00A30D83">
            <w:pPr>
              <w:pStyle w:val="StyleText"/>
              <w:ind w:firstLine="0"/>
              <w:rPr>
                <w:rFonts w:ascii="Courier New" w:hAnsi="Courier New" w:cs="Courier New"/>
                <w:sz w:val="24"/>
                <w:szCs w:val="24"/>
                <w:lang w:val="en-US"/>
              </w:rPr>
            </w:pPr>
            <w:r>
              <w:rPr>
                <w:rFonts w:ascii="Courier New" w:hAnsi="Courier New" w:cs="Courier New"/>
                <w:sz w:val="24"/>
                <w:szCs w:val="24"/>
                <w:lang w:val="en-US"/>
              </w:rPr>
              <w:t>"2000-01-01"}</w:t>
            </w:r>
          </w:p>
        </w:tc>
        <w:tc>
          <w:tcPr>
            <w:tcW w:w="1691" w:type="dxa"/>
          </w:tcPr>
          <w:p w:rsidR="00A30D83" w:rsidRPr="00F56E98" w:rsidRDefault="00A30D83" w:rsidP="004519FD">
            <w:pPr>
              <w:pStyle w:val="StyleText"/>
              <w:ind w:firstLine="0"/>
              <w:jc w:val="center"/>
            </w:pPr>
            <w:r>
              <w:t>Завершение процесса с кодом 0</w:t>
            </w:r>
          </w:p>
        </w:tc>
        <w:tc>
          <w:tcPr>
            <w:tcW w:w="1808" w:type="dxa"/>
          </w:tcPr>
          <w:p w:rsidR="00A30D83" w:rsidRDefault="00A30D83" w:rsidP="004519FD">
            <w:pPr>
              <w:pStyle w:val="StyleText"/>
              <w:ind w:firstLine="0"/>
              <w:jc w:val="center"/>
            </w:pPr>
            <w:r>
              <w:t>Успешно</w:t>
            </w:r>
          </w:p>
          <w:p w:rsidR="00A30D83" w:rsidRPr="00B07987" w:rsidRDefault="00A30D83" w:rsidP="004519FD">
            <w:pPr>
              <w:pStyle w:val="StyleText"/>
              <w:ind w:firstLine="0"/>
              <w:jc w:val="center"/>
            </w:pPr>
            <w:r w:rsidRPr="007538CC">
              <w:t>(</w:t>
            </w:r>
            <w:r>
              <w:t xml:space="preserve">см. рис. </w:t>
            </w:r>
            <w:r w:rsidR="005D3187" w:rsidRPr="005D3187">
              <w:t>7</w:t>
            </w:r>
            <w:r w:rsidR="005D3187">
              <w:t>3</w:t>
            </w:r>
            <w:r w:rsidRPr="00B07987">
              <w:t>)</w:t>
            </w:r>
          </w:p>
        </w:tc>
      </w:tr>
    </w:tbl>
    <w:p w:rsidR="00A30D83" w:rsidRDefault="00A30D8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956155" w:rsidRPr="005D3187" w:rsidRDefault="00956155" w:rsidP="00956155">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956155" w:rsidRPr="00B07987" w:rsidTr="004519FD">
        <w:tc>
          <w:tcPr>
            <w:tcW w:w="2084" w:type="dxa"/>
          </w:tcPr>
          <w:p w:rsidR="00956155" w:rsidRPr="00744B22" w:rsidRDefault="00956155" w:rsidP="004519FD">
            <w:pPr>
              <w:pStyle w:val="StyleText"/>
              <w:ind w:firstLine="0"/>
              <w:jc w:val="center"/>
              <w:rPr>
                <w:b/>
              </w:rPr>
            </w:pPr>
            <w:r w:rsidRPr="00744B22">
              <w:rPr>
                <w:b/>
              </w:rPr>
              <w:t>insertDataElementWagonException</w:t>
            </w:r>
          </w:p>
        </w:tc>
        <w:tc>
          <w:tcPr>
            <w:tcW w:w="2150" w:type="dxa"/>
          </w:tcPr>
          <w:p w:rsidR="00956155" w:rsidRPr="00956155" w:rsidRDefault="00956155" w:rsidP="004519FD">
            <w:pPr>
              <w:pStyle w:val="StyleText"/>
              <w:ind w:firstLine="0"/>
              <w:jc w:val="center"/>
            </w:pPr>
            <w:r>
              <w:t>Попытка добавление записи с не корректными данными</w:t>
            </w:r>
            <w:r w:rsidRPr="00956155">
              <w:t xml:space="preserve">, </w:t>
            </w:r>
            <w:r>
              <w:t>характеризующими запись полувагонов</w:t>
            </w:r>
          </w:p>
        </w:tc>
        <w:tc>
          <w:tcPr>
            <w:tcW w:w="1838" w:type="dxa"/>
          </w:tcPr>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23234455,</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1267890,</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10","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87654321,</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1900-12-12","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p>
          <w:p w:rsidR="00956155" w:rsidRPr="00956155" w:rsidRDefault="00956155" w:rsidP="00956155">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956155">
              <w:rPr>
                <w:rFonts w:ascii="Courier New" w:hAnsi="Courier New" w:cs="Courier New"/>
                <w:sz w:val="24"/>
                <w:szCs w:val="24"/>
                <w:lang w:val="en-US"/>
              </w:rPr>
              <w:t>567898766,</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2001-01-04","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5679,"2awgahahawhawh",</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C:\\Projects\\SpringServer\\server\\Images\\test_image.jpg",</w:t>
            </w:r>
          </w:p>
          <w:p w:rsidR="00956155" w:rsidRPr="00956155"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r w:rsidRPr="00956155">
              <w:rPr>
                <w:rFonts w:ascii="Courier New" w:hAnsi="Courier New" w:cs="Courier New"/>
                <w:sz w:val="24"/>
                <w:szCs w:val="24"/>
                <w:lang w:val="en-US"/>
              </w:rPr>
              <w:t>,</w:t>
            </w:r>
            <w:r>
              <w:rPr>
                <w:rFonts w:ascii="Courier New" w:hAnsi="Courier New" w:cs="Courier New"/>
                <w:sz w:val="24"/>
                <w:szCs w:val="24"/>
                <w:lang w:val="en-US"/>
              </w:rPr>
              <w:t>{</w:t>
            </w:r>
            <w:r w:rsidRPr="00956155">
              <w:rPr>
                <w:rFonts w:ascii="Courier New" w:hAnsi="Courier New" w:cs="Courier New"/>
                <w:sz w:val="24"/>
                <w:szCs w:val="24"/>
                <w:lang w:val="en-US"/>
              </w:rPr>
              <w:t>12348765,"2001-01-04","NONE",</w:t>
            </w:r>
          </w:p>
          <w:p w:rsidR="00956155" w:rsidRPr="00F56E98" w:rsidRDefault="00956155" w:rsidP="00956155">
            <w:pPr>
              <w:pStyle w:val="StyleText"/>
              <w:ind w:firstLine="0"/>
              <w:rPr>
                <w:rFonts w:ascii="Courier New" w:hAnsi="Courier New" w:cs="Courier New"/>
                <w:sz w:val="24"/>
                <w:szCs w:val="24"/>
                <w:lang w:val="en-US"/>
              </w:rPr>
            </w:pPr>
            <w:r w:rsidRPr="00956155">
              <w:rPr>
                <w:rFonts w:ascii="Courier New" w:hAnsi="Courier New" w:cs="Courier New"/>
                <w:sz w:val="24"/>
                <w:szCs w:val="24"/>
                <w:lang w:val="en-US"/>
              </w:rPr>
              <w:t>0.0</w:t>
            </w:r>
            <w:r>
              <w:rPr>
                <w:rFonts w:ascii="Courier New" w:hAnsi="Courier New" w:cs="Courier New"/>
                <w:sz w:val="24"/>
                <w:szCs w:val="24"/>
                <w:lang w:val="en-US"/>
              </w:rPr>
              <w:t>}</w:t>
            </w:r>
          </w:p>
        </w:tc>
        <w:tc>
          <w:tcPr>
            <w:tcW w:w="1691" w:type="dxa"/>
          </w:tcPr>
          <w:p w:rsidR="00956155" w:rsidRPr="00F56E98" w:rsidRDefault="00086778"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956155" w:rsidRDefault="00956155" w:rsidP="004519FD">
            <w:pPr>
              <w:pStyle w:val="StyleText"/>
              <w:ind w:firstLine="0"/>
              <w:jc w:val="center"/>
            </w:pPr>
            <w:r>
              <w:t>Успешно</w:t>
            </w:r>
          </w:p>
          <w:p w:rsidR="00956155" w:rsidRPr="00B07987" w:rsidRDefault="00956155" w:rsidP="004519FD">
            <w:pPr>
              <w:pStyle w:val="StyleText"/>
              <w:ind w:firstLine="0"/>
              <w:jc w:val="center"/>
            </w:pPr>
            <w:r w:rsidRPr="007538CC">
              <w:t>(</w:t>
            </w:r>
            <w:r>
              <w:t xml:space="preserve">см. рис. </w:t>
            </w:r>
            <w:r w:rsidR="005D3187" w:rsidRPr="005D3187">
              <w:t>7</w:t>
            </w:r>
            <w:r w:rsidR="005D3187">
              <w:t>4</w:t>
            </w:r>
            <w:r w:rsidRPr="00B07987">
              <w:t>)</w:t>
            </w:r>
          </w:p>
        </w:tc>
      </w:tr>
    </w:tbl>
    <w:p w:rsidR="00956155" w:rsidRDefault="00956155"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D56C7F" w:rsidRPr="005D3187" w:rsidRDefault="00D56C7F" w:rsidP="00D56C7F">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D56C7F" w:rsidRPr="00B07987" w:rsidTr="004519FD">
        <w:tc>
          <w:tcPr>
            <w:tcW w:w="2084" w:type="dxa"/>
          </w:tcPr>
          <w:p w:rsidR="00D56C7F" w:rsidRPr="00744B22" w:rsidRDefault="00D56C7F" w:rsidP="004519FD">
            <w:pPr>
              <w:pStyle w:val="StyleText"/>
              <w:ind w:firstLine="0"/>
              <w:jc w:val="center"/>
              <w:rPr>
                <w:b/>
              </w:rPr>
            </w:pPr>
            <w:r w:rsidRPr="00744B22">
              <w:rPr>
                <w:b/>
              </w:rPr>
              <w:t>insertDataElementWagonNonException</w:t>
            </w:r>
          </w:p>
        </w:tc>
        <w:tc>
          <w:tcPr>
            <w:tcW w:w="2150" w:type="dxa"/>
          </w:tcPr>
          <w:p w:rsidR="00D56C7F" w:rsidRPr="00D56C7F" w:rsidRDefault="00D56C7F" w:rsidP="00D56C7F">
            <w:pPr>
              <w:pStyle w:val="StyleText"/>
              <w:ind w:firstLine="0"/>
              <w:jc w:val="center"/>
            </w:pPr>
            <w:r>
              <w:t>Добавление данных о полувагоне с корректными данными</w:t>
            </w:r>
          </w:p>
        </w:tc>
        <w:tc>
          <w:tcPr>
            <w:tcW w:w="1838" w:type="dxa"/>
          </w:tcPr>
          <w:p w:rsidR="00D56C7F" w:rsidRDefault="00D56C7F" w:rsidP="00D56C7F">
            <w:pPr>
              <w:pStyle w:val="StyleText"/>
              <w:ind w:firstLine="0"/>
              <w:rPr>
                <w:rFonts w:ascii="Courier New" w:hAnsi="Courier New" w:cs="Courier New"/>
                <w:sz w:val="24"/>
                <w:szCs w:val="24"/>
                <w:lang w:val="en-US"/>
              </w:rPr>
            </w:pPr>
            <w:r w:rsidRPr="001257FD">
              <w:rPr>
                <w:rFonts w:ascii="Courier New" w:hAnsi="Courier New" w:cs="Courier New"/>
                <w:sz w:val="24"/>
                <w:szCs w:val="24"/>
                <w:lang w:val="en-US"/>
              </w:rPr>
              <w:t>{12345678,"200</w:t>
            </w:r>
            <w:r w:rsidRPr="00D56C7F">
              <w:rPr>
                <w:rFonts w:ascii="Courier New" w:hAnsi="Courier New" w:cs="Courier New"/>
                <w:sz w:val="24"/>
                <w:szCs w:val="24"/>
                <w:lang w:val="en-US"/>
              </w:rPr>
              <w:t>6-01-12","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87654321,"2011-01-10","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5679,"2019-12-12",</w:t>
            </w:r>
          </w:p>
          <w:p w:rsidR="00D56C7F" w:rsidRPr="00D56C7F"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C:\\Projects\\SpringServer\\server\\Images\\test_image.jpg",0.0</w:t>
            </w:r>
            <w:r>
              <w:rPr>
                <w:rFonts w:ascii="Courier New" w:hAnsi="Courier New" w:cs="Courier New"/>
                <w:sz w:val="24"/>
                <w:szCs w:val="24"/>
                <w:lang w:val="en-US"/>
              </w:rPr>
              <w:t>}</w:t>
            </w:r>
            <w:r w:rsidRPr="00D56C7F">
              <w:rPr>
                <w:rFonts w:ascii="Courier New" w:hAnsi="Courier New" w:cs="Courier New"/>
                <w:sz w:val="24"/>
                <w:szCs w:val="24"/>
                <w:lang w:val="en-US"/>
              </w:rPr>
              <w:t>,</w:t>
            </w:r>
            <w:r>
              <w:rPr>
                <w:rFonts w:ascii="Courier New" w:hAnsi="Courier New" w:cs="Courier New"/>
                <w:sz w:val="24"/>
                <w:szCs w:val="24"/>
                <w:lang w:val="en-US"/>
              </w:rPr>
              <w:t>{</w:t>
            </w:r>
            <w:r w:rsidRPr="00D56C7F">
              <w:rPr>
                <w:rFonts w:ascii="Courier New" w:hAnsi="Courier New" w:cs="Courier New"/>
                <w:sz w:val="24"/>
                <w:szCs w:val="24"/>
                <w:lang w:val="en-US"/>
              </w:rPr>
              <w:t>12348765,</w:t>
            </w:r>
          </w:p>
          <w:p w:rsidR="00D56C7F" w:rsidRPr="00F56E98" w:rsidRDefault="00D56C7F" w:rsidP="00D56C7F">
            <w:pPr>
              <w:pStyle w:val="StyleText"/>
              <w:ind w:firstLine="0"/>
              <w:rPr>
                <w:rFonts w:ascii="Courier New" w:hAnsi="Courier New" w:cs="Courier New"/>
                <w:sz w:val="24"/>
                <w:szCs w:val="24"/>
                <w:lang w:val="en-US"/>
              </w:rPr>
            </w:pPr>
            <w:r w:rsidRPr="00D56C7F">
              <w:rPr>
                <w:rFonts w:ascii="Courier New" w:hAnsi="Courier New" w:cs="Courier New"/>
                <w:sz w:val="24"/>
                <w:szCs w:val="24"/>
                <w:lang w:val="en-US"/>
              </w:rPr>
              <w:t>"2015-01-04","C:\\Projects\\SpringServer\\server\\Images\\test_image.jpg",0.0</w:t>
            </w:r>
            <w:r>
              <w:rPr>
                <w:rFonts w:ascii="Courier New" w:hAnsi="Courier New" w:cs="Courier New"/>
                <w:sz w:val="24"/>
                <w:szCs w:val="24"/>
                <w:lang w:val="en-US"/>
              </w:rPr>
              <w:t>}</w:t>
            </w:r>
          </w:p>
        </w:tc>
        <w:tc>
          <w:tcPr>
            <w:tcW w:w="1691" w:type="dxa"/>
          </w:tcPr>
          <w:p w:rsidR="00D56C7F" w:rsidRPr="00F56E98" w:rsidRDefault="00D56C7F" w:rsidP="004519FD">
            <w:pPr>
              <w:pStyle w:val="StyleText"/>
              <w:ind w:firstLine="0"/>
              <w:jc w:val="center"/>
            </w:pPr>
            <w:r>
              <w:t>Завершение процесса с кодом 0</w:t>
            </w:r>
          </w:p>
        </w:tc>
        <w:tc>
          <w:tcPr>
            <w:tcW w:w="1808" w:type="dxa"/>
          </w:tcPr>
          <w:p w:rsidR="00D56C7F" w:rsidRDefault="00D56C7F" w:rsidP="004519FD">
            <w:pPr>
              <w:pStyle w:val="StyleText"/>
              <w:ind w:firstLine="0"/>
              <w:jc w:val="center"/>
            </w:pPr>
            <w:r>
              <w:t>Успешно</w:t>
            </w:r>
          </w:p>
          <w:p w:rsidR="00D56C7F" w:rsidRPr="00B07987" w:rsidRDefault="00D56C7F" w:rsidP="004519FD">
            <w:pPr>
              <w:pStyle w:val="StyleText"/>
              <w:ind w:firstLine="0"/>
              <w:jc w:val="center"/>
            </w:pPr>
            <w:r w:rsidRPr="007538CC">
              <w:t>(</w:t>
            </w:r>
            <w:r>
              <w:t xml:space="preserve">см. рис. </w:t>
            </w:r>
            <w:r w:rsidR="005D3187" w:rsidRPr="005D3187">
              <w:t>7</w:t>
            </w:r>
            <w:r w:rsidR="005D3187">
              <w:t>5</w:t>
            </w:r>
            <w:r w:rsidRPr="00B07987">
              <w:t>)</w:t>
            </w:r>
          </w:p>
        </w:tc>
      </w:tr>
    </w:tbl>
    <w:p w:rsidR="00D56C7F" w:rsidRDefault="00D56C7F"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B016D3" w:rsidRPr="005D3187" w:rsidRDefault="00B016D3" w:rsidP="00B016D3">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B016D3" w:rsidRPr="00B07987" w:rsidTr="004519FD">
        <w:tc>
          <w:tcPr>
            <w:tcW w:w="2084" w:type="dxa"/>
          </w:tcPr>
          <w:p w:rsidR="00B016D3" w:rsidRPr="00744B22" w:rsidRDefault="00B016D3" w:rsidP="004519FD">
            <w:pPr>
              <w:pStyle w:val="StyleText"/>
              <w:ind w:firstLine="0"/>
              <w:jc w:val="center"/>
              <w:rPr>
                <w:b/>
              </w:rPr>
            </w:pPr>
            <w:r w:rsidRPr="00744B22">
              <w:rPr>
                <w:b/>
              </w:rPr>
              <w:t>updateDataElementWagonException</w:t>
            </w:r>
          </w:p>
        </w:tc>
        <w:tc>
          <w:tcPr>
            <w:tcW w:w="2150" w:type="dxa"/>
          </w:tcPr>
          <w:p w:rsidR="00B016D3" w:rsidRPr="00956155" w:rsidRDefault="00B016D3" w:rsidP="00B016D3">
            <w:pPr>
              <w:pStyle w:val="StyleText"/>
              <w:ind w:firstLine="0"/>
              <w:jc w:val="center"/>
            </w:pPr>
            <w:r>
              <w:t>Попытка обновления записи с не корректными данными</w:t>
            </w:r>
            <w:r w:rsidRPr="00956155">
              <w:t xml:space="preserve">, </w:t>
            </w:r>
            <w:r>
              <w:t>характеризующими запись полувагонов</w:t>
            </w:r>
          </w:p>
        </w:tc>
        <w:tc>
          <w:tcPr>
            <w:tcW w:w="1838" w:type="dxa"/>
          </w:tcPr>
          <w:p w:rsidR="006C330C" w:rsidRPr="006C330C" w:rsidRDefault="006C330C" w:rsidP="006C330C">
            <w:pPr>
              <w:pStyle w:val="StyleText"/>
              <w:ind w:firstLine="0"/>
              <w:rPr>
                <w:rFonts w:ascii="Courier New" w:hAnsi="Courier New" w:cs="Courier New"/>
                <w:sz w:val="24"/>
                <w:szCs w:val="24"/>
                <w:lang w:val="en-US"/>
              </w:rPr>
            </w:pPr>
            <w:r>
              <w:rPr>
                <w:rFonts w:ascii="Courier New" w:hAnsi="Courier New" w:cs="Courier New"/>
                <w:sz w:val="24"/>
                <w:szCs w:val="24"/>
                <w:lang w:val="en-US"/>
              </w:rPr>
              <w:t>{</w:t>
            </w:r>
            <w:r w:rsidRPr="006C330C">
              <w:rPr>
                <w:rFonts w:ascii="Courier New" w:hAnsi="Courier New" w:cs="Courier New"/>
                <w:sz w:val="24"/>
                <w:szCs w:val="24"/>
                <w:lang w:val="en-US"/>
              </w:rPr>
              <w:t>12345678,</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950-09-12","C:\\Projects\\SpringServer\\server\\Images\\test_image.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87654321,"2011-01-10","C:\\Projects\\teskjhgfcx.jpg",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r w:rsidRPr="006C330C">
              <w:rPr>
                <w:rFonts w:ascii="Courier New" w:hAnsi="Courier New" w:cs="Courier New"/>
                <w:sz w:val="24"/>
                <w:szCs w:val="24"/>
                <w:lang w:val="en-US"/>
              </w:rPr>
              <w:t>12345679,"1997-01-01","C:\\Projects\\SpringServer\\server\\Images\\test_image.jpg",</w:t>
            </w:r>
          </w:p>
          <w:p w:rsid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90.0</w:t>
            </w:r>
            <w:r>
              <w:rPr>
                <w:rFonts w:ascii="Courier New" w:hAnsi="Courier New" w:cs="Courier New"/>
                <w:sz w:val="24"/>
                <w:szCs w:val="24"/>
                <w:lang w:val="en-US"/>
              </w:rPr>
              <w:t>}</w:t>
            </w:r>
            <w:r w:rsidRPr="006C330C">
              <w:rPr>
                <w:rFonts w:ascii="Courier New" w:hAnsi="Courier New" w:cs="Courier New"/>
                <w:sz w:val="24"/>
                <w:szCs w:val="24"/>
                <w:lang w:val="en-US"/>
              </w:rPr>
              <w:t>,</w:t>
            </w:r>
            <w:r>
              <w:rPr>
                <w:rFonts w:ascii="Courier New" w:hAnsi="Courier New" w:cs="Courier New"/>
                <w:sz w:val="24"/>
                <w:szCs w:val="24"/>
                <w:lang w:val="en-US"/>
              </w:rPr>
              <w:t>{</w:t>
            </w:r>
          </w:p>
          <w:p w:rsidR="006C330C" w:rsidRPr="006C330C"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12348765,</w:t>
            </w:r>
          </w:p>
          <w:p w:rsidR="00B016D3" w:rsidRPr="00F56E98" w:rsidRDefault="006C330C" w:rsidP="006C330C">
            <w:pPr>
              <w:pStyle w:val="StyleText"/>
              <w:ind w:firstLine="0"/>
              <w:rPr>
                <w:rFonts w:ascii="Courier New" w:hAnsi="Courier New" w:cs="Courier New"/>
                <w:sz w:val="24"/>
                <w:szCs w:val="24"/>
                <w:lang w:val="en-US"/>
              </w:rPr>
            </w:pPr>
            <w:r w:rsidRPr="006C330C">
              <w:rPr>
                <w:rFonts w:ascii="Courier New" w:hAnsi="Courier New" w:cs="Courier New"/>
                <w:sz w:val="24"/>
                <w:szCs w:val="24"/>
                <w:lang w:val="en-US"/>
              </w:rPr>
              <w:t>"2015-01-04","awfawfawf",0.0</w:t>
            </w:r>
            <w:r>
              <w:rPr>
                <w:rFonts w:ascii="Courier New" w:hAnsi="Courier New" w:cs="Courier New"/>
                <w:sz w:val="24"/>
                <w:szCs w:val="24"/>
                <w:lang w:val="en-US"/>
              </w:rPr>
              <w:t>}</w:t>
            </w:r>
          </w:p>
        </w:tc>
        <w:tc>
          <w:tcPr>
            <w:tcW w:w="1691" w:type="dxa"/>
          </w:tcPr>
          <w:p w:rsidR="00B016D3" w:rsidRPr="00F56E98" w:rsidRDefault="00B016D3"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B016D3" w:rsidRDefault="00B016D3" w:rsidP="004519FD">
            <w:pPr>
              <w:pStyle w:val="StyleText"/>
              <w:ind w:firstLine="0"/>
              <w:jc w:val="center"/>
            </w:pPr>
            <w:r>
              <w:t>Успешно</w:t>
            </w:r>
          </w:p>
          <w:p w:rsidR="00B016D3" w:rsidRPr="00B07987" w:rsidRDefault="00B016D3" w:rsidP="004519FD">
            <w:pPr>
              <w:pStyle w:val="StyleText"/>
              <w:ind w:firstLine="0"/>
              <w:jc w:val="center"/>
            </w:pPr>
            <w:r w:rsidRPr="007538CC">
              <w:t>(</w:t>
            </w:r>
            <w:r>
              <w:t xml:space="preserve">см. рис. </w:t>
            </w:r>
            <w:r w:rsidR="005D3187" w:rsidRPr="005D3187">
              <w:t>7</w:t>
            </w:r>
            <w:r w:rsidR="005D3187">
              <w:t>7</w:t>
            </w:r>
            <w:r w:rsidRPr="00B07987">
              <w:t>)</w:t>
            </w:r>
          </w:p>
        </w:tc>
      </w:tr>
    </w:tbl>
    <w:p w:rsidR="00B016D3" w:rsidRDefault="00B016D3" w:rsidP="00F56E98">
      <w:pPr>
        <w:rPr>
          <w:rFonts w:ascii="Times New Roman" w:eastAsia="SimSun" w:hAnsi="Times New Roman" w:cs="Times New Roman"/>
          <w:b/>
          <w:kern w:val="1"/>
          <w:sz w:val="28"/>
          <w:szCs w:val="28"/>
          <w:lang w:eastAsia="ar-SA"/>
        </w:rPr>
      </w:pPr>
      <w:r>
        <w:rPr>
          <w:rFonts w:ascii="Times New Roman" w:eastAsia="SimSun" w:hAnsi="Times New Roman" w:cs="Times New Roman"/>
          <w:b/>
          <w:kern w:val="1"/>
          <w:sz w:val="28"/>
          <w:szCs w:val="28"/>
          <w:lang w:eastAsia="ar-SA"/>
        </w:rPr>
        <w:br w:type="page"/>
      </w:r>
    </w:p>
    <w:p w:rsidR="002B5456" w:rsidRPr="005D3187" w:rsidRDefault="002B5456" w:rsidP="002B5456">
      <w:pPr>
        <w:pStyle w:val="StyleText"/>
      </w:pPr>
      <w:r>
        <w:lastRenderedPageBreak/>
        <w:t xml:space="preserve">Продолжение таблицы </w:t>
      </w:r>
      <w:r w:rsidR="00744B22">
        <w:rPr>
          <w:lang w:val="en-US"/>
        </w:rPr>
        <w:t>15</w:t>
      </w:r>
    </w:p>
    <w:tbl>
      <w:tblPr>
        <w:tblStyle w:val="ab"/>
        <w:tblW w:w="0" w:type="auto"/>
        <w:tblLayout w:type="fixed"/>
        <w:tblLook w:val="04A0" w:firstRow="1" w:lastRow="0" w:firstColumn="1" w:lastColumn="0" w:noHBand="0" w:noVBand="1"/>
      </w:tblPr>
      <w:tblGrid>
        <w:gridCol w:w="2084"/>
        <w:gridCol w:w="2150"/>
        <w:gridCol w:w="1838"/>
        <w:gridCol w:w="1691"/>
        <w:gridCol w:w="1808"/>
      </w:tblGrid>
      <w:tr w:rsidR="002B5456" w:rsidRPr="00B07987" w:rsidTr="004519FD">
        <w:tc>
          <w:tcPr>
            <w:tcW w:w="2084" w:type="dxa"/>
          </w:tcPr>
          <w:p w:rsidR="002B5456" w:rsidRPr="00744B22" w:rsidRDefault="00B653A1" w:rsidP="004519FD">
            <w:pPr>
              <w:pStyle w:val="StyleText"/>
              <w:ind w:firstLine="0"/>
              <w:jc w:val="center"/>
              <w:rPr>
                <w:b/>
              </w:rPr>
            </w:pPr>
            <w:r w:rsidRPr="00744B22">
              <w:rPr>
                <w:b/>
              </w:rPr>
              <w:t>insertDataElementRegisterException</w:t>
            </w:r>
          </w:p>
        </w:tc>
        <w:tc>
          <w:tcPr>
            <w:tcW w:w="2150" w:type="dxa"/>
          </w:tcPr>
          <w:p w:rsidR="002B5456" w:rsidRPr="00956155" w:rsidRDefault="00B653A1" w:rsidP="004519FD">
            <w:pPr>
              <w:pStyle w:val="StyleText"/>
              <w:ind w:firstLine="0"/>
              <w:jc w:val="center"/>
            </w:pPr>
            <w:r>
              <w:t>Попытка добавления</w:t>
            </w:r>
            <w:r w:rsidR="004760E9">
              <w:t xml:space="preserve"> записи с</w:t>
            </w:r>
            <w:r>
              <w:t xml:space="preserve"> не</w:t>
            </w:r>
            <w:r w:rsidR="004760E9">
              <w:t xml:space="preserve"> </w:t>
            </w:r>
            <w:r w:rsidR="002B5456">
              <w:t>корректными данными</w:t>
            </w:r>
            <w:r w:rsidR="002B5456" w:rsidRPr="00956155">
              <w:t xml:space="preserve">, </w:t>
            </w:r>
            <w:r w:rsidR="002B5456">
              <w:t>характеризую</w:t>
            </w:r>
            <w:r>
              <w:t>щими запись регистрации</w:t>
            </w:r>
          </w:p>
        </w:tc>
        <w:tc>
          <w:tcPr>
            <w:tcW w:w="1838" w:type="dxa"/>
          </w:tcPr>
          <w:p w:rsid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1, 1,1, 0.0}</w:t>
            </w:r>
            <w:r w:rsidRPr="00B653A1">
              <w:rPr>
                <w:rFonts w:ascii="Courier New" w:hAnsi="Courier New" w:cs="Courier New"/>
                <w:sz w:val="24"/>
                <w:szCs w:val="24"/>
                <w:lang w:val="en-US"/>
              </w:rPr>
              <w:t>,</w:t>
            </w:r>
          </w:p>
          <w:p w:rsidR="00B653A1" w:rsidRPr="00B653A1"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2", 87654321,2,0.0}</w:t>
            </w:r>
            <w:r w:rsidRPr="00B653A1">
              <w:rPr>
                <w:rFonts w:ascii="Courier New" w:hAnsi="Courier New" w:cs="Courier New"/>
                <w:sz w:val="24"/>
                <w:szCs w:val="24"/>
                <w:lang w:val="en-US"/>
              </w:rPr>
              <w:t>,</w:t>
            </w:r>
            <w:r>
              <w:rPr>
                <w:rFonts w:ascii="Courier New" w:hAnsi="Courier New" w:cs="Courier New"/>
                <w:sz w:val="24"/>
                <w:szCs w:val="24"/>
                <w:lang w:val="en-US"/>
              </w:rPr>
              <w:t>{"invoice5", 12345679,0,0.0}</w:t>
            </w:r>
            <w:r w:rsidRPr="00B653A1">
              <w:rPr>
                <w:rFonts w:ascii="Courier New" w:hAnsi="Courier New" w:cs="Courier New"/>
                <w:sz w:val="24"/>
                <w:szCs w:val="24"/>
                <w:lang w:val="en-US"/>
              </w:rPr>
              <w:t>,</w:t>
            </w:r>
            <w:r>
              <w:rPr>
                <w:rFonts w:ascii="Courier New" w:hAnsi="Courier New" w:cs="Courier New"/>
                <w:sz w:val="24"/>
                <w:szCs w:val="24"/>
                <w:lang w:val="en-US"/>
              </w:rPr>
              <w:t>{"invoice1", 12348765, 4,</w:t>
            </w:r>
            <w:r w:rsidRPr="00B653A1">
              <w:rPr>
                <w:rFonts w:ascii="Courier New" w:hAnsi="Courier New" w:cs="Courier New"/>
                <w:sz w:val="24"/>
                <w:szCs w:val="24"/>
                <w:lang w:val="en-US"/>
              </w:rPr>
              <w:t xml:space="preserve"> </w:t>
            </w:r>
            <w:r>
              <w:rPr>
                <w:rFonts w:ascii="Courier New" w:hAnsi="Courier New" w:cs="Courier New"/>
                <w:sz w:val="24"/>
                <w:szCs w:val="24"/>
                <w:lang w:val="en-US"/>
              </w:rPr>
              <w:t>(-0.9)}</w:t>
            </w:r>
            <w:r w:rsidRPr="00B653A1">
              <w:rPr>
                <w:rFonts w:ascii="Courier New" w:hAnsi="Courier New" w:cs="Courier New"/>
                <w:sz w:val="24"/>
                <w:szCs w:val="24"/>
                <w:lang w:val="en-US"/>
              </w:rPr>
              <w:t>,</w:t>
            </w:r>
          </w:p>
          <w:p w:rsidR="002B5456" w:rsidRPr="00F56E98" w:rsidRDefault="00B653A1" w:rsidP="00B653A1">
            <w:pPr>
              <w:pStyle w:val="StyleText"/>
              <w:ind w:firstLine="0"/>
              <w:rPr>
                <w:rFonts w:ascii="Courier New" w:hAnsi="Courier New" w:cs="Courier New"/>
                <w:sz w:val="24"/>
                <w:szCs w:val="24"/>
                <w:lang w:val="en-US"/>
              </w:rPr>
            </w:pPr>
            <w:r>
              <w:rPr>
                <w:rFonts w:ascii="Courier New" w:hAnsi="Courier New" w:cs="Courier New"/>
                <w:sz w:val="24"/>
                <w:szCs w:val="24"/>
                <w:lang w:val="en-US"/>
              </w:rPr>
              <w:t>{"invoice5, 12345679,5,0.0}</w:t>
            </w:r>
          </w:p>
        </w:tc>
        <w:tc>
          <w:tcPr>
            <w:tcW w:w="1691" w:type="dxa"/>
          </w:tcPr>
          <w:p w:rsidR="002B5456" w:rsidRPr="00F56E98" w:rsidRDefault="002B5456"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2B5456" w:rsidRDefault="002B5456" w:rsidP="004519FD">
            <w:pPr>
              <w:pStyle w:val="StyleText"/>
              <w:ind w:firstLine="0"/>
              <w:jc w:val="center"/>
            </w:pPr>
            <w:r>
              <w:t>Успешно</w:t>
            </w:r>
          </w:p>
          <w:p w:rsidR="002B5456" w:rsidRPr="00B07987" w:rsidRDefault="002B5456" w:rsidP="004519FD">
            <w:pPr>
              <w:pStyle w:val="StyleText"/>
              <w:ind w:firstLine="0"/>
              <w:jc w:val="center"/>
            </w:pPr>
            <w:r w:rsidRPr="007538CC">
              <w:t>(</w:t>
            </w:r>
            <w:r>
              <w:t xml:space="preserve">см. рис. </w:t>
            </w:r>
            <w:r w:rsidR="005D3187" w:rsidRPr="005D3187">
              <w:t>7</w:t>
            </w:r>
            <w:r w:rsidR="005D3187">
              <w:t>8</w:t>
            </w:r>
            <w:r w:rsidRPr="00B07987">
              <w:t>)</w:t>
            </w:r>
          </w:p>
        </w:tc>
      </w:tr>
      <w:tr w:rsidR="0036116F" w:rsidRPr="007879DC" w:rsidTr="004519FD">
        <w:tc>
          <w:tcPr>
            <w:tcW w:w="2084" w:type="dxa"/>
          </w:tcPr>
          <w:p w:rsidR="0036116F" w:rsidRPr="00744B22" w:rsidRDefault="0036116F" w:rsidP="004519FD">
            <w:pPr>
              <w:pStyle w:val="StyleText"/>
              <w:ind w:firstLine="0"/>
              <w:jc w:val="center"/>
              <w:rPr>
                <w:b/>
              </w:rPr>
            </w:pPr>
            <w:r w:rsidRPr="00744B22">
              <w:rPr>
                <w:b/>
              </w:rPr>
              <w:t>insertDataElementRegisterNonException</w:t>
            </w:r>
          </w:p>
        </w:tc>
        <w:tc>
          <w:tcPr>
            <w:tcW w:w="2150" w:type="dxa"/>
          </w:tcPr>
          <w:p w:rsidR="0036116F" w:rsidRDefault="007879DC" w:rsidP="004519FD">
            <w:pPr>
              <w:pStyle w:val="StyleText"/>
              <w:ind w:firstLine="0"/>
              <w:jc w:val="center"/>
            </w:pPr>
            <w:r>
              <w:t>Добавление записи с корректными данными</w:t>
            </w:r>
            <w:r w:rsidRPr="00956155">
              <w:t xml:space="preserve">, </w:t>
            </w:r>
            <w:r>
              <w:t>характеризующими запись регистрации</w:t>
            </w:r>
          </w:p>
        </w:tc>
        <w:tc>
          <w:tcPr>
            <w:tcW w:w="1838" w:type="dxa"/>
          </w:tcPr>
          <w:p w:rsidR="007879DC" w:rsidRPr="007879DC" w:rsidRDefault="007879DC" w:rsidP="007879DC">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w:t>
            </w:r>
            <w:r w:rsidRPr="005D3187">
              <w:rPr>
                <w:rFonts w:ascii="Courier New" w:hAnsi="Courier New" w:cs="Courier New"/>
                <w:sz w:val="24"/>
                <w:szCs w:val="24"/>
              </w:rPr>
              <w:t>1,</w:t>
            </w:r>
            <w:r>
              <w:rPr>
                <w:rFonts w:ascii="Courier New" w:hAnsi="Courier New" w:cs="Courier New"/>
                <w:sz w:val="24"/>
                <w:szCs w:val="24"/>
                <w:lang w:val="en-US"/>
              </w:rPr>
              <w:t>12345678,1,0.0}</w:t>
            </w:r>
            <w:r w:rsidRPr="007879DC">
              <w:rPr>
                <w:rFonts w:ascii="Courier New" w:hAnsi="Courier New" w:cs="Courier New"/>
                <w:sz w:val="24"/>
                <w:szCs w:val="24"/>
                <w:lang w:val="en-US"/>
              </w:rPr>
              <w:t>,</w:t>
            </w:r>
            <w:r>
              <w:rPr>
                <w:rFonts w:ascii="Courier New" w:hAnsi="Courier New" w:cs="Courier New"/>
                <w:sz w:val="24"/>
                <w:szCs w:val="24"/>
                <w:lang w:val="en-US"/>
              </w:rPr>
              <w:t>{"invoice1",87654321,2,2.0}</w:t>
            </w:r>
            <w:r w:rsidRPr="007879DC">
              <w:rPr>
                <w:rFonts w:ascii="Courier New" w:hAnsi="Courier New" w:cs="Courier New"/>
                <w:sz w:val="24"/>
                <w:szCs w:val="24"/>
                <w:lang w:val="en-US"/>
              </w:rPr>
              <w:t>,</w:t>
            </w:r>
          </w:p>
          <w:p w:rsidR="0036116F" w:rsidRPr="007879DC" w:rsidRDefault="007879DC" w:rsidP="007879DC">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5679,3,4.3}</w:t>
            </w:r>
            <w:r w:rsidRPr="007879DC">
              <w:rPr>
                <w:rFonts w:ascii="Courier New" w:hAnsi="Courier New" w:cs="Courier New"/>
                <w:sz w:val="24"/>
                <w:szCs w:val="24"/>
                <w:lang w:val="en-US"/>
              </w:rPr>
              <w:t>,</w:t>
            </w:r>
            <w:r>
              <w:rPr>
                <w:rFonts w:ascii="Courier New" w:hAnsi="Courier New" w:cs="Courier New"/>
                <w:sz w:val="24"/>
                <w:szCs w:val="24"/>
                <w:lang w:val="en-US"/>
              </w:rPr>
              <w:t>{"invoice1", 12348765,4,0.09}</w:t>
            </w:r>
          </w:p>
        </w:tc>
        <w:tc>
          <w:tcPr>
            <w:tcW w:w="1691" w:type="dxa"/>
          </w:tcPr>
          <w:p w:rsidR="0036116F" w:rsidRPr="007879DC" w:rsidRDefault="007879DC" w:rsidP="004519FD">
            <w:pPr>
              <w:pStyle w:val="StyleText"/>
              <w:ind w:firstLine="0"/>
              <w:jc w:val="center"/>
              <w:rPr>
                <w:lang w:val="en-US"/>
              </w:rPr>
            </w:pPr>
            <w:r>
              <w:t>Завершение процесса с кодом 0</w:t>
            </w:r>
          </w:p>
        </w:tc>
        <w:tc>
          <w:tcPr>
            <w:tcW w:w="1808" w:type="dxa"/>
          </w:tcPr>
          <w:p w:rsidR="007879DC" w:rsidRDefault="007879DC" w:rsidP="007879DC">
            <w:pPr>
              <w:pStyle w:val="StyleText"/>
              <w:ind w:firstLine="0"/>
              <w:jc w:val="center"/>
            </w:pPr>
            <w:r>
              <w:t>Успешно</w:t>
            </w:r>
          </w:p>
          <w:p w:rsidR="0036116F" w:rsidRPr="005D3187" w:rsidRDefault="007879DC" w:rsidP="007879DC">
            <w:pPr>
              <w:pStyle w:val="StyleText"/>
              <w:ind w:firstLine="0"/>
              <w:jc w:val="center"/>
            </w:pPr>
            <w:r w:rsidRPr="007538CC">
              <w:t>(</w:t>
            </w:r>
            <w:r>
              <w:t xml:space="preserve">см. рис. </w:t>
            </w:r>
            <w:r w:rsidR="005D3187" w:rsidRPr="005D3187">
              <w:t>7</w:t>
            </w:r>
            <w:r w:rsidR="005D3187">
              <w:t>9</w:t>
            </w:r>
            <w:r w:rsidRPr="00B07987">
              <w:t>)</w:t>
            </w:r>
          </w:p>
        </w:tc>
      </w:tr>
      <w:tr w:rsidR="006C679F" w:rsidRPr="006C679F" w:rsidTr="004519FD">
        <w:tc>
          <w:tcPr>
            <w:tcW w:w="2084" w:type="dxa"/>
          </w:tcPr>
          <w:p w:rsidR="006C679F" w:rsidRPr="00744B22" w:rsidRDefault="006C679F" w:rsidP="004519FD">
            <w:pPr>
              <w:pStyle w:val="StyleText"/>
              <w:ind w:firstLine="0"/>
              <w:jc w:val="center"/>
              <w:rPr>
                <w:b/>
              </w:rPr>
            </w:pPr>
            <w:r w:rsidRPr="00744B22">
              <w:rPr>
                <w:b/>
              </w:rPr>
              <w:t>updateDataElementRegisterException</w:t>
            </w:r>
          </w:p>
        </w:tc>
        <w:tc>
          <w:tcPr>
            <w:tcW w:w="2150" w:type="dxa"/>
          </w:tcPr>
          <w:p w:rsidR="006C679F" w:rsidRDefault="006C679F" w:rsidP="006C679F">
            <w:pPr>
              <w:pStyle w:val="StyleText"/>
              <w:ind w:firstLine="0"/>
              <w:jc w:val="center"/>
            </w:pPr>
            <w:r>
              <w:t>Попытка обновления записи с не корректными данными</w:t>
            </w:r>
            <w:r w:rsidRPr="00956155">
              <w:t xml:space="preserve">, </w:t>
            </w:r>
            <w:r>
              <w:t>характеризующими запись регистрации</w:t>
            </w:r>
          </w:p>
        </w:tc>
        <w:tc>
          <w:tcPr>
            <w:tcW w:w="1838" w:type="dxa"/>
          </w:tcPr>
          <w:p w:rsidR="006C679F" w:rsidRPr="006C679F" w:rsidRDefault="006C679F" w:rsidP="006C679F">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1,12345678,9,0.0}</w:t>
            </w:r>
            <w:r w:rsidRPr="006C679F">
              <w:rPr>
                <w:rFonts w:ascii="Courier New" w:hAnsi="Courier New" w:cs="Courier New"/>
                <w:sz w:val="24"/>
                <w:szCs w:val="24"/>
                <w:lang w:val="en-US"/>
              </w:rPr>
              <w:t>,</w:t>
            </w:r>
            <w:r>
              <w:rPr>
                <w:rFonts w:ascii="Courier New" w:hAnsi="Courier New" w:cs="Courier New"/>
                <w:sz w:val="24"/>
                <w:szCs w:val="24"/>
                <w:lang w:val="en-US"/>
              </w:rPr>
              <w:t>{"invoice1", 87654321,0,2.0}</w:t>
            </w:r>
            <w:r w:rsidRPr="006C679F">
              <w:rPr>
                <w:rFonts w:ascii="Courier New" w:hAnsi="Courier New" w:cs="Courier New"/>
                <w:sz w:val="24"/>
                <w:szCs w:val="24"/>
                <w:lang w:val="en-US"/>
              </w:rPr>
              <w:t>,</w:t>
            </w:r>
            <w:r>
              <w:rPr>
                <w:rFonts w:ascii="Courier New" w:hAnsi="Courier New" w:cs="Courier New"/>
                <w:sz w:val="24"/>
                <w:szCs w:val="24"/>
                <w:lang w:val="en-US"/>
              </w:rPr>
              <w:t>{</w:t>
            </w:r>
            <w:r w:rsidRPr="006C679F">
              <w:rPr>
                <w:rFonts w:ascii="Courier New" w:hAnsi="Courier New" w:cs="Courier New"/>
                <w:sz w:val="24"/>
                <w:szCs w:val="24"/>
                <w:lang w:val="en-US"/>
              </w:rPr>
              <w:t>"</w:t>
            </w:r>
            <w:r>
              <w:rPr>
                <w:rFonts w:ascii="Courier New" w:hAnsi="Courier New" w:cs="Courier New"/>
                <w:sz w:val="24"/>
                <w:szCs w:val="24"/>
                <w:lang w:val="en-US"/>
              </w:rPr>
              <w:t>invoice1",12345677,3,4.3}</w:t>
            </w:r>
            <w:r w:rsidRPr="006C679F">
              <w:rPr>
                <w:rFonts w:ascii="Courier New" w:hAnsi="Courier New" w:cs="Courier New"/>
                <w:sz w:val="24"/>
                <w:szCs w:val="24"/>
                <w:lang w:val="en-US"/>
              </w:rPr>
              <w:t>,</w:t>
            </w:r>
          </w:p>
          <w:p w:rsidR="006C679F" w:rsidRPr="006C679F" w:rsidRDefault="006C679F" w:rsidP="006C679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4,(-10)}</w:t>
            </w:r>
          </w:p>
        </w:tc>
        <w:tc>
          <w:tcPr>
            <w:tcW w:w="1691" w:type="dxa"/>
          </w:tcPr>
          <w:p w:rsidR="006C679F" w:rsidRPr="006C679F" w:rsidRDefault="006C679F" w:rsidP="004519FD">
            <w:pPr>
              <w:pStyle w:val="StyleText"/>
              <w:ind w:firstLine="0"/>
              <w:jc w:val="center"/>
            </w:pPr>
            <w:r>
              <w:t>Сообщения об ошибке</w:t>
            </w:r>
            <w:r w:rsidRPr="00F56E98">
              <w:t xml:space="preserve">, </w:t>
            </w:r>
            <w:r>
              <w:t>которые несут информацию о конкретных ошибках во входных данных</w:t>
            </w:r>
          </w:p>
        </w:tc>
        <w:tc>
          <w:tcPr>
            <w:tcW w:w="1808" w:type="dxa"/>
          </w:tcPr>
          <w:p w:rsidR="006C679F" w:rsidRDefault="006C679F" w:rsidP="006C679F">
            <w:pPr>
              <w:pStyle w:val="StyleText"/>
              <w:ind w:firstLine="0"/>
              <w:jc w:val="center"/>
            </w:pPr>
            <w:r>
              <w:t>Успешно</w:t>
            </w:r>
          </w:p>
          <w:p w:rsidR="006C679F" w:rsidRPr="006C679F" w:rsidRDefault="006C679F" w:rsidP="006C679F">
            <w:pPr>
              <w:pStyle w:val="StyleText"/>
              <w:ind w:firstLine="0"/>
              <w:jc w:val="center"/>
            </w:pPr>
            <w:r w:rsidRPr="007538CC">
              <w:t>(</w:t>
            </w:r>
            <w:r>
              <w:t xml:space="preserve">см. рис. </w:t>
            </w:r>
            <w:r w:rsidR="005D3187" w:rsidRPr="005D3187">
              <w:t>8</w:t>
            </w:r>
            <w:r w:rsidR="005D3187">
              <w:t>0</w:t>
            </w:r>
            <w:r w:rsidRPr="00B07987">
              <w:t>)</w:t>
            </w:r>
          </w:p>
        </w:tc>
      </w:tr>
      <w:tr w:rsidR="00F00F3F" w:rsidRPr="00F00F3F" w:rsidTr="004519FD">
        <w:tc>
          <w:tcPr>
            <w:tcW w:w="2084" w:type="dxa"/>
          </w:tcPr>
          <w:p w:rsidR="00F00F3F" w:rsidRPr="00744B22" w:rsidRDefault="00F00F3F" w:rsidP="004519FD">
            <w:pPr>
              <w:pStyle w:val="StyleText"/>
              <w:ind w:firstLine="0"/>
              <w:jc w:val="center"/>
              <w:rPr>
                <w:b/>
              </w:rPr>
            </w:pPr>
            <w:r w:rsidRPr="00744B22">
              <w:rPr>
                <w:b/>
              </w:rPr>
              <w:t>updateDataElementRegister</w:t>
            </w:r>
            <w:r w:rsidRPr="00744B22">
              <w:rPr>
                <w:b/>
                <w:lang w:val="en-US"/>
              </w:rPr>
              <w:t>Non</w:t>
            </w:r>
            <w:r w:rsidRPr="00744B22">
              <w:rPr>
                <w:b/>
              </w:rPr>
              <w:t>Exception</w:t>
            </w:r>
          </w:p>
        </w:tc>
        <w:tc>
          <w:tcPr>
            <w:tcW w:w="2150" w:type="dxa"/>
          </w:tcPr>
          <w:p w:rsidR="00F00F3F" w:rsidRDefault="00F00F3F" w:rsidP="006C679F">
            <w:pPr>
              <w:pStyle w:val="StyleText"/>
              <w:ind w:firstLine="0"/>
              <w:jc w:val="center"/>
            </w:pPr>
            <w:r>
              <w:t>Обновление записи с корректными данными</w:t>
            </w:r>
            <w:r w:rsidRPr="00956155">
              <w:t xml:space="preserve">, </w:t>
            </w:r>
            <w:r>
              <w:t>характеризующими запись регистрации</w:t>
            </w:r>
          </w:p>
        </w:tc>
        <w:tc>
          <w:tcPr>
            <w:tcW w:w="1838" w:type="dxa"/>
          </w:tcPr>
          <w:p w:rsidR="00F00F3F" w:rsidRPr="00F00F3F" w:rsidRDefault="00F00F3F" w:rsidP="00F00F3F">
            <w:pPr>
              <w:pStyle w:val="StyleText"/>
              <w:ind w:firstLine="0"/>
              <w:rPr>
                <w:rFonts w:ascii="Courier New" w:hAnsi="Courier New" w:cs="Courier New"/>
                <w:sz w:val="24"/>
                <w:szCs w:val="24"/>
                <w:lang w:val="en-US"/>
              </w:rPr>
            </w:pPr>
            <w:r w:rsidRPr="005D3187">
              <w:rPr>
                <w:rFonts w:ascii="Courier New" w:hAnsi="Courier New" w:cs="Courier New"/>
                <w:sz w:val="24"/>
                <w:szCs w:val="24"/>
              </w:rPr>
              <w:t>{"</w:t>
            </w:r>
            <w:r>
              <w:rPr>
                <w:rFonts w:ascii="Courier New" w:hAnsi="Courier New" w:cs="Courier New"/>
                <w:sz w:val="24"/>
                <w:szCs w:val="24"/>
                <w:lang w:val="en-US"/>
              </w:rPr>
              <w:t>invoice</w:t>
            </w:r>
            <w:r w:rsidRPr="005D3187">
              <w:rPr>
                <w:rFonts w:ascii="Courier New" w:hAnsi="Courier New" w:cs="Courier New"/>
                <w:sz w:val="24"/>
                <w:szCs w:val="24"/>
              </w:rPr>
              <w:t>1,</w:t>
            </w:r>
            <w:r>
              <w:rPr>
                <w:rFonts w:ascii="Courier New" w:hAnsi="Courier New" w:cs="Courier New"/>
                <w:sz w:val="24"/>
                <w:szCs w:val="24"/>
                <w:lang w:val="en-US"/>
              </w:rPr>
              <w:t>12345678,1,</w:t>
            </w:r>
            <w:r w:rsidRPr="00F00F3F">
              <w:rPr>
                <w:rFonts w:ascii="Courier New" w:hAnsi="Courier New" w:cs="Courier New"/>
                <w:sz w:val="24"/>
                <w:szCs w:val="24"/>
                <w:lang w:val="en-US"/>
              </w:rPr>
              <w:t>0.0),</w:t>
            </w:r>
            <w:r>
              <w:rPr>
                <w:rFonts w:ascii="Courier New" w:hAnsi="Courier New" w:cs="Courier New"/>
                <w:sz w:val="24"/>
                <w:szCs w:val="24"/>
                <w:lang w:val="en-US"/>
              </w:rPr>
              <w:t>{"invoice1",87654321,2,2.0</w:t>
            </w:r>
            <w:bookmarkStart w:id="36" w:name="_GoBack"/>
            <w:bookmarkEnd w:id="36"/>
            <w:r>
              <w:rPr>
                <w:rFonts w:ascii="Courier New" w:hAnsi="Courier New" w:cs="Courier New"/>
                <w:sz w:val="24"/>
                <w:szCs w:val="24"/>
                <w:lang w:val="en-US"/>
              </w:rPr>
              <w:t>}</w:t>
            </w:r>
            <w:r w:rsidRPr="00F00F3F">
              <w:rPr>
                <w:rFonts w:ascii="Courier New" w:hAnsi="Courier New" w:cs="Courier New"/>
                <w:sz w:val="24"/>
                <w:szCs w:val="24"/>
                <w:lang w:val="en-US"/>
              </w:rPr>
              <w:t>,</w:t>
            </w:r>
            <w:r>
              <w:rPr>
                <w:rFonts w:ascii="Courier New" w:hAnsi="Courier New" w:cs="Courier New"/>
                <w:sz w:val="24"/>
                <w:szCs w:val="24"/>
                <w:lang w:val="en-US"/>
              </w:rPr>
              <w:t>{"invoice1,12345679,3,4.3}</w:t>
            </w:r>
            <w:r w:rsidRPr="00F00F3F">
              <w:rPr>
                <w:rFonts w:ascii="Courier New" w:hAnsi="Courier New" w:cs="Courier New"/>
                <w:sz w:val="24"/>
                <w:szCs w:val="24"/>
                <w:lang w:val="en-US"/>
              </w:rPr>
              <w:t>,</w:t>
            </w:r>
          </w:p>
          <w:p w:rsidR="00F00F3F" w:rsidRPr="00F00F3F" w:rsidRDefault="00F00F3F" w:rsidP="00F00F3F">
            <w:pPr>
              <w:pStyle w:val="StyleText"/>
              <w:ind w:firstLine="0"/>
              <w:rPr>
                <w:rFonts w:ascii="Courier New" w:hAnsi="Courier New" w:cs="Courier New"/>
                <w:sz w:val="24"/>
                <w:szCs w:val="24"/>
                <w:lang w:val="en-US"/>
              </w:rPr>
            </w:pPr>
            <w:r>
              <w:rPr>
                <w:rFonts w:ascii="Courier New" w:hAnsi="Courier New" w:cs="Courier New"/>
                <w:sz w:val="24"/>
                <w:szCs w:val="24"/>
                <w:lang w:val="en-US"/>
              </w:rPr>
              <w:t>{"invoice1",12348765,, 10.4}</w:t>
            </w:r>
          </w:p>
        </w:tc>
        <w:tc>
          <w:tcPr>
            <w:tcW w:w="1691" w:type="dxa"/>
          </w:tcPr>
          <w:p w:rsidR="00F00F3F" w:rsidRPr="00F00F3F" w:rsidRDefault="00F00F3F" w:rsidP="004519FD">
            <w:pPr>
              <w:pStyle w:val="StyleText"/>
              <w:ind w:firstLine="0"/>
              <w:jc w:val="center"/>
              <w:rPr>
                <w:lang w:val="en-US"/>
              </w:rPr>
            </w:pPr>
            <w:r>
              <w:t>Завершение процесса с кодом 0</w:t>
            </w:r>
          </w:p>
        </w:tc>
        <w:tc>
          <w:tcPr>
            <w:tcW w:w="1808" w:type="dxa"/>
          </w:tcPr>
          <w:p w:rsidR="00F00F3F" w:rsidRDefault="00F00F3F" w:rsidP="00F00F3F">
            <w:pPr>
              <w:pStyle w:val="StyleText"/>
              <w:ind w:firstLine="0"/>
              <w:jc w:val="center"/>
            </w:pPr>
            <w:r>
              <w:t>Успешно</w:t>
            </w:r>
          </w:p>
          <w:p w:rsidR="00F00F3F" w:rsidRPr="005D3187" w:rsidRDefault="00F00F3F" w:rsidP="00F00F3F">
            <w:pPr>
              <w:pStyle w:val="StyleText"/>
              <w:ind w:firstLine="0"/>
              <w:jc w:val="center"/>
            </w:pPr>
            <w:r w:rsidRPr="007538CC">
              <w:t>(</w:t>
            </w:r>
            <w:r>
              <w:t xml:space="preserve">см. рис. </w:t>
            </w:r>
            <w:r w:rsidR="005D3187" w:rsidRPr="005D3187">
              <w:t>8</w:t>
            </w:r>
            <w:r w:rsidR="005D3187">
              <w:t>1</w:t>
            </w:r>
            <w:r w:rsidRPr="00B07987">
              <w:t>)</w:t>
            </w:r>
          </w:p>
        </w:tc>
      </w:tr>
    </w:tbl>
    <w:p w:rsidR="00A36361" w:rsidRPr="005D3187" w:rsidRDefault="002B5456" w:rsidP="00F56E98">
      <w:pPr>
        <w:rPr>
          <w:rFonts w:ascii="Times New Roman" w:eastAsia="SimSun" w:hAnsi="Times New Roman" w:cs="Times New Roman"/>
          <w:b/>
          <w:kern w:val="1"/>
          <w:sz w:val="28"/>
          <w:szCs w:val="28"/>
          <w:lang w:eastAsia="ar-SA"/>
        </w:rPr>
      </w:pPr>
      <w:r w:rsidRPr="005D3187">
        <w:rPr>
          <w:rFonts w:ascii="Times New Roman" w:eastAsia="SimSun" w:hAnsi="Times New Roman" w:cs="Times New Roman"/>
          <w:b/>
          <w:kern w:val="1"/>
          <w:sz w:val="28"/>
          <w:szCs w:val="28"/>
          <w:lang w:eastAsia="ar-SA"/>
        </w:rPr>
        <w:br w:type="page"/>
      </w:r>
    </w:p>
    <w:p w:rsidR="00F56E98" w:rsidRDefault="00F56E98" w:rsidP="00F56E98">
      <w:pPr>
        <w:pStyle w:val="Style2"/>
        <w:outlineLvl w:val="3"/>
      </w:pPr>
      <w:r>
        <w:lastRenderedPageBreak/>
        <w:t>Результаты тестирования</w:t>
      </w:r>
    </w:p>
    <w:p w:rsidR="00F56E98" w:rsidRDefault="00F56E98" w:rsidP="00F56E98">
      <w:pPr>
        <w:pStyle w:val="StyleImage"/>
      </w:pPr>
    </w:p>
    <w:p w:rsidR="00F56E98" w:rsidRDefault="00F56E98" w:rsidP="00F56E98">
      <w:pPr>
        <w:pStyle w:val="StyleImage"/>
      </w:pPr>
      <w:r>
        <w:rPr>
          <w:noProof/>
          <w:lang w:eastAsia="ru-RU"/>
        </w:rPr>
        <w:drawing>
          <wp:inline distT="0" distB="0" distL="0" distR="0">
            <wp:extent cx="5930900" cy="1511300"/>
            <wp:effectExtent l="19050" t="19050" r="12700" b="1270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30900" cy="1511300"/>
                    </a:xfrm>
                    <a:prstGeom prst="rect">
                      <a:avLst/>
                    </a:prstGeom>
                    <a:noFill/>
                    <a:ln>
                      <a:solidFill>
                        <a:schemeClr val="tx1"/>
                      </a:solidFill>
                    </a:ln>
                  </pic:spPr>
                </pic:pic>
              </a:graphicData>
            </a:graphic>
          </wp:inline>
        </w:drawing>
      </w:r>
    </w:p>
    <w:p w:rsidR="00F56E98" w:rsidRPr="00165B71" w:rsidRDefault="00F56E98" w:rsidP="00F56E98">
      <w:pPr>
        <w:pStyle w:val="StyleImage"/>
      </w:pPr>
      <w:r>
        <w:t xml:space="preserve">Рисунок </w:t>
      </w:r>
      <w:r w:rsidR="005D3187" w:rsidRPr="005D3187">
        <w:t>70</w:t>
      </w:r>
      <w:r w:rsidRPr="00F56E98">
        <w:t xml:space="preserve"> – </w:t>
      </w:r>
      <w:r>
        <w:t xml:space="preserve">Результат выполнения тестового метода </w:t>
      </w:r>
      <w:r w:rsidRPr="00744B22">
        <w:rPr>
          <w:b/>
          <w:lang w:val="en-US"/>
        </w:rPr>
        <w:t>insertDataElementInvoiceException</w:t>
      </w:r>
    </w:p>
    <w:p w:rsidR="00B904BD" w:rsidRPr="00165B71" w:rsidRDefault="00B904BD" w:rsidP="00F56E98">
      <w:pPr>
        <w:pStyle w:val="StyleImage"/>
      </w:pPr>
    </w:p>
    <w:p w:rsidR="00B904BD" w:rsidRDefault="00B904BD" w:rsidP="00F56E98">
      <w:pPr>
        <w:pStyle w:val="StyleImage"/>
      </w:pPr>
      <w:r>
        <w:rPr>
          <w:noProof/>
          <w:lang w:eastAsia="ru-RU"/>
        </w:rPr>
        <w:drawing>
          <wp:inline distT="0" distB="0" distL="0" distR="0">
            <wp:extent cx="5937250" cy="2698750"/>
            <wp:effectExtent l="19050" t="19050" r="25400" b="2540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7250" cy="2698750"/>
                    </a:xfrm>
                    <a:prstGeom prst="rect">
                      <a:avLst/>
                    </a:prstGeom>
                    <a:noFill/>
                    <a:ln>
                      <a:solidFill>
                        <a:schemeClr val="tx1"/>
                      </a:solidFill>
                    </a:ln>
                  </pic:spPr>
                </pic:pic>
              </a:graphicData>
            </a:graphic>
          </wp:inline>
        </w:drawing>
      </w:r>
    </w:p>
    <w:p w:rsidR="00B904BD" w:rsidRPr="00B904BD" w:rsidRDefault="00B904BD" w:rsidP="00F56E98">
      <w:pPr>
        <w:pStyle w:val="StyleImage"/>
      </w:pPr>
      <w:r>
        <w:t xml:space="preserve">Рисунок </w:t>
      </w:r>
      <w:r w:rsidR="005D3187" w:rsidRPr="005D3187">
        <w:t>71</w:t>
      </w:r>
      <w:r w:rsidRPr="00B904BD">
        <w:t xml:space="preserve"> – </w:t>
      </w:r>
      <w:r>
        <w:t xml:space="preserve">Результат выполнения тестового метода </w:t>
      </w:r>
      <w:r w:rsidRPr="00744B22">
        <w:rPr>
          <w:b/>
          <w:lang w:val="en-US"/>
        </w:rPr>
        <w:t>insertDataElementInvoiceNonException</w:t>
      </w:r>
    </w:p>
    <w:p w:rsidR="00B904BD" w:rsidRDefault="00B904BD" w:rsidP="00F56E98">
      <w:pPr>
        <w:pStyle w:val="StyleImage"/>
      </w:pPr>
    </w:p>
    <w:p w:rsidR="00E4759A" w:rsidRDefault="00E4759A" w:rsidP="00F56E98">
      <w:pPr>
        <w:pStyle w:val="StyleImage"/>
      </w:pPr>
      <w:r>
        <w:rPr>
          <w:noProof/>
          <w:lang w:eastAsia="ru-RU"/>
        </w:rPr>
        <w:drawing>
          <wp:inline distT="0" distB="0" distL="0" distR="0">
            <wp:extent cx="5930900" cy="1498600"/>
            <wp:effectExtent l="19050" t="19050" r="12700" b="2540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30900" cy="1498600"/>
                    </a:xfrm>
                    <a:prstGeom prst="rect">
                      <a:avLst/>
                    </a:prstGeom>
                    <a:noFill/>
                    <a:ln>
                      <a:solidFill>
                        <a:schemeClr val="tx1"/>
                      </a:solidFill>
                    </a:ln>
                  </pic:spPr>
                </pic:pic>
              </a:graphicData>
            </a:graphic>
          </wp:inline>
        </w:drawing>
      </w:r>
    </w:p>
    <w:p w:rsidR="00E4759A" w:rsidRPr="00165B71" w:rsidRDefault="00E4759A" w:rsidP="00F56E98">
      <w:pPr>
        <w:pStyle w:val="StyleImage"/>
      </w:pPr>
      <w:r>
        <w:t xml:space="preserve">Рисунок </w:t>
      </w:r>
      <w:r w:rsidR="005D3187" w:rsidRPr="005D3187">
        <w:t>72</w:t>
      </w:r>
      <w:r w:rsidRPr="00E4759A">
        <w:t xml:space="preserve"> – </w:t>
      </w:r>
      <w:r>
        <w:t xml:space="preserve">Результат выполнения тестового метода </w:t>
      </w:r>
      <w:r w:rsidRPr="00744B22">
        <w:rPr>
          <w:b/>
          <w:lang w:val="en-US"/>
        </w:rPr>
        <w:t>updateDataElementInvoiceException</w:t>
      </w:r>
    </w:p>
    <w:p w:rsidR="00F24794" w:rsidRDefault="00F24794" w:rsidP="00F56E98">
      <w:pPr>
        <w:pStyle w:val="StyleImage"/>
      </w:pPr>
      <w:r>
        <w:rPr>
          <w:noProof/>
          <w:lang w:eastAsia="ru-RU"/>
        </w:rPr>
        <w:lastRenderedPageBreak/>
        <w:drawing>
          <wp:inline distT="0" distB="0" distL="0" distR="0">
            <wp:extent cx="5937250" cy="2406650"/>
            <wp:effectExtent l="19050" t="19050" r="25400" b="1270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37250" cy="2406650"/>
                    </a:xfrm>
                    <a:prstGeom prst="rect">
                      <a:avLst/>
                    </a:prstGeom>
                    <a:noFill/>
                    <a:ln>
                      <a:solidFill>
                        <a:schemeClr val="tx1"/>
                      </a:solidFill>
                    </a:ln>
                  </pic:spPr>
                </pic:pic>
              </a:graphicData>
            </a:graphic>
          </wp:inline>
        </w:drawing>
      </w:r>
    </w:p>
    <w:p w:rsidR="00F24794" w:rsidRPr="00F24794" w:rsidRDefault="00F24794" w:rsidP="00F56E98">
      <w:pPr>
        <w:pStyle w:val="StyleImage"/>
      </w:pPr>
      <w:r>
        <w:t xml:space="preserve">Рисунок </w:t>
      </w:r>
      <w:r w:rsidR="005D3187" w:rsidRPr="005D3187">
        <w:t>73</w:t>
      </w:r>
      <w:r w:rsidRPr="00F24794">
        <w:t xml:space="preserve"> – </w:t>
      </w:r>
      <w:r>
        <w:t xml:space="preserve">Результат выполнения тестового метода </w:t>
      </w:r>
      <w:r w:rsidRPr="00744B22">
        <w:rPr>
          <w:b/>
          <w:lang w:val="en-US"/>
        </w:rPr>
        <w:t>updateDataElementInvoiceNonException</w:t>
      </w:r>
    </w:p>
    <w:p w:rsidR="00F24794" w:rsidRDefault="00F24794" w:rsidP="00F56E98">
      <w:pPr>
        <w:pStyle w:val="StyleImage"/>
      </w:pPr>
    </w:p>
    <w:p w:rsidR="004E368A" w:rsidRDefault="004E368A" w:rsidP="00F56E98">
      <w:pPr>
        <w:pStyle w:val="StyleImage"/>
      </w:pPr>
      <w:r>
        <w:rPr>
          <w:noProof/>
          <w:lang w:eastAsia="ru-RU"/>
        </w:rPr>
        <w:drawing>
          <wp:inline distT="0" distB="0" distL="0" distR="0">
            <wp:extent cx="5937250" cy="1587500"/>
            <wp:effectExtent l="19050" t="19050" r="25400" b="1270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37250" cy="1587500"/>
                    </a:xfrm>
                    <a:prstGeom prst="rect">
                      <a:avLst/>
                    </a:prstGeom>
                    <a:noFill/>
                    <a:ln>
                      <a:solidFill>
                        <a:schemeClr val="tx1"/>
                      </a:solidFill>
                    </a:ln>
                  </pic:spPr>
                </pic:pic>
              </a:graphicData>
            </a:graphic>
          </wp:inline>
        </w:drawing>
      </w:r>
    </w:p>
    <w:p w:rsidR="004E368A" w:rsidRPr="00165B71" w:rsidRDefault="004E368A" w:rsidP="00F56E98">
      <w:pPr>
        <w:pStyle w:val="StyleImage"/>
      </w:pPr>
      <w:r>
        <w:t xml:space="preserve">Рисунок </w:t>
      </w:r>
      <w:r w:rsidR="005D3187" w:rsidRPr="005D3187">
        <w:t>74</w:t>
      </w:r>
      <w:r w:rsidRPr="004E368A">
        <w:t xml:space="preserve"> – </w:t>
      </w:r>
      <w:r>
        <w:t xml:space="preserve">Результат выполнения тестового метода </w:t>
      </w:r>
      <w:r w:rsidRPr="00744B22">
        <w:rPr>
          <w:b/>
          <w:lang w:val="en-US"/>
        </w:rPr>
        <w:t>insertDataElementWagonException</w:t>
      </w:r>
    </w:p>
    <w:p w:rsidR="00C92F4F" w:rsidRPr="00165B71" w:rsidRDefault="00C92F4F" w:rsidP="00F56E98">
      <w:pPr>
        <w:pStyle w:val="StyleImage"/>
      </w:pPr>
    </w:p>
    <w:p w:rsidR="00C92F4F" w:rsidRDefault="00C92F4F" w:rsidP="00F56E98">
      <w:pPr>
        <w:pStyle w:val="StyleImage"/>
      </w:pPr>
      <w:r>
        <w:rPr>
          <w:noProof/>
          <w:lang w:eastAsia="ru-RU"/>
        </w:rPr>
        <w:drawing>
          <wp:inline distT="0" distB="0" distL="0" distR="0">
            <wp:extent cx="5937250" cy="2635250"/>
            <wp:effectExtent l="19050" t="19050" r="25400" b="1270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37250" cy="2635250"/>
                    </a:xfrm>
                    <a:prstGeom prst="rect">
                      <a:avLst/>
                    </a:prstGeom>
                    <a:noFill/>
                    <a:ln>
                      <a:solidFill>
                        <a:schemeClr val="tx1"/>
                      </a:solidFill>
                    </a:ln>
                  </pic:spPr>
                </pic:pic>
              </a:graphicData>
            </a:graphic>
          </wp:inline>
        </w:drawing>
      </w:r>
    </w:p>
    <w:p w:rsidR="00C92F4F" w:rsidRPr="00165B71" w:rsidRDefault="00C92F4F" w:rsidP="00F56E98">
      <w:pPr>
        <w:pStyle w:val="StyleImage"/>
      </w:pPr>
      <w:r>
        <w:t xml:space="preserve">Рисунок </w:t>
      </w:r>
      <w:r w:rsidR="005D3187" w:rsidRPr="005D3187">
        <w:t>75</w:t>
      </w:r>
      <w:r w:rsidRPr="00C92F4F">
        <w:t xml:space="preserve"> – </w:t>
      </w:r>
      <w:r>
        <w:t xml:space="preserve">Результат выполнения тестового метода </w:t>
      </w:r>
      <w:r w:rsidRPr="00744B22">
        <w:rPr>
          <w:b/>
          <w:lang w:val="en-US"/>
        </w:rPr>
        <w:t>insertDataElementWagonNonException</w:t>
      </w:r>
    </w:p>
    <w:p w:rsidR="006C330C" w:rsidRDefault="006C330C" w:rsidP="00F56E98">
      <w:pPr>
        <w:pStyle w:val="StyleImage"/>
      </w:pPr>
      <w:r>
        <w:rPr>
          <w:noProof/>
          <w:lang w:eastAsia="ru-RU"/>
        </w:rPr>
        <w:lastRenderedPageBreak/>
        <w:drawing>
          <wp:inline distT="0" distB="0" distL="0" distR="0">
            <wp:extent cx="5937250" cy="1905000"/>
            <wp:effectExtent l="19050" t="19050" r="25400" b="190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7250" cy="1905000"/>
                    </a:xfrm>
                    <a:prstGeom prst="rect">
                      <a:avLst/>
                    </a:prstGeom>
                    <a:noFill/>
                    <a:ln>
                      <a:solidFill>
                        <a:schemeClr val="tx1"/>
                      </a:solidFill>
                    </a:ln>
                  </pic:spPr>
                </pic:pic>
              </a:graphicData>
            </a:graphic>
          </wp:inline>
        </w:drawing>
      </w:r>
    </w:p>
    <w:p w:rsidR="006C330C" w:rsidRPr="006C330C" w:rsidRDefault="006C330C" w:rsidP="00F56E98">
      <w:pPr>
        <w:pStyle w:val="StyleImage"/>
      </w:pPr>
      <w:r>
        <w:t xml:space="preserve">Рисунок </w:t>
      </w:r>
      <w:r w:rsidR="005D3187" w:rsidRPr="005D3187">
        <w:t>76</w:t>
      </w:r>
      <w:r w:rsidRPr="006C330C">
        <w:t xml:space="preserve"> – </w:t>
      </w:r>
      <w:r>
        <w:t xml:space="preserve">Результат выполнения тестового метода </w:t>
      </w:r>
      <w:r w:rsidRPr="00744B22">
        <w:rPr>
          <w:b/>
          <w:lang w:val="en-US"/>
        </w:rPr>
        <w:t>updateDataElementWagonException</w:t>
      </w:r>
    </w:p>
    <w:p w:rsidR="006C330C" w:rsidRDefault="006C330C" w:rsidP="00F56E98">
      <w:pPr>
        <w:pStyle w:val="StyleImage"/>
      </w:pPr>
    </w:p>
    <w:p w:rsidR="00F46CF2" w:rsidRDefault="00F46CF2" w:rsidP="00F56E98">
      <w:pPr>
        <w:pStyle w:val="StyleImage"/>
      </w:pPr>
      <w:r>
        <w:rPr>
          <w:noProof/>
          <w:lang w:eastAsia="ru-RU"/>
        </w:rPr>
        <w:drawing>
          <wp:inline distT="0" distB="0" distL="0" distR="0">
            <wp:extent cx="5937250" cy="1873250"/>
            <wp:effectExtent l="19050" t="19050" r="25400" b="1270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37250" cy="1873250"/>
                    </a:xfrm>
                    <a:prstGeom prst="rect">
                      <a:avLst/>
                    </a:prstGeom>
                    <a:noFill/>
                    <a:ln>
                      <a:solidFill>
                        <a:schemeClr val="tx1"/>
                      </a:solidFill>
                    </a:ln>
                  </pic:spPr>
                </pic:pic>
              </a:graphicData>
            </a:graphic>
          </wp:inline>
        </w:drawing>
      </w:r>
    </w:p>
    <w:p w:rsidR="00F46CF2" w:rsidRPr="00165B71" w:rsidRDefault="00F46CF2" w:rsidP="00F56E98">
      <w:pPr>
        <w:pStyle w:val="StyleImage"/>
      </w:pPr>
      <w:r>
        <w:t xml:space="preserve">Рисунок </w:t>
      </w:r>
      <w:r w:rsidR="005D3187" w:rsidRPr="005D3187">
        <w:t>77</w:t>
      </w:r>
      <w:r w:rsidRPr="00F46CF2">
        <w:t xml:space="preserve"> – </w:t>
      </w:r>
      <w:r>
        <w:t xml:space="preserve">Результат выполнения тестового метода </w:t>
      </w:r>
      <w:r w:rsidRPr="00744B22">
        <w:rPr>
          <w:b/>
          <w:lang w:val="en-US"/>
        </w:rPr>
        <w:t>insertDataElementRegisterException</w:t>
      </w:r>
    </w:p>
    <w:p w:rsidR="007879DC" w:rsidRPr="00165B71" w:rsidRDefault="007879DC" w:rsidP="00F56E98">
      <w:pPr>
        <w:pStyle w:val="StyleImage"/>
      </w:pPr>
    </w:p>
    <w:p w:rsidR="007879DC" w:rsidRDefault="007879DC" w:rsidP="00F56E98">
      <w:pPr>
        <w:pStyle w:val="StyleImage"/>
      </w:pPr>
      <w:r>
        <w:rPr>
          <w:noProof/>
          <w:lang w:eastAsia="ru-RU"/>
        </w:rPr>
        <w:drawing>
          <wp:inline distT="0" distB="0" distL="0" distR="0">
            <wp:extent cx="5937250" cy="2705100"/>
            <wp:effectExtent l="19050" t="19050" r="25400" b="1905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37250" cy="2705100"/>
                    </a:xfrm>
                    <a:prstGeom prst="rect">
                      <a:avLst/>
                    </a:prstGeom>
                    <a:noFill/>
                    <a:ln>
                      <a:solidFill>
                        <a:schemeClr val="tx1"/>
                      </a:solidFill>
                    </a:ln>
                  </pic:spPr>
                </pic:pic>
              </a:graphicData>
            </a:graphic>
          </wp:inline>
        </w:drawing>
      </w:r>
    </w:p>
    <w:p w:rsidR="007879DC" w:rsidRPr="00165B71" w:rsidRDefault="007879DC" w:rsidP="00F56E98">
      <w:pPr>
        <w:pStyle w:val="StyleImage"/>
      </w:pPr>
      <w:r>
        <w:t xml:space="preserve">Рисунок </w:t>
      </w:r>
      <w:r w:rsidR="005D3187" w:rsidRPr="005D3187">
        <w:t>78</w:t>
      </w:r>
      <w:r w:rsidRPr="007879DC">
        <w:t xml:space="preserve"> – </w:t>
      </w:r>
      <w:r>
        <w:t xml:space="preserve">Результат выполнения тестового метода </w:t>
      </w:r>
      <w:r w:rsidRPr="00744B22">
        <w:rPr>
          <w:b/>
          <w:lang w:val="en-US"/>
        </w:rPr>
        <w:t>insertDataElementRegisterNonException</w:t>
      </w:r>
    </w:p>
    <w:p w:rsidR="003D5B0D" w:rsidRDefault="003D5B0D" w:rsidP="00F56E98">
      <w:pPr>
        <w:pStyle w:val="StyleImage"/>
      </w:pPr>
      <w:r>
        <w:rPr>
          <w:noProof/>
          <w:lang w:eastAsia="ru-RU"/>
        </w:rPr>
        <w:lastRenderedPageBreak/>
        <w:drawing>
          <wp:inline distT="0" distB="0" distL="0" distR="0">
            <wp:extent cx="5937250" cy="1600200"/>
            <wp:effectExtent l="19050" t="19050" r="25400" b="1905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37250" cy="1600200"/>
                    </a:xfrm>
                    <a:prstGeom prst="rect">
                      <a:avLst/>
                    </a:prstGeom>
                    <a:noFill/>
                    <a:ln>
                      <a:solidFill>
                        <a:schemeClr val="tx1"/>
                      </a:solidFill>
                    </a:ln>
                  </pic:spPr>
                </pic:pic>
              </a:graphicData>
            </a:graphic>
          </wp:inline>
        </w:drawing>
      </w:r>
    </w:p>
    <w:p w:rsidR="003D5B0D" w:rsidRPr="00165B71" w:rsidRDefault="003D5B0D" w:rsidP="00F56E98">
      <w:pPr>
        <w:pStyle w:val="StyleImage"/>
      </w:pPr>
      <w:r>
        <w:t xml:space="preserve">Рисунок </w:t>
      </w:r>
      <w:r w:rsidR="005D3187" w:rsidRPr="005D3187">
        <w:t>79</w:t>
      </w:r>
      <w:r w:rsidRPr="003D5B0D">
        <w:t xml:space="preserve"> – </w:t>
      </w:r>
      <w:r>
        <w:t xml:space="preserve">Результат выполнения тестового метода </w:t>
      </w:r>
      <w:r w:rsidRPr="00744B22">
        <w:rPr>
          <w:b/>
          <w:lang w:val="en-US"/>
        </w:rPr>
        <w:t>updateDataElementRegisterException</w:t>
      </w:r>
    </w:p>
    <w:p w:rsidR="00F00F3F" w:rsidRPr="00165B71" w:rsidRDefault="00F00F3F" w:rsidP="00F56E98">
      <w:pPr>
        <w:pStyle w:val="StyleImage"/>
      </w:pPr>
    </w:p>
    <w:p w:rsidR="00F00F3F" w:rsidRDefault="00F00F3F" w:rsidP="00F56E98">
      <w:pPr>
        <w:pStyle w:val="StyleImage"/>
      </w:pPr>
      <w:r>
        <w:rPr>
          <w:noProof/>
          <w:lang w:eastAsia="ru-RU"/>
        </w:rPr>
        <w:drawing>
          <wp:inline distT="0" distB="0" distL="0" distR="0">
            <wp:extent cx="5937250" cy="2755900"/>
            <wp:effectExtent l="19050" t="19050" r="25400" b="2540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37250" cy="2755900"/>
                    </a:xfrm>
                    <a:prstGeom prst="rect">
                      <a:avLst/>
                    </a:prstGeom>
                    <a:noFill/>
                    <a:ln>
                      <a:solidFill>
                        <a:schemeClr val="tx1"/>
                      </a:solidFill>
                    </a:ln>
                  </pic:spPr>
                </pic:pic>
              </a:graphicData>
            </a:graphic>
          </wp:inline>
        </w:drawing>
      </w:r>
    </w:p>
    <w:p w:rsidR="00F00F3F" w:rsidRPr="00F00F3F" w:rsidRDefault="00F00F3F" w:rsidP="00F56E98">
      <w:pPr>
        <w:pStyle w:val="StyleImage"/>
      </w:pPr>
      <w:r>
        <w:t xml:space="preserve">Рисунок </w:t>
      </w:r>
      <w:r w:rsidR="005D3187" w:rsidRPr="005D3187">
        <w:t>80</w:t>
      </w:r>
      <w:r w:rsidRPr="00F00F3F">
        <w:t xml:space="preserve"> – </w:t>
      </w:r>
      <w:r>
        <w:t xml:space="preserve">Результат выполнения тестового метода </w:t>
      </w:r>
      <w:r w:rsidRPr="00744B22">
        <w:rPr>
          <w:b/>
          <w:lang w:val="en-US"/>
        </w:rPr>
        <w:t>updateDataElementRegisterNonException</w:t>
      </w:r>
    </w:p>
    <w:p w:rsidR="00F06440" w:rsidRDefault="001501B4">
      <w:r w:rsidRPr="001501B4">
        <w:br w:type="page"/>
      </w:r>
    </w:p>
    <w:p w:rsidR="00A36361" w:rsidRPr="00A36361" w:rsidRDefault="00A36361" w:rsidP="00A36361">
      <w:pPr>
        <w:pStyle w:val="Style2"/>
        <w:outlineLvl w:val="1"/>
      </w:pPr>
      <w:bookmarkStart w:id="37" w:name="_Toc72358994"/>
      <w:r>
        <w:lastRenderedPageBreak/>
        <w:t xml:space="preserve">Тестирование модуля </w:t>
      </w:r>
      <w:r w:rsidRPr="00A36361">
        <w:t>“</w:t>
      </w:r>
      <w:r>
        <w:t>Камера</w:t>
      </w:r>
      <w:r w:rsidRPr="00A36361">
        <w:t>”</w:t>
      </w:r>
      <w:bookmarkEnd w:id="37"/>
    </w:p>
    <w:p w:rsidR="00A36361" w:rsidRDefault="00A36361" w:rsidP="00A36361">
      <w:pPr>
        <w:pStyle w:val="Style2"/>
        <w:outlineLvl w:val="2"/>
      </w:pPr>
      <w:bookmarkStart w:id="38" w:name="_Toc72358995"/>
      <w:r>
        <w:t>Определение методики тестирования</w:t>
      </w:r>
      <w:bookmarkEnd w:id="38"/>
    </w:p>
    <w:p w:rsidR="00A36361" w:rsidRDefault="00A36361" w:rsidP="00A36361">
      <w:pPr>
        <w:pStyle w:val="StyleText"/>
      </w:pPr>
      <w:r>
        <w:t>Для наглядности работоспособности алгоритма распознования тестирование будет проведено вручную</w:t>
      </w:r>
      <w:r w:rsidRPr="00A36361">
        <w:t xml:space="preserve">, </w:t>
      </w:r>
      <w:r>
        <w:t>с указанием на изображения</w:t>
      </w:r>
      <w:r w:rsidRPr="00A36361">
        <w:t xml:space="preserve">, </w:t>
      </w:r>
      <w:r>
        <w:t>которые участвуют в тестировании. Всего будет проведено 7 тестов</w:t>
      </w:r>
      <w:r w:rsidRPr="00A36361">
        <w:t xml:space="preserve">, </w:t>
      </w:r>
      <w:r>
        <w:t>которые будут обрабатывать различные изображения с различным качеством и разрешением.</w:t>
      </w:r>
    </w:p>
    <w:p w:rsidR="00A36361" w:rsidRDefault="00A36361">
      <w:pPr>
        <w:rPr>
          <w:rFonts w:ascii="Times New Roman" w:hAnsi="Times New Roman"/>
          <w:sz w:val="28"/>
        </w:rPr>
      </w:pPr>
      <w:r>
        <w:br w:type="page"/>
      </w:r>
    </w:p>
    <w:p w:rsidR="00A36361" w:rsidRDefault="00A36361" w:rsidP="00A36361">
      <w:pPr>
        <w:pStyle w:val="Style2"/>
        <w:outlineLvl w:val="2"/>
      </w:pPr>
      <w:bookmarkStart w:id="39" w:name="_Toc72358996"/>
      <w:r>
        <w:lastRenderedPageBreak/>
        <w:t>Определение изображений для тестирования</w:t>
      </w:r>
      <w:bookmarkEnd w:id="39"/>
    </w:p>
    <w:p w:rsidR="00A36361" w:rsidRDefault="00A36361" w:rsidP="00A36361">
      <w:pPr>
        <w:pStyle w:val="StyleText"/>
      </w:pPr>
    </w:p>
    <w:p w:rsidR="00A36361" w:rsidRDefault="00087025" w:rsidP="00A36361">
      <w:pPr>
        <w:pStyle w:val="StyleImage"/>
      </w:pPr>
      <w:r>
        <w:pict>
          <v:shape id="_x0000_i1030" type="#_x0000_t75" style="width:467.05pt;height:260.45pt">
            <v:imagedata r:id="rId90" o:title="image22"/>
          </v:shape>
        </w:pict>
      </w:r>
    </w:p>
    <w:p w:rsidR="00A36361" w:rsidRDefault="00A36361" w:rsidP="00A36361">
      <w:pPr>
        <w:pStyle w:val="StyleImage"/>
      </w:pPr>
      <w:r>
        <w:t>Рисунок 81 – Изображение для тестирования №1</w:t>
      </w:r>
    </w:p>
    <w:p w:rsidR="00A36361" w:rsidRDefault="00A36361" w:rsidP="00A36361">
      <w:pPr>
        <w:pStyle w:val="StyleImage"/>
      </w:pPr>
    </w:p>
    <w:p w:rsidR="00A36361" w:rsidRDefault="00087025" w:rsidP="00A36361">
      <w:pPr>
        <w:pStyle w:val="StyleImage"/>
      </w:pPr>
      <w:r>
        <w:pict>
          <v:shape id="_x0000_i1031" type="#_x0000_t75" style="width:467.05pt;height:325.55pt">
            <v:imagedata r:id="rId91" o:title="image19"/>
          </v:shape>
        </w:pict>
      </w:r>
    </w:p>
    <w:p w:rsidR="00A36361" w:rsidRDefault="00A36361" w:rsidP="00A36361">
      <w:pPr>
        <w:pStyle w:val="StyleImage"/>
      </w:pPr>
      <w:r>
        <w:t>Рисунок 82 – Изображение для тестирования №2</w:t>
      </w:r>
    </w:p>
    <w:p w:rsidR="00A36361" w:rsidRDefault="00087025" w:rsidP="00A36361">
      <w:pPr>
        <w:pStyle w:val="StyleImage"/>
      </w:pPr>
      <w:r>
        <w:lastRenderedPageBreak/>
        <w:pict>
          <v:shape id="_x0000_i1032" type="#_x0000_t75" style="width:467.05pt;height:336.2pt">
            <v:imagedata r:id="rId92" o:title="image39"/>
          </v:shape>
        </w:pict>
      </w:r>
    </w:p>
    <w:p w:rsidR="00A36361" w:rsidRDefault="00A36361" w:rsidP="00A36361">
      <w:pPr>
        <w:pStyle w:val="StyleImage"/>
      </w:pPr>
      <w:r>
        <w:t>Рисунок 83 – Изображение для тестирования №3</w:t>
      </w:r>
    </w:p>
    <w:p w:rsidR="00A36361" w:rsidRPr="00A36361" w:rsidRDefault="00A36361" w:rsidP="00A36361">
      <w:pPr>
        <w:rPr>
          <w:rFonts w:ascii="Times New Roman" w:hAnsi="Times New Roman"/>
          <w:sz w:val="28"/>
        </w:rPr>
      </w:pPr>
      <w:r>
        <w:br w:type="page"/>
      </w:r>
    </w:p>
    <w:p w:rsidR="00A36361" w:rsidRDefault="00087025" w:rsidP="00A36361">
      <w:pPr>
        <w:pStyle w:val="StyleImage"/>
      </w:pPr>
      <w:r>
        <w:lastRenderedPageBreak/>
        <w:pict>
          <v:shape id="_x0000_i1033" type="#_x0000_t75" style="width:467.7pt;height:350.6pt">
            <v:imagedata r:id="rId93" o:title="image35"/>
          </v:shape>
        </w:pict>
      </w:r>
    </w:p>
    <w:p w:rsidR="00A36361" w:rsidRDefault="00A36361" w:rsidP="00A36361">
      <w:pPr>
        <w:pStyle w:val="StyleImage"/>
      </w:pPr>
      <w:r>
        <w:t>Рисунок 84 – Изображение для тестирования №4</w:t>
      </w:r>
    </w:p>
    <w:p w:rsidR="00A36361" w:rsidRDefault="00A36361" w:rsidP="00A36361">
      <w:pPr>
        <w:pStyle w:val="StyleImage"/>
      </w:pPr>
    </w:p>
    <w:p w:rsidR="00A36361" w:rsidRDefault="00087025" w:rsidP="00A36361">
      <w:pPr>
        <w:pStyle w:val="StyleImage"/>
      </w:pPr>
      <w:r>
        <w:pict>
          <v:shape id="_x0000_i1034" type="#_x0000_t75" style="width:246.7pt;height:139pt">
            <v:imagedata r:id="rId94" o:title="image34"/>
          </v:shape>
        </w:pict>
      </w:r>
    </w:p>
    <w:p w:rsidR="00A36361" w:rsidRDefault="00A36361" w:rsidP="00A36361">
      <w:pPr>
        <w:pStyle w:val="StyleImage"/>
      </w:pPr>
      <w:r>
        <w:t>Рисунок 85 – Изображение для тестирования №5</w:t>
      </w:r>
    </w:p>
    <w:p w:rsidR="00A36361" w:rsidRDefault="00A36361" w:rsidP="00A36361">
      <w:pPr>
        <w:pStyle w:val="StyleImage"/>
      </w:pPr>
    </w:p>
    <w:p w:rsidR="00A36361" w:rsidRDefault="00087025" w:rsidP="00A36361">
      <w:pPr>
        <w:pStyle w:val="StyleImage"/>
      </w:pPr>
      <w:r>
        <w:pict>
          <v:shape id="_x0000_i1035" type="#_x0000_t75" style="width:467.7pt;height:152.75pt">
            <v:imagedata r:id="rId95" o:title="image17"/>
          </v:shape>
        </w:pict>
      </w:r>
    </w:p>
    <w:p w:rsidR="00A45492" w:rsidRDefault="00A45492" w:rsidP="00A36361">
      <w:pPr>
        <w:pStyle w:val="StyleImage"/>
      </w:pPr>
      <w:r>
        <w:t>Рисунок 86 – Изображение для тестирования №6</w:t>
      </w:r>
    </w:p>
    <w:p w:rsidR="005C2E20" w:rsidRDefault="00087025" w:rsidP="00A36361">
      <w:pPr>
        <w:pStyle w:val="StyleImage"/>
      </w:pPr>
      <w:r>
        <w:lastRenderedPageBreak/>
        <w:pict>
          <v:shape id="_x0000_i1036" type="#_x0000_t75" style="width:466.45pt;height:211pt">
            <v:imagedata r:id="rId96" o:title="image3"/>
          </v:shape>
        </w:pict>
      </w:r>
    </w:p>
    <w:p w:rsidR="005C2E20" w:rsidRPr="005C2E20" w:rsidRDefault="005C2E20" w:rsidP="00A36361">
      <w:pPr>
        <w:pStyle w:val="StyleImage"/>
      </w:pPr>
      <w:r>
        <w:t xml:space="preserve">Рисунок 87 – Изображение </w:t>
      </w:r>
      <w:r w:rsidR="003E3F92">
        <w:t>для тестирования</w:t>
      </w:r>
      <w:r>
        <w:t xml:space="preserve"> №7</w:t>
      </w:r>
    </w:p>
    <w:p w:rsidR="00A36361" w:rsidRDefault="00A36361">
      <w:r>
        <w:br w:type="page"/>
      </w:r>
    </w:p>
    <w:p w:rsidR="003E3F92" w:rsidRDefault="003E3F92" w:rsidP="003E3F92">
      <w:pPr>
        <w:pStyle w:val="Style2"/>
        <w:outlineLvl w:val="2"/>
      </w:pPr>
      <w:bookmarkStart w:id="40" w:name="_Toc72358997"/>
      <w:r>
        <w:lastRenderedPageBreak/>
        <w:t>Результаты тестирования</w:t>
      </w:r>
      <w:bookmarkEnd w:id="40"/>
    </w:p>
    <w:p w:rsidR="003E3F92" w:rsidRDefault="003E3F92" w:rsidP="003E3F92">
      <w:pPr>
        <w:pStyle w:val="StyleText"/>
      </w:pPr>
      <w:r>
        <w:t>Тест №1</w:t>
      </w:r>
      <w:r w:rsidRPr="003E3F92">
        <w:t xml:space="preserve">: </w:t>
      </w:r>
      <w:r>
        <w:t>успешно (см. рис. 88)</w:t>
      </w:r>
    </w:p>
    <w:p w:rsidR="003E3F92" w:rsidRDefault="003E3F92" w:rsidP="003E3F92">
      <w:pPr>
        <w:pStyle w:val="StyleImage"/>
      </w:pPr>
    </w:p>
    <w:p w:rsidR="003E3F92" w:rsidRDefault="003E3F92" w:rsidP="003E3F92">
      <w:pPr>
        <w:pStyle w:val="StyleImage"/>
      </w:pPr>
      <w:r>
        <w:rPr>
          <w:noProof/>
          <w:lang w:eastAsia="ru-RU"/>
        </w:rPr>
        <w:drawing>
          <wp:inline distT="0" distB="0" distL="0" distR="0">
            <wp:extent cx="5486400" cy="4598998"/>
            <wp:effectExtent l="19050" t="19050" r="19050" b="1143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97950" cy="4608680"/>
                    </a:xfrm>
                    <a:prstGeom prst="rect">
                      <a:avLst/>
                    </a:prstGeom>
                    <a:noFill/>
                    <a:ln>
                      <a:solidFill>
                        <a:schemeClr val="tx1"/>
                      </a:solidFill>
                    </a:ln>
                  </pic:spPr>
                </pic:pic>
              </a:graphicData>
            </a:graphic>
          </wp:inline>
        </w:drawing>
      </w:r>
    </w:p>
    <w:p w:rsidR="003E3F92" w:rsidRPr="003E3F92" w:rsidRDefault="003E3F92" w:rsidP="003E3F92">
      <w:pPr>
        <w:pStyle w:val="StyleImage"/>
      </w:pPr>
      <w:r>
        <w:t xml:space="preserve">Рисунок 88 – </w:t>
      </w:r>
      <w:r w:rsidR="0089077A">
        <w:t>Результат выполнения</w:t>
      </w:r>
      <w:r>
        <w:t xml:space="preserve"> теста №1</w:t>
      </w:r>
    </w:p>
    <w:p w:rsidR="003E3F92" w:rsidRPr="003E3F92" w:rsidRDefault="003E3F92" w:rsidP="003E3F92">
      <w:pPr>
        <w:rPr>
          <w:rFonts w:ascii="Times New Roman" w:hAnsi="Times New Roman"/>
          <w:sz w:val="28"/>
        </w:rPr>
      </w:pPr>
      <w:r>
        <w:br w:type="page"/>
      </w:r>
    </w:p>
    <w:p w:rsidR="003E3F92" w:rsidRDefault="003E3F92" w:rsidP="003E3F92">
      <w:pPr>
        <w:pStyle w:val="StyleText"/>
      </w:pPr>
      <w:r>
        <w:lastRenderedPageBreak/>
        <w:t>Тест №2</w:t>
      </w:r>
      <w:r w:rsidRPr="001257FD">
        <w:t xml:space="preserve">: </w:t>
      </w:r>
      <w:r>
        <w:t>успешно (см. рис. 89)</w:t>
      </w:r>
    </w:p>
    <w:p w:rsidR="003E3F92" w:rsidRDefault="003E3F92" w:rsidP="003E3F92">
      <w:pPr>
        <w:pStyle w:val="StyleText"/>
      </w:pPr>
    </w:p>
    <w:p w:rsidR="003E3F92" w:rsidRDefault="003E3F92" w:rsidP="003E3F92">
      <w:pPr>
        <w:pStyle w:val="StyleImage"/>
      </w:pPr>
      <w:r>
        <w:rPr>
          <w:noProof/>
          <w:lang w:eastAsia="ru-RU"/>
        </w:rPr>
        <w:drawing>
          <wp:inline distT="0" distB="0" distL="0" distR="0">
            <wp:extent cx="4925483" cy="4091940"/>
            <wp:effectExtent l="19050" t="19050" r="27940" b="2286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28889" cy="4094770"/>
                    </a:xfrm>
                    <a:prstGeom prst="rect">
                      <a:avLst/>
                    </a:prstGeom>
                    <a:noFill/>
                    <a:ln>
                      <a:solidFill>
                        <a:schemeClr val="tx1"/>
                      </a:solidFill>
                    </a:ln>
                  </pic:spPr>
                </pic:pic>
              </a:graphicData>
            </a:graphic>
          </wp:inline>
        </w:drawing>
      </w:r>
    </w:p>
    <w:p w:rsidR="003E3F92" w:rsidRDefault="003E3F92" w:rsidP="003E3F92">
      <w:pPr>
        <w:pStyle w:val="StyleImage"/>
      </w:pPr>
      <w:r>
        <w:t>Рисунок 89 – Результат выполнения теста №2</w:t>
      </w:r>
    </w:p>
    <w:p w:rsidR="003E3F92" w:rsidRPr="003E3F92" w:rsidRDefault="003E3F92" w:rsidP="003E3F92">
      <w:pPr>
        <w:rPr>
          <w:rFonts w:ascii="Times New Roman" w:hAnsi="Times New Roman"/>
          <w:sz w:val="28"/>
        </w:rPr>
      </w:pPr>
      <w:r>
        <w:br w:type="page"/>
      </w:r>
    </w:p>
    <w:p w:rsidR="003E3F92" w:rsidRDefault="003E3F92" w:rsidP="003E3F92">
      <w:pPr>
        <w:pStyle w:val="StyleText"/>
      </w:pPr>
      <w:r>
        <w:lastRenderedPageBreak/>
        <w:t>Тест №3</w:t>
      </w:r>
      <w:r w:rsidRPr="001257FD">
        <w:t xml:space="preserve">: </w:t>
      </w:r>
      <w:r>
        <w:t>успешно (см. рис. 90)</w:t>
      </w:r>
    </w:p>
    <w:p w:rsidR="003E3F92" w:rsidRDefault="003E3F92" w:rsidP="003E3F92">
      <w:pPr>
        <w:pStyle w:val="StyleImage"/>
      </w:pPr>
      <w:r>
        <w:rPr>
          <w:noProof/>
          <w:lang w:eastAsia="ru-RU"/>
        </w:rPr>
        <w:drawing>
          <wp:inline distT="0" distB="0" distL="0" distR="0">
            <wp:extent cx="5943600" cy="5105400"/>
            <wp:effectExtent l="19050" t="19050" r="19050" b="1905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5105400"/>
                    </a:xfrm>
                    <a:prstGeom prst="rect">
                      <a:avLst/>
                    </a:prstGeom>
                    <a:noFill/>
                    <a:ln>
                      <a:solidFill>
                        <a:schemeClr val="tx1"/>
                      </a:solidFill>
                    </a:ln>
                  </pic:spPr>
                </pic:pic>
              </a:graphicData>
            </a:graphic>
          </wp:inline>
        </w:drawing>
      </w:r>
    </w:p>
    <w:p w:rsidR="003E3F92" w:rsidRDefault="003E3F92" w:rsidP="003E3F92">
      <w:pPr>
        <w:pStyle w:val="StyleImage"/>
      </w:pPr>
      <w:r>
        <w:t xml:space="preserve">Рисунок 90 – </w:t>
      </w:r>
      <w:r w:rsidR="0089077A">
        <w:t>Результат выполнения</w:t>
      </w:r>
      <w:r>
        <w:t xml:space="preserve"> теста №3</w:t>
      </w:r>
    </w:p>
    <w:p w:rsidR="003E3F92" w:rsidRDefault="003E3F92">
      <w:pPr>
        <w:rPr>
          <w:rFonts w:ascii="Times New Roman" w:hAnsi="Times New Roman"/>
          <w:sz w:val="28"/>
        </w:rPr>
      </w:pPr>
      <w:r>
        <w:br w:type="page"/>
      </w:r>
    </w:p>
    <w:p w:rsidR="003E3F92" w:rsidRDefault="003E3F92" w:rsidP="003E3F92">
      <w:pPr>
        <w:pStyle w:val="StyleText"/>
      </w:pPr>
      <w:r>
        <w:lastRenderedPageBreak/>
        <w:t>Тест №4</w:t>
      </w:r>
      <w:r w:rsidRPr="003E3F92">
        <w:t>:</w:t>
      </w:r>
      <w:r>
        <w:t xml:space="preserve"> слишком высокий уровень корректного распознования (см. рис. 91)</w:t>
      </w:r>
    </w:p>
    <w:p w:rsidR="003E3F92" w:rsidRDefault="003E3F92" w:rsidP="003E3F92">
      <w:pPr>
        <w:pStyle w:val="StyleText"/>
      </w:pPr>
    </w:p>
    <w:p w:rsidR="003E3F92" w:rsidRPr="003E3F92" w:rsidRDefault="003E3F92" w:rsidP="003E3F92">
      <w:pPr>
        <w:pStyle w:val="StyleImage"/>
      </w:pPr>
      <w:r>
        <w:rPr>
          <w:noProof/>
          <w:lang w:eastAsia="ru-RU"/>
        </w:rPr>
        <w:drawing>
          <wp:inline distT="0" distB="0" distL="0" distR="0">
            <wp:extent cx="5379720" cy="4585538"/>
            <wp:effectExtent l="19050" t="19050" r="11430" b="2476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87959" cy="4592561"/>
                    </a:xfrm>
                    <a:prstGeom prst="rect">
                      <a:avLst/>
                    </a:prstGeom>
                    <a:noFill/>
                    <a:ln>
                      <a:solidFill>
                        <a:schemeClr val="tx1"/>
                      </a:solidFill>
                    </a:ln>
                  </pic:spPr>
                </pic:pic>
              </a:graphicData>
            </a:graphic>
          </wp:inline>
        </w:drawing>
      </w:r>
    </w:p>
    <w:p w:rsidR="003E3F92" w:rsidRPr="003E3F92" w:rsidRDefault="003E3F92" w:rsidP="003E3F92">
      <w:pPr>
        <w:pStyle w:val="StyleImage"/>
      </w:pPr>
      <w:r>
        <w:t xml:space="preserve">Рисунок 91 – </w:t>
      </w:r>
      <w:r w:rsidR="0089077A">
        <w:t>Результат выполнения</w:t>
      </w:r>
      <w:r>
        <w:t xml:space="preserve"> теста №5</w:t>
      </w:r>
    </w:p>
    <w:p w:rsidR="00656F25" w:rsidRDefault="00656F25">
      <w:r>
        <w:br w:type="page"/>
      </w:r>
    </w:p>
    <w:p w:rsidR="003E3F92" w:rsidRDefault="003E3F92" w:rsidP="003E3F92">
      <w:pPr>
        <w:pStyle w:val="StyleText"/>
      </w:pPr>
      <w:r>
        <w:lastRenderedPageBreak/>
        <w:t>Тест №5</w:t>
      </w:r>
      <w:r w:rsidRPr="008446B5">
        <w:t xml:space="preserve">: </w:t>
      </w:r>
      <w:r>
        <w:t xml:space="preserve">не </w:t>
      </w:r>
      <w:r w:rsidR="008446B5">
        <w:t>все символы совпадают</w:t>
      </w:r>
      <w:r>
        <w:t xml:space="preserve"> (см. рис. 92)</w:t>
      </w:r>
    </w:p>
    <w:p w:rsidR="003E3F92" w:rsidRDefault="003E3F92" w:rsidP="008446B5">
      <w:pPr>
        <w:pStyle w:val="StyleImage"/>
      </w:pPr>
    </w:p>
    <w:p w:rsidR="008446B5" w:rsidRDefault="008446B5" w:rsidP="008446B5">
      <w:pPr>
        <w:pStyle w:val="StyleImage"/>
      </w:pPr>
      <w:r>
        <w:rPr>
          <w:noProof/>
          <w:lang w:eastAsia="ru-RU"/>
        </w:rPr>
        <w:drawing>
          <wp:inline distT="0" distB="0" distL="0" distR="0">
            <wp:extent cx="5935980" cy="4968240"/>
            <wp:effectExtent l="19050" t="19050" r="26670" b="2286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35980" cy="4968240"/>
                    </a:xfrm>
                    <a:prstGeom prst="rect">
                      <a:avLst/>
                    </a:prstGeom>
                    <a:noFill/>
                    <a:ln>
                      <a:solidFill>
                        <a:schemeClr val="tx1"/>
                      </a:solidFill>
                    </a:ln>
                  </pic:spPr>
                </pic:pic>
              </a:graphicData>
            </a:graphic>
          </wp:inline>
        </w:drawing>
      </w:r>
    </w:p>
    <w:p w:rsidR="008446B5" w:rsidRDefault="008446B5" w:rsidP="008446B5">
      <w:pPr>
        <w:pStyle w:val="StyleImage"/>
      </w:pPr>
      <w:r>
        <w:t xml:space="preserve">Рисунок 92 – </w:t>
      </w:r>
      <w:r w:rsidR="0089077A">
        <w:t>Результат выполнения</w:t>
      </w:r>
      <w:r>
        <w:t xml:space="preserve"> теста №5</w:t>
      </w:r>
    </w:p>
    <w:p w:rsidR="008446B5" w:rsidRDefault="008446B5">
      <w:pPr>
        <w:rPr>
          <w:rFonts w:ascii="Times New Roman" w:hAnsi="Times New Roman"/>
          <w:sz w:val="28"/>
        </w:rPr>
      </w:pPr>
      <w:r>
        <w:br w:type="page"/>
      </w:r>
    </w:p>
    <w:p w:rsidR="008446B5" w:rsidRDefault="008446B5" w:rsidP="008446B5">
      <w:pPr>
        <w:pStyle w:val="StyleText"/>
      </w:pPr>
      <w:r>
        <w:lastRenderedPageBreak/>
        <w:t>Тест №6</w:t>
      </w:r>
      <w:r w:rsidRPr="001257FD">
        <w:t xml:space="preserve">: </w:t>
      </w:r>
      <w:r>
        <w:t>успешно (см. рис. 93)</w:t>
      </w:r>
    </w:p>
    <w:p w:rsidR="008446B5" w:rsidRPr="008446B5" w:rsidRDefault="008446B5" w:rsidP="008446B5">
      <w:pPr>
        <w:pStyle w:val="StyleText"/>
      </w:pPr>
    </w:p>
    <w:p w:rsidR="008446B5" w:rsidRDefault="008446B5" w:rsidP="008446B5">
      <w:pPr>
        <w:pStyle w:val="StyleImage"/>
      </w:pPr>
      <w:r>
        <w:rPr>
          <w:noProof/>
          <w:lang w:eastAsia="ru-RU"/>
        </w:rPr>
        <w:drawing>
          <wp:inline distT="0" distB="0" distL="0" distR="0">
            <wp:extent cx="5935980" cy="4968240"/>
            <wp:effectExtent l="19050" t="19050" r="26670" b="2286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35980" cy="4968240"/>
                    </a:xfrm>
                    <a:prstGeom prst="rect">
                      <a:avLst/>
                    </a:prstGeom>
                    <a:noFill/>
                    <a:ln>
                      <a:solidFill>
                        <a:schemeClr val="tx1"/>
                      </a:solidFill>
                    </a:ln>
                  </pic:spPr>
                </pic:pic>
              </a:graphicData>
            </a:graphic>
          </wp:inline>
        </w:drawing>
      </w:r>
    </w:p>
    <w:p w:rsidR="008446B5" w:rsidRPr="003E3F92" w:rsidRDefault="008446B5" w:rsidP="008446B5">
      <w:pPr>
        <w:pStyle w:val="StyleImage"/>
      </w:pPr>
      <w:r>
        <w:t xml:space="preserve">Рисунок 93 – </w:t>
      </w:r>
      <w:r w:rsidR="0089077A">
        <w:t>Результат выполнения</w:t>
      </w:r>
      <w:r>
        <w:t xml:space="preserve"> теста №6</w:t>
      </w:r>
    </w:p>
    <w:p w:rsidR="003E3F92" w:rsidRDefault="003E3F92">
      <w:r>
        <w:br w:type="page"/>
      </w:r>
    </w:p>
    <w:p w:rsidR="008446B5" w:rsidRDefault="008446B5" w:rsidP="008446B5">
      <w:pPr>
        <w:pStyle w:val="StyleText"/>
      </w:pPr>
      <w:r>
        <w:lastRenderedPageBreak/>
        <w:t>Тест №7</w:t>
      </w:r>
      <w:r w:rsidRPr="001257FD">
        <w:t>:</w:t>
      </w:r>
      <w:r>
        <w:t xml:space="preserve"> успешно (см. рис. 94)</w:t>
      </w:r>
    </w:p>
    <w:p w:rsidR="008446B5" w:rsidRPr="008446B5" w:rsidRDefault="008446B5" w:rsidP="008446B5">
      <w:pPr>
        <w:pStyle w:val="StyleText"/>
      </w:pPr>
    </w:p>
    <w:p w:rsidR="008446B5" w:rsidRDefault="008446B5" w:rsidP="008446B5">
      <w:pPr>
        <w:pStyle w:val="StyleImage"/>
        <w:rPr>
          <w:lang w:val="en-US"/>
        </w:rPr>
      </w:pPr>
      <w:r>
        <w:rPr>
          <w:noProof/>
          <w:lang w:eastAsia="ru-RU"/>
        </w:rPr>
        <w:drawing>
          <wp:inline distT="0" distB="0" distL="0" distR="0">
            <wp:extent cx="5935980" cy="5044440"/>
            <wp:effectExtent l="19050" t="19050" r="26670" b="2286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35980" cy="5044440"/>
                    </a:xfrm>
                    <a:prstGeom prst="rect">
                      <a:avLst/>
                    </a:prstGeom>
                    <a:noFill/>
                    <a:ln>
                      <a:solidFill>
                        <a:schemeClr val="tx1"/>
                      </a:solidFill>
                    </a:ln>
                  </pic:spPr>
                </pic:pic>
              </a:graphicData>
            </a:graphic>
          </wp:inline>
        </w:drawing>
      </w:r>
    </w:p>
    <w:p w:rsidR="008446B5" w:rsidRPr="008446B5" w:rsidRDefault="008446B5" w:rsidP="008446B5">
      <w:pPr>
        <w:pStyle w:val="StyleImage"/>
      </w:pPr>
      <w:r>
        <w:t>Рисунок 94 – Результат выполнения теста №7</w:t>
      </w:r>
    </w:p>
    <w:p w:rsidR="008446B5" w:rsidRPr="00165B71" w:rsidRDefault="008446B5">
      <w:r>
        <w:br w:type="page"/>
      </w:r>
    </w:p>
    <w:p w:rsidR="007552B0" w:rsidRDefault="00BA1F97" w:rsidP="00BA1F97">
      <w:pPr>
        <w:pStyle w:val="Style1"/>
      </w:pPr>
      <w:bookmarkStart w:id="41" w:name="_Toc72358998"/>
      <w:r>
        <w:lastRenderedPageBreak/>
        <w:t>Заключение</w:t>
      </w:r>
      <w:bookmarkEnd w:id="41"/>
    </w:p>
    <w:p w:rsidR="005E0FF9" w:rsidRDefault="005E0FF9" w:rsidP="005E0FF9">
      <w:pPr>
        <w:pStyle w:val="StyleText"/>
      </w:pPr>
      <w:r>
        <w:t>Было проведено исследование и анализ предметной области</w:t>
      </w:r>
      <w:r w:rsidRPr="005E0FF9">
        <w:t xml:space="preserve">, </w:t>
      </w:r>
      <w:r>
        <w:t>в ходе которого были изучены свойства объектов</w:t>
      </w:r>
      <w:r w:rsidRPr="005E0FF9">
        <w:t xml:space="preserve">, </w:t>
      </w:r>
      <w:r>
        <w:t>представляющие интерес в данной лабораторной работе</w:t>
      </w:r>
      <w:r w:rsidRPr="005E0FF9">
        <w:t xml:space="preserve">, </w:t>
      </w:r>
      <w:r>
        <w:t>а именно</w:t>
      </w:r>
      <w:r w:rsidRPr="005E0FF9">
        <w:t xml:space="preserve">: </w:t>
      </w:r>
      <w:r>
        <w:t>полувагон и камера</w:t>
      </w:r>
      <w:r w:rsidRPr="005E0FF9">
        <w:t xml:space="preserve">, </w:t>
      </w:r>
      <w:r>
        <w:t>установленная для регистрации передвижения полувагонов.</w:t>
      </w:r>
    </w:p>
    <w:p w:rsidR="005E0FF9" w:rsidRPr="005E0FF9" w:rsidRDefault="005E0FF9" w:rsidP="005E0FF9">
      <w:pPr>
        <w:pStyle w:val="StyleText"/>
      </w:pPr>
      <w:r>
        <w:t>Была спроектированна информационная система</w:t>
      </w:r>
      <w:r w:rsidRPr="005E0FF9">
        <w:t xml:space="preserve">, </w:t>
      </w:r>
      <w:r>
        <w:t>состоящая из трёх основных модулей</w:t>
      </w:r>
      <w:r w:rsidRPr="005E0FF9">
        <w:t>: “</w:t>
      </w:r>
      <w:r>
        <w:t>Центральный сервер</w:t>
      </w:r>
      <w:r w:rsidRPr="005E0FF9">
        <w:t>”, “</w:t>
      </w:r>
      <w:r>
        <w:t>Пользователь</w:t>
      </w:r>
      <w:r w:rsidRPr="005E0FF9">
        <w:t xml:space="preserve">” </w:t>
      </w:r>
      <w:r>
        <w:t xml:space="preserve">и </w:t>
      </w:r>
      <w:r w:rsidRPr="005E0FF9">
        <w:t>“</w:t>
      </w:r>
      <w:r>
        <w:t>Камера</w:t>
      </w:r>
      <w:r w:rsidRPr="005E0FF9">
        <w:t xml:space="preserve">”. </w:t>
      </w:r>
      <w:r>
        <w:t>Для каждого модуля были решены задачи</w:t>
      </w:r>
      <w:r w:rsidRPr="005E0FF9">
        <w:t xml:space="preserve">, </w:t>
      </w:r>
      <w:r>
        <w:t>поставленные в ходе анализа функциональных требований для информационной системы</w:t>
      </w:r>
      <w:r w:rsidRPr="005E0FF9">
        <w:t xml:space="preserve">, </w:t>
      </w:r>
      <w:r>
        <w:t xml:space="preserve">оформлены </w:t>
      </w:r>
      <w:r>
        <w:rPr>
          <w:lang w:val="en-US"/>
        </w:rPr>
        <w:t>UML</w:t>
      </w:r>
      <w:r>
        <w:t>-диаграммы</w:t>
      </w:r>
      <w:r w:rsidRPr="005E0FF9">
        <w:t xml:space="preserve">, </w:t>
      </w:r>
      <w:r>
        <w:t>составлены таблицы спецификаций методов класса</w:t>
      </w:r>
      <w:r w:rsidRPr="005E0FF9">
        <w:t xml:space="preserve">, </w:t>
      </w:r>
      <w:r>
        <w:t>проведено проектирование шаблонов пользовательского интерфейса. Была спроектирована база данных</w:t>
      </w:r>
      <w:r w:rsidR="003D4788" w:rsidRPr="001257FD">
        <w:t>.</w:t>
      </w:r>
    </w:p>
    <w:p w:rsidR="005E0FF9" w:rsidRDefault="005E0FF9" w:rsidP="005E0FF9">
      <w:pPr>
        <w:pStyle w:val="StyleText"/>
      </w:pPr>
      <w:r>
        <w:t>Был практически реализован каждый модуль информационной системы</w:t>
      </w:r>
      <w:r w:rsidRPr="005E0FF9">
        <w:t xml:space="preserve">, </w:t>
      </w:r>
      <w:r>
        <w:t>согласно проектированию</w:t>
      </w:r>
      <w:r w:rsidRPr="005E0FF9">
        <w:t xml:space="preserve">, </w:t>
      </w:r>
      <w:r>
        <w:t>являющийся первоначальным этапом разработки информационной системы. В ходе практического выполнения курсового проекта были использованы известные технологии, фреймворки</w:t>
      </w:r>
      <w:r w:rsidRPr="005E0FF9">
        <w:t xml:space="preserve"> </w:t>
      </w:r>
      <w:r>
        <w:t>и библиотеки</w:t>
      </w:r>
      <w:r w:rsidRPr="005E0FF9">
        <w:t xml:space="preserve"> </w:t>
      </w:r>
      <w:r>
        <w:t>такие как</w:t>
      </w:r>
      <w:r w:rsidRPr="005E0FF9">
        <w:t xml:space="preserve">: </w:t>
      </w:r>
      <w:r>
        <w:rPr>
          <w:lang w:val="en-US"/>
        </w:rPr>
        <w:t>Spring</w:t>
      </w:r>
      <w:r w:rsidRPr="005E0FF9">
        <w:t xml:space="preserve"> </w:t>
      </w:r>
      <w:r>
        <w:rPr>
          <w:lang w:val="en-US"/>
        </w:rPr>
        <w:t>Framework</w:t>
      </w:r>
      <w:r w:rsidRPr="005E0FF9">
        <w:t xml:space="preserve">, </w:t>
      </w:r>
      <w:r>
        <w:rPr>
          <w:lang w:val="en-US"/>
        </w:rPr>
        <w:t>JavaFX</w:t>
      </w:r>
      <w:r w:rsidRPr="005E0FF9">
        <w:t xml:space="preserve">, </w:t>
      </w:r>
      <w:r>
        <w:rPr>
          <w:lang w:val="en-US"/>
        </w:rPr>
        <w:t>OpenCV</w:t>
      </w:r>
      <w:r w:rsidRPr="005E0FF9">
        <w:t xml:space="preserve">, </w:t>
      </w:r>
      <w:r>
        <w:rPr>
          <w:lang w:val="en-US"/>
        </w:rPr>
        <w:t>Tess</w:t>
      </w:r>
      <w:r w:rsidRPr="005E0FF9">
        <w:t>4</w:t>
      </w:r>
      <w:r>
        <w:rPr>
          <w:lang w:val="en-US"/>
        </w:rPr>
        <w:t>j</w:t>
      </w:r>
      <w:r w:rsidRPr="005E0FF9">
        <w:t xml:space="preserve">, </w:t>
      </w:r>
      <w:r>
        <w:rPr>
          <w:lang w:val="en-US"/>
        </w:rPr>
        <w:t>Gson</w:t>
      </w:r>
      <w:r w:rsidRPr="005E0FF9">
        <w:t xml:space="preserve"> </w:t>
      </w:r>
      <w:r>
        <w:t xml:space="preserve">и </w:t>
      </w:r>
      <w:r>
        <w:rPr>
          <w:lang w:val="en-US"/>
        </w:rPr>
        <w:t>Apache</w:t>
      </w:r>
      <w:r w:rsidRPr="005E0FF9">
        <w:t>.</w:t>
      </w:r>
      <w:r>
        <w:t xml:space="preserve"> Модули взаимодействуют с серверной частью приложения самостоятельно</w:t>
      </w:r>
      <w:r w:rsidRPr="005E0FF9">
        <w:t xml:space="preserve">, </w:t>
      </w:r>
      <w:r>
        <w:t xml:space="preserve">не завися от друг друга. </w:t>
      </w:r>
      <w:r w:rsidR="003D4788">
        <w:t xml:space="preserve">Была реализована база данных с помощью </w:t>
      </w:r>
      <w:r w:rsidR="003D4788">
        <w:rPr>
          <w:lang w:val="en-US"/>
        </w:rPr>
        <w:t>MySQL</w:t>
      </w:r>
      <w:r w:rsidR="003D4788" w:rsidRPr="003D4788">
        <w:t xml:space="preserve"> </w:t>
      </w:r>
      <w:r w:rsidR="003D4788">
        <w:t xml:space="preserve">и технологии </w:t>
      </w:r>
      <w:r w:rsidR="003D4788">
        <w:rPr>
          <w:lang w:val="en-US"/>
        </w:rPr>
        <w:t>DAO</w:t>
      </w:r>
      <w:r w:rsidR="003D4788">
        <w:t>, позволяющей объектно-ориентированным способом получать доступ к данным в базе данных.</w:t>
      </w:r>
    </w:p>
    <w:p w:rsidR="003D4788" w:rsidRPr="003D4788" w:rsidRDefault="003D4788" w:rsidP="005E0FF9">
      <w:pPr>
        <w:pStyle w:val="StyleText"/>
      </w:pPr>
      <w:r>
        <w:t>Было проведено всестороннее тестирование каждого модуля информационной системы</w:t>
      </w:r>
      <w:r w:rsidRPr="003D4788">
        <w:t xml:space="preserve">, </w:t>
      </w:r>
      <w:r>
        <w:t xml:space="preserve">в ходе которого были обнаружены недостатки в модуле </w:t>
      </w:r>
      <w:r w:rsidRPr="003D4788">
        <w:t>“</w:t>
      </w:r>
      <w:r>
        <w:t>Камера</w:t>
      </w:r>
      <w:r w:rsidRPr="003D4788">
        <w:t xml:space="preserve">”, </w:t>
      </w:r>
      <w:r>
        <w:t>который реализует логику распознования. Алгоритм распознования может быть улучшен</w:t>
      </w:r>
      <w:r w:rsidRPr="003D4788">
        <w:t xml:space="preserve">, </w:t>
      </w:r>
      <w:r>
        <w:t>текущая реализация справляется с решением прикладных задач. Осуществляется загрузка и анализ исходного изображения.</w:t>
      </w:r>
    </w:p>
    <w:p w:rsidR="005E0FF9" w:rsidRDefault="003D4788" w:rsidP="008A5102">
      <w:pPr>
        <w:pStyle w:val="StyleText"/>
      </w:pPr>
      <w:r>
        <w:t>Были получены навыки разработки серверной части приложения</w:t>
      </w:r>
      <w:r w:rsidRPr="003D4788">
        <w:t xml:space="preserve">, </w:t>
      </w:r>
      <w:r>
        <w:t>разработки методов взаимодействия клиентской части приложения с серверным</w:t>
      </w:r>
      <w:r w:rsidRPr="003D4788">
        <w:t xml:space="preserve">, </w:t>
      </w:r>
      <w:r>
        <w:t xml:space="preserve">посредством </w:t>
      </w:r>
      <w:r>
        <w:rPr>
          <w:lang w:val="en-US"/>
        </w:rPr>
        <w:t>HTTP</w:t>
      </w:r>
      <w:r>
        <w:t xml:space="preserve">-протокола. Был получен опыт работы с форматом передачи данных </w:t>
      </w:r>
      <w:r>
        <w:rPr>
          <w:lang w:val="en-US"/>
        </w:rPr>
        <w:t>JSON</w:t>
      </w:r>
      <w:r w:rsidRPr="003D4788">
        <w:t xml:space="preserve"> </w:t>
      </w:r>
      <w:r>
        <w:t xml:space="preserve">и библиотекой </w:t>
      </w:r>
      <w:r>
        <w:rPr>
          <w:lang w:val="en-US"/>
        </w:rPr>
        <w:t>Gson</w:t>
      </w:r>
      <w:r w:rsidRPr="003D4788">
        <w:t xml:space="preserve">. </w:t>
      </w:r>
      <w:r>
        <w:t xml:space="preserve">Был получен опыт работы с библиотекой компьютерного зрения </w:t>
      </w:r>
      <w:r>
        <w:rPr>
          <w:lang w:val="en-US"/>
        </w:rPr>
        <w:t>OpenCV</w:t>
      </w:r>
      <w:r w:rsidRPr="003D4788">
        <w:t xml:space="preserve"> </w:t>
      </w:r>
      <w:r>
        <w:t xml:space="preserve">и распознавателем изображений </w:t>
      </w:r>
      <w:r>
        <w:rPr>
          <w:lang w:val="en-US"/>
        </w:rPr>
        <w:t>Tess</w:t>
      </w:r>
      <w:r w:rsidRPr="003D4788">
        <w:t>4</w:t>
      </w:r>
      <w:r>
        <w:rPr>
          <w:lang w:val="en-US"/>
        </w:rPr>
        <w:t>j</w:t>
      </w:r>
      <w:r>
        <w:t>.</w:t>
      </w:r>
    </w:p>
    <w:p w:rsidR="006D0E64" w:rsidRPr="006D0E64" w:rsidRDefault="006D0E64" w:rsidP="008A5102">
      <w:pPr>
        <w:pStyle w:val="StyleText"/>
      </w:pPr>
      <w:r>
        <w:t xml:space="preserve">Исходный код разработанной информационной системы расположен </w:t>
      </w:r>
      <w:r w:rsidR="00017854">
        <w:t>по адресу</w:t>
      </w:r>
      <w:r>
        <w:t xml:space="preserve"> </w:t>
      </w:r>
      <w:hyperlink r:id="rId104" w:history="1">
        <w:r w:rsidR="00D16761" w:rsidRPr="00F5522C">
          <w:rPr>
            <w:rStyle w:val="af1"/>
          </w:rPr>
          <w:t>https://github.com/DanSoW/WagonRecognizer</w:t>
        </w:r>
      </w:hyperlink>
      <w:r w:rsidR="00D16761">
        <w:t xml:space="preserve"> </w:t>
      </w:r>
    </w:p>
    <w:p w:rsidR="002F59E6" w:rsidRPr="001F046F" w:rsidRDefault="00BA1F97" w:rsidP="00C773C0">
      <w:pPr>
        <w:rPr>
          <w:rFonts w:ascii="Times New Roman" w:eastAsia="SimSun" w:hAnsi="Times New Roman" w:cs="Times New Roman"/>
          <w:b/>
          <w:kern w:val="1"/>
          <w:sz w:val="32"/>
          <w:szCs w:val="28"/>
          <w:lang w:eastAsia="ar-SA"/>
        </w:rPr>
      </w:pPr>
      <w:r w:rsidRPr="00165B71">
        <w:br w:type="page"/>
      </w:r>
    </w:p>
    <w:sdt>
      <w:sdtPr>
        <w:rPr>
          <w:rFonts w:ascii="Times New Roman" w:eastAsiaTheme="minorHAnsi" w:hAnsi="Times New Roman" w:cstheme="minorBidi"/>
          <w:b w:val="0"/>
          <w:bCs w:val="0"/>
          <w:noProof/>
          <w:szCs w:val="22"/>
        </w:rPr>
        <w:tag w:val="CitaviBibliography"/>
        <w:id w:val="-354580399"/>
        <w:placeholder>
          <w:docPart w:val="DefaultPlaceholder_-1854013440"/>
        </w:placeholder>
      </w:sdtPr>
      <w:sdtContent>
        <w:p w:rsidR="008D56DF" w:rsidRPr="001F046F" w:rsidRDefault="008624B7" w:rsidP="001F046F">
          <w:pPr>
            <w:pStyle w:val="CitaviBibliographyHeading"/>
            <w:jc w:val="center"/>
            <w:rPr>
              <w:rFonts w:ascii="Times New Roman" w:hAnsi="Times New Roman" w:cs="Times New Roman"/>
              <w:noProof/>
              <w:sz w:val="32"/>
              <w:szCs w:val="32"/>
            </w:rPr>
          </w:pPr>
          <w:r>
            <w:rPr>
              <w:noProof/>
            </w:rPr>
            <w:fldChar w:fldCharType="begin"/>
          </w:r>
          <w:r w:rsidRPr="00F06440">
            <w:rPr>
              <w:noProof/>
              <w:lang w:val="en-US"/>
            </w:rPr>
            <w:instrText>ADDIN</w:instrText>
          </w:r>
          <w:r w:rsidRPr="00165B71">
            <w:rPr>
              <w:noProof/>
            </w:rPr>
            <w:instrText xml:space="preserve"> </w:instrText>
          </w:r>
          <w:r w:rsidRPr="00F06440">
            <w:rPr>
              <w:noProof/>
              <w:lang w:val="en-US"/>
            </w:rPr>
            <w:instrText>CitaviBibliography</w:instrText>
          </w:r>
          <w:r>
            <w:rPr>
              <w:noProof/>
            </w:rPr>
            <w:fldChar w:fldCharType="separate"/>
          </w:r>
          <w:bookmarkStart w:id="42" w:name="_Toc72358999"/>
          <w:r w:rsidR="001F046F" w:rsidRPr="001F046F">
            <w:rPr>
              <w:rFonts w:ascii="Times New Roman" w:hAnsi="Times New Roman" w:cs="Times New Roman"/>
              <w:noProof/>
              <w:sz w:val="32"/>
              <w:szCs w:val="32"/>
            </w:rPr>
            <w:t>Список использованных источников</w:t>
          </w:r>
          <w:bookmarkEnd w:id="42"/>
        </w:p>
        <w:p w:rsidR="008D56DF" w:rsidRDefault="008D56DF" w:rsidP="008D56DF">
          <w:pPr>
            <w:pStyle w:val="CitaviBibliographyEntry"/>
            <w:rPr>
              <w:noProof/>
            </w:rPr>
          </w:pPr>
          <w:r>
            <w:rPr>
              <w:noProof/>
            </w:rPr>
            <w:t>1.</w:t>
          </w:r>
          <w:r>
            <w:rPr>
              <w:noProof/>
            </w:rPr>
            <w:tab/>
          </w:r>
          <w:bookmarkStart w:id="43" w:name="_CTVL001c13028cc448d4af6b5ddb634a3e57bf4"/>
          <w:r>
            <w:rPr>
              <w:noProof/>
            </w:rPr>
            <w:t>REQBIN. – URL: https://reqbin.com/ (дата обращения: 12.05.2021).</w:t>
          </w:r>
        </w:p>
        <w:bookmarkEnd w:id="43"/>
        <w:p w:rsidR="008D56DF" w:rsidRDefault="008D56DF" w:rsidP="008D56DF">
          <w:pPr>
            <w:pStyle w:val="CitaviBibliographyEntry"/>
            <w:rPr>
              <w:noProof/>
            </w:rPr>
          </w:pPr>
          <w:r>
            <w:rPr>
              <w:noProof/>
            </w:rPr>
            <w:t>2.</w:t>
          </w:r>
          <w:r>
            <w:rPr>
              <w:noProof/>
            </w:rPr>
            <w:tab/>
          </w:r>
          <w:bookmarkStart w:id="44" w:name="_CTVL001e0ae30bf568242a1911c6494f5bf951e"/>
          <w:r>
            <w:rPr>
              <w:noProof/>
            </w:rPr>
            <w:t>SDK распознования номеров вагонов - Intlab Wagon. – URL: https://www.intlab.com/products/intlab-wagon (дата обращения: 17.03.2021).</w:t>
          </w:r>
        </w:p>
        <w:bookmarkEnd w:id="44"/>
        <w:p w:rsidR="008D56DF" w:rsidRDefault="008D56DF" w:rsidP="008D56DF">
          <w:pPr>
            <w:pStyle w:val="CitaviBibliographyEntry"/>
            <w:rPr>
              <w:noProof/>
            </w:rPr>
          </w:pPr>
          <w:r>
            <w:rPr>
              <w:noProof/>
            </w:rPr>
            <w:t>3.</w:t>
          </w:r>
          <w:r>
            <w:rPr>
              <w:noProof/>
            </w:rPr>
            <w:tab/>
          </w:r>
          <w:bookmarkStart w:id="45" w:name="_CTVL001714c3c3b240d44f8b90bac08fe34ae93"/>
          <w:r>
            <w:rPr>
              <w:noProof/>
            </w:rPr>
            <w:t>Tesseract. – URL: https://ru.wikipedia.org/wiki/Tesseract (дата обращения: 19.05.21).</w:t>
          </w:r>
        </w:p>
        <w:bookmarkEnd w:id="45"/>
        <w:p w:rsidR="008D56DF" w:rsidRDefault="008D56DF" w:rsidP="008D56DF">
          <w:pPr>
            <w:pStyle w:val="CitaviBibliographyEntry"/>
            <w:rPr>
              <w:noProof/>
            </w:rPr>
          </w:pPr>
          <w:r>
            <w:rPr>
              <w:noProof/>
            </w:rPr>
            <w:t>4.</w:t>
          </w:r>
          <w:r>
            <w:rPr>
              <w:noProof/>
            </w:rPr>
            <w:tab/>
          </w:r>
          <w:bookmarkStart w:id="46" w:name="_CTVL001378954fb80e149aaa15ac1617998c6b5"/>
          <w:r>
            <w:rPr>
              <w:noProof/>
            </w:rPr>
            <w:t>Автоматизация и роботизация производства. – URL: https://top3dshop.ru/blog/industry-automatization-with-robots.html (дата обращения: 17.03.2021).</w:t>
          </w:r>
        </w:p>
        <w:bookmarkEnd w:id="46"/>
        <w:p w:rsidR="008D56DF" w:rsidRDefault="008D56DF" w:rsidP="008D56DF">
          <w:pPr>
            <w:pStyle w:val="CitaviBibliographyEntry"/>
            <w:rPr>
              <w:noProof/>
            </w:rPr>
          </w:pPr>
          <w:r>
            <w:rPr>
              <w:noProof/>
            </w:rPr>
            <w:t>5.</w:t>
          </w:r>
          <w:r>
            <w:rPr>
              <w:noProof/>
            </w:rPr>
            <w:tab/>
          </w:r>
          <w:bookmarkStart w:id="47" w:name="_CTVL00103ea9462815442708390cb9dcbd05566"/>
          <w:r>
            <w:rPr>
              <w:noProof/>
            </w:rPr>
            <w:t>Анна Немировская, Системы распознавания номеров на практике. – URL: https://habr.com/ru/company/croc/blog/158719/ (дата обращения: 17.03.2021).</w:t>
          </w:r>
        </w:p>
        <w:bookmarkEnd w:id="47"/>
        <w:p w:rsidR="008D56DF" w:rsidRDefault="008D56DF" w:rsidP="008D56DF">
          <w:pPr>
            <w:pStyle w:val="CitaviBibliographyEntry"/>
            <w:rPr>
              <w:noProof/>
            </w:rPr>
          </w:pPr>
          <w:r>
            <w:rPr>
              <w:noProof/>
            </w:rPr>
            <w:t>6.</w:t>
          </w:r>
          <w:r>
            <w:rPr>
              <w:noProof/>
            </w:rPr>
            <w:tab/>
          </w:r>
          <w:bookmarkStart w:id="48" w:name="_CTVL00183f7ce7e4d2841ccbc7cf2fc313268bc"/>
          <w:r>
            <w:rPr>
              <w:noProof/>
            </w:rPr>
            <w:t>В июле 2020 года общая численность грузовых вагонов на сети выросла на 3,8% в годовой динамике. – URL: https://finance.rambler.ru/other/44626876-v-iyule-2020-goda-obschaya-chislennost-gruzovyh-vagonov-na-seti-vyrosla-na-3-8-v-godovoy-dinamike/ (дата обращения: 18.04.2021).</w:t>
          </w:r>
        </w:p>
        <w:bookmarkEnd w:id="48"/>
        <w:p w:rsidR="008D56DF" w:rsidRDefault="008D56DF" w:rsidP="008D56DF">
          <w:pPr>
            <w:pStyle w:val="CitaviBibliographyEntry"/>
            <w:rPr>
              <w:noProof/>
            </w:rPr>
          </w:pPr>
          <w:r>
            <w:rPr>
              <w:noProof/>
            </w:rPr>
            <w:t>7.</w:t>
          </w:r>
          <w:r>
            <w:rPr>
              <w:noProof/>
            </w:rPr>
            <w:tab/>
          </w:r>
          <w:bookmarkStart w:id="49" w:name="_CTVL0017b1ba038ff264a329979e3163e554112"/>
          <w:r>
            <w:rPr>
              <w:noProof/>
            </w:rPr>
            <w:t>Признаки Хаара. – URL: https://ru.wikipedia.org/wiki/%D0%9F%D1%80%D0%B8%D0%B7%D0%BD%D0%B0%D0%BA%D0%B8_%D0%A5%D0%B0%D0%B0%D1%80%D0%B0 (дата обращения: 19.05.2021).</w:t>
          </w:r>
        </w:p>
        <w:bookmarkEnd w:id="49"/>
        <w:p w:rsidR="008D56DF" w:rsidRDefault="008D56DF" w:rsidP="008D56DF">
          <w:pPr>
            <w:pStyle w:val="CitaviBibliographyEntry"/>
            <w:rPr>
              <w:noProof/>
            </w:rPr>
          </w:pPr>
          <w:r>
            <w:rPr>
              <w:noProof/>
            </w:rPr>
            <w:t>8.</w:t>
          </w:r>
          <w:r>
            <w:rPr>
              <w:noProof/>
            </w:rPr>
            <w:tab/>
          </w:r>
          <w:bookmarkStart w:id="50" w:name="_CTVL00185eff51f842048aa9af2fd7d0eafd7a2"/>
          <w:r>
            <w:rPr>
              <w:noProof/>
            </w:rPr>
            <w:t>Светлана Соболева, Как работает и где используется технология компьютерного зрения. – URL: https://blog.onlime.ru/2019/07/04/kak_rabotaet_tehnologia_komputernogo_zrenia/ (дата обращения: 18.03.2021).</w:t>
          </w:r>
        </w:p>
        <w:bookmarkEnd w:id="50"/>
        <w:p w:rsidR="007421F1" w:rsidRPr="007421F1" w:rsidRDefault="008D56DF" w:rsidP="001F046F">
          <w:pPr>
            <w:pStyle w:val="CitaviBibliographyEntry"/>
            <w:rPr>
              <w:noProof/>
            </w:rPr>
          </w:pPr>
          <w:r>
            <w:rPr>
              <w:noProof/>
            </w:rPr>
            <w:t>9.</w:t>
          </w:r>
          <w:r>
            <w:rPr>
              <w:noProof/>
            </w:rPr>
            <w:tab/>
          </w:r>
          <w:bookmarkStart w:id="51" w:name="_CTVL001d785fd3b43fe4fad8807ed91ac542689"/>
          <w:r>
            <w:rPr>
              <w:noProof/>
            </w:rPr>
            <w:t>Система распознавания номеров железнодорожных вагонов. – URL: https://iss.ru/products/securos-transit (дата обращения: 17.03.2021)</w:t>
          </w:r>
          <w:bookmarkEnd w:id="51"/>
          <w:r>
            <w:rPr>
              <w:noProof/>
            </w:rPr>
            <w:t>.</w:t>
          </w:r>
          <w:r w:rsidR="008624B7">
            <w:rPr>
              <w:noProof/>
            </w:rPr>
            <w:fldChar w:fldCharType="end"/>
          </w:r>
        </w:p>
      </w:sdtContent>
    </w:sdt>
    <w:sectPr w:rsidR="007421F1" w:rsidRPr="007421F1" w:rsidSect="00D161A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0130" w:rsidRDefault="00BD0130">
      <w:pPr>
        <w:spacing w:after="0" w:line="240" w:lineRule="auto"/>
      </w:pPr>
      <w:r>
        <w:separator/>
      </w:r>
    </w:p>
  </w:endnote>
  <w:endnote w:type="continuationSeparator" w:id="0">
    <w:p w:rsidR="00BD0130" w:rsidRDefault="00BD0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6859560"/>
      <w:docPartObj>
        <w:docPartGallery w:val="Page Numbers (Bottom of Page)"/>
        <w:docPartUnique/>
      </w:docPartObj>
    </w:sdtPr>
    <w:sdtEndPr>
      <w:rPr>
        <w:sz w:val="28"/>
        <w:szCs w:val="28"/>
      </w:rPr>
    </w:sdtEndPr>
    <w:sdtContent>
      <w:p w:rsidR="006D0E64" w:rsidRPr="00B91F57" w:rsidRDefault="006D0E64" w:rsidP="006A4C91">
        <w:pPr>
          <w:pStyle w:val="a6"/>
          <w:jc w:val="center"/>
          <w:rPr>
            <w:rFonts w:ascii="Times New Roman" w:hAnsi="Times New Roman" w:cs="Times New Roman"/>
            <w:sz w:val="28"/>
            <w:szCs w:val="28"/>
          </w:rPr>
        </w:pPr>
        <w:r w:rsidRPr="00B91F57">
          <w:rPr>
            <w:rFonts w:ascii="Times New Roman" w:hAnsi="Times New Roman" w:cs="Times New Roman"/>
            <w:sz w:val="28"/>
            <w:szCs w:val="28"/>
          </w:rPr>
          <w:fldChar w:fldCharType="begin"/>
        </w:r>
        <w:r w:rsidRPr="00B91F57">
          <w:rPr>
            <w:rFonts w:ascii="Times New Roman" w:hAnsi="Times New Roman" w:cs="Times New Roman"/>
            <w:sz w:val="28"/>
            <w:szCs w:val="28"/>
          </w:rPr>
          <w:instrText>PAGE   \* MERGEFORMAT</w:instrText>
        </w:r>
        <w:r w:rsidRPr="00B91F57">
          <w:rPr>
            <w:rFonts w:ascii="Times New Roman" w:hAnsi="Times New Roman" w:cs="Times New Roman"/>
            <w:sz w:val="28"/>
            <w:szCs w:val="28"/>
          </w:rPr>
          <w:fldChar w:fldCharType="separate"/>
        </w:r>
        <w:r w:rsidR="00B41F91">
          <w:rPr>
            <w:rFonts w:ascii="Times New Roman" w:hAnsi="Times New Roman" w:cs="Times New Roman"/>
            <w:noProof/>
            <w:sz w:val="28"/>
            <w:szCs w:val="28"/>
          </w:rPr>
          <w:t>126</w:t>
        </w:r>
        <w:r w:rsidRPr="00B91F57">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0130" w:rsidRDefault="00BD0130">
      <w:pPr>
        <w:spacing w:after="0" w:line="240" w:lineRule="auto"/>
      </w:pPr>
      <w:r>
        <w:separator/>
      </w:r>
    </w:p>
  </w:footnote>
  <w:footnote w:type="continuationSeparator" w:id="0">
    <w:p w:rsidR="00BD0130" w:rsidRDefault="00BD0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0E64" w:rsidRDefault="006D0E64"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6D0E64" w:rsidRDefault="006D0E64" w:rsidP="006A4C91">
    <w:pPr>
      <w:pStyle w:val="a8"/>
      <w:ind w:right="360"/>
    </w:pPr>
  </w:p>
  <w:p w:rsidR="006D0E64" w:rsidRDefault="006D0E6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35AAF3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1384EF3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CE360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0A213479"/>
    <w:multiLevelType w:val="hybridMultilevel"/>
    <w:tmpl w:val="9438CAC2"/>
    <w:lvl w:ilvl="0" w:tplc="49F21A8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5" w15:restartNumberingAfterBreak="0">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287951E8"/>
    <w:multiLevelType w:val="hybridMultilevel"/>
    <w:tmpl w:val="E274261E"/>
    <w:lvl w:ilvl="0" w:tplc="1E96EC5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2E326C99"/>
    <w:multiLevelType w:val="hybridMultilevel"/>
    <w:tmpl w:val="53681DA6"/>
    <w:lvl w:ilvl="0" w:tplc="EC7E27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2F297A86"/>
    <w:multiLevelType w:val="hybridMultilevel"/>
    <w:tmpl w:val="85CA2470"/>
    <w:lvl w:ilvl="0" w:tplc="7C7E59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4" w15:restartNumberingAfterBreak="0">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5" w15:restartNumberingAfterBreak="0">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57BD33CE"/>
    <w:multiLevelType w:val="hybridMultilevel"/>
    <w:tmpl w:val="6C6A802A"/>
    <w:lvl w:ilvl="0" w:tplc="89C0057A">
      <w:start w:val="1"/>
      <w:numFmt w:val="decimal"/>
      <w:lvlText w:val="%1)"/>
      <w:lvlJc w:val="left"/>
      <w:pPr>
        <w:ind w:left="1189" w:hanging="48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6BA8551B"/>
    <w:multiLevelType w:val="hybridMultilevel"/>
    <w:tmpl w:val="82043B38"/>
    <w:lvl w:ilvl="0" w:tplc="51743CA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6F52761C"/>
    <w:multiLevelType w:val="hybridMultilevel"/>
    <w:tmpl w:val="CB7003A6"/>
    <w:lvl w:ilvl="0" w:tplc="04E074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773A35ED"/>
    <w:multiLevelType w:val="hybridMultilevel"/>
    <w:tmpl w:val="9B14E690"/>
    <w:lvl w:ilvl="0" w:tplc="6018CB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15:restartNumberingAfterBreak="0">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33"/>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4"/>
  </w:num>
  <w:num w:numId="16">
    <w:abstractNumId w:val="21"/>
  </w:num>
  <w:num w:numId="17">
    <w:abstractNumId w:val="25"/>
  </w:num>
  <w:num w:numId="18">
    <w:abstractNumId w:val="28"/>
  </w:num>
  <w:num w:numId="19">
    <w:abstractNumId w:val="15"/>
  </w:num>
  <w:num w:numId="20">
    <w:abstractNumId w:val="23"/>
  </w:num>
  <w:num w:numId="21">
    <w:abstractNumId w:val="29"/>
  </w:num>
  <w:num w:numId="22">
    <w:abstractNumId w:val="31"/>
  </w:num>
  <w:num w:numId="23">
    <w:abstractNumId w:val="35"/>
  </w:num>
  <w:num w:numId="24">
    <w:abstractNumId w:val="12"/>
  </w:num>
  <w:num w:numId="25">
    <w:abstractNumId w:val="17"/>
  </w:num>
  <w:num w:numId="26">
    <w:abstractNumId w:val="22"/>
  </w:num>
  <w:num w:numId="27">
    <w:abstractNumId w:val="26"/>
  </w:num>
  <w:num w:numId="28">
    <w:abstractNumId w:val="11"/>
  </w:num>
  <w:num w:numId="29">
    <w:abstractNumId w:val="13"/>
  </w:num>
  <w:num w:numId="30">
    <w:abstractNumId w:val="18"/>
  </w:num>
  <w:num w:numId="31">
    <w:abstractNumId w:val="19"/>
  </w:num>
  <w:num w:numId="32">
    <w:abstractNumId w:val="34"/>
  </w:num>
  <w:num w:numId="33">
    <w:abstractNumId w:val="32"/>
  </w:num>
  <w:num w:numId="34">
    <w:abstractNumId w:val="27"/>
  </w:num>
  <w:num w:numId="35">
    <w:abstractNumId w:val="16"/>
  </w:num>
  <w:num w:numId="36">
    <w:abstractNumId w:val="3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0E6C"/>
    <w:rsid w:val="00002430"/>
    <w:rsid w:val="00003AB0"/>
    <w:rsid w:val="00004C1F"/>
    <w:rsid w:val="00005F2C"/>
    <w:rsid w:val="00006B21"/>
    <w:rsid w:val="0001067A"/>
    <w:rsid w:val="00017854"/>
    <w:rsid w:val="00030888"/>
    <w:rsid w:val="00030C5A"/>
    <w:rsid w:val="00031AC5"/>
    <w:rsid w:val="00031BD5"/>
    <w:rsid w:val="00033135"/>
    <w:rsid w:val="00033217"/>
    <w:rsid w:val="00035AB2"/>
    <w:rsid w:val="00042D38"/>
    <w:rsid w:val="000461E0"/>
    <w:rsid w:val="00051AAA"/>
    <w:rsid w:val="00052F82"/>
    <w:rsid w:val="00055DC8"/>
    <w:rsid w:val="00057B19"/>
    <w:rsid w:val="00063469"/>
    <w:rsid w:val="00063C5D"/>
    <w:rsid w:val="00064827"/>
    <w:rsid w:val="0006537E"/>
    <w:rsid w:val="00070636"/>
    <w:rsid w:val="00071CBD"/>
    <w:rsid w:val="000739B4"/>
    <w:rsid w:val="00073D05"/>
    <w:rsid w:val="0007446F"/>
    <w:rsid w:val="00077978"/>
    <w:rsid w:val="00080E77"/>
    <w:rsid w:val="00086778"/>
    <w:rsid w:val="00087025"/>
    <w:rsid w:val="000879F9"/>
    <w:rsid w:val="000905E6"/>
    <w:rsid w:val="000966CB"/>
    <w:rsid w:val="00096B4A"/>
    <w:rsid w:val="000A1FFA"/>
    <w:rsid w:val="000A5C38"/>
    <w:rsid w:val="000B16CF"/>
    <w:rsid w:val="000B5E16"/>
    <w:rsid w:val="000C1A89"/>
    <w:rsid w:val="000C2414"/>
    <w:rsid w:val="000C2C44"/>
    <w:rsid w:val="000C496A"/>
    <w:rsid w:val="000C5E62"/>
    <w:rsid w:val="000C67BA"/>
    <w:rsid w:val="000D4C51"/>
    <w:rsid w:val="000E0642"/>
    <w:rsid w:val="000E2217"/>
    <w:rsid w:val="000E2B51"/>
    <w:rsid w:val="000F15AF"/>
    <w:rsid w:val="000F1692"/>
    <w:rsid w:val="000F5579"/>
    <w:rsid w:val="000F6167"/>
    <w:rsid w:val="00103753"/>
    <w:rsid w:val="0010506E"/>
    <w:rsid w:val="00105999"/>
    <w:rsid w:val="00105A97"/>
    <w:rsid w:val="00112B44"/>
    <w:rsid w:val="001131F4"/>
    <w:rsid w:val="00113594"/>
    <w:rsid w:val="00117870"/>
    <w:rsid w:val="00120197"/>
    <w:rsid w:val="00121E3E"/>
    <w:rsid w:val="001220F3"/>
    <w:rsid w:val="001254DA"/>
    <w:rsid w:val="001257FD"/>
    <w:rsid w:val="00143398"/>
    <w:rsid w:val="001475D0"/>
    <w:rsid w:val="001501B4"/>
    <w:rsid w:val="00150E5A"/>
    <w:rsid w:val="001559C8"/>
    <w:rsid w:val="00156C6C"/>
    <w:rsid w:val="001606B0"/>
    <w:rsid w:val="00162075"/>
    <w:rsid w:val="00165B71"/>
    <w:rsid w:val="0016799F"/>
    <w:rsid w:val="001742FF"/>
    <w:rsid w:val="00175BFE"/>
    <w:rsid w:val="00180F32"/>
    <w:rsid w:val="00192626"/>
    <w:rsid w:val="0019264B"/>
    <w:rsid w:val="00192E82"/>
    <w:rsid w:val="0019570C"/>
    <w:rsid w:val="00197AE4"/>
    <w:rsid w:val="001A2F21"/>
    <w:rsid w:val="001A458E"/>
    <w:rsid w:val="001A61C8"/>
    <w:rsid w:val="001A6618"/>
    <w:rsid w:val="001A6F0E"/>
    <w:rsid w:val="001B04BF"/>
    <w:rsid w:val="001B1E93"/>
    <w:rsid w:val="001B47D5"/>
    <w:rsid w:val="001B7734"/>
    <w:rsid w:val="001C2F47"/>
    <w:rsid w:val="001C31CC"/>
    <w:rsid w:val="001C6148"/>
    <w:rsid w:val="001C63E6"/>
    <w:rsid w:val="001C66E3"/>
    <w:rsid w:val="001C7128"/>
    <w:rsid w:val="001C7355"/>
    <w:rsid w:val="001D2549"/>
    <w:rsid w:val="001D7675"/>
    <w:rsid w:val="001E2E0C"/>
    <w:rsid w:val="001E6D0A"/>
    <w:rsid w:val="001F046F"/>
    <w:rsid w:val="001F2FE0"/>
    <w:rsid w:val="001F48DD"/>
    <w:rsid w:val="00205649"/>
    <w:rsid w:val="00206F79"/>
    <w:rsid w:val="002107B7"/>
    <w:rsid w:val="00212A8E"/>
    <w:rsid w:val="00214612"/>
    <w:rsid w:val="00217464"/>
    <w:rsid w:val="0021764C"/>
    <w:rsid w:val="0022090C"/>
    <w:rsid w:val="00224910"/>
    <w:rsid w:val="00227149"/>
    <w:rsid w:val="00230BFC"/>
    <w:rsid w:val="00234A33"/>
    <w:rsid w:val="002422A5"/>
    <w:rsid w:val="002445FB"/>
    <w:rsid w:val="0024666E"/>
    <w:rsid w:val="00252E6B"/>
    <w:rsid w:val="00253346"/>
    <w:rsid w:val="002735BD"/>
    <w:rsid w:val="00276EAA"/>
    <w:rsid w:val="0027759F"/>
    <w:rsid w:val="0027775B"/>
    <w:rsid w:val="0028129C"/>
    <w:rsid w:val="002847D1"/>
    <w:rsid w:val="00284833"/>
    <w:rsid w:val="00286053"/>
    <w:rsid w:val="002879B3"/>
    <w:rsid w:val="0029549D"/>
    <w:rsid w:val="0029785B"/>
    <w:rsid w:val="002A27E3"/>
    <w:rsid w:val="002A3002"/>
    <w:rsid w:val="002A5CE3"/>
    <w:rsid w:val="002A7123"/>
    <w:rsid w:val="002A7F1A"/>
    <w:rsid w:val="002B296E"/>
    <w:rsid w:val="002B5456"/>
    <w:rsid w:val="002B58A6"/>
    <w:rsid w:val="002B6B7B"/>
    <w:rsid w:val="002C54E0"/>
    <w:rsid w:val="002C6E27"/>
    <w:rsid w:val="002D386E"/>
    <w:rsid w:val="002D502E"/>
    <w:rsid w:val="002D7F33"/>
    <w:rsid w:val="002E082A"/>
    <w:rsid w:val="002E2759"/>
    <w:rsid w:val="002E38C9"/>
    <w:rsid w:val="002E6DD9"/>
    <w:rsid w:val="002E6EAF"/>
    <w:rsid w:val="002F0D95"/>
    <w:rsid w:val="002F3265"/>
    <w:rsid w:val="002F59E6"/>
    <w:rsid w:val="0030162A"/>
    <w:rsid w:val="00302BC3"/>
    <w:rsid w:val="003061C7"/>
    <w:rsid w:val="00306372"/>
    <w:rsid w:val="00310177"/>
    <w:rsid w:val="00310FA7"/>
    <w:rsid w:val="00316FD0"/>
    <w:rsid w:val="0032355A"/>
    <w:rsid w:val="00324848"/>
    <w:rsid w:val="0033074E"/>
    <w:rsid w:val="00335A8B"/>
    <w:rsid w:val="003377E4"/>
    <w:rsid w:val="00340F2B"/>
    <w:rsid w:val="0034526E"/>
    <w:rsid w:val="00347E15"/>
    <w:rsid w:val="00350EC4"/>
    <w:rsid w:val="0035195A"/>
    <w:rsid w:val="003540A1"/>
    <w:rsid w:val="00355575"/>
    <w:rsid w:val="003576DD"/>
    <w:rsid w:val="003608B1"/>
    <w:rsid w:val="0036116F"/>
    <w:rsid w:val="00362FD7"/>
    <w:rsid w:val="00363413"/>
    <w:rsid w:val="00366D82"/>
    <w:rsid w:val="0037163D"/>
    <w:rsid w:val="00376F54"/>
    <w:rsid w:val="003770AD"/>
    <w:rsid w:val="00377F1F"/>
    <w:rsid w:val="00381615"/>
    <w:rsid w:val="0038789E"/>
    <w:rsid w:val="00395039"/>
    <w:rsid w:val="0039564E"/>
    <w:rsid w:val="00396BEC"/>
    <w:rsid w:val="003A1EAB"/>
    <w:rsid w:val="003A225E"/>
    <w:rsid w:val="003B349E"/>
    <w:rsid w:val="003B5B37"/>
    <w:rsid w:val="003B5B7B"/>
    <w:rsid w:val="003B5FA3"/>
    <w:rsid w:val="003B6DEB"/>
    <w:rsid w:val="003C5F16"/>
    <w:rsid w:val="003C7D7C"/>
    <w:rsid w:val="003D3A75"/>
    <w:rsid w:val="003D4788"/>
    <w:rsid w:val="003D5B0D"/>
    <w:rsid w:val="003E3F92"/>
    <w:rsid w:val="003F0858"/>
    <w:rsid w:val="003F224C"/>
    <w:rsid w:val="003F70BE"/>
    <w:rsid w:val="003F7263"/>
    <w:rsid w:val="00400E60"/>
    <w:rsid w:val="00403529"/>
    <w:rsid w:val="004056C1"/>
    <w:rsid w:val="00411DD3"/>
    <w:rsid w:val="00412F2F"/>
    <w:rsid w:val="0041630B"/>
    <w:rsid w:val="004175E8"/>
    <w:rsid w:val="0042008E"/>
    <w:rsid w:val="00422C21"/>
    <w:rsid w:val="0042422D"/>
    <w:rsid w:val="00424351"/>
    <w:rsid w:val="00430F40"/>
    <w:rsid w:val="00433543"/>
    <w:rsid w:val="00433883"/>
    <w:rsid w:val="00435289"/>
    <w:rsid w:val="00436FF7"/>
    <w:rsid w:val="004519FD"/>
    <w:rsid w:val="00455026"/>
    <w:rsid w:val="00455D96"/>
    <w:rsid w:val="004616D5"/>
    <w:rsid w:val="00463CDA"/>
    <w:rsid w:val="004643AB"/>
    <w:rsid w:val="0046649F"/>
    <w:rsid w:val="00472874"/>
    <w:rsid w:val="004729C8"/>
    <w:rsid w:val="004752F3"/>
    <w:rsid w:val="004760E9"/>
    <w:rsid w:val="00476A56"/>
    <w:rsid w:val="00477073"/>
    <w:rsid w:val="00477E39"/>
    <w:rsid w:val="004803AC"/>
    <w:rsid w:val="004820EB"/>
    <w:rsid w:val="004853F7"/>
    <w:rsid w:val="004878F6"/>
    <w:rsid w:val="0049098E"/>
    <w:rsid w:val="00493865"/>
    <w:rsid w:val="0049591B"/>
    <w:rsid w:val="004A1E0F"/>
    <w:rsid w:val="004A28DF"/>
    <w:rsid w:val="004B6156"/>
    <w:rsid w:val="004C04E2"/>
    <w:rsid w:val="004C58A3"/>
    <w:rsid w:val="004D051F"/>
    <w:rsid w:val="004D129A"/>
    <w:rsid w:val="004D3022"/>
    <w:rsid w:val="004D54B4"/>
    <w:rsid w:val="004E368A"/>
    <w:rsid w:val="004F0EC5"/>
    <w:rsid w:val="004F2A3F"/>
    <w:rsid w:val="004F32A7"/>
    <w:rsid w:val="004F54CE"/>
    <w:rsid w:val="005007D3"/>
    <w:rsid w:val="005013FF"/>
    <w:rsid w:val="005015F2"/>
    <w:rsid w:val="00504E29"/>
    <w:rsid w:val="0050783B"/>
    <w:rsid w:val="00513AE5"/>
    <w:rsid w:val="00513CD2"/>
    <w:rsid w:val="00514162"/>
    <w:rsid w:val="00521356"/>
    <w:rsid w:val="00521CAC"/>
    <w:rsid w:val="00524B23"/>
    <w:rsid w:val="00527989"/>
    <w:rsid w:val="00531FAF"/>
    <w:rsid w:val="00532496"/>
    <w:rsid w:val="0053723D"/>
    <w:rsid w:val="00537584"/>
    <w:rsid w:val="00540AB8"/>
    <w:rsid w:val="00540ACC"/>
    <w:rsid w:val="005443A3"/>
    <w:rsid w:val="00547ED7"/>
    <w:rsid w:val="00557119"/>
    <w:rsid w:val="00557DD8"/>
    <w:rsid w:val="0056167D"/>
    <w:rsid w:val="00563E61"/>
    <w:rsid w:val="005670CD"/>
    <w:rsid w:val="005750D9"/>
    <w:rsid w:val="00576ED4"/>
    <w:rsid w:val="0058081E"/>
    <w:rsid w:val="005837ED"/>
    <w:rsid w:val="005840A5"/>
    <w:rsid w:val="00585570"/>
    <w:rsid w:val="005857CD"/>
    <w:rsid w:val="0058628C"/>
    <w:rsid w:val="005877D4"/>
    <w:rsid w:val="005932AC"/>
    <w:rsid w:val="00596B96"/>
    <w:rsid w:val="005A0C49"/>
    <w:rsid w:val="005A3280"/>
    <w:rsid w:val="005A369A"/>
    <w:rsid w:val="005A59D6"/>
    <w:rsid w:val="005B39C7"/>
    <w:rsid w:val="005B6ADB"/>
    <w:rsid w:val="005C091A"/>
    <w:rsid w:val="005C2E20"/>
    <w:rsid w:val="005C4C66"/>
    <w:rsid w:val="005C7FC9"/>
    <w:rsid w:val="005D215B"/>
    <w:rsid w:val="005D3187"/>
    <w:rsid w:val="005D3F2D"/>
    <w:rsid w:val="005E0FF9"/>
    <w:rsid w:val="005E3748"/>
    <w:rsid w:val="005E723B"/>
    <w:rsid w:val="005E7AEE"/>
    <w:rsid w:val="005F09D9"/>
    <w:rsid w:val="005F4455"/>
    <w:rsid w:val="005F4A88"/>
    <w:rsid w:val="005F564A"/>
    <w:rsid w:val="005F769C"/>
    <w:rsid w:val="00613F9A"/>
    <w:rsid w:val="00614A31"/>
    <w:rsid w:val="00615169"/>
    <w:rsid w:val="00616C4C"/>
    <w:rsid w:val="00623C06"/>
    <w:rsid w:val="006265D3"/>
    <w:rsid w:val="00626870"/>
    <w:rsid w:val="00630CDE"/>
    <w:rsid w:val="00630E74"/>
    <w:rsid w:val="00636EC9"/>
    <w:rsid w:val="00640158"/>
    <w:rsid w:val="00642344"/>
    <w:rsid w:val="00646C85"/>
    <w:rsid w:val="006477D1"/>
    <w:rsid w:val="00653FE0"/>
    <w:rsid w:val="006551C0"/>
    <w:rsid w:val="00656A92"/>
    <w:rsid w:val="00656F25"/>
    <w:rsid w:val="00661189"/>
    <w:rsid w:val="00671B4E"/>
    <w:rsid w:val="006729FD"/>
    <w:rsid w:val="006744DB"/>
    <w:rsid w:val="00674780"/>
    <w:rsid w:val="00674E1D"/>
    <w:rsid w:val="006765C1"/>
    <w:rsid w:val="00685651"/>
    <w:rsid w:val="00687E6F"/>
    <w:rsid w:val="00691ED7"/>
    <w:rsid w:val="0069475A"/>
    <w:rsid w:val="006A0E05"/>
    <w:rsid w:val="006A4C91"/>
    <w:rsid w:val="006A655E"/>
    <w:rsid w:val="006B34EB"/>
    <w:rsid w:val="006B3FA4"/>
    <w:rsid w:val="006B4620"/>
    <w:rsid w:val="006B4A50"/>
    <w:rsid w:val="006C330C"/>
    <w:rsid w:val="006C372D"/>
    <w:rsid w:val="006C4E24"/>
    <w:rsid w:val="006C61E3"/>
    <w:rsid w:val="006C679F"/>
    <w:rsid w:val="006C7DEF"/>
    <w:rsid w:val="006D0E64"/>
    <w:rsid w:val="006D1EAD"/>
    <w:rsid w:val="006D2181"/>
    <w:rsid w:val="006D47E9"/>
    <w:rsid w:val="006D4E80"/>
    <w:rsid w:val="006D65BC"/>
    <w:rsid w:val="006D6D50"/>
    <w:rsid w:val="006E035F"/>
    <w:rsid w:val="006E0F19"/>
    <w:rsid w:val="006E45F5"/>
    <w:rsid w:val="006F2CF3"/>
    <w:rsid w:val="00701BEF"/>
    <w:rsid w:val="007171D1"/>
    <w:rsid w:val="007173FC"/>
    <w:rsid w:val="0072330B"/>
    <w:rsid w:val="0072450A"/>
    <w:rsid w:val="00724820"/>
    <w:rsid w:val="00726171"/>
    <w:rsid w:val="007355E0"/>
    <w:rsid w:val="007421F1"/>
    <w:rsid w:val="00744B22"/>
    <w:rsid w:val="007456BB"/>
    <w:rsid w:val="00746342"/>
    <w:rsid w:val="00751A0A"/>
    <w:rsid w:val="007538CC"/>
    <w:rsid w:val="00754006"/>
    <w:rsid w:val="007552B0"/>
    <w:rsid w:val="007603DC"/>
    <w:rsid w:val="00761D1E"/>
    <w:rsid w:val="0076245B"/>
    <w:rsid w:val="007657D4"/>
    <w:rsid w:val="0077214B"/>
    <w:rsid w:val="00777626"/>
    <w:rsid w:val="0077795E"/>
    <w:rsid w:val="00781257"/>
    <w:rsid w:val="00782810"/>
    <w:rsid w:val="00787673"/>
    <w:rsid w:val="007879DC"/>
    <w:rsid w:val="007970A4"/>
    <w:rsid w:val="007A350F"/>
    <w:rsid w:val="007A5B08"/>
    <w:rsid w:val="007B2498"/>
    <w:rsid w:val="007B6327"/>
    <w:rsid w:val="007C207D"/>
    <w:rsid w:val="007D1497"/>
    <w:rsid w:val="007D5B46"/>
    <w:rsid w:val="007E030D"/>
    <w:rsid w:val="007E1E12"/>
    <w:rsid w:val="007E2D0D"/>
    <w:rsid w:val="007E3013"/>
    <w:rsid w:val="007E354D"/>
    <w:rsid w:val="007E47FC"/>
    <w:rsid w:val="007E6A4A"/>
    <w:rsid w:val="007E6A72"/>
    <w:rsid w:val="007E7B53"/>
    <w:rsid w:val="007E7C00"/>
    <w:rsid w:val="007F6184"/>
    <w:rsid w:val="007F61A4"/>
    <w:rsid w:val="007F61C6"/>
    <w:rsid w:val="008003D9"/>
    <w:rsid w:val="008006BA"/>
    <w:rsid w:val="00810C9D"/>
    <w:rsid w:val="00813DA6"/>
    <w:rsid w:val="008166E2"/>
    <w:rsid w:val="00821695"/>
    <w:rsid w:val="008228D2"/>
    <w:rsid w:val="00832887"/>
    <w:rsid w:val="0083590B"/>
    <w:rsid w:val="00841201"/>
    <w:rsid w:val="008446B5"/>
    <w:rsid w:val="00852375"/>
    <w:rsid w:val="00853FAA"/>
    <w:rsid w:val="008557D4"/>
    <w:rsid w:val="008559A3"/>
    <w:rsid w:val="00856E2C"/>
    <w:rsid w:val="00861927"/>
    <w:rsid w:val="00861C3C"/>
    <w:rsid w:val="008624B7"/>
    <w:rsid w:val="00867617"/>
    <w:rsid w:val="008709CF"/>
    <w:rsid w:val="008714FB"/>
    <w:rsid w:val="00871665"/>
    <w:rsid w:val="008747D8"/>
    <w:rsid w:val="00876428"/>
    <w:rsid w:val="00882893"/>
    <w:rsid w:val="00884040"/>
    <w:rsid w:val="00885164"/>
    <w:rsid w:val="00885F51"/>
    <w:rsid w:val="00887365"/>
    <w:rsid w:val="0089077A"/>
    <w:rsid w:val="008943F9"/>
    <w:rsid w:val="008975D7"/>
    <w:rsid w:val="008A20D1"/>
    <w:rsid w:val="008A5102"/>
    <w:rsid w:val="008A58D1"/>
    <w:rsid w:val="008B0A43"/>
    <w:rsid w:val="008B732B"/>
    <w:rsid w:val="008C1AB9"/>
    <w:rsid w:val="008D1A18"/>
    <w:rsid w:val="008D56DF"/>
    <w:rsid w:val="008F5475"/>
    <w:rsid w:val="008F7058"/>
    <w:rsid w:val="008F7416"/>
    <w:rsid w:val="00902C2C"/>
    <w:rsid w:val="00902FC3"/>
    <w:rsid w:val="00913563"/>
    <w:rsid w:val="00916BA7"/>
    <w:rsid w:val="00922E7E"/>
    <w:rsid w:val="00923FEF"/>
    <w:rsid w:val="00925865"/>
    <w:rsid w:val="009315D4"/>
    <w:rsid w:val="00933CDF"/>
    <w:rsid w:val="00934FCB"/>
    <w:rsid w:val="00936A17"/>
    <w:rsid w:val="0094035C"/>
    <w:rsid w:val="0094311D"/>
    <w:rsid w:val="00945948"/>
    <w:rsid w:val="00945C7A"/>
    <w:rsid w:val="00956155"/>
    <w:rsid w:val="00956A49"/>
    <w:rsid w:val="0096078A"/>
    <w:rsid w:val="00975C39"/>
    <w:rsid w:val="00980182"/>
    <w:rsid w:val="0098091B"/>
    <w:rsid w:val="00984B50"/>
    <w:rsid w:val="009871CB"/>
    <w:rsid w:val="00995DAB"/>
    <w:rsid w:val="009A149F"/>
    <w:rsid w:val="009A51C6"/>
    <w:rsid w:val="009A5B17"/>
    <w:rsid w:val="009B3D39"/>
    <w:rsid w:val="009C05EA"/>
    <w:rsid w:val="009C1565"/>
    <w:rsid w:val="009C24E9"/>
    <w:rsid w:val="009C3D8C"/>
    <w:rsid w:val="009C402B"/>
    <w:rsid w:val="009C4B39"/>
    <w:rsid w:val="009D40C6"/>
    <w:rsid w:val="009D7B3D"/>
    <w:rsid w:val="009E1C4C"/>
    <w:rsid w:val="009E616F"/>
    <w:rsid w:val="009E72A4"/>
    <w:rsid w:val="009E7A51"/>
    <w:rsid w:val="009F36BB"/>
    <w:rsid w:val="009F3F4B"/>
    <w:rsid w:val="009F404B"/>
    <w:rsid w:val="00A04EF2"/>
    <w:rsid w:val="00A07520"/>
    <w:rsid w:val="00A10CD9"/>
    <w:rsid w:val="00A1188B"/>
    <w:rsid w:val="00A125E4"/>
    <w:rsid w:val="00A202CC"/>
    <w:rsid w:val="00A2337D"/>
    <w:rsid w:val="00A24269"/>
    <w:rsid w:val="00A27BCD"/>
    <w:rsid w:val="00A30D83"/>
    <w:rsid w:val="00A32D8D"/>
    <w:rsid w:val="00A33CE6"/>
    <w:rsid w:val="00A36361"/>
    <w:rsid w:val="00A36B45"/>
    <w:rsid w:val="00A37296"/>
    <w:rsid w:val="00A41856"/>
    <w:rsid w:val="00A41AEB"/>
    <w:rsid w:val="00A45492"/>
    <w:rsid w:val="00A45A3D"/>
    <w:rsid w:val="00A46A7E"/>
    <w:rsid w:val="00A50FB1"/>
    <w:rsid w:val="00A517CD"/>
    <w:rsid w:val="00A5217F"/>
    <w:rsid w:val="00A529F5"/>
    <w:rsid w:val="00A52B43"/>
    <w:rsid w:val="00A5391A"/>
    <w:rsid w:val="00A55EA1"/>
    <w:rsid w:val="00A6086A"/>
    <w:rsid w:val="00A638D7"/>
    <w:rsid w:val="00A672CA"/>
    <w:rsid w:val="00A72343"/>
    <w:rsid w:val="00A76B98"/>
    <w:rsid w:val="00A80D88"/>
    <w:rsid w:val="00A81B88"/>
    <w:rsid w:val="00A839CB"/>
    <w:rsid w:val="00A916DC"/>
    <w:rsid w:val="00A9417F"/>
    <w:rsid w:val="00AA72C7"/>
    <w:rsid w:val="00AB1E8B"/>
    <w:rsid w:val="00AB22F5"/>
    <w:rsid w:val="00AB406F"/>
    <w:rsid w:val="00AB461A"/>
    <w:rsid w:val="00AC0667"/>
    <w:rsid w:val="00AC7D6B"/>
    <w:rsid w:val="00AD77D5"/>
    <w:rsid w:val="00AE1697"/>
    <w:rsid w:val="00AE24AD"/>
    <w:rsid w:val="00AE2734"/>
    <w:rsid w:val="00AE6343"/>
    <w:rsid w:val="00AF2C7E"/>
    <w:rsid w:val="00AF5CBE"/>
    <w:rsid w:val="00B016D3"/>
    <w:rsid w:val="00B01B80"/>
    <w:rsid w:val="00B02DAC"/>
    <w:rsid w:val="00B043D8"/>
    <w:rsid w:val="00B07987"/>
    <w:rsid w:val="00B12FE4"/>
    <w:rsid w:val="00B15988"/>
    <w:rsid w:val="00B16102"/>
    <w:rsid w:val="00B16A27"/>
    <w:rsid w:val="00B208DE"/>
    <w:rsid w:val="00B22301"/>
    <w:rsid w:val="00B237C2"/>
    <w:rsid w:val="00B2454E"/>
    <w:rsid w:val="00B3060A"/>
    <w:rsid w:val="00B34549"/>
    <w:rsid w:val="00B35937"/>
    <w:rsid w:val="00B35F51"/>
    <w:rsid w:val="00B37936"/>
    <w:rsid w:val="00B37F9E"/>
    <w:rsid w:val="00B41F91"/>
    <w:rsid w:val="00B437FA"/>
    <w:rsid w:val="00B521FC"/>
    <w:rsid w:val="00B53903"/>
    <w:rsid w:val="00B560A1"/>
    <w:rsid w:val="00B63F8E"/>
    <w:rsid w:val="00B64276"/>
    <w:rsid w:val="00B653A1"/>
    <w:rsid w:val="00B72124"/>
    <w:rsid w:val="00B73761"/>
    <w:rsid w:val="00B77CF0"/>
    <w:rsid w:val="00B81370"/>
    <w:rsid w:val="00B81AE8"/>
    <w:rsid w:val="00B82588"/>
    <w:rsid w:val="00B83E02"/>
    <w:rsid w:val="00B85B98"/>
    <w:rsid w:val="00B8712B"/>
    <w:rsid w:val="00B904BD"/>
    <w:rsid w:val="00B91F57"/>
    <w:rsid w:val="00B92E6D"/>
    <w:rsid w:val="00BA064A"/>
    <w:rsid w:val="00BA1F97"/>
    <w:rsid w:val="00BA2D3A"/>
    <w:rsid w:val="00BA66F5"/>
    <w:rsid w:val="00BB309B"/>
    <w:rsid w:val="00BB4BB7"/>
    <w:rsid w:val="00BB5C3D"/>
    <w:rsid w:val="00BC1664"/>
    <w:rsid w:val="00BD0130"/>
    <w:rsid w:val="00BD0DE0"/>
    <w:rsid w:val="00BD462A"/>
    <w:rsid w:val="00BE01F5"/>
    <w:rsid w:val="00BE0A64"/>
    <w:rsid w:val="00BE411B"/>
    <w:rsid w:val="00BE7FD2"/>
    <w:rsid w:val="00BF02E6"/>
    <w:rsid w:val="00BF0B8C"/>
    <w:rsid w:val="00BF102B"/>
    <w:rsid w:val="00C00837"/>
    <w:rsid w:val="00C036F2"/>
    <w:rsid w:val="00C05DB2"/>
    <w:rsid w:val="00C11DA7"/>
    <w:rsid w:val="00C159CD"/>
    <w:rsid w:val="00C15B29"/>
    <w:rsid w:val="00C218C1"/>
    <w:rsid w:val="00C23487"/>
    <w:rsid w:val="00C239C2"/>
    <w:rsid w:val="00C24662"/>
    <w:rsid w:val="00C3271C"/>
    <w:rsid w:val="00C36695"/>
    <w:rsid w:val="00C3787F"/>
    <w:rsid w:val="00C40891"/>
    <w:rsid w:val="00C40F9F"/>
    <w:rsid w:val="00C40FF6"/>
    <w:rsid w:val="00C42455"/>
    <w:rsid w:val="00C5220D"/>
    <w:rsid w:val="00C52581"/>
    <w:rsid w:val="00C526FA"/>
    <w:rsid w:val="00C528BA"/>
    <w:rsid w:val="00C5574A"/>
    <w:rsid w:val="00C564CD"/>
    <w:rsid w:val="00C5702A"/>
    <w:rsid w:val="00C659FA"/>
    <w:rsid w:val="00C65BA7"/>
    <w:rsid w:val="00C74840"/>
    <w:rsid w:val="00C74EB3"/>
    <w:rsid w:val="00C756D4"/>
    <w:rsid w:val="00C773C0"/>
    <w:rsid w:val="00C864DA"/>
    <w:rsid w:val="00C900E4"/>
    <w:rsid w:val="00C92F4F"/>
    <w:rsid w:val="00C94F42"/>
    <w:rsid w:val="00C96D65"/>
    <w:rsid w:val="00CA2A1E"/>
    <w:rsid w:val="00CA5E82"/>
    <w:rsid w:val="00CB3DC6"/>
    <w:rsid w:val="00CB4876"/>
    <w:rsid w:val="00CB5470"/>
    <w:rsid w:val="00CC0B10"/>
    <w:rsid w:val="00CC3A70"/>
    <w:rsid w:val="00CD10DE"/>
    <w:rsid w:val="00CD3FC4"/>
    <w:rsid w:val="00CD6308"/>
    <w:rsid w:val="00CD6D4D"/>
    <w:rsid w:val="00CE10E9"/>
    <w:rsid w:val="00CE29C7"/>
    <w:rsid w:val="00CE3914"/>
    <w:rsid w:val="00CE59AA"/>
    <w:rsid w:val="00CF0FBD"/>
    <w:rsid w:val="00CF2180"/>
    <w:rsid w:val="00D02349"/>
    <w:rsid w:val="00D05B31"/>
    <w:rsid w:val="00D11CBC"/>
    <w:rsid w:val="00D161AD"/>
    <w:rsid w:val="00D16761"/>
    <w:rsid w:val="00D22AF5"/>
    <w:rsid w:val="00D23881"/>
    <w:rsid w:val="00D303A6"/>
    <w:rsid w:val="00D37326"/>
    <w:rsid w:val="00D4228A"/>
    <w:rsid w:val="00D44124"/>
    <w:rsid w:val="00D505C3"/>
    <w:rsid w:val="00D50FFE"/>
    <w:rsid w:val="00D52698"/>
    <w:rsid w:val="00D56C7F"/>
    <w:rsid w:val="00D57FF4"/>
    <w:rsid w:val="00D63596"/>
    <w:rsid w:val="00D659C2"/>
    <w:rsid w:val="00D67DF5"/>
    <w:rsid w:val="00D7017F"/>
    <w:rsid w:val="00D84BD5"/>
    <w:rsid w:val="00D86212"/>
    <w:rsid w:val="00D9432E"/>
    <w:rsid w:val="00D953C7"/>
    <w:rsid w:val="00D97BC8"/>
    <w:rsid w:val="00DA089B"/>
    <w:rsid w:val="00DA43A7"/>
    <w:rsid w:val="00DA5C2D"/>
    <w:rsid w:val="00DA70AE"/>
    <w:rsid w:val="00DB08AB"/>
    <w:rsid w:val="00DB5729"/>
    <w:rsid w:val="00DB5AE2"/>
    <w:rsid w:val="00DB6BA7"/>
    <w:rsid w:val="00DB7CBE"/>
    <w:rsid w:val="00DC1F16"/>
    <w:rsid w:val="00DC2314"/>
    <w:rsid w:val="00DC2950"/>
    <w:rsid w:val="00DD3194"/>
    <w:rsid w:val="00DD6002"/>
    <w:rsid w:val="00DE3338"/>
    <w:rsid w:val="00DE352B"/>
    <w:rsid w:val="00DE35C5"/>
    <w:rsid w:val="00DE3CC3"/>
    <w:rsid w:val="00DE70C9"/>
    <w:rsid w:val="00DF1940"/>
    <w:rsid w:val="00E0696B"/>
    <w:rsid w:val="00E07C8D"/>
    <w:rsid w:val="00E1270C"/>
    <w:rsid w:val="00E215A2"/>
    <w:rsid w:val="00E22C6B"/>
    <w:rsid w:val="00E25518"/>
    <w:rsid w:val="00E264E3"/>
    <w:rsid w:val="00E30A82"/>
    <w:rsid w:val="00E3650E"/>
    <w:rsid w:val="00E40748"/>
    <w:rsid w:val="00E443EA"/>
    <w:rsid w:val="00E44928"/>
    <w:rsid w:val="00E44B0B"/>
    <w:rsid w:val="00E4759A"/>
    <w:rsid w:val="00E53BDD"/>
    <w:rsid w:val="00E5576A"/>
    <w:rsid w:val="00E56FB5"/>
    <w:rsid w:val="00E57487"/>
    <w:rsid w:val="00E61368"/>
    <w:rsid w:val="00E62B42"/>
    <w:rsid w:val="00E62D3F"/>
    <w:rsid w:val="00E64279"/>
    <w:rsid w:val="00E73354"/>
    <w:rsid w:val="00E76480"/>
    <w:rsid w:val="00E81066"/>
    <w:rsid w:val="00E822C2"/>
    <w:rsid w:val="00E83DD2"/>
    <w:rsid w:val="00E9385D"/>
    <w:rsid w:val="00E93877"/>
    <w:rsid w:val="00EA21A5"/>
    <w:rsid w:val="00EA2347"/>
    <w:rsid w:val="00EA25FC"/>
    <w:rsid w:val="00EA5D29"/>
    <w:rsid w:val="00EA7160"/>
    <w:rsid w:val="00EA7FEA"/>
    <w:rsid w:val="00EB1035"/>
    <w:rsid w:val="00EB5231"/>
    <w:rsid w:val="00EB7C81"/>
    <w:rsid w:val="00EC135A"/>
    <w:rsid w:val="00EC3359"/>
    <w:rsid w:val="00EC3C96"/>
    <w:rsid w:val="00EC503D"/>
    <w:rsid w:val="00EC6330"/>
    <w:rsid w:val="00ED0DAA"/>
    <w:rsid w:val="00ED2A68"/>
    <w:rsid w:val="00ED5369"/>
    <w:rsid w:val="00ED64D0"/>
    <w:rsid w:val="00ED7F9F"/>
    <w:rsid w:val="00EE2011"/>
    <w:rsid w:val="00EE7021"/>
    <w:rsid w:val="00EF0BBF"/>
    <w:rsid w:val="00EF49F2"/>
    <w:rsid w:val="00EF701E"/>
    <w:rsid w:val="00F00F3F"/>
    <w:rsid w:val="00F04037"/>
    <w:rsid w:val="00F041F2"/>
    <w:rsid w:val="00F0447C"/>
    <w:rsid w:val="00F04BEB"/>
    <w:rsid w:val="00F06440"/>
    <w:rsid w:val="00F10E14"/>
    <w:rsid w:val="00F12854"/>
    <w:rsid w:val="00F13009"/>
    <w:rsid w:val="00F130F5"/>
    <w:rsid w:val="00F15ADE"/>
    <w:rsid w:val="00F162D9"/>
    <w:rsid w:val="00F17200"/>
    <w:rsid w:val="00F204A8"/>
    <w:rsid w:val="00F24794"/>
    <w:rsid w:val="00F2526B"/>
    <w:rsid w:val="00F30FC7"/>
    <w:rsid w:val="00F3676B"/>
    <w:rsid w:val="00F42EBC"/>
    <w:rsid w:val="00F43FF4"/>
    <w:rsid w:val="00F45D56"/>
    <w:rsid w:val="00F46CF2"/>
    <w:rsid w:val="00F47816"/>
    <w:rsid w:val="00F47D90"/>
    <w:rsid w:val="00F50996"/>
    <w:rsid w:val="00F54704"/>
    <w:rsid w:val="00F56E98"/>
    <w:rsid w:val="00F622AC"/>
    <w:rsid w:val="00F63645"/>
    <w:rsid w:val="00F64569"/>
    <w:rsid w:val="00F77BAA"/>
    <w:rsid w:val="00F80213"/>
    <w:rsid w:val="00F82C07"/>
    <w:rsid w:val="00F82FCE"/>
    <w:rsid w:val="00F83712"/>
    <w:rsid w:val="00F83B46"/>
    <w:rsid w:val="00F8704D"/>
    <w:rsid w:val="00F91B09"/>
    <w:rsid w:val="00F967BF"/>
    <w:rsid w:val="00FA026C"/>
    <w:rsid w:val="00FA3CAF"/>
    <w:rsid w:val="00FA447D"/>
    <w:rsid w:val="00FA7F7F"/>
    <w:rsid w:val="00FC1674"/>
    <w:rsid w:val="00FC375D"/>
    <w:rsid w:val="00FC388B"/>
    <w:rsid w:val="00FC4D6B"/>
    <w:rsid w:val="00FD3259"/>
    <w:rsid w:val="00FE0915"/>
    <w:rsid w:val="00FE3120"/>
    <w:rsid w:val="00FE3C7F"/>
    <w:rsid w:val="00FE4313"/>
    <w:rsid w:val="00FE5E0C"/>
    <w:rsid w:val="00FF2B84"/>
    <w:rsid w:val="00FF54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42F44"/>
  <w15:docId w15:val="{66D76AB0-FBD3-4E57-9CE9-C252D4FBB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Заголовок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 w:type="table" w:customStyle="1" w:styleId="1a">
    <w:name w:val="Сетка таблицы1"/>
    <w:basedOn w:val="a4"/>
    <w:next w:val="ab"/>
    <w:uiPriority w:val="59"/>
    <w:rsid w:val="00FF54C3"/>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tyle2"/>
    <w:qFormat/>
    <w:rsid w:val="00C3271C"/>
    <w:pPr>
      <w:ind w:firstLine="0"/>
    </w:pPr>
    <w:rPr>
      <w:rFonts w:ascii="Courier New" w:hAnsi="Courier New" w:cs="Courier New"/>
      <w:b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124154822">
      <w:bodyDiv w:val="1"/>
      <w:marLeft w:val="0"/>
      <w:marRight w:val="0"/>
      <w:marTop w:val="0"/>
      <w:marBottom w:val="0"/>
      <w:divBdr>
        <w:top w:val="none" w:sz="0" w:space="0" w:color="auto"/>
        <w:left w:val="none" w:sz="0" w:space="0" w:color="auto"/>
        <w:bottom w:val="none" w:sz="0" w:space="0" w:color="auto"/>
        <w:right w:val="none" w:sz="0" w:space="0" w:color="auto"/>
      </w:divBdr>
    </w:div>
    <w:div w:id="161743301">
      <w:bodyDiv w:val="1"/>
      <w:marLeft w:val="0"/>
      <w:marRight w:val="0"/>
      <w:marTop w:val="0"/>
      <w:marBottom w:val="0"/>
      <w:divBdr>
        <w:top w:val="none" w:sz="0" w:space="0" w:color="auto"/>
        <w:left w:val="none" w:sz="0" w:space="0" w:color="auto"/>
        <w:bottom w:val="none" w:sz="0" w:space="0" w:color="auto"/>
        <w:right w:val="none" w:sz="0" w:space="0" w:color="auto"/>
      </w:divBdr>
    </w:div>
    <w:div w:id="221186169">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44651587">
      <w:bodyDiv w:val="1"/>
      <w:marLeft w:val="0"/>
      <w:marRight w:val="0"/>
      <w:marTop w:val="0"/>
      <w:marBottom w:val="0"/>
      <w:divBdr>
        <w:top w:val="none" w:sz="0" w:space="0" w:color="auto"/>
        <w:left w:val="none" w:sz="0" w:space="0" w:color="auto"/>
        <w:bottom w:val="none" w:sz="0" w:space="0" w:color="auto"/>
        <w:right w:val="none" w:sz="0" w:space="0" w:color="auto"/>
      </w:divBdr>
    </w:div>
    <w:div w:id="2718634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81245948">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08649410">
      <w:bodyDiv w:val="1"/>
      <w:marLeft w:val="0"/>
      <w:marRight w:val="0"/>
      <w:marTop w:val="0"/>
      <w:marBottom w:val="0"/>
      <w:divBdr>
        <w:top w:val="none" w:sz="0" w:space="0" w:color="auto"/>
        <w:left w:val="none" w:sz="0" w:space="0" w:color="auto"/>
        <w:bottom w:val="none" w:sz="0" w:space="0" w:color="auto"/>
        <w:right w:val="none" w:sz="0" w:space="0" w:color="auto"/>
      </w:divBdr>
    </w:div>
    <w:div w:id="417337166">
      <w:bodyDiv w:val="1"/>
      <w:marLeft w:val="0"/>
      <w:marRight w:val="0"/>
      <w:marTop w:val="0"/>
      <w:marBottom w:val="0"/>
      <w:divBdr>
        <w:top w:val="none" w:sz="0" w:space="0" w:color="auto"/>
        <w:left w:val="none" w:sz="0" w:space="0" w:color="auto"/>
        <w:bottom w:val="none" w:sz="0" w:space="0" w:color="auto"/>
        <w:right w:val="none" w:sz="0" w:space="0" w:color="auto"/>
      </w:divBdr>
    </w:div>
    <w:div w:id="428619737">
      <w:bodyDiv w:val="1"/>
      <w:marLeft w:val="0"/>
      <w:marRight w:val="0"/>
      <w:marTop w:val="0"/>
      <w:marBottom w:val="0"/>
      <w:divBdr>
        <w:top w:val="none" w:sz="0" w:space="0" w:color="auto"/>
        <w:left w:val="none" w:sz="0" w:space="0" w:color="auto"/>
        <w:bottom w:val="none" w:sz="0" w:space="0" w:color="auto"/>
        <w:right w:val="none" w:sz="0" w:space="0" w:color="auto"/>
      </w:divBdr>
    </w:div>
    <w:div w:id="436486256">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447742361">
      <w:bodyDiv w:val="1"/>
      <w:marLeft w:val="0"/>
      <w:marRight w:val="0"/>
      <w:marTop w:val="0"/>
      <w:marBottom w:val="0"/>
      <w:divBdr>
        <w:top w:val="none" w:sz="0" w:space="0" w:color="auto"/>
        <w:left w:val="none" w:sz="0" w:space="0" w:color="auto"/>
        <w:bottom w:val="none" w:sz="0" w:space="0" w:color="auto"/>
        <w:right w:val="none" w:sz="0" w:space="0" w:color="auto"/>
      </w:divBdr>
    </w:div>
    <w:div w:id="492649600">
      <w:bodyDiv w:val="1"/>
      <w:marLeft w:val="0"/>
      <w:marRight w:val="0"/>
      <w:marTop w:val="0"/>
      <w:marBottom w:val="0"/>
      <w:divBdr>
        <w:top w:val="none" w:sz="0" w:space="0" w:color="auto"/>
        <w:left w:val="none" w:sz="0" w:space="0" w:color="auto"/>
        <w:bottom w:val="none" w:sz="0" w:space="0" w:color="auto"/>
        <w:right w:val="none" w:sz="0" w:space="0" w:color="auto"/>
      </w:divBdr>
    </w:div>
    <w:div w:id="552544116">
      <w:bodyDiv w:val="1"/>
      <w:marLeft w:val="0"/>
      <w:marRight w:val="0"/>
      <w:marTop w:val="0"/>
      <w:marBottom w:val="0"/>
      <w:divBdr>
        <w:top w:val="none" w:sz="0" w:space="0" w:color="auto"/>
        <w:left w:val="none" w:sz="0" w:space="0" w:color="auto"/>
        <w:bottom w:val="none" w:sz="0" w:space="0" w:color="auto"/>
        <w:right w:val="none" w:sz="0" w:space="0" w:color="auto"/>
      </w:divBdr>
    </w:div>
    <w:div w:id="559563583">
      <w:bodyDiv w:val="1"/>
      <w:marLeft w:val="0"/>
      <w:marRight w:val="0"/>
      <w:marTop w:val="0"/>
      <w:marBottom w:val="0"/>
      <w:divBdr>
        <w:top w:val="none" w:sz="0" w:space="0" w:color="auto"/>
        <w:left w:val="none" w:sz="0" w:space="0" w:color="auto"/>
        <w:bottom w:val="none" w:sz="0" w:space="0" w:color="auto"/>
        <w:right w:val="none" w:sz="0" w:space="0" w:color="auto"/>
      </w:divBdr>
    </w:div>
    <w:div w:id="581645873">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593514916">
      <w:bodyDiv w:val="1"/>
      <w:marLeft w:val="0"/>
      <w:marRight w:val="0"/>
      <w:marTop w:val="0"/>
      <w:marBottom w:val="0"/>
      <w:divBdr>
        <w:top w:val="none" w:sz="0" w:space="0" w:color="auto"/>
        <w:left w:val="none" w:sz="0" w:space="0" w:color="auto"/>
        <w:bottom w:val="none" w:sz="0" w:space="0" w:color="auto"/>
        <w:right w:val="none" w:sz="0" w:space="0" w:color="auto"/>
      </w:divBdr>
    </w:div>
    <w:div w:id="603656154">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15794442">
      <w:bodyDiv w:val="1"/>
      <w:marLeft w:val="0"/>
      <w:marRight w:val="0"/>
      <w:marTop w:val="0"/>
      <w:marBottom w:val="0"/>
      <w:divBdr>
        <w:top w:val="none" w:sz="0" w:space="0" w:color="auto"/>
        <w:left w:val="none" w:sz="0" w:space="0" w:color="auto"/>
        <w:bottom w:val="none" w:sz="0" w:space="0" w:color="auto"/>
        <w:right w:val="none" w:sz="0" w:space="0" w:color="auto"/>
      </w:divBdr>
    </w:div>
    <w:div w:id="646667527">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2777031">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85208389">
      <w:bodyDiv w:val="1"/>
      <w:marLeft w:val="0"/>
      <w:marRight w:val="0"/>
      <w:marTop w:val="0"/>
      <w:marBottom w:val="0"/>
      <w:divBdr>
        <w:top w:val="none" w:sz="0" w:space="0" w:color="auto"/>
        <w:left w:val="none" w:sz="0" w:space="0" w:color="auto"/>
        <w:bottom w:val="none" w:sz="0" w:space="0" w:color="auto"/>
        <w:right w:val="none" w:sz="0" w:space="0" w:color="auto"/>
      </w:divBdr>
    </w:div>
    <w:div w:id="694159539">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763303059">
      <w:bodyDiv w:val="1"/>
      <w:marLeft w:val="0"/>
      <w:marRight w:val="0"/>
      <w:marTop w:val="0"/>
      <w:marBottom w:val="0"/>
      <w:divBdr>
        <w:top w:val="none" w:sz="0" w:space="0" w:color="auto"/>
        <w:left w:val="none" w:sz="0" w:space="0" w:color="auto"/>
        <w:bottom w:val="none" w:sz="0" w:space="0" w:color="auto"/>
        <w:right w:val="none" w:sz="0" w:space="0" w:color="auto"/>
      </w:divBdr>
    </w:div>
    <w:div w:id="768235086">
      <w:bodyDiv w:val="1"/>
      <w:marLeft w:val="0"/>
      <w:marRight w:val="0"/>
      <w:marTop w:val="0"/>
      <w:marBottom w:val="0"/>
      <w:divBdr>
        <w:top w:val="none" w:sz="0" w:space="0" w:color="auto"/>
        <w:left w:val="none" w:sz="0" w:space="0" w:color="auto"/>
        <w:bottom w:val="none" w:sz="0" w:space="0" w:color="auto"/>
        <w:right w:val="none" w:sz="0" w:space="0" w:color="auto"/>
      </w:divBdr>
    </w:div>
    <w:div w:id="809203643">
      <w:bodyDiv w:val="1"/>
      <w:marLeft w:val="0"/>
      <w:marRight w:val="0"/>
      <w:marTop w:val="0"/>
      <w:marBottom w:val="0"/>
      <w:divBdr>
        <w:top w:val="none" w:sz="0" w:space="0" w:color="auto"/>
        <w:left w:val="none" w:sz="0" w:space="0" w:color="auto"/>
        <w:bottom w:val="none" w:sz="0" w:space="0" w:color="auto"/>
        <w:right w:val="none" w:sz="0" w:space="0" w:color="auto"/>
      </w:divBdr>
    </w:div>
    <w:div w:id="833421682">
      <w:bodyDiv w:val="1"/>
      <w:marLeft w:val="0"/>
      <w:marRight w:val="0"/>
      <w:marTop w:val="0"/>
      <w:marBottom w:val="0"/>
      <w:divBdr>
        <w:top w:val="none" w:sz="0" w:space="0" w:color="auto"/>
        <w:left w:val="none" w:sz="0" w:space="0" w:color="auto"/>
        <w:bottom w:val="none" w:sz="0" w:space="0" w:color="auto"/>
        <w:right w:val="none" w:sz="0" w:space="0" w:color="auto"/>
      </w:divBdr>
    </w:div>
    <w:div w:id="836532825">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940142821">
      <w:bodyDiv w:val="1"/>
      <w:marLeft w:val="0"/>
      <w:marRight w:val="0"/>
      <w:marTop w:val="0"/>
      <w:marBottom w:val="0"/>
      <w:divBdr>
        <w:top w:val="none" w:sz="0" w:space="0" w:color="auto"/>
        <w:left w:val="none" w:sz="0" w:space="0" w:color="auto"/>
        <w:bottom w:val="none" w:sz="0" w:space="0" w:color="auto"/>
        <w:right w:val="none" w:sz="0" w:space="0" w:color="auto"/>
      </w:divBdr>
    </w:div>
    <w:div w:id="972829048">
      <w:bodyDiv w:val="1"/>
      <w:marLeft w:val="0"/>
      <w:marRight w:val="0"/>
      <w:marTop w:val="0"/>
      <w:marBottom w:val="0"/>
      <w:divBdr>
        <w:top w:val="none" w:sz="0" w:space="0" w:color="auto"/>
        <w:left w:val="none" w:sz="0" w:space="0" w:color="auto"/>
        <w:bottom w:val="none" w:sz="0" w:space="0" w:color="auto"/>
        <w:right w:val="none" w:sz="0" w:space="0" w:color="auto"/>
      </w:divBdr>
    </w:div>
    <w:div w:id="980889783">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38772900">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083376729">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04156121">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36410718">
      <w:bodyDiv w:val="1"/>
      <w:marLeft w:val="0"/>
      <w:marRight w:val="0"/>
      <w:marTop w:val="0"/>
      <w:marBottom w:val="0"/>
      <w:divBdr>
        <w:top w:val="none" w:sz="0" w:space="0" w:color="auto"/>
        <w:left w:val="none" w:sz="0" w:space="0" w:color="auto"/>
        <w:bottom w:val="none" w:sz="0" w:space="0" w:color="auto"/>
        <w:right w:val="none" w:sz="0" w:space="0" w:color="auto"/>
      </w:divBdr>
    </w:div>
    <w:div w:id="1152411742">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28034274">
      <w:bodyDiv w:val="1"/>
      <w:marLeft w:val="0"/>
      <w:marRight w:val="0"/>
      <w:marTop w:val="0"/>
      <w:marBottom w:val="0"/>
      <w:divBdr>
        <w:top w:val="none" w:sz="0" w:space="0" w:color="auto"/>
        <w:left w:val="none" w:sz="0" w:space="0" w:color="auto"/>
        <w:bottom w:val="none" w:sz="0" w:space="0" w:color="auto"/>
        <w:right w:val="none" w:sz="0" w:space="0" w:color="auto"/>
      </w:divBdr>
    </w:div>
    <w:div w:id="1241137387">
      <w:bodyDiv w:val="1"/>
      <w:marLeft w:val="0"/>
      <w:marRight w:val="0"/>
      <w:marTop w:val="0"/>
      <w:marBottom w:val="0"/>
      <w:divBdr>
        <w:top w:val="none" w:sz="0" w:space="0" w:color="auto"/>
        <w:left w:val="none" w:sz="0" w:space="0" w:color="auto"/>
        <w:bottom w:val="none" w:sz="0" w:space="0" w:color="auto"/>
        <w:right w:val="none" w:sz="0" w:space="0" w:color="auto"/>
      </w:divBdr>
    </w:div>
    <w:div w:id="1256088055">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00652495">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395276456">
      <w:bodyDiv w:val="1"/>
      <w:marLeft w:val="0"/>
      <w:marRight w:val="0"/>
      <w:marTop w:val="0"/>
      <w:marBottom w:val="0"/>
      <w:divBdr>
        <w:top w:val="none" w:sz="0" w:space="0" w:color="auto"/>
        <w:left w:val="none" w:sz="0" w:space="0" w:color="auto"/>
        <w:bottom w:val="none" w:sz="0" w:space="0" w:color="auto"/>
        <w:right w:val="none" w:sz="0" w:space="0" w:color="auto"/>
      </w:divBdr>
    </w:div>
    <w:div w:id="1396010395">
      <w:bodyDiv w:val="1"/>
      <w:marLeft w:val="0"/>
      <w:marRight w:val="0"/>
      <w:marTop w:val="0"/>
      <w:marBottom w:val="0"/>
      <w:divBdr>
        <w:top w:val="none" w:sz="0" w:space="0" w:color="auto"/>
        <w:left w:val="none" w:sz="0" w:space="0" w:color="auto"/>
        <w:bottom w:val="none" w:sz="0" w:space="0" w:color="auto"/>
        <w:right w:val="none" w:sz="0" w:space="0" w:color="auto"/>
      </w:divBdr>
    </w:div>
    <w:div w:id="1429883042">
      <w:bodyDiv w:val="1"/>
      <w:marLeft w:val="0"/>
      <w:marRight w:val="0"/>
      <w:marTop w:val="0"/>
      <w:marBottom w:val="0"/>
      <w:divBdr>
        <w:top w:val="none" w:sz="0" w:space="0" w:color="auto"/>
        <w:left w:val="none" w:sz="0" w:space="0" w:color="auto"/>
        <w:bottom w:val="none" w:sz="0" w:space="0" w:color="auto"/>
        <w:right w:val="none" w:sz="0" w:space="0" w:color="auto"/>
      </w:divBdr>
    </w:div>
    <w:div w:id="1453398722">
      <w:bodyDiv w:val="1"/>
      <w:marLeft w:val="0"/>
      <w:marRight w:val="0"/>
      <w:marTop w:val="0"/>
      <w:marBottom w:val="0"/>
      <w:divBdr>
        <w:top w:val="none" w:sz="0" w:space="0" w:color="auto"/>
        <w:left w:val="none" w:sz="0" w:space="0" w:color="auto"/>
        <w:bottom w:val="none" w:sz="0" w:space="0" w:color="auto"/>
        <w:right w:val="none" w:sz="0" w:space="0" w:color="auto"/>
      </w:divBdr>
    </w:div>
    <w:div w:id="1463232289">
      <w:bodyDiv w:val="1"/>
      <w:marLeft w:val="0"/>
      <w:marRight w:val="0"/>
      <w:marTop w:val="0"/>
      <w:marBottom w:val="0"/>
      <w:divBdr>
        <w:top w:val="none" w:sz="0" w:space="0" w:color="auto"/>
        <w:left w:val="none" w:sz="0" w:space="0" w:color="auto"/>
        <w:bottom w:val="none" w:sz="0" w:space="0" w:color="auto"/>
        <w:right w:val="none" w:sz="0" w:space="0" w:color="auto"/>
      </w:divBdr>
    </w:div>
    <w:div w:id="1469468180">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06163548">
      <w:bodyDiv w:val="1"/>
      <w:marLeft w:val="0"/>
      <w:marRight w:val="0"/>
      <w:marTop w:val="0"/>
      <w:marBottom w:val="0"/>
      <w:divBdr>
        <w:top w:val="none" w:sz="0" w:space="0" w:color="auto"/>
        <w:left w:val="none" w:sz="0" w:space="0" w:color="auto"/>
        <w:bottom w:val="none" w:sz="0" w:space="0" w:color="auto"/>
        <w:right w:val="none" w:sz="0" w:space="0" w:color="auto"/>
      </w:divBdr>
    </w:div>
    <w:div w:id="1515680538">
      <w:bodyDiv w:val="1"/>
      <w:marLeft w:val="0"/>
      <w:marRight w:val="0"/>
      <w:marTop w:val="0"/>
      <w:marBottom w:val="0"/>
      <w:divBdr>
        <w:top w:val="none" w:sz="0" w:space="0" w:color="auto"/>
        <w:left w:val="none" w:sz="0" w:space="0" w:color="auto"/>
        <w:bottom w:val="none" w:sz="0" w:space="0" w:color="auto"/>
        <w:right w:val="none" w:sz="0" w:space="0" w:color="auto"/>
      </w:divBdr>
    </w:div>
    <w:div w:id="1515725076">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64758160">
      <w:bodyDiv w:val="1"/>
      <w:marLeft w:val="0"/>
      <w:marRight w:val="0"/>
      <w:marTop w:val="0"/>
      <w:marBottom w:val="0"/>
      <w:divBdr>
        <w:top w:val="none" w:sz="0" w:space="0" w:color="auto"/>
        <w:left w:val="none" w:sz="0" w:space="0" w:color="auto"/>
        <w:bottom w:val="none" w:sz="0" w:space="0" w:color="auto"/>
        <w:right w:val="none" w:sz="0" w:space="0" w:color="auto"/>
      </w:divBdr>
    </w:div>
    <w:div w:id="1591231210">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09318111">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1498658">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656102852">
      <w:bodyDiv w:val="1"/>
      <w:marLeft w:val="0"/>
      <w:marRight w:val="0"/>
      <w:marTop w:val="0"/>
      <w:marBottom w:val="0"/>
      <w:divBdr>
        <w:top w:val="none" w:sz="0" w:space="0" w:color="auto"/>
        <w:left w:val="none" w:sz="0" w:space="0" w:color="auto"/>
        <w:bottom w:val="none" w:sz="0" w:space="0" w:color="auto"/>
        <w:right w:val="none" w:sz="0" w:space="0" w:color="auto"/>
      </w:divBdr>
    </w:div>
    <w:div w:id="1670020400">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2881255">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22898573">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57483180">
      <w:bodyDiv w:val="1"/>
      <w:marLeft w:val="0"/>
      <w:marRight w:val="0"/>
      <w:marTop w:val="0"/>
      <w:marBottom w:val="0"/>
      <w:divBdr>
        <w:top w:val="none" w:sz="0" w:space="0" w:color="auto"/>
        <w:left w:val="none" w:sz="0" w:space="0" w:color="auto"/>
        <w:bottom w:val="none" w:sz="0" w:space="0" w:color="auto"/>
        <w:right w:val="none" w:sz="0" w:space="0" w:color="auto"/>
      </w:divBdr>
    </w:div>
    <w:div w:id="1771075971">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799956778">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55799321">
      <w:bodyDiv w:val="1"/>
      <w:marLeft w:val="0"/>
      <w:marRight w:val="0"/>
      <w:marTop w:val="0"/>
      <w:marBottom w:val="0"/>
      <w:divBdr>
        <w:top w:val="none" w:sz="0" w:space="0" w:color="auto"/>
        <w:left w:val="none" w:sz="0" w:space="0" w:color="auto"/>
        <w:bottom w:val="none" w:sz="0" w:space="0" w:color="auto"/>
        <w:right w:val="none" w:sz="0" w:space="0" w:color="auto"/>
      </w:divBdr>
    </w:div>
    <w:div w:id="1869218703">
      <w:bodyDiv w:val="1"/>
      <w:marLeft w:val="0"/>
      <w:marRight w:val="0"/>
      <w:marTop w:val="0"/>
      <w:marBottom w:val="0"/>
      <w:divBdr>
        <w:top w:val="none" w:sz="0" w:space="0" w:color="auto"/>
        <w:left w:val="none" w:sz="0" w:space="0" w:color="auto"/>
        <w:bottom w:val="none" w:sz="0" w:space="0" w:color="auto"/>
        <w:right w:val="none" w:sz="0" w:space="0" w:color="auto"/>
      </w:divBdr>
    </w:div>
    <w:div w:id="1874031891">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898855697">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1429053">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54633071">
      <w:bodyDiv w:val="1"/>
      <w:marLeft w:val="0"/>
      <w:marRight w:val="0"/>
      <w:marTop w:val="0"/>
      <w:marBottom w:val="0"/>
      <w:divBdr>
        <w:top w:val="none" w:sz="0" w:space="0" w:color="auto"/>
        <w:left w:val="none" w:sz="0" w:space="0" w:color="auto"/>
        <w:bottom w:val="none" w:sz="0" w:space="0" w:color="auto"/>
        <w:right w:val="none" w:sz="0" w:space="0" w:color="auto"/>
      </w:divBdr>
    </w:div>
    <w:div w:id="1977367486">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37611366">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66906515">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 w:id="2127037857">
      <w:bodyDiv w:val="1"/>
      <w:marLeft w:val="0"/>
      <w:marRight w:val="0"/>
      <w:marTop w:val="0"/>
      <w:marBottom w:val="0"/>
      <w:divBdr>
        <w:top w:val="none" w:sz="0" w:space="0" w:color="auto"/>
        <w:left w:val="none" w:sz="0" w:space="0" w:color="auto"/>
        <w:bottom w:val="none" w:sz="0" w:space="0" w:color="auto"/>
        <w:right w:val="none" w:sz="0" w:space="0" w:color="auto"/>
      </w:divBdr>
    </w:div>
    <w:div w:id="2140487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07" Type="http://schemas.openxmlformats.org/officeDocument/2006/relationships/theme" Target="theme/theme1.xml"/><Relationship Id="rId11" Type="http://schemas.openxmlformats.org/officeDocument/2006/relationships/image" Target="media/image2.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jpeg"/><Relationship Id="rId95" Type="http://schemas.openxmlformats.org/officeDocument/2006/relationships/image" Target="media/image86.jpe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jpeg"/><Relationship Id="rId96" Type="http://schemas.openxmlformats.org/officeDocument/2006/relationships/image" Target="media/image8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glossaryDocument" Target="glossary/document.xml"/><Relationship Id="rId10" Type="http://schemas.openxmlformats.org/officeDocument/2006/relationships/image" Target="media/image1.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hyperlink" Target="https://github.com/DanSoW/WagonRecognizer" TargetMode="Externa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DBB7813B-095C-45A1-A705-BADAC3CD6D87}"/>
      </w:docPartPr>
      <w:docPartBody>
        <w:p w:rsidR="001B367E" w:rsidRDefault="00332747">
          <w:r w:rsidRPr="00B5191D">
            <w:rPr>
              <w:rStyle w:val="a3"/>
            </w:rPr>
            <w:t>Место для ввода текста.</w:t>
          </w:r>
        </w:p>
      </w:docPartBody>
    </w:docPart>
    <w:docPart>
      <w:docPartPr>
        <w:name w:val="767CC61CCBB84809B3D321B377147BE2"/>
        <w:category>
          <w:name w:val="Общие"/>
          <w:gallery w:val="placeholder"/>
        </w:category>
        <w:types>
          <w:type w:val="bbPlcHdr"/>
        </w:types>
        <w:behaviors>
          <w:behavior w:val="content"/>
        </w:behaviors>
        <w:guid w:val="{3324CA49-AC3B-4D32-A544-96CDFB7F401D}"/>
      </w:docPartPr>
      <w:docPartBody>
        <w:p w:rsidR="007C3005" w:rsidRDefault="008A5773" w:rsidP="008A5773">
          <w:pPr>
            <w:pStyle w:val="767CC61CCBB84809B3D321B377147BE2"/>
          </w:pPr>
          <w:r w:rsidRPr="00B5191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747"/>
    <w:rsid w:val="000201E2"/>
    <w:rsid w:val="000614DC"/>
    <w:rsid w:val="00136D62"/>
    <w:rsid w:val="00136E6F"/>
    <w:rsid w:val="001B367E"/>
    <w:rsid w:val="002065F8"/>
    <w:rsid w:val="00273CB9"/>
    <w:rsid w:val="002B6800"/>
    <w:rsid w:val="002B6EBC"/>
    <w:rsid w:val="00332747"/>
    <w:rsid w:val="003C417E"/>
    <w:rsid w:val="003D2BDD"/>
    <w:rsid w:val="00447186"/>
    <w:rsid w:val="0049496B"/>
    <w:rsid w:val="004B03F3"/>
    <w:rsid w:val="005A0CDA"/>
    <w:rsid w:val="005D2E5E"/>
    <w:rsid w:val="00667C57"/>
    <w:rsid w:val="00730D77"/>
    <w:rsid w:val="007C3005"/>
    <w:rsid w:val="007E246D"/>
    <w:rsid w:val="00805C8D"/>
    <w:rsid w:val="00820D81"/>
    <w:rsid w:val="00833B56"/>
    <w:rsid w:val="008855B0"/>
    <w:rsid w:val="008A0145"/>
    <w:rsid w:val="008A5773"/>
    <w:rsid w:val="008B1349"/>
    <w:rsid w:val="008D4919"/>
    <w:rsid w:val="00A77A03"/>
    <w:rsid w:val="00AF2F49"/>
    <w:rsid w:val="00BB25CB"/>
    <w:rsid w:val="00D57041"/>
    <w:rsid w:val="00DA294E"/>
    <w:rsid w:val="00DB2F01"/>
    <w:rsid w:val="00E2197E"/>
    <w:rsid w:val="00E41F72"/>
    <w:rsid w:val="00E449F3"/>
    <w:rsid w:val="00E47979"/>
    <w:rsid w:val="00E93210"/>
    <w:rsid w:val="00EC6B8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A5773"/>
    <w:rPr>
      <w:color w:val="808080"/>
    </w:rPr>
  </w:style>
  <w:style w:type="paragraph" w:customStyle="1" w:styleId="F7C82312382546129256E55B45667605">
    <w:name w:val="F7C82312382546129256E55B45667605"/>
    <w:rsid w:val="008A5773"/>
  </w:style>
  <w:style w:type="paragraph" w:customStyle="1" w:styleId="767CC61CCBB84809B3D321B377147BE2">
    <w:name w:val="767CC61CCBB84809B3D321B377147BE2"/>
    <w:rsid w:val="008A5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A363A27-2B4C-411E-B020-F2CD79477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7</TotalTime>
  <Pages>126</Pages>
  <Words>21246</Words>
  <Characters>121107</Characters>
  <Application>Microsoft Office Word</Application>
  <DocSecurity>0</DocSecurity>
  <Lines>1009</Lines>
  <Paragraphs>2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саченков</dc:creator>
  <cp:keywords/>
  <dc:description/>
  <cp:lastModifiedBy>Dan SW</cp:lastModifiedBy>
  <cp:revision>398</cp:revision>
  <dcterms:created xsi:type="dcterms:W3CDTF">2020-12-06T15:59:00Z</dcterms:created>
  <dcterms:modified xsi:type="dcterms:W3CDTF">2021-05-1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8">
    <vt:lpwstr>C:\Projects\CitaviProjects\CourseWork_DanSW\CourseWork_DanSW.ctv6</vt:lpwstr>
  </property>
  <property fmtid="{D5CDD505-2E9C-101B-9397-08002B2CF9AE}" pid="5" name="CitaviDocumentProperty_1">
    <vt:lpwstr>6.8.0.0</vt:lpwstr>
  </property>
  <property fmtid="{D5CDD505-2E9C-101B-9397-08002B2CF9AE}" pid="6" name="CitaviDocumentProperty_6">
    <vt:lpwstr>False</vt:lpwstr>
  </property>
</Properties>
</file>